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8DE70" w14:textId="0F0DC90D" w:rsidR="0091119D" w:rsidRPr="00B350A0" w:rsidRDefault="0091119D" w:rsidP="004668F7">
      <w:pPr>
        <w:rPr>
          <w:u w:val="single"/>
        </w:rPr>
      </w:pPr>
    </w:p>
    <w:p w14:paraId="1EE6AB80" w14:textId="77777777" w:rsidR="00302874" w:rsidRPr="00AF4A16" w:rsidRDefault="00302874" w:rsidP="004668F7"/>
    <w:p w14:paraId="0F7A5258" w14:textId="77777777" w:rsidR="0091119D" w:rsidRPr="00AF4A16" w:rsidRDefault="0091119D" w:rsidP="00020601">
      <w:pPr>
        <w:rPr>
          <w:rFonts w:ascii="Arial Rounded MT Bold" w:hAnsi="Arial Rounded MT Bold"/>
        </w:rPr>
      </w:pPr>
      <w:r w:rsidRPr="00AF4A16">
        <w:rPr>
          <w:rFonts w:ascii="Arial Rounded MT Bold" w:hAnsi="Arial Rounded MT Bold"/>
          <w:noProof/>
          <w:lang w:eastAsia="en-GB"/>
        </w:rPr>
        <w:drawing>
          <wp:inline distT="0" distB="0" distL="0" distR="0" wp14:anchorId="0DF5F7D6" wp14:editId="30317C8C">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cstate="print"/>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741214" w:rsidRPr="00AF4A16">
        <w:rPr>
          <w:rFonts w:ascii="Arial Rounded MT Bold" w:hAnsi="Arial Rounded MT Bold"/>
        </w:rPr>
        <w:fldChar w:fldCharType="begin"/>
      </w:r>
      <w:r w:rsidRPr="00AF4A16">
        <w:rPr>
          <w:rFonts w:ascii="Arial Rounded MT Bold" w:hAnsi="Arial Rounded MT Bold"/>
        </w:rPr>
        <w:instrText xml:space="preserve">SET 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roject Name (e.g. Cougar)" \* CHARFORMAT </w:instrText>
      </w:r>
      <w:r w:rsidR="00741214" w:rsidRPr="00AF4A16">
        <w:rPr>
          <w:rFonts w:ascii="Arial Rounded MT Bold" w:hAnsi="Arial Rounded MT Bold"/>
        </w:rPr>
        <w:fldChar w:fldCharType="separate"/>
      </w:r>
      <w:r w:rsidR="00B350A0" w:rsidRPr="00AF4A16">
        <w:rPr>
          <w:rFonts w:ascii="Arial Rounded MT Bold" w:hAnsi="Arial Rounded MT Bold"/>
        </w:rPr>
        <w:instrText>SPECCHIO</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0" w:name="project"/>
      <w:r w:rsidR="00B350A0" w:rsidRPr="00AF4A16">
        <w:rPr>
          <w:rFonts w:ascii="Arial Rounded MT Bold" w:hAnsi="Arial Rounded MT Bold"/>
          <w:noProof/>
        </w:rPr>
        <w:t>SPECCHIO</w:t>
      </w:r>
      <w:bookmarkEnd w:id="0"/>
      <w:r w:rsidR="00741214" w:rsidRPr="00AF4A16">
        <w:rPr>
          <w:rFonts w:ascii="Arial Rounded MT Bold" w:hAnsi="Arial Rounded MT Bold"/>
        </w:rPr>
        <w:fldChar w:fldCharType="end"/>
      </w:r>
      <w:r w:rsidR="00741214" w:rsidRPr="00AF4A16">
        <w:rPr>
          <w:rFonts w:ascii="Arial Rounded MT Bold" w:hAnsi="Arial Rounded MT Bold"/>
        </w:rPr>
        <w:fldChar w:fldCharType="begin"/>
      </w:r>
      <w:r w:rsidRPr="00AF4A16">
        <w:rPr>
          <w:rFonts w:ascii="Arial Rounded MT Bold" w:hAnsi="Arial Rounded MT Bold"/>
        </w:rPr>
        <w:instrText xml:space="preserve">SET part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art Project Name (if appropriate)" \* CHARFORMAT </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1" w:name="partproject"/>
      <w:bookmarkEnd w:id="1"/>
      <w:r w:rsidR="00B350A0" w:rsidRPr="00AF4A16">
        <w:rPr>
          <w:rFonts w:ascii="Arial Rounded MT Bold" w:hAnsi="Arial Rounded MT Bold"/>
          <w:noProof/>
        </w:rPr>
        <w:t xml:space="preserve"> </w:t>
      </w:r>
      <w:r w:rsidR="00741214" w:rsidRPr="00AF4A16">
        <w:rPr>
          <w:rFonts w:ascii="Arial Rounded MT Bold" w:hAnsi="Arial Rounded MT Bold"/>
        </w:rPr>
        <w:fldChar w:fldCharType="end"/>
      </w:r>
    </w:p>
    <w:p w14:paraId="62B5C3C5" w14:textId="2F5BC17D" w:rsidR="0091119D" w:rsidRPr="00AF4A16" w:rsidRDefault="0091119D">
      <w:pPr>
        <w:pStyle w:val="Title"/>
        <w:suppressAutoHyphens/>
        <w:spacing w:before="960"/>
        <w:rPr>
          <w:sz w:val="24"/>
        </w:rPr>
      </w:pPr>
      <w:r w:rsidRPr="00AF4A16">
        <w:rPr>
          <w:sz w:val="22"/>
        </w:rPr>
        <w:br/>
      </w:r>
      <w:r w:rsidR="00741214" w:rsidRPr="00AF4A16">
        <w:fldChar w:fldCharType="begin"/>
      </w:r>
      <w:r w:rsidRPr="00AF4A16">
        <w:instrText xml:space="preserve">SET DOC_TITLE </w:instrText>
      </w:r>
      <w:r w:rsidR="00741214" w:rsidRPr="00AF4A16">
        <w:fldChar w:fldCharType="begin"/>
      </w:r>
      <w:r w:rsidRPr="00AF4A16">
        <w:instrText xml:space="preserve"> FILLIN "Document Title (e.g. ITPM Manual)" \* CHARFORMAT </w:instrText>
      </w:r>
      <w:r w:rsidR="00741214" w:rsidRPr="00AF4A16">
        <w:fldChar w:fldCharType="separate"/>
      </w:r>
      <w:r w:rsidR="00B350A0" w:rsidRPr="00AF4A16">
        <w:instrText>User Guide</w:instrText>
      </w:r>
      <w:r w:rsidR="00741214" w:rsidRPr="00AF4A16">
        <w:fldChar w:fldCharType="end"/>
      </w:r>
      <w:r w:rsidR="00741214" w:rsidRPr="00AF4A16">
        <w:fldChar w:fldCharType="separate"/>
      </w:r>
      <w:bookmarkStart w:id="2" w:name="DOC_TITLE"/>
      <w:r w:rsidR="00B350A0" w:rsidRPr="00AF4A16">
        <w:rPr>
          <w:noProof/>
        </w:rPr>
        <w:t>User Guide</w:t>
      </w:r>
      <w:bookmarkEnd w:id="2"/>
      <w:r w:rsidR="00741214" w:rsidRPr="00AF4A16">
        <w:fldChar w:fldCharType="end"/>
      </w:r>
      <w:r w:rsidR="00433735">
        <w:rPr>
          <w:noProof/>
        </w:rPr>
        <w:fldChar w:fldCharType="begin"/>
      </w:r>
      <w:r w:rsidR="00433735">
        <w:rPr>
          <w:noProof/>
        </w:rPr>
        <w:instrText xml:space="preserve"> REF DOC_TITLE \* MERGEFORMAT </w:instrText>
      </w:r>
      <w:r w:rsidR="00433735">
        <w:rPr>
          <w:noProof/>
        </w:rPr>
        <w:fldChar w:fldCharType="separate"/>
      </w:r>
      <w:r w:rsidR="000C7C57" w:rsidRPr="00AF4A16">
        <w:rPr>
          <w:noProof/>
        </w:rPr>
        <w:t>User Guide</w:t>
      </w:r>
      <w:r w:rsidR="00433735">
        <w:rPr>
          <w:noProof/>
        </w:rPr>
        <w:fldChar w:fldCharType="end"/>
      </w:r>
    </w:p>
    <w:p w14:paraId="7224598B" w14:textId="77777777" w:rsidR="0091119D" w:rsidRPr="00B350A0" w:rsidRDefault="00741214">
      <w:pPr>
        <w:pStyle w:val="UnterTitel"/>
        <w:spacing w:after="1200"/>
        <w:rPr>
          <w:sz w:val="24"/>
          <w:u w:val="single"/>
        </w:rPr>
      </w:pPr>
      <w:r w:rsidRPr="00B350A0">
        <w:rPr>
          <w:sz w:val="24"/>
          <w:u w:val="single"/>
        </w:rPr>
        <w:fldChar w:fldCharType="begin"/>
      </w:r>
      <w:r w:rsidR="0091119D" w:rsidRPr="00B350A0">
        <w:rPr>
          <w:sz w:val="24"/>
          <w:u w:val="single"/>
        </w:rPr>
        <w:instrText xml:space="preserve"> SET DOC_SUBJECT  \* MERGEFORMAT </w:instrText>
      </w:r>
      <w:r w:rsidRPr="00B350A0">
        <w:rPr>
          <w:sz w:val="24"/>
          <w:u w:val="single"/>
        </w:rPr>
        <w:fldChar w:fldCharType="end"/>
      </w:r>
    </w:p>
    <w:p w14:paraId="57060B53" w14:textId="77777777" w:rsidR="0091119D" w:rsidRPr="00B350A0" w:rsidRDefault="0091119D" w:rsidP="0054341A">
      <w:pPr>
        <w:pStyle w:val="Version"/>
        <w:rPr>
          <w:u w:val="single"/>
        </w:rPr>
      </w:pPr>
    </w:p>
    <w:p w14:paraId="1DED5AAD" w14:textId="2D3B1E58" w:rsidR="0091119D" w:rsidRPr="00AF4A16" w:rsidRDefault="0091119D" w:rsidP="00020601">
      <w:pPr>
        <w:pStyle w:val="Version"/>
        <w:tabs>
          <w:tab w:val="clear" w:pos="1701"/>
        </w:tabs>
        <w:ind w:left="1701" w:hanging="1701"/>
        <w:outlineLvl w:val="0"/>
      </w:pPr>
      <w:r w:rsidRPr="00AF4A16">
        <w:t xml:space="preserve">Version: </w:t>
      </w:r>
      <w:r w:rsidRPr="00AF4A16">
        <w:tab/>
      </w:r>
      <w:r w:rsidR="00760CE1" w:rsidRPr="00AF4A16">
        <w:t>3.3.0.0</w:t>
      </w:r>
    </w:p>
    <w:p w14:paraId="35BC6B6D" w14:textId="5E20D14F" w:rsidR="0091119D" w:rsidRPr="00AF4A16" w:rsidRDefault="0091119D">
      <w:pPr>
        <w:pStyle w:val="Version"/>
        <w:tabs>
          <w:tab w:val="clear" w:pos="1701"/>
        </w:tabs>
        <w:ind w:left="1701" w:hanging="1701"/>
      </w:pPr>
      <w:r w:rsidRPr="00AF4A16">
        <w:t xml:space="preserve">Date: </w:t>
      </w:r>
      <w:r w:rsidRPr="00AF4A16">
        <w:tab/>
      </w:r>
      <w:r w:rsidR="00433735">
        <w:rPr>
          <w:noProof/>
        </w:rPr>
        <w:fldChar w:fldCharType="begin"/>
      </w:r>
      <w:r w:rsidR="00433735">
        <w:rPr>
          <w:noProof/>
        </w:rPr>
        <w:instrText xml:space="preserve"> DATE  \* MERGEFORMAT </w:instrText>
      </w:r>
      <w:r w:rsidR="00433735">
        <w:rPr>
          <w:noProof/>
        </w:rPr>
        <w:fldChar w:fldCharType="separate"/>
      </w:r>
      <w:r w:rsidR="00F659A9">
        <w:rPr>
          <w:noProof/>
        </w:rPr>
        <w:t>08/06/2022</w:t>
      </w:r>
      <w:r w:rsidR="00433735">
        <w:rPr>
          <w:noProof/>
        </w:rPr>
        <w:fldChar w:fldCharType="end"/>
      </w:r>
      <w:r w:rsidR="00741214" w:rsidRPr="00AF4A16">
        <w:fldChar w:fldCharType="begin"/>
      </w:r>
      <w:r w:rsidRPr="00AF4A16">
        <w:instrText xml:space="preserve">SET DD </w:instrText>
      </w:r>
      <w:r w:rsidR="00741214" w:rsidRPr="00AF4A16">
        <w:fldChar w:fldCharType="begin"/>
      </w:r>
      <w:r w:rsidRPr="00AF4A16">
        <w:instrText>FILLIN "Date (dd.mm.yyyy)”</w:instrText>
      </w:r>
      <w:r w:rsidR="00741214" w:rsidRPr="00AF4A16">
        <w:fldChar w:fldCharType="separate"/>
      </w:r>
      <w:r w:rsidR="003F5DE9">
        <w:instrText>27.08.2020</w:instrText>
      </w:r>
      <w:r w:rsidR="00741214" w:rsidRPr="00AF4A16">
        <w:fldChar w:fldCharType="end"/>
      </w:r>
      <w:r w:rsidR="00741214" w:rsidRPr="00AF4A16">
        <w:fldChar w:fldCharType="separate"/>
      </w:r>
      <w:bookmarkStart w:id="3" w:name="DD"/>
      <w:bookmarkStart w:id="4" w:name="DATE"/>
      <w:r w:rsidR="003F5DE9">
        <w:rPr>
          <w:noProof/>
        </w:rPr>
        <w:t>27.08.2020</w:t>
      </w:r>
      <w:bookmarkEnd w:id="3"/>
      <w:bookmarkEnd w:id="4"/>
      <w:r w:rsidR="00741214" w:rsidRPr="00AF4A16">
        <w:fldChar w:fldCharType="end"/>
      </w:r>
    </w:p>
    <w:p w14:paraId="18720081" w14:textId="2270735C" w:rsidR="0091119D" w:rsidRPr="00AF4A16" w:rsidRDefault="0091119D" w:rsidP="00020601">
      <w:pPr>
        <w:pStyle w:val="Version"/>
        <w:tabs>
          <w:tab w:val="clear" w:pos="1701"/>
        </w:tabs>
        <w:ind w:left="1701" w:hanging="1701"/>
      </w:pPr>
      <w:r w:rsidRPr="00AF4A16">
        <w:t>Authors:</w:t>
      </w:r>
      <w:r w:rsidRPr="00AF4A16">
        <w:tab/>
      </w:r>
      <w:r w:rsidR="00741214" w:rsidRPr="00AF4A16">
        <w:fldChar w:fldCharType="begin"/>
      </w:r>
      <w:r w:rsidRPr="00AF4A16">
        <w:instrText xml:space="preserve">SET DOC_AUTHOR </w:instrText>
      </w:r>
      <w:r w:rsidR="00741214" w:rsidRPr="00AF4A16">
        <w:fldChar w:fldCharType="begin"/>
      </w:r>
      <w:r w:rsidRPr="00AF4A16">
        <w:instrText>FILLIN "Author (e.g. F. Test, Organisation 'X')"</w:instrText>
      </w:r>
      <w:r w:rsidR="00741214" w:rsidRPr="00AF4A16">
        <w:fldChar w:fldCharType="separate"/>
      </w:r>
      <w:r w:rsidR="003F5DE9">
        <w:instrText>L. Chisholm (University of Wollongong), P. Roberts (Intersect), A. Hueni, D. Kuekenbrink, S. Bertschi (Remote Sensing Laboratories, University of Zurich)</w:instrText>
      </w:r>
      <w:r w:rsidR="00741214" w:rsidRPr="00AF4A16">
        <w:fldChar w:fldCharType="end"/>
      </w:r>
      <w:r w:rsidR="00741214" w:rsidRPr="00AF4A16">
        <w:fldChar w:fldCharType="separate"/>
      </w:r>
      <w:bookmarkStart w:id="5" w:name="DOC_AUTHOR"/>
      <w:r w:rsidR="003F5DE9">
        <w:rPr>
          <w:noProof/>
        </w:rPr>
        <w:t>L. Chisholm (University of Wollongong), P. Roberts (Intersect), A. Hueni, D. Kuekenbrink, S. Bertschi (Remote Sensing Laboratories, University of Zurich)</w:t>
      </w:r>
      <w:bookmarkEnd w:id="5"/>
      <w:r w:rsidR="00741214" w:rsidRPr="00AF4A16">
        <w:fldChar w:fldCharType="end"/>
      </w:r>
      <w:r w:rsidR="00433735">
        <w:rPr>
          <w:noProof/>
        </w:rPr>
        <w:fldChar w:fldCharType="begin"/>
      </w:r>
      <w:r w:rsidR="00433735">
        <w:rPr>
          <w:noProof/>
        </w:rPr>
        <w:instrText xml:space="preserve">REF DOC_AUTHOR  \* MERGEFORMAT </w:instrText>
      </w:r>
      <w:r w:rsidR="00433735">
        <w:rPr>
          <w:noProof/>
        </w:rPr>
        <w:fldChar w:fldCharType="separate"/>
      </w:r>
      <w:r w:rsidR="003F5DE9">
        <w:rPr>
          <w:noProof/>
        </w:rPr>
        <w:t>L. Chisholm (University of Wollongong), P. Roberts (Intersect), A. Hueni, D. Kuekenbrink, S. Bertschi (Remote Sensing Laboratories, University of Zurich)</w:t>
      </w:r>
      <w:r w:rsidR="00433735">
        <w:rPr>
          <w:noProof/>
        </w:rPr>
        <w:fldChar w:fldCharType="end"/>
      </w:r>
    </w:p>
    <w:p w14:paraId="688A0869" w14:textId="692FE247" w:rsidR="0091119D" w:rsidRPr="00AF4A16" w:rsidRDefault="0091119D">
      <w:pPr>
        <w:pStyle w:val="Version"/>
        <w:tabs>
          <w:tab w:val="clear" w:pos="1701"/>
        </w:tabs>
        <w:ind w:left="1701" w:hanging="1701"/>
        <w:rPr>
          <w:lang w:val="fr-CH"/>
        </w:rPr>
      </w:pPr>
      <w:proofErr w:type="gramStart"/>
      <w:r w:rsidRPr="00AF4A16">
        <w:rPr>
          <w:lang w:val="fr-CH"/>
        </w:rPr>
        <w:t>File:</w:t>
      </w:r>
      <w:proofErr w:type="gramEnd"/>
      <w:r w:rsidRPr="00AF4A16">
        <w:rPr>
          <w:lang w:val="fr-CH"/>
        </w:rPr>
        <w:tab/>
      </w:r>
      <w:r w:rsidR="00741214" w:rsidRPr="00AF4A16">
        <w:fldChar w:fldCharType="begin"/>
      </w:r>
      <w:r w:rsidRPr="00AF4A16">
        <w:rPr>
          <w:lang w:val="fr-CH"/>
        </w:rPr>
        <w:instrText xml:space="preserve">SET PFAD </w:instrText>
      </w:r>
      <w:r w:rsidR="00741214" w:rsidRPr="00AF4A16">
        <w:fldChar w:fldCharType="end"/>
      </w:r>
      <w:r w:rsidRPr="00AF4A16">
        <w:rPr>
          <w:lang w:val="fr-CH"/>
        </w:rPr>
        <w:t>SPECCHIO_UserGuide.pdf</w:t>
      </w:r>
    </w:p>
    <w:p w14:paraId="1271A327" w14:textId="65521EC6" w:rsidR="0091119D" w:rsidRPr="00AF4A16" w:rsidRDefault="0091119D">
      <w:pPr>
        <w:pStyle w:val="Version"/>
        <w:tabs>
          <w:tab w:val="clear" w:pos="1701"/>
        </w:tabs>
        <w:ind w:left="1701" w:hanging="1701"/>
        <w:rPr>
          <w:lang w:val="fr-CH"/>
        </w:rPr>
      </w:pPr>
      <w:proofErr w:type="gramStart"/>
      <w:r w:rsidRPr="00AF4A16">
        <w:rPr>
          <w:lang w:val="fr-CH"/>
        </w:rPr>
        <w:t>Pages:</w:t>
      </w:r>
      <w:proofErr w:type="gramEnd"/>
      <w:r w:rsidRPr="00AF4A16">
        <w:rPr>
          <w:lang w:val="fr-CH"/>
        </w:rPr>
        <w:tab/>
      </w:r>
      <w:r w:rsidR="00741214" w:rsidRPr="00AF4A16">
        <w:fldChar w:fldCharType="begin"/>
      </w:r>
      <w:r w:rsidRPr="00AF4A16">
        <w:rPr>
          <w:lang w:val="fr-CH"/>
        </w:rPr>
        <w:instrText xml:space="preserve">NUMPAGES </w:instrText>
      </w:r>
      <w:r w:rsidR="00741214" w:rsidRPr="00AF4A16">
        <w:fldChar w:fldCharType="separate"/>
      </w:r>
      <w:r w:rsidR="000C7C57">
        <w:rPr>
          <w:noProof/>
          <w:lang w:val="fr-CH"/>
        </w:rPr>
        <w:t>161</w:t>
      </w:r>
      <w:r w:rsidR="00741214" w:rsidRPr="00AF4A16">
        <w:rPr>
          <w:noProof/>
        </w:rPr>
        <w:fldChar w:fldCharType="end"/>
      </w:r>
    </w:p>
    <w:p w14:paraId="2C8CBE13" w14:textId="77777777" w:rsidR="0091119D" w:rsidRPr="00AF4A16" w:rsidRDefault="0091119D" w:rsidP="00020601">
      <w:pPr>
        <w:pStyle w:val="Version"/>
        <w:ind w:left="1701" w:hanging="1701"/>
        <w:rPr>
          <w:lang w:val="fr-CH"/>
        </w:rPr>
      </w:pPr>
    </w:p>
    <w:p w14:paraId="41317C3C" w14:textId="3AE90E0D" w:rsidR="00302874" w:rsidRPr="00AF4A16" w:rsidRDefault="00302874" w:rsidP="00020601">
      <w:pPr>
        <w:pStyle w:val="Version"/>
        <w:ind w:left="1701" w:hanging="1701"/>
        <w:rPr>
          <w:lang w:val="fr-CH"/>
        </w:rPr>
      </w:pPr>
    </w:p>
    <w:p w14:paraId="19CCDCCB" w14:textId="77777777" w:rsidR="00302874" w:rsidRPr="00AF4A16" w:rsidRDefault="00302874" w:rsidP="00020601">
      <w:pPr>
        <w:pStyle w:val="Version"/>
        <w:ind w:left="1701" w:hanging="1701"/>
        <w:rPr>
          <w:lang w:val="fr-CH"/>
        </w:rPr>
      </w:pPr>
    </w:p>
    <w:p w14:paraId="6760F618" w14:textId="77777777" w:rsidR="0091119D" w:rsidRPr="00AF4A16" w:rsidRDefault="0091119D" w:rsidP="00020601">
      <w:pPr>
        <w:pStyle w:val="Version"/>
        <w:ind w:left="1701" w:hanging="1701"/>
        <w:rPr>
          <w:lang w:val="fr-CH"/>
        </w:rPr>
      </w:pPr>
    </w:p>
    <w:p w14:paraId="0DCDD475" w14:textId="77777777" w:rsidR="0091119D" w:rsidRPr="00AF4A16" w:rsidRDefault="0091119D" w:rsidP="00020601">
      <w:pPr>
        <w:pStyle w:val="Version"/>
        <w:ind w:left="1701" w:hanging="1701"/>
        <w:rPr>
          <w:lang w:val="fr-CH"/>
        </w:rPr>
      </w:pPr>
    </w:p>
    <w:p w14:paraId="2C5C48E6" w14:textId="77777777" w:rsidR="0091119D" w:rsidRPr="00AF4A16" w:rsidRDefault="0091119D" w:rsidP="00A20C1A">
      <w:pPr>
        <w:pStyle w:val="Version"/>
        <w:ind w:left="1701" w:hanging="1701"/>
        <w:jc w:val="center"/>
        <w:rPr>
          <w:lang w:val="fr-CH"/>
        </w:rPr>
      </w:pPr>
    </w:p>
    <w:p w14:paraId="6B656277" w14:textId="77777777" w:rsidR="0091119D" w:rsidRPr="00AF4A16" w:rsidRDefault="00A20C1A" w:rsidP="00020601">
      <w:pPr>
        <w:pStyle w:val="Version"/>
      </w:pPr>
      <w:r w:rsidRPr="00AF4A16">
        <w:rPr>
          <w:lang w:val="fr-CH"/>
        </w:rPr>
        <w:tab/>
      </w:r>
      <w:r w:rsidRPr="00AF4A16">
        <w:rPr>
          <w:noProof/>
          <w:lang w:eastAsia="en-GB"/>
        </w:rPr>
        <w:drawing>
          <wp:inline distT="0" distB="0" distL="0" distR="0" wp14:anchorId="7583DC5A" wp14:editId="5EA94C33">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9" cstate="print"/>
                    <a:srcRect/>
                    <a:stretch>
                      <a:fillRect/>
                    </a:stretch>
                  </pic:blipFill>
                  <pic:spPr bwMode="auto">
                    <a:xfrm>
                      <a:off x="0" y="0"/>
                      <a:ext cx="1433509" cy="562958"/>
                    </a:xfrm>
                    <a:prstGeom prst="rect">
                      <a:avLst/>
                    </a:prstGeom>
                    <a:noFill/>
                    <a:ln w="9525">
                      <a:noFill/>
                      <a:miter lim="800000"/>
                      <a:headEnd/>
                      <a:tailEnd/>
                    </a:ln>
                  </pic:spPr>
                </pic:pic>
              </a:graphicData>
            </a:graphic>
          </wp:inline>
        </w:drawing>
      </w:r>
      <w:r w:rsidRPr="00AF4A16">
        <w:rPr>
          <w:noProof/>
          <w:lang w:eastAsia="en-GB"/>
        </w:rPr>
        <w:drawing>
          <wp:anchor distT="0" distB="0" distL="114300" distR="114300" simplePos="0" relativeHeight="251677184" behindDoc="0" locked="0" layoutInCell="1" allowOverlap="1" wp14:anchorId="1FDD22C3" wp14:editId="276BBDC0">
            <wp:simplePos x="0" y="0"/>
            <wp:positionH relativeFrom="column">
              <wp:posOffset>3255645</wp:posOffset>
            </wp:positionH>
            <wp:positionV relativeFrom="paragraph">
              <wp:posOffset>79375</wp:posOffset>
            </wp:positionV>
            <wp:extent cx="1818640" cy="534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wLonghandIntP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8640" cy="534670"/>
                    </a:xfrm>
                    <a:prstGeom prst="rect">
                      <a:avLst/>
                    </a:prstGeom>
                  </pic:spPr>
                </pic:pic>
              </a:graphicData>
            </a:graphic>
          </wp:anchor>
        </w:drawing>
      </w:r>
    </w:p>
    <w:p w14:paraId="2B7F50F0" w14:textId="77777777" w:rsidR="0091119D" w:rsidRPr="00B350A0" w:rsidRDefault="0091119D" w:rsidP="00020601">
      <w:pPr>
        <w:pStyle w:val="Version"/>
        <w:ind w:left="1701" w:hanging="1701"/>
        <w:jc w:val="center"/>
        <w:rPr>
          <w:u w:val="single"/>
        </w:rPr>
      </w:pPr>
    </w:p>
    <w:p w14:paraId="4E50DBA2" w14:textId="660408AF" w:rsidR="0091119D" w:rsidRPr="00941E8C" w:rsidRDefault="0091119D" w:rsidP="00020601">
      <w:pPr>
        <w:pStyle w:val="HeadingUnnumbered"/>
      </w:pPr>
      <w:bookmarkStart w:id="6" w:name="_Toc355280327"/>
      <w:bookmarkStart w:id="7" w:name="_Toc49458001"/>
      <w:r w:rsidRPr="00941E8C">
        <w:lastRenderedPageBreak/>
        <w:t>Table of Contents</w:t>
      </w:r>
      <w:bookmarkEnd w:id="6"/>
      <w:bookmarkEnd w:id="7"/>
    </w:p>
    <w:bookmarkStart w:id="8" w:name="_Toc356279529"/>
    <w:p w14:paraId="48CCB05E" w14:textId="34D21391" w:rsidR="009205F8" w:rsidRDefault="00741214">
      <w:pPr>
        <w:pStyle w:val="TOC1"/>
        <w:rPr>
          <w:rFonts w:asciiTheme="minorHAnsi" w:eastAsiaTheme="minorEastAsia" w:hAnsiTheme="minorHAnsi" w:cstheme="minorBidi"/>
          <w:b w:val="0"/>
          <w:noProof/>
          <w:lang w:val="en-US"/>
        </w:rPr>
      </w:pPr>
      <w:r w:rsidRPr="00B350A0">
        <w:rPr>
          <w:b w:val="0"/>
          <w:u w:val="single"/>
        </w:rPr>
        <w:fldChar w:fldCharType="begin"/>
      </w:r>
      <w:r w:rsidR="0091119D" w:rsidRPr="00B350A0">
        <w:rPr>
          <w:b w:val="0"/>
          <w:u w:val="single"/>
        </w:rPr>
        <w:instrText xml:space="preserve"> TOC \o "1-3" </w:instrText>
      </w:r>
      <w:r w:rsidRPr="00B350A0">
        <w:rPr>
          <w:b w:val="0"/>
          <w:u w:val="single"/>
        </w:rPr>
        <w:fldChar w:fldCharType="separate"/>
      </w:r>
      <w:r w:rsidR="009205F8">
        <w:rPr>
          <w:noProof/>
        </w:rPr>
        <w:t>Table of Contents</w:t>
      </w:r>
      <w:r w:rsidR="009205F8">
        <w:rPr>
          <w:noProof/>
        </w:rPr>
        <w:tab/>
      </w:r>
      <w:r w:rsidR="009205F8">
        <w:rPr>
          <w:noProof/>
        </w:rPr>
        <w:fldChar w:fldCharType="begin"/>
      </w:r>
      <w:r w:rsidR="009205F8">
        <w:rPr>
          <w:noProof/>
        </w:rPr>
        <w:instrText xml:space="preserve"> PAGEREF _Toc49458001 \h </w:instrText>
      </w:r>
      <w:r w:rsidR="009205F8">
        <w:rPr>
          <w:noProof/>
        </w:rPr>
      </w:r>
      <w:r w:rsidR="009205F8">
        <w:rPr>
          <w:noProof/>
        </w:rPr>
        <w:fldChar w:fldCharType="separate"/>
      </w:r>
      <w:r w:rsidR="009205F8">
        <w:rPr>
          <w:noProof/>
        </w:rPr>
        <w:t>2</w:t>
      </w:r>
      <w:r w:rsidR="009205F8">
        <w:rPr>
          <w:noProof/>
        </w:rPr>
        <w:fldChar w:fldCharType="end"/>
      </w:r>
    </w:p>
    <w:p w14:paraId="6F96EC46" w14:textId="17C434B0" w:rsidR="009205F8" w:rsidRDefault="009205F8">
      <w:pPr>
        <w:pStyle w:val="TOC1"/>
        <w:tabs>
          <w:tab w:val="left" w:pos="440"/>
        </w:tabs>
        <w:rPr>
          <w:rFonts w:asciiTheme="minorHAnsi" w:eastAsiaTheme="minorEastAsia" w:hAnsiTheme="minorHAnsi" w:cstheme="minorBidi"/>
          <w:b w:val="0"/>
          <w:noProof/>
          <w:lang w:val="en-US"/>
        </w:rPr>
      </w:pPr>
      <w:r>
        <w:rPr>
          <w:noProof/>
        </w:rPr>
        <w:t>1</w:t>
      </w:r>
      <w:r>
        <w:rPr>
          <w:rFonts w:asciiTheme="minorHAnsi" w:eastAsiaTheme="minorEastAsia" w:hAnsiTheme="minorHAnsi" w:cstheme="minorBidi"/>
          <w:b w:val="0"/>
          <w:noProof/>
          <w:lang w:val="en-US"/>
        </w:rPr>
        <w:tab/>
      </w:r>
      <w:r>
        <w:rPr>
          <w:noProof/>
        </w:rPr>
        <w:t>Introduction</w:t>
      </w:r>
      <w:r>
        <w:rPr>
          <w:noProof/>
        </w:rPr>
        <w:tab/>
      </w:r>
      <w:r>
        <w:rPr>
          <w:noProof/>
        </w:rPr>
        <w:fldChar w:fldCharType="begin"/>
      </w:r>
      <w:r>
        <w:rPr>
          <w:noProof/>
        </w:rPr>
        <w:instrText xml:space="preserve"> PAGEREF _Toc49458002 \h </w:instrText>
      </w:r>
      <w:r>
        <w:rPr>
          <w:noProof/>
        </w:rPr>
      </w:r>
      <w:r>
        <w:rPr>
          <w:noProof/>
        </w:rPr>
        <w:fldChar w:fldCharType="separate"/>
      </w:r>
      <w:r>
        <w:rPr>
          <w:noProof/>
        </w:rPr>
        <w:t>7</w:t>
      </w:r>
      <w:r>
        <w:rPr>
          <w:noProof/>
        </w:rPr>
        <w:fldChar w:fldCharType="end"/>
      </w:r>
    </w:p>
    <w:p w14:paraId="0BF32960" w14:textId="492EA971" w:rsidR="009205F8" w:rsidRDefault="009205F8">
      <w:pPr>
        <w:pStyle w:val="TOC2"/>
        <w:tabs>
          <w:tab w:val="left" w:pos="660"/>
        </w:tabs>
        <w:rPr>
          <w:rFonts w:asciiTheme="minorHAnsi" w:eastAsiaTheme="minorEastAsia" w:hAnsiTheme="minorHAnsi" w:cstheme="minorBidi"/>
          <w:noProof/>
          <w:sz w:val="24"/>
          <w:lang w:val="en-US"/>
        </w:rPr>
      </w:pPr>
      <w:r>
        <w:rPr>
          <w:noProof/>
        </w:rPr>
        <w:t>1.1</w:t>
      </w:r>
      <w:r>
        <w:rPr>
          <w:rFonts w:asciiTheme="minorHAnsi" w:eastAsiaTheme="minorEastAsia" w:hAnsiTheme="minorHAnsi" w:cstheme="minorBidi"/>
          <w:noProof/>
          <w:sz w:val="24"/>
          <w:lang w:val="en-US"/>
        </w:rPr>
        <w:tab/>
      </w:r>
      <w:r>
        <w:rPr>
          <w:noProof/>
        </w:rPr>
        <w:t>Document scope</w:t>
      </w:r>
      <w:r>
        <w:rPr>
          <w:noProof/>
        </w:rPr>
        <w:tab/>
      </w:r>
      <w:r>
        <w:rPr>
          <w:noProof/>
        </w:rPr>
        <w:fldChar w:fldCharType="begin"/>
      </w:r>
      <w:r>
        <w:rPr>
          <w:noProof/>
        </w:rPr>
        <w:instrText xml:space="preserve"> PAGEREF _Toc49458003 \h </w:instrText>
      </w:r>
      <w:r>
        <w:rPr>
          <w:noProof/>
        </w:rPr>
      </w:r>
      <w:r>
        <w:rPr>
          <w:noProof/>
        </w:rPr>
        <w:fldChar w:fldCharType="separate"/>
      </w:r>
      <w:r>
        <w:rPr>
          <w:noProof/>
        </w:rPr>
        <w:t>7</w:t>
      </w:r>
      <w:r>
        <w:rPr>
          <w:noProof/>
        </w:rPr>
        <w:fldChar w:fldCharType="end"/>
      </w:r>
    </w:p>
    <w:p w14:paraId="0A8709BE" w14:textId="4F716D7E" w:rsidR="009205F8" w:rsidRDefault="009205F8">
      <w:pPr>
        <w:pStyle w:val="TOC2"/>
        <w:tabs>
          <w:tab w:val="left" w:pos="660"/>
        </w:tabs>
        <w:rPr>
          <w:rFonts w:asciiTheme="minorHAnsi" w:eastAsiaTheme="minorEastAsia" w:hAnsiTheme="minorHAnsi" w:cstheme="minorBidi"/>
          <w:noProof/>
          <w:sz w:val="24"/>
          <w:lang w:val="en-US"/>
        </w:rPr>
      </w:pPr>
      <w:r>
        <w:rPr>
          <w:noProof/>
        </w:rPr>
        <w:t>1.2</w:t>
      </w:r>
      <w:r>
        <w:rPr>
          <w:rFonts w:asciiTheme="minorHAnsi" w:eastAsiaTheme="minorEastAsia" w:hAnsiTheme="minorHAnsi" w:cstheme="minorBidi"/>
          <w:noProof/>
          <w:sz w:val="24"/>
          <w:lang w:val="en-US"/>
        </w:rPr>
        <w:tab/>
      </w:r>
      <w:r>
        <w:rPr>
          <w:noProof/>
        </w:rPr>
        <w:t>Intended audience</w:t>
      </w:r>
      <w:r>
        <w:rPr>
          <w:noProof/>
        </w:rPr>
        <w:tab/>
      </w:r>
      <w:r>
        <w:rPr>
          <w:noProof/>
        </w:rPr>
        <w:fldChar w:fldCharType="begin"/>
      </w:r>
      <w:r>
        <w:rPr>
          <w:noProof/>
        </w:rPr>
        <w:instrText xml:space="preserve"> PAGEREF _Toc49458004 \h </w:instrText>
      </w:r>
      <w:r>
        <w:rPr>
          <w:noProof/>
        </w:rPr>
      </w:r>
      <w:r>
        <w:rPr>
          <w:noProof/>
        </w:rPr>
        <w:fldChar w:fldCharType="separate"/>
      </w:r>
      <w:r>
        <w:rPr>
          <w:noProof/>
        </w:rPr>
        <w:t>7</w:t>
      </w:r>
      <w:r>
        <w:rPr>
          <w:noProof/>
        </w:rPr>
        <w:fldChar w:fldCharType="end"/>
      </w:r>
    </w:p>
    <w:p w14:paraId="798D6489" w14:textId="27C8CF10" w:rsidR="009205F8" w:rsidRDefault="009205F8">
      <w:pPr>
        <w:pStyle w:val="TOC2"/>
        <w:tabs>
          <w:tab w:val="left" w:pos="660"/>
        </w:tabs>
        <w:rPr>
          <w:rFonts w:asciiTheme="minorHAnsi" w:eastAsiaTheme="minorEastAsia" w:hAnsiTheme="minorHAnsi" w:cstheme="minorBidi"/>
          <w:noProof/>
          <w:sz w:val="24"/>
          <w:lang w:val="en-US"/>
        </w:rPr>
      </w:pPr>
      <w:r>
        <w:rPr>
          <w:noProof/>
        </w:rPr>
        <w:t>1.3</w:t>
      </w:r>
      <w:r>
        <w:rPr>
          <w:rFonts w:asciiTheme="minorHAnsi" w:eastAsiaTheme="minorEastAsia" w:hAnsiTheme="minorHAnsi" w:cstheme="minorBidi"/>
          <w:noProof/>
          <w:sz w:val="24"/>
          <w:lang w:val="en-US"/>
        </w:rPr>
        <w:tab/>
      </w:r>
      <w:r>
        <w:rPr>
          <w:noProof/>
        </w:rPr>
        <w:t>SPECCHIO ownership and access</w:t>
      </w:r>
      <w:r>
        <w:rPr>
          <w:noProof/>
        </w:rPr>
        <w:tab/>
      </w:r>
      <w:r>
        <w:rPr>
          <w:noProof/>
        </w:rPr>
        <w:fldChar w:fldCharType="begin"/>
      </w:r>
      <w:r>
        <w:rPr>
          <w:noProof/>
        </w:rPr>
        <w:instrText xml:space="preserve"> PAGEREF _Toc49458005 \h </w:instrText>
      </w:r>
      <w:r>
        <w:rPr>
          <w:noProof/>
        </w:rPr>
      </w:r>
      <w:r>
        <w:rPr>
          <w:noProof/>
        </w:rPr>
        <w:fldChar w:fldCharType="separate"/>
      </w:r>
      <w:r>
        <w:rPr>
          <w:noProof/>
        </w:rPr>
        <w:t>8</w:t>
      </w:r>
      <w:r>
        <w:rPr>
          <w:noProof/>
        </w:rPr>
        <w:fldChar w:fldCharType="end"/>
      </w:r>
    </w:p>
    <w:p w14:paraId="4056C38C" w14:textId="6153198C" w:rsidR="009205F8" w:rsidRDefault="009205F8">
      <w:pPr>
        <w:pStyle w:val="TOC2"/>
        <w:tabs>
          <w:tab w:val="left" w:pos="660"/>
        </w:tabs>
        <w:rPr>
          <w:rFonts w:asciiTheme="minorHAnsi" w:eastAsiaTheme="minorEastAsia" w:hAnsiTheme="minorHAnsi" w:cstheme="minorBidi"/>
          <w:noProof/>
          <w:sz w:val="24"/>
          <w:lang w:val="en-US"/>
        </w:rPr>
      </w:pPr>
      <w:r>
        <w:rPr>
          <w:noProof/>
        </w:rPr>
        <w:t>1.4</w:t>
      </w:r>
      <w:r>
        <w:rPr>
          <w:rFonts w:asciiTheme="minorHAnsi" w:eastAsiaTheme="minorEastAsia" w:hAnsiTheme="minorHAnsi" w:cstheme="minorBidi"/>
          <w:noProof/>
          <w:sz w:val="24"/>
          <w:lang w:val="en-US"/>
        </w:rPr>
        <w:tab/>
      </w:r>
      <w:r>
        <w:rPr>
          <w:noProof/>
        </w:rPr>
        <w:t>Copyright and licensing</w:t>
      </w:r>
      <w:r>
        <w:rPr>
          <w:noProof/>
        </w:rPr>
        <w:tab/>
      </w:r>
      <w:r>
        <w:rPr>
          <w:noProof/>
        </w:rPr>
        <w:fldChar w:fldCharType="begin"/>
      </w:r>
      <w:r>
        <w:rPr>
          <w:noProof/>
        </w:rPr>
        <w:instrText xml:space="preserve"> PAGEREF _Toc49458006 \h </w:instrText>
      </w:r>
      <w:r>
        <w:rPr>
          <w:noProof/>
        </w:rPr>
      </w:r>
      <w:r>
        <w:rPr>
          <w:noProof/>
        </w:rPr>
        <w:fldChar w:fldCharType="separate"/>
      </w:r>
      <w:r>
        <w:rPr>
          <w:noProof/>
        </w:rPr>
        <w:t>8</w:t>
      </w:r>
      <w:r>
        <w:rPr>
          <w:noProof/>
        </w:rPr>
        <w:fldChar w:fldCharType="end"/>
      </w:r>
    </w:p>
    <w:p w14:paraId="5B989B5D" w14:textId="326D9B33" w:rsidR="009205F8" w:rsidRDefault="009205F8">
      <w:pPr>
        <w:pStyle w:val="TOC2"/>
        <w:tabs>
          <w:tab w:val="left" w:pos="660"/>
        </w:tabs>
        <w:rPr>
          <w:rFonts w:asciiTheme="minorHAnsi" w:eastAsiaTheme="minorEastAsia" w:hAnsiTheme="minorHAnsi" w:cstheme="minorBidi"/>
          <w:noProof/>
          <w:sz w:val="24"/>
          <w:lang w:val="en-US"/>
        </w:rPr>
      </w:pPr>
      <w:r>
        <w:rPr>
          <w:noProof/>
        </w:rPr>
        <w:t>1.5</w:t>
      </w:r>
      <w:r>
        <w:rPr>
          <w:rFonts w:asciiTheme="minorHAnsi" w:eastAsiaTheme="minorEastAsia" w:hAnsiTheme="minorHAnsi" w:cstheme="minorBidi"/>
          <w:noProof/>
          <w:sz w:val="24"/>
          <w:lang w:val="en-US"/>
        </w:rPr>
        <w:tab/>
      </w:r>
      <w:r>
        <w:rPr>
          <w:noProof/>
        </w:rPr>
        <w:t>For Further Information</w:t>
      </w:r>
      <w:r>
        <w:rPr>
          <w:noProof/>
        </w:rPr>
        <w:tab/>
      </w:r>
      <w:r>
        <w:rPr>
          <w:noProof/>
        </w:rPr>
        <w:fldChar w:fldCharType="begin"/>
      </w:r>
      <w:r>
        <w:rPr>
          <w:noProof/>
        </w:rPr>
        <w:instrText xml:space="preserve"> PAGEREF _Toc49458007 \h </w:instrText>
      </w:r>
      <w:r>
        <w:rPr>
          <w:noProof/>
        </w:rPr>
      </w:r>
      <w:r>
        <w:rPr>
          <w:noProof/>
        </w:rPr>
        <w:fldChar w:fldCharType="separate"/>
      </w:r>
      <w:r>
        <w:rPr>
          <w:noProof/>
        </w:rPr>
        <w:t>8</w:t>
      </w:r>
      <w:r>
        <w:rPr>
          <w:noProof/>
        </w:rPr>
        <w:fldChar w:fldCharType="end"/>
      </w:r>
    </w:p>
    <w:p w14:paraId="088D1FE5" w14:textId="6FAED93D" w:rsidR="009205F8" w:rsidRDefault="009205F8">
      <w:pPr>
        <w:pStyle w:val="TOC1"/>
        <w:tabs>
          <w:tab w:val="left" w:pos="440"/>
        </w:tabs>
        <w:rPr>
          <w:rFonts w:asciiTheme="minorHAnsi" w:eastAsiaTheme="minorEastAsia" w:hAnsiTheme="minorHAnsi" w:cstheme="minorBidi"/>
          <w:b w:val="0"/>
          <w:noProof/>
          <w:lang w:val="en-US"/>
        </w:rPr>
      </w:pPr>
      <w:r>
        <w:rPr>
          <w:noProof/>
        </w:rPr>
        <w:t>2</w:t>
      </w:r>
      <w:r>
        <w:rPr>
          <w:rFonts w:asciiTheme="minorHAnsi" w:eastAsiaTheme="minorEastAsia" w:hAnsiTheme="minorHAnsi" w:cstheme="minorBidi"/>
          <w:b w:val="0"/>
          <w:noProof/>
          <w:lang w:val="en-US"/>
        </w:rPr>
        <w:tab/>
      </w:r>
      <w:r>
        <w:rPr>
          <w:noProof/>
        </w:rPr>
        <w:t>Overview of the SPECCHIO Application</w:t>
      </w:r>
      <w:r>
        <w:rPr>
          <w:noProof/>
        </w:rPr>
        <w:tab/>
      </w:r>
      <w:r>
        <w:rPr>
          <w:noProof/>
        </w:rPr>
        <w:fldChar w:fldCharType="begin"/>
      </w:r>
      <w:r>
        <w:rPr>
          <w:noProof/>
        </w:rPr>
        <w:instrText xml:space="preserve"> PAGEREF _Toc49458008 \h </w:instrText>
      </w:r>
      <w:r>
        <w:rPr>
          <w:noProof/>
        </w:rPr>
      </w:r>
      <w:r>
        <w:rPr>
          <w:noProof/>
        </w:rPr>
        <w:fldChar w:fldCharType="separate"/>
      </w:r>
      <w:r>
        <w:rPr>
          <w:noProof/>
        </w:rPr>
        <w:t>9</w:t>
      </w:r>
      <w:r>
        <w:rPr>
          <w:noProof/>
        </w:rPr>
        <w:fldChar w:fldCharType="end"/>
      </w:r>
    </w:p>
    <w:p w14:paraId="290D5741" w14:textId="614328A7" w:rsidR="009205F8" w:rsidRDefault="009205F8">
      <w:pPr>
        <w:pStyle w:val="TOC2"/>
        <w:tabs>
          <w:tab w:val="left" w:pos="660"/>
        </w:tabs>
        <w:rPr>
          <w:rFonts w:asciiTheme="minorHAnsi" w:eastAsiaTheme="minorEastAsia" w:hAnsiTheme="minorHAnsi" w:cstheme="minorBidi"/>
          <w:noProof/>
          <w:sz w:val="24"/>
          <w:lang w:val="en-US"/>
        </w:rPr>
      </w:pPr>
      <w:r>
        <w:rPr>
          <w:noProof/>
        </w:rPr>
        <w:t>2.1</w:t>
      </w:r>
      <w:r>
        <w:rPr>
          <w:rFonts w:asciiTheme="minorHAnsi" w:eastAsiaTheme="minorEastAsia" w:hAnsiTheme="minorHAnsi" w:cstheme="minorBidi"/>
          <w:noProof/>
          <w:sz w:val="24"/>
          <w:lang w:val="en-US"/>
        </w:rPr>
        <w:tab/>
      </w:r>
      <w:r>
        <w:rPr>
          <w:noProof/>
        </w:rPr>
        <w:t>SPECCHIO Basic Operation</w:t>
      </w:r>
      <w:r>
        <w:rPr>
          <w:noProof/>
        </w:rPr>
        <w:tab/>
      </w:r>
      <w:r>
        <w:rPr>
          <w:noProof/>
        </w:rPr>
        <w:fldChar w:fldCharType="begin"/>
      </w:r>
      <w:r>
        <w:rPr>
          <w:noProof/>
        </w:rPr>
        <w:instrText xml:space="preserve"> PAGEREF _Toc49458009 \h </w:instrText>
      </w:r>
      <w:r>
        <w:rPr>
          <w:noProof/>
        </w:rPr>
      </w:r>
      <w:r>
        <w:rPr>
          <w:noProof/>
        </w:rPr>
        <w:fldChar w:fldCharType="separate"/>
      </w:r>
      <w:r>
        <w:rPr>
          <w:noProof/>
        </w:rPr>
        <w:t>9</w:t>
      </w:r>
      <w:r>
        <w:rPr>
          <w:noProof/>
        </w:rPr>
        <w:fldChar w:fldCharType="end"/>
      </w:r>
    </w:p>
    <w:p w14:paraId="7FD921E4" w14:textId="0F3BD3BC" w:rsidR="009205F8" w:rsidRDefault="009205F8">
      <w:pPr>
        <w:pStyle w:val="TOC3"/>
        <w:tabs>
          <w:tab w:val="left" w:pos="1100"/>
        </w:tabs>
        <w:rPr>
          <w:rFonts w:asciiTheme="minorHAnsi" w:eastAsiaTheme="minorEastAsia" w:hAnsiTheme="minorHAnsi" w:cstheme="minorBidi"/>
          <w:noProof/>
          <w:sz w:val="24"/>
          <w:lang w:val="en-US"/>
        </w:rPr>
      </w:pPr>
      <w:r>
        <w:rPr>
          <w:noProof/>
        </w:rPr>
        <w:t>2.1.1</w:t>
      </w:r>
      <w:r>
        <w:rPr>
          <w:rFonts w:asciiTheme="minorHAnsi" w:eastAsiaTheme="minorEastAsia" w:hAnsiTheme="minorHAnsi" w:cstheme="minorBidi"/>
          <w:noProof/>
          <w:sz w:val="24"/>
          <w:lang w:val="en-US"/>
        </w:rPr>
        <w:tab/>
      </w:r>
      <w:r>
        <w:rPr>
          <w:noProof/>
        </w:rPr>
        <w:t>macOS and Windows Operation</w:t>
      </w:r>
      <w:r>
        <w:rPr>
          <w:noProof/>
        </w:rPr>
        <w:tab/>
      </w:r>
      <w:r>
        <w:rPr>
          <w:noProof/>
        </w:rPr>
        <w:fldChar w:fldCharType="begin"/>
      </w:r>
      <w:r>
        <w:rPr>
          <w:noProof/>
        </w:rPr>
        <w:instrText xml:space="preserve"> PAGEREF _Toc49458010 \h </w:instrText>
      </w:r>
      <w:r>
        <w:rPr>
          <w:noProof/>
        </w:rPr>
      </w:r>
      <w:r>
        <w:rPr>
          <w:noProof/>
        </w:rPr>
        <w:fldChar w:fldCharType="separate"/>
      </w:r>
      <w:r>
        <w:rPr>
          <w:noProof/>
        </w:rPr>
        <w:t>9</w:t>
      </w:r>
      <w:r>
        <w:rPr>
          <w:noProof/>
        </w:rPr>
        <w:fldChar w:fldCharType="end"/>
      </w:r>
    </w:p>
    <w:p w14:paraId="47F61A65" w14:textId="2035E135" w:rsidR="009205F8" w:rsidRDefault="009205F8">
      <w:pPr>
        <w:pStyle w:val="TOC3"/>
        <w:tabs>
          <w:tab w:val="left" w:pos="1100"/>
        </w:tabs>
        <w:rPr>
          <w:rFonts w:asciiTheme="minorHAnsi" w:eastAsiaTheme="minorEastAsia" w:hAnsiTheme="minorHAnsi" w:cstheme="minorBidi"/>
          <w:noProof/>
          <w:sz w:val="24"/>
          <w:lang w:val="en-US"/>
        </w:rPr>
      </w:pPr>
      <w:r>
        <w:rPr>
          <w:noProof/>
        </w:rPr>
        <w:t>2.1.2</w:t>
      </w:r>
      <w:r>
        <w:rPr>
          <w:rFonts w:asciiTheme="minorHAnsi" w:eastAsiaTheme="minorEastAsia" w:hAnsiTheme="minorHAnsi" w:cstheme="minorBidi"/>
          <w:noProof/>
          <w:sz w:val="24"/>
          <w:lang w:val="en-US"/>
        </w:rPr>
        <w:tab/>
      </w:r>
      <w:r>
        <w:rPr>
          <w:noProof/>
        </w:rPr>
        <w:t>Unix Operation</w:t>
      </w:r>
      <w:r>
        <w:rPr>
          <w:noProof/>
        </w:rPr>
        <w:tab/>
      </w:r>
      <w:r>
        <w:rPr>
          <w:noProof/>
        </w:rPr>
        <w:fldChar w:fldCharType="begin"/>
      </w:r>
      <w:r>
        <w:rPr>
          <w:noProof/>
        </w:rPr>
        <w:instrText xml:space="preserve"> PAGEREF _Toc49458011 \h </w:instrText>
      </w:r>
      <w:r>
        <w:rPr>
          <w:noProof/>
        </w:rPr>
      </w:r>
      <w:r>
        <w:rPr>
          <w:noProof/>
        </w:rPr>
        <w:fldChar w:fldCharType="separate"/>
      </w:r>
      <w:r>
        <w:rPr>
          <w:noProof/>
        </w:rPr>
        <w:t>9</w:t>
      </w:r>
      <w:r>
        <w:rPr>
          <w:noProof/>
        </w:rPr>
        <w:fldChar w:fldCharType="end"/>
      </w:r>
    </w:p>
    <w:p w14:paraId="475F6431" w14:textId="4D6D52F6" w:rsidR="009205F8" w:rsidRDefault="009205F8">
      <w:pPr>
        <w:pStyle w:val="TOC2"/>
        <w:tabs>
          <w:tab w:val="left" w:pos="660"/>
        </w:tabs>
        <w:rPr>
          <w:rFonts w:asciiTheme="minorHAnsi" w:eastAsiaTheme="minorEastAsia" w:hAnsiTheme="minorHAnsi" w:cstheme="minorBidi"/>
          <w:noProof/>
          <w:sz w:val="24"/>
          <w:lang w:val="en-US"/>
        </w:rPr>
      </w:pPr>
      <w:r>
        <w:rPr>
          <w:noProof/>
        </w:rPr>
        <w:t>2.2</w:t>
      </w:r>
      <w:r>
        <w:rPr>
          <w:rFonts w:asciiTheme="minorHAnsi" w:eastAsiaTheme="minorEastAsia" w:hAnsiTheme="minorHAnsi" w:cstheme="minorBidi"/>
          <w:noProof/>
          <w:sz w:val="24"/>
          <w:lang w:val="en-US"/>
        </w:rPr>
        <w:tab/>
      </w:r>
      <w:r>
        <w:rPr>
          <w:noProof/>
        </w:rPr>
        <w:t>SPECCHIO User Interface</w:t>
      </w:r>
      <w:r>
        <w:rPr>
          <w:noProof/>
        </w:rPr>
        <w:tab/>
      </w:r>
      <w:r>
        <w:rPr>
          <w:noProof/>
        </w:rPr>
        <w:fldChar w:fldCharType="begin"/>
      </w:r>
      <w:r>
        <w:rPr>
          <w:noProof/>
        </w:rPr>
        <w:instrText xml:space="preserve"> PAGEREF _Toc49458012 \h </w:instrText>
      </w:r>
      <w:r>
        <w:rPr>
          <w:noProof/>
        </w:rPr>
      </w:r>
      <w:r>
        <w:rPr>
          <w:noProof/>
        </w:rPr>
        <w:fldChar w:fldCharType="separate"/>
      </w:r>
      <w:r>
        <w:rPr>
          <w:noProof/>
        </w:rPr>
        <w:t>10</w:t>
      </w:r>
      <w:r>
        <w:rPr>
          <w:noProof/>
        </w:rPr>
        <w:fldChar w:fldCharType="end"/>
      </w:r>
    </w:p>
    <w:p w14:paraId="31937AED" w14:textId="501CFD94" w:rsidR="009205F8" w:rsidRDefault="009205F8">
      <w:pPr>
        <w:pStyle w:val="TOC2"/>
        <w:tabs>
          <w:tab w:val="left" w:pos="660"/>
        </w:tabs>
        <w:rPr>
          <w:rFonts w:asciiTheme="minorHAnsi" w:eastAsiaTheme="minorEastAsia" w:hAnsiTheme="minorHAnsi" w:cstheme="minorBidi"/>
          <w:noProof/>
          <w:sz w:val="24"/>
          <w:lang w:val="en-US"/>
        </w:rPr>
      </w:pPr>
      <w:r>
        <w:rPr>
          <w:noProof/>
        </w:rPr>
        <w:t>2.3</w:t>
      </w:r>
      <w:r>
        <w:rPr>
          <w:rFonts w:asciiTheme="minorHAnsi" w:eastAsiaTheme="minorEastAsia" w:hAnsiTheme="minorHAnsi" w:cstheme="minorBidi"/>
          <w:noProof/>
          <w:sz w:val="24"/>
          <w:lang w:val="en-US"/>
        </w:rPr>
        <w:tab/>
      </w:r>
      <w:r>
        <w:rPr>
          <w:noProof/>
        </w:rPr>
        <w:t>Main Functions and Processes</w:t>
      </w:r>
      <w:r>
        <w:rPr>
          <w:noProof/>
        </w:rPr>
        <w:tab/>
      </w:r>
      <w:r>
        <w:rPr>
          <w:noProof/>
        </w:rPr>
        <w:fldChar w:fldCharType="begin"/>
      </w:r>
      <w:r>
        <w:rPr>
          <w:noProof/>
        </w:rPr>
        <w:instrText xml:space="preserve"> PAGEREF _Toc49458013 \h </w:instrText>
      </w:r>
      <w:r>
        <w:rPr>
          <w:noProof/>
        </w:rPr>
      </w:r>
      <w:r>
        <w:rPr>
          <w:noProof/>
        </w:rPr>
        <w:fldChar w:fldCharType="separate"/>
      </w:r>
      <w:r>
        <w:rPr>
          <w:noProof/>
        </w:rPr>
        <w:t>10</w:t>
      </w:r>
      <w:r>
        <w:rPr>
          <w:noProof/>
        </w:rPr>
        <w:fldChar w:fldCharType="end"/>
      </w:r>
    </w:p>
    <w:p w14:paraId="01DFA8BF" w14:textId="3041E203" w:rsidR="009205F8" w:rsidRDefault="009205F8">
      <w:pPr>
        <w:pStyle w:val="TOC3"/>
        <w:tabs>
          <w:tab w:val="left" w:pos="1100"/>
        </w:tabs>
        <w:rPr>
          <w:rFonts w:asciiTheme="minorHAnsi" w:eastAsiaTheme="minorEastAsia" w:hAnsiTheme="minorHAnsi" w:cstheme="minorBidi"/>
          <w:noProof/>
          <w:sz w:val="24"/>
          <w:lang w:val="en-US"/>
        </w:rPr>
      </w:pPr>
      <w:r>
        <w:rPr>
          <w:noProof/>
        </w:rPr>
        <w:t>2.3.1</w:t>
      </w:r>
      <w:r>
        <w:rPr>
          <w:rFonts w:asciiTheme="minorHAnsi" w:eastAsiaTheme="minorEastAsia" w:hAnsiTheme="minorHAnsi" w:cstheme="minorBidi"/>
          <w:noProof/>
          <w:sz w:val="24"/>
          <w:lang w:val="en-US"/>
        </w:rPr>
        <w:tab/>
      </w:r>
      <w:r>
        <w:rPr>
          <w:noProof/>
        </w:rPr>
        <w:t>Installing and getting access to the database</w:t>
      </w:r>
      <w:r>
        <w:rPr>
          <w:noProof/>
        </w:rPr>
        <w:tab/>
      </w:r>
      <w:r>
        <w:rPr>
          <w:noProof/>
        </w:rPr>
        <w:fldChar w:fldCharType="begin"/>
      </w:r>
      <w:r>
        <w:rPr>
          <w:noProof/>
        </w:rPr>
        <w:instrText xml:space="preserve"> PAGEREF _Toc49458014 \h </w:instrText>
      </w:r>
      <w:r>
        <w:rPr>
          <w:noProof/>
        </w:rPr>
      </w:r>
      <w:r>
        <w:rPr>
          <w:noProof/>
        </w:rPr>
        <w:fldChar w:fldCharType="separate"/>
      </w:r>
      <w:r>
        <w:rPr>
          <w:noProof/>
        </w:rPr>
        <w:t>11</w:t>
      </w:r>
      <w:r>
        <w:rPr>
          <w:noProof/>
        </w:rPr>
        <w:fldChar w:fldCharType="end"/>
      </w:r>
    </w:p>
    <w:p w14:paraId="7C596845" w14:textId="1F31C137" w:rsidR="009205F8" w:rsidRDefault="009205F8">
      <w:pPr>
        <w:pStyle w:val="TOC3"/>
        <w:tabs>
          <w:tab w:val="left" w:pos="1100"/>
        </w:tabs>
        <w:rPr>
          <w:rFonts w:asciiTheme="minorHAnsi" w:eastAsiaTheme="minorEastAsia" w:hAnsiTheme="minorHAnsi" w:cstheme="minorBidi"/>
          <w:noProof/>
          <w:sz w:val="24"/>
          <w:lang w:val="en-US"/>
        </w:rPr>
      </w:pPr>
      <w:r>
        <w:rPr>
          <w:noProof/>
        </w:rPr>
        <w:t>2.3.2</w:t>
      </w:r>
      <w:r>
        <w:rPr>
          <w:rFonts w:asciiTheme="minorHAnsi" w:eastAsiaTheme="minorEastAsia" w:hAnsiTheme="minorHAnsi" w:cstheme="minorBidi"/>
          <w:noProof/>
          <w:sz w:val="24"/>
          <w:lang w:val="en-US"/>
        </w:rPr>
        <w:tab/>
      </w:r>
      <w:r>
        <w:rPr>
          <w:noProof/>
        </w:rPr>
        <w:t>Data Loading Workflow</w:t>
      </w:r>
      <w:r>
        <w:rPr>
          <w:noProof/>
        </w:rPr>
        <w:tab/>
      </w:r>
      <w:r>
        <w:rPr>
          <w:noProof/>
        </w:rPr>
        <w:fldChar w:fldCharType="begin"/>
      </w:r>
      <w:r>
        <w:rPr>
          <w:noProof/>
        </w:rPr>
        <w:instrText xml:space="preserve"> PAGEREF _Toc49458015 \h </w:instrText>
      </w:r>
      <w:r>
        <w:rPr>
          <w:noProof/>
        </w:rPr>
      </w:r>
      <w:r>
        <w:rPr>
          <w:noProof/>
        </w:rPr>
        <w:fldChar w:fldCharType="separate"/>
      </w:r>
      <w:r>
        <w:rPr>
          <w:noProof/>
        </w:rPr>
        <w:t>12</w:t>
      </w:r>
      <w:r>
        <w:rPr>
          <w:noProof/>
        </w:rPr>
        <w:fldChar w:fldCharType="end"/>
      </w:r>
    </w:p>
    <w:p w14:paraId="0D022AD0" w14:textId="74C9AE1D" w:rsidR="009205F8" w:rsidRDefault="009205F8">
      <w:pPr>
        <w:pStyle w:val="TOC1"/>
        <w:tabs>
          <w:tab w:val="left" w:pos="440"/>
        </w:tabs>
        <w:rPr>
          <w:rFonts w:asciiTheme="minorHAnsi" w:eastAsiaTheme="minorEastAsia" w:hAnsiTheme="minorHAnsi" w:cstheme="minorBidi"/>
          <w:b w:val="0"/>
          <w:noProof/>
          <w:lang w:val="en-US"/>
        </w:rPr>
      </w:pPr>
      <w:r>
        <w:rPr>
          <w:noProof/>
        </w:rPr>
        <w:t>3</w:t>
      </w:r>
      <w:r>
        <w:rPr>
          <w:rFonts w:asciiTheme="minorHAnsi" w:eastAsiaTheme="minorEastAsia" w:hAnsiTheme="minorHAnsi" w:cstheme="minorBidi"/>
          <w:b w:val="0"/>
          <w:noProof/>
          <w:lang w:val="en-US"/>
        </w:rPr>
        <w:tab/>
      </w:r>
      <w:r>
        <w:rPr>
          <w:noProof/>
        </w:rPr>
        <w:t>Installing SPECCHIO</w:t>
      </w:r>
      <w:r>
        <w:rPr>
          <w:noProof/>
        </w:rPr>
        <w:tab/>
      </w:r>
      <w:r>
        <w:rPr>
          <w:noProof/>
        </w:rPr>
        <w:fldChar w:fldCharType="begin"/>
      </w:r>
      <w:r>
        <w:rPr>
          <w:noProof/>
        </w:rPr>
        <w:instrText xml:space="preserve"> PAGEREF _Toc49458016 \h </w:instrText>
      </w:r>
      <w:r>
        <w:rPr>
          <w:noProof/>
        </w:rPr>
      </w:r>
      <w:r>
        <w:rPr>
          <w:noProof/>
        </w:rPr>
        <w:fldChar w:fldCharType="separate"/>
      </w:r>
      <w:r>
        <w:rPr>
          <w:noProof/>
        </w:rPr>
        <w:t>13</w:t>
      </w:r>
      <w:r>
        <w:rPr>
          <w:noProof/>
        </w:rPr>
        <w:fldChar w:fldCharType="end"/>
      </w:r>
    </w:p>
    <w:p w14:paraId="27312ED4" w14:textId="446A432A" w:rsidR="009205F8" w:rsidRDefault="009205F8">
      <w:pPr>
        <w:pStyle w:val="TOC2"/>
        <w:tabs>
          <w:tab w:val="left" w:pos="660"/>
        </w:tabs>
        <w:rPr>
          <w:rFonts w:asciiTheme="minorHAnsi" w:eastAsiaTheme="minorEastAsia" w:hAnsiTheme="minorHAnsi" w:cstheme="minorBidi"/>
          <w:noProof/>
          <w:sz w:val="24"/>
          <w:lang w:val="en-US"/>
        </w:rPr>
      </w:pPr>
      <w:r>
        <w:rPr>
          <w:noProof/>
        </w:rPr>
        <w:t>3.1</w:t>
      </w:r>
      <w:r>
        <w:rPr>
          <w:rFonts w:asciiTheme="minorHAnsi" w:eastAsiaTheme="minorEastAsia" w:hAnsiTheme="minorHAnsi" w:cstheme="minorBidi"/>
          <w:noProof/>
          <w:sz w:val="24"/>
          <w:lang w:val="en-US"/>
        </w:rPr>
        <w:tab/>
      </w:r>
      <w:r>
        <w:rPr>
          <w:noProof/>
        </w:rPr>
        <w:t>Before you install</w:t>
      </w:r>
      <w:r>
        <w:rPr>
          <w:noProof/>
        </w:rPr>
        <w:tab/>
      </w:r>
      <w:r>
        <w:rPr>
          <w:noProof/>
        </w:rPr>
        <w:fldChar w:fldCharType="begin"/>
      </w:r>
      <w:r>
        <w:rPr>
          <w:noProof/>
        </w:rPr>
        <w:instrText xml:space="preserve"> PAGEREF _Toc49458017 \h </w:instrText>
      </w:r>
      <w:r>
        <w:rPr>
          <w:noProof/>
        </w:rPr>
      </w:r>
      <w:r>
        <w:rPr>
          <w:noProof/>
        </w:rPr>
        <w:fldChar w:fldCharType="separate"/>
      </w:r>
      <w:r>
        <w:rPr>
          <w:noProof/>
        </w:rPr>
        <w:t>13</w:t>
      </w:r>
      <w:r>
        <w:rPr>
          <w:noProof/>
        </w:rPr>
        <w:fldChar w:fldCharType="end"/>
      </w:r>
    </w:p>
    <w:p w14:paraId="24DE3683" w14:textId="61034C4F" w:rsidR="009205F8" w:rsidRDefault="009205F8">
      <w:pPr>
        <w:pStyle w:val="TOC2"/>
        <w:tabs>
          <w:tab w:val="left" w:pos="660"/>
        </w:tabs>
        <w:rPr>
          <w:rFonts w:asciiTheme="minorHAnsi" w:eastAsiaTheme="minorEastAsia" w:hAnsiTheme="minorHAnsi" w:cstheme="minorBidi"/>
          <w:noProof/>
          <w:sz w:val="24"/>
          <w:lang w:val="en-US"/>
        </w:rPr>
      </w:pPr>
      <w:r>
        <w:rPr>
          <w:noProof/>
        </w:rPr>
        <w:t>3.2</w:t>
      </w:r>
      <w:r>
        <w:rPr>
          <w:rFonts w:asciiTheme="minorHAnsi" w:eastAsiaTheme="minorEastAsia" w:hAnsiTheme="minorHAnsi" w:cstheme="minorBidi"/>
          <w:noProof/>
          <w:sz w:val="24"/>
          <w:lang w:val="en-US"/>
        </w:rPr>
        <w:tab/>
      </w:r>
      <w:r>
        <w:rPr>
          <w:noProof/>
        </w:rPr>
        <w:t>Installing Java Runtime Environment</w:t>
      </w:r>
      <w:r>
        <w:rPr>
          <w:noProof/>
        </w:rPr>
        <w:tab/>
      </w:r>
      <w:r>
        <w:rPr>
          <w:noProof/>
        </w:rPr>
        <w:fldChar w:fldCharType="begin"/>
      </w:r>
      <w:r>
        <w:rPr>
          <w:noProof/>
        </w:rPr>
        <w:instrText xml:space="preserve"> PAGEREF _Toc49458018 \h </w:instrText>
      </w:r>
      <w:r>
        <w:rPr>
          <w:noProof/>
        </w:rPr>
      </w:r>
      <w:r>
        <w:rPr>
          <w:noProof/>
        </w:rPr>
        <w:fldChar w:fldCharType="separate"/>
      </w:r>
      <w:r>
        <w:rPr>
          <w:noProof/>
        </w:rPr>
        <w:t>1</w:t>
      </w:r>
      <w:r>
        <w:rPr>
          <w:noProof/>
        </w:rPr>
        <w:t>3</w:t>
      </w:r>
      <w:r>
        <w:rPr>
          <w:noProof/>
        </w:rPr>
        <w:fldChar w:fldCharType="end"/>
      </w:r>
    </w:p>
    <w:p w14:paraId="7BDDFB9B" w14:textId="2AB3AA22" w:rsidR="009205F8" w:rsidRDefault="009205F8">
      <w:pPr>
        <w:pStyle w:val="TOC2"/>
        <w:tabs>
          <w:tab w:val="left" w:pos="660"/>
        </w:tabs>
        <w:rPr>
          <w:rFonts w:asciiTheme="minorHAnsi" w:eastAsiaTheme="minorEastAsia" w:hAnsiTheme="minorHAnsi" w:cstheme="minorBidi"/>
          <w:noProof/>
          <w:sz w:val="24"/>
          <w:lang w:val="en-US"/>
        </w:rPr>
      </w:pPr>
      <w:r>
        <w:rPr>
          <w:noProof/>
        </w:rPr>
        <w:t>3.3</w:t>
      </w:r>
      <w:r>
        <w:rPr>
          <w:rFonts w:asciiTheme="minorHAnsi" w:eastAsiaTheme="minorEastAsia" w:hAnsiTheme="minorHAnsi" w:cstheme="minorBidi"/>
          <w:noProof/>
          <w:sz w:val="24"/>
          <w:lang w:val="en-US"/>
        </w:rPr>
        <w:tab/>
      </w:r>
      <w:r>
        <w:rPr>
          <w:noProof/>
        </w:rPr>
        <w:t>Installing SPECCHIO</w:t>
      </w:r>
      <w:r>
        <w:rPr>
          <w:noProof/>
        </w:rPr>
        <w:tab/>
      </w:r>
      <w:r>
        <w:rPr>
          <w:noProof/>
        </w:rPr>
        <w:fldChar w:fldCharType="begin"/>
      </w:r>
      <w:r>
        <w:rPr>
          <w:noProof/>
        </w:rPr>
        <w:instrText xml:space="preserve"> PAGEREF _Toc49458019 \h </w:instrText>
      </w:r>
      <w:r>
        <w:rPr>
          <w:noProof/>
        </w:rPr>
      </w:r>
      <w:r>
        <w:rPr>
          <w:noProof/>
        </w:rPr>
        <w:fldChar w:fldCharType="separate"/>
      </w:r>
      <w:r>
        <w:rPr>
          <w:noProof/>
        </w:rPr>
        <w:t>14</w:t>
      </w:r>
      <w:r>
        <w:rPr>
          <w:noProof/>
        </w:rPr>
        <w:fldChar w:fldCharType="end"/>
      </w:r>
    </w:p>
    <w:p w14:paraId="0E0A561C" w14:textId="02002FB9" w:rsidR="009205F8" w:rsidRDefault="009205F8">
      <w:pPr>
        <w:pStyle w:val="TOC3"/>
        <w:tabs>
          <w:tab w:val="left" w:pos="1100"/>
        </w:tabs>
        <w:rPr>
          <w:rFonts w:asciiTheme="minorHAnsi" w:eastAsiaTheme="minorEastAsia" w:hAnsiTheme="minorHAnsi" w:cstheme="minorBidi"/>
          <w:noProof/>
          <w:sz w:val="24"/>
          <w:lang w:val="en-US"/>
        </w:rPr>
      </w:pPr>
      <w:r>
        <w:rPr>
          <w:noProof/>
        </w:rPr>
        <w:t>3.3.1</w:t>
      </w:r>
      <w:r>
        <w:rPr>
          <w:rFonts w:asciiTheme="minorHAnsi" w:eastAsiaTheme="minorEastAsia" w:hAnsiTheme="minorHAnsi" w:cstheme="minorBidi"/>
          <w:noProof/>
          <w:sz w:val="24"/>
          <w:lang w:val="en-US"/>
        </w:rPr>
        <w:tab/>
      </w:r>
      <w:r>
        <w:rPr>
          <w:noProof/>
        </w:rPr>
        <w:t>Installing SPECCHIO for the First Time</w:t>
      </w:r>
      <w:r>
        <w:rPr>
          <w:noProof/>
        </w:rPr>
        <w:tab/>
      </w:r>
      <w:r>
        <w:rPr>
          <w:noProof/>
        </w:rPr>
        <w:fldChar w:fldCharType="begin"/>
      </w:r>
      <w:r>
        <w:rPr>
          <w:noProof/>
        </w:rPr>
        <w:instrText xml:space="preserve"> PAGEREF _Toc49458020 \h </w:instrText>
      </w:r>
      <w:r>
        <w:rPr>
          <w:noProof/>
        </w:rPr>
      </w:r>
      <w:r>
        <w:rPr>
          <w:noProof/>
        </w:rPr>
        <w:fldChar w:fldCharType="separate"/>
      </w:r>
      <w:r>
        <w:rPr>
          <w:noProof/>
        </w:rPr>
        <w:t>14</w:t>
      </w:r>
      <w:r>
        <w:rPr>
          <w:noProof/>
        </w:rPr>
        <w:fldChar w:fldCharType="end"/>
      </w:r>
    </w:p>
    <w:p w14:paraId="3D9619C2" w14:textId="3743AB1A" w:rsidR="009205F8" w:rsidRDefault="009205F8">
      <w:pPr>
        <w:pStyle w:val="TOC3"/>
        <w:tabs>
          <w:tab w:val="left" w:pos="1100"/>
        </w:tabs>
        <w:rPr>
          <w:rFonts w:asciiTheme="minorHAnsi" w:eastAsiaTheme="minorEastAsia" w:hAnsiTheme="minorHAnsi" w:cstheme="minorBidi"/>
          <w:noProof/>
          <w:sz w:val="24"/>
          <w:lang w:val="en-US"/>
        </w:rPr>
      </w:pPr>
      <w:r>
        <w:rPr>
          <w:noProof/>
        </w:rPr>
        <w:t>3.3.2</w:t>
      </w:r>
      <w:r>
        <w:rPr>
          <w:rFonts w:asciiTheme="minorHAnsi" w:eastAsiaTheme="minorEastAsia" w:hAnsiTheme="minorHAnsi" w:cstheme="minorBidi"/>
          <w:noProof/>
          <w:sz w:val="24"/>
          <w:lang w:val="en-US"/>
        </w:rPr>
        <w:tab/>
      </w:r>
      <w:r>
        <w:rPr>
          <w:noProof/>
        </w:rPr>
        <w:t>Upgrading an Existing Installation</w:t>
      </w:r>
      <w:r>
        <w:rPr>
          <w:noProof/>
        </w:rPr>
        <w:tab/>
      </w:r>
      <w:r>
        <w:rPr>
          <w:noProof/>
        </w:rPr>
        <w:fldChar w:fldCharType="begin"/>
      </w:r>
      <w:r>
        <w:rPr>
          <w:noProof/>
        </w:rPr>
        <w:instrText xml:space="preserve"> PAGEREF _Toc49458021 \h </w:instrText>
      </w:r>
      <w:r>
        <w:rPr>
          <w:noProof/>
        </w:rPr>
      </w:r>
      <w:r>
        <w:rPr>
          <w:noProof/>
        </w:rPr>
        <w:fldChar w:fldCharType="separate"/>
      </w:r>
      <w:r>
        <w:rPr>
          <w:noProof/>
        </w:rPr>
        <w:t>14</w:t>
      </w:r>
      <w:r>
        <w:rPr>
          <w:noProof/>
        </w:rPr>
        <w:fldChar w:fldCharType="end"/>
      </w:r>
    </w:p>
    <w:p w14:paraId="4266FA0C" w14:textId="1E274285" w:rsidR="009205F8" w:rsidRDefault="009205F8">
      <w:pPr>
        <w:pStyle w:val="TOC2"/>
        <w:tabs>
          <w:tab w:val="left" w:pos="660"/>
        </w:tabs>
        <w:rPr>
          <w:rFonts w:asciiTheme="minorHAnsi" w:eastAsiaTheme="minorEastAsia" w:hAnsiTheme="minorHAnsi" w:cstheme="minorBidi"/>
          <w:noProof/>
          <w:sz w:val="24"/>
          <w:lang w:val="en-US"/>
        </w:rPr>
      </w:pPr>
      <w:r>
        <w:rPr>
          <w:noProof/>
        </w:rPr>
        <w:t>3.4</w:t>
      </w:r>
      <w:r>
        <w:rPr>
          <w:rFonts w:asciiTheme="minorHAnsi" w:eastAsiaTheme="minorEastAsia" w:hAnsiTheme="minorHAnsi" w:cstheme="minorBidi"/>
          <w:noProof/>
          <w:sz w:val="24"/>
          <w:lang w:val="en-US"/>
        </w:rPr>
        <w:tab/>
      </w:r>
      <w:r>
        <w:rPr>
          <w:noProof/>
        </w:rPr>
        <w:t>Launching SPECCHIO</w:t>
      </w:r>
      <w:r>
        <w:rPr>
          <w:noProof/>
        </w:rPr>
        <w:tab/>
      </w:r>
      <w:r>
        <w:rPr>
          <w:noProof/>
        </w:rPr>
        <w:fldChar w:fldCharType="begin"/>
      </w:r>
      <w:r>
        <w:rPr>
          <w:noProof/>
        </w:rPr>
        <w:instrText xml:space="preserve"> PAGEREF _Toc49458022 \h </w:instrText>
      </w:r>
      <w:r>
        <w:rPr>
          <w:noProof/>
        </w:rPr>
      </w:r>
      <w:r>
        <w:rPr>
          <w:noProof/>
        </w:rPr>
        <w:fldChar w:fldCharType="separate"/>
      </w:r>
      <w:r>
        <w:rPr>
          <w:noProof/>
        </w:rPr>
        <w:t>14</w:t>
      </w:r>
      <w:r>
        <w:rPr>
          <w:noProof/>
        </w:rPr>
        <w:fldChar w:fldCharType="end"/>
      </w:r>
    </w:p>
    <w:p w14:paraId="03937EA5" w14:textId="09BCD7DC" w:rsidR="009205F8" w:rsidRDefault="009205F8">
      <w:pPr>
        <w:pStyle w:val="TOC3"/>
        <w:tabs>
          <w:tab w:val="left" w:pos="1100"/>
        </w:tabs>
        <w:rPr>
          <w:rFonts w:asciiTheme="minorHAnsi" w:eastAsiaTheme="minorEastAsia" w:hAnsiTheme="minorHAnsi" w:cstheme="minorBidi"/>
          <w:noProof/>
          <w:sz w:val="24"/>
          <w:lang w:val="en-US"/>
        </w:rPr>
      </w:pPr>
      <w:r>
        <w:rPr>
          <w:noProof/>
        </w:rPr>
        <w:t>3.4.1</w:t>
      </w:r>
      <w:r>
        <w:rPr>
          <w:rFonts w:asciiTheme="minorHAnsi" w:eastAsiaTheme="minorEastAsia" w:hAnsiTheme="minorHAnsi" w:cstheme="minorBidi"/>
          <w:noProof/>
          <w:sz w:val="24"/>
          <w:lang w:val="en-US"/>
        </w:rPr>
        <w:tab/>
      </w:r>
      <w:r>
        <w:rPr>
          <w:noProof/>
        </w:rPr>
        <w:t>Windows</w:t>
      </w:r>
      <w:r>
        <w:rPr>
          <w:noProof/>
        </w:rPr>
        <w:tab/>
      </w:r>
      <w:r>
        <w:rPr>
          <w:noProof/>
        </w:rPr>
        <w:fldChar w:fldCharType="begin"/>
      </w:r>
      <w:r>
        <w:rPr>
          <w:noProof/>
        </w:rPr>
        <w:instrText xml:space="preserve"> PAGEREF _Toc49458023 \h </w:instrText>
      </w:r>
      <w:r>
        <w:rPr>
          <w:noProof/>
        </w:rPr>
      </w:r>
      <w:r>
        <w:rPr>
          <w:noProof/>
        </w:rPr>
        <w:fldChar w:fldCharType="separate"/>
      </w:r>
      <w:r>
        <w:rPr>
          <w:noProof/>
        </w:rPr>
        <w:t>14</w:t>
      </w:r>
      <w:r>
        <w:rPr>
          <w:noProof/>
        </w:rPr>
        <w:fldChar w:fldCharType="end"/>
      </w:r>
    </w:p>
    <w:p w14:paraId="4C6E4314" w14:textId="4E9C03E1" w:rsidR="009205F8" w:rsidRDefault="009205F8">
      <w:pPr>
        <w:pStyle w:val="TOC3"/>
        <w:tabs>
          <w:tab w:val="left" w:pos="1100"/>
        </w:tabs>
        <w:rPr>
          <w:rFonts w:asciiTheme="minorHAnsi" w:eastAsiaTheme="minorEastAsia" w:hAnsiTheme="minorHAnsi" w:cstheme="minorBidi"/>
          <w:noProof/>
          <w:sz w:val="24"/>
          <w:lang w:val="en-US"/>
        </w:rPr>
      </w:pPr>
      <w:r>
        <w:rPr>
          <w:noProof/>
        </w:rPr>
        <w:t>3.4.2</w:t>
      </w:r>
      <w:r>
        <w:rPr>
          <w:rFonts w:asciiTheme="minorHAnsi" w:eastAsiaTheme="minorEastAsia" w:hAnsiTheme="minorHAnsi" w:cstheme="minorBidi"/>
          <w:noProof/>
          <w:sz w:val="24"/>
          <w:lang w:val="en-US"/>
        </w:rPr>
        <w:tab/>
      </w:r>
      <w:r>
        <w:rPr>
          <w:noProof/>
        </w:rPr>
        <w:t>Mac OS X</w:t>
      </w:r>
      <w:r>
        <w:rPr>
          <w:noProof/>
        </w:rPr>
        <w:tab/>
      </w:r>
      <w:r>
        <w:rPr>
          <w:noProof/>
        </w:rPr>
        <w:fldChar w:fldCharType="begin"/>
      </w:r>
      <w:r>
        <w:rPr>
          <w:noProof/>
        </w:rPr>
        <w:instrText xml:space="preserve"> PAGEREF _Toc49458024 \h </w:instrText>
      </w:r>
      <w:r>
        <w:rPr>
          <w:noProof/>
        </w:rPr>
      </w:r>
      <w:r>
        <w:rPr>
          <w:noProof/>
        </w:rPr>
        <w:fldChar w:fldCharType="separate"/>
      </w:r>
      <w:r>
        <w:rPr>
          <w:noProof/>
        </w:rPr>
        <w:t>15</w:t>
      </w:r>
      <w:r>
        <w:rPr>
          <w:noProof/>
        </w:rPr>
        <w:fldChar w:fldCharType="end"/>
      </w:r>
    </w:p>
    <w:p w14:paraId="3D102684" w14:textId="50FDC6A5" w:rsidR="009205F8" w:rsidRDefault="009205F8">
      <w:pPr>
        <w:pStyle w:val="TOC3"/>
        <w:tabs>
          <w:tab w:val="left" w:pos="1100"/>
        </w:tabs>
        <w:rPr>
          <w:rFonts w:asciiTheme="minorHAnsi" w:eastAsiaTheme="minorEastAsia" w:hAnsiTheme="minorHAnsi" w:cstheme="minorBidi"/>
          <w:noProof/>
          <w:sz w:val="24"/>
          <w:lang w:val="en-US"/>
        </w:rPr>
      </w:pPr>
      <w:r>
        <w:rPr>
          <w:noProof/>
        </w:rPr>
        <w:t>3.4.3</w:t>
      </w:r>
      <w:r>
        <w:rPr>
          <w:rFonts w:asciiTheme="minorHAnsi" w:eastAsiaTheme="minorEastAsia" w:hAnsiTheme="minorHAnsi" w:cstheme="minorBidi"/>
          <w:noProof/>
          <w:sz w:val="24"/>
          <w:lang w:val="en-US"/>
        </w:rPr>
        <w:tab/>
      </w:r>
      <w:r>
        <w:rPr>
          <w:noProof/>
        </w:rPr>
        <w:t>Unix and Linux</w:t>
      </w:r>
      <w:r>
        <w:rPr>
          <w:noProof/>
        </w:rPr>
        <w:tab/>
      </w:r>
      <w:r>
        <w:rPr>
          <w:noProof/>
        </w:rPr>
        <w:fldChar w:fldCharType="begin"/>
      </w:r>
      <w:r>
        <w:rPr>
          <w:noProof/>
        </w:rPr>
        <w:instrText xml:space="preserve"> PAGEREF _Toc49458025 \h </w:instrText>
      </w:r>
      <w:r>
        <w:rPr>
          <w:noProof/>
        </w:rPr>
      </w:r>
      <w:r>
        <w:rPr>
          <w:noProof/>
        </w:rPr>
        <w:fldChar w:fldCharType="separate"/>
      </w:r>
      <w:r>
        <w:rPr>
          <w:noProof/>
        </w:rPr>
        <w:t>15</w:t>
      </w:r>
      <w:r>
        <w:rPr>
          <w:noProof/>
        </w:rPr>
        <w:fldChar w:fldCharType="end"/>
      </w:r>
    </w:p>
    <w:p w14:paraId="2FA25E09" w14:textId="146035AC" w:rsidR="009205F8" w:rsidRDefault="009205F8">
      <w:pPr>
        <w:pStyle w:val="TOC3"/>
        <w:tabs>
          <w:tab w:val="left" w:pos="1100"/>
        </w:tabs>
        <w:rPr>
          <w:rFonts w:asciiTheme="minorHAnsi" w:eastAsiaTheme="minorEastAsia" w:hAnsiTheme="minorHAnsi" w:cstheme="minorBidi"/>
          <w:noProof/>
          <w:sz w:val="24"/>
          <w:lang w:val="en-US"/>
        </w:rPr>
      </w:pPr>
      <w:r>
        <w:rPr>
          <w:noProof/>
        </w:rPr>
        <w:t>3.4.4</w:t>
      </w:r>
      <w:r>
        <w:rPr>
          <w:rFonts w:asciiTheme="minorHAnsi" w:eastAsiaTheme="minorEastAsia" w:hAnsiTheme="minorHAnsi" w:cstheme="minorBidi"/>
          <w:noProof/>
          <w:sz w:val="24"/>
          <w:lang w:val="en-US"/>
        </w:rPr>
        <w:tab/>
      </w:r>
      <w:r>
        <w:rPr>
          <w:noProof/>
        </w:rPr>
        <w:t>Creating a user account</w:t>
      </w:r>
      <w:r>
        <w:rPr>
          <w:noProof/>
        </w:rPr>
        <w:tab/>
      </w:r>
      <w:r>
        <w:rPr>
          <w:noProof/>
        </w:rPr>
        <w:fldChar w:fldCharType="begin"/>
      </w:r>
      <w:r>
        <w:rPr>
          <w:noProof/>
        </w:rPr>
        <w:instrText xml:space="preserve"> PAGEREF _Toc49458026 \h </w:instrText>
      </w:r>
      <w:r>
        <w:rPr>
          <w:noProof/>
        </w:rPr>
      </w:r>
      <w:r>
        <w:rPr>
          <w:noProof/>
        </w:rPr>
        <w:fldChar w:fldCharType="separate"/>
      </w:r>
      <w:r>
        <w:rPr>
          <w:noProof/>
        </w:rPr>
        <w:t>15</w:t>
      </w:r>
      <w:r>
        <w:rPr>
          <w:noProof/>
        </w:rPr>
        <w:fldChar w:fldCharType="end"/>
      </w:r>
    </w:p>
    <w:p w14:paraId="02FE4F12" w14:textId="4E7926D1" w:rsidR="009205F8" w:rsidRDefault="009205F8">
      <w:pPr>
        <w:pStyle w:val="TOC1"/>
        <w:tabs>
          <w:tab w:val="left" w:pos="440"/>
        </w:tabs>
        <w:rPr>
          <w:rFonts w:asciiTheme="minorHAnsi" w:eastAsiaTheme="minorEastAsia" w:hAnsiTheme="minorHAnsi" w:cstheme="minorBidi"/>
          <w:b w:val="0"/>
          <w:noProof/>
          <w:lang w:val="en-US"/>
        </w:rPr>
      </w:pPr>
      <w:r>
        <w:rPr>
          <w:noProof/>
        </w:rPr>
        <w:t>4</w:t>
      </w:r>
      <w:r>
        <w:rPr>
          <w:rFonts w:asciiTheme="minorHAnsi" w:eastAsiaTheme="minorEastAsia" w:hAnsiTheme="minorHAnsi" w:cstheme="minorBidi"/>
          <w:b w:val="0"/>
          <w:noProof/>
          <w:lang w:val="en-US"/>
        </w:rPr>
        <w:tab/>
      </w:r>
      <w:r>
        <w:rPr>
          <w:noProof/>
        </w:rPr>
        <w:t>Get Access to the SPECCHIO Database</w:t>
      </w:r>
      <w:r>
        <w:rPr>
          <w:noProof/>
        </w:rPr>
        <w:tab/>
      </w:r>
      <w:r>
        <w:rPr>
          <w:noProof/>
        </w:rPr>
        <w:fldChar w:fldCharType="begin"/>
      </w:r>
      <w:r>
        <w:rPr>
          <w:noProof/>
        </w:rPr>
        <w:instrText xml:space="preserve"> PAGEREF _Toc49458027 \h </w:instrText>
      </w:r>
      <w:r>
        <w:rPr>
          <w:noProof/>
        </w:rPr>
      </w:r>
      <w:r>
        <w:rPr>
          <w:noProof/>
        </w:rPr>
        <w:fldChar w:fldCharType="separate"/>
      </w:r>
      <w:r>
        <w:rPr>
          <w:noProof/>
        </w:rPr>
        <w:t>19</w:t>
      </w:r>
      <w:r>
        <w:rPr>
          <w:noProof/>
        </w:rPr>
        <w:fldChar w:fldCharType="end"/>
      </w:r>
    </w:p>
    <w:p w14:paraId="712C2A2C" w14:textId="5ED4DA9F" w:rsidR="009205F8" w:rsidRDefault="009205F8">
      <w:pPr>
        <w:pStyle w:val="TOC2"/>
        <w:tabs>
          <w:tab w:val="left" w:pos="660"/>
        </w:tabs>
        <w:rPr>
          <w:rFonts w:asciiTheme="minorHAnsi" w:eastAsiaTheme="minorEastAsia" w:hAnsiTheme="minorHAnsi" w:cstheme="minorBidi"/>
          <w:noProof/>
          <w:sz w:val="24"/>
          <w:lang w:val="en-US"/>
        </w:rPr>
      </w:pPr>
      <w:r>
        <w:rPr>
          <w:noProof/>
        </w:rPr>
        <w:t>4.1</w:t>
      </w:r>
      <w:r>
        <w:rPr>
          <w:rFonts w:asciiTheme="minorHAnsi" w:eastAsiaTheme="minorEastAsia" w:hAnsiTheme="minorHAnsi" w:cstheme="minorBidi"/>
          <w:noProof/>
          <w:sz w:val="24"/>
          <w:lang w:val="en-US"/>
        </w:rPr>
        <w:tab/>
      </w:r>
      <w:r>
        <w:rPr>
          <w:noProof/>
        </w:rPr>
        <w:t>Create a new user account</w:t>
      </w:r>
      <w:r>
        <w:rPr>
          <w:noProof/>
        </w:rPr>
        <w:tab/>
      </w:r>
      <w:r>
        <w:rPr>
          <w:noProof/>
        </w:rPr>
        <w:fldChar w:fldCharType="begin"/>
      </w:r>
      <w:r>
        <w:rPr>
          <w:noProof/>
        </w:rPr>
        <w:instrText xml:space="preserve"> PAGEREF _Toc49458028 \h </w:instrText>
      </w:r>
      <w:r>
        <w:rPr>
          <w:noProof/>
        </w:rPr>
      </w:r>
      <w:r>
        <w:rPr>
          <w:noProof/>
        </w:rPr>
        <w:fldChar w:fldCharType="separate"/>
      </w:r>
      <w:r>
        <w:rPr>
          <w:noProof/>
        </w:rPr>
        <w:t>19</w:t>
      </w:r>
      <w:r>
        <w:rPr>
          <w:noProof/>
        </w:rPr>
        <w:fldChar w:fldCharType="end"/>
      </w:r>
    </w:p>
    <w:p w14:paraId="465AC283" w14:textId="66F5F409" w:rsidR="009205F8" w:rsidRDefault="009205F8">
      <w:pPr>
        <w:pStyle w:val="TOC2"/>
        <w:tabs>
          <w:tab w:val="left" w:pos="660"/>
        </w:tabs>
        <w:rPr>
          <w:rFonts w:asciiTheme="minorHAnsi" w:eastAsiaTheme="minorEastAsia" w:hAnsiTheme="minorHAnsi" w:cstheme="minorBidi"/>
          <w:noProof/>
          <w:sz w:val="24"/>
          <w:lang w:val="en-US"/>
        </w:rPr>
      </w:pPr>
      <w:r>
        <w:rPr>
          <w:noProof/>
        </w:rPr>
        <w:t>4.2</w:t>
      </w:r>
      <w:r>
        <w:rPr>
          <w:rFonts w:asciiTheme="minorHAnsi" w:eastAsiaTheme="minorEastAsia" w:hAnsiTheme="minorHAnsi" w:cstheme="minorBidi"/>
          <w:noProof/>
          <w:sz w:val="24"/>
          <w:lang w:val="en-US"/>
        </w:rPr>
        <w:tab/>
      </w:r>
      <w:r>
        <w:rPr>
          <w:noProof/>
        </w:rPr>
        <w:t>Administrator Access</w:t>
      </w:r>
      <w:r>
        <w:rPr>
          <w:noProof/>
        </w:rPr>
        <w:tab/>
      </w:r>
      <w:r>
        <w:rPr>
          <w:noProof/>
        </w:rPr>
        <w:fldChar w:fldCharType="begin"/>
      </w:r>
      <w:r>
        <w:rPr>
          <w:noProof/>
        </w:rPr>
        <w:instrText xml:space="preserve"> PAGEREF _Toc49458029 \h </w:instrText>
      </w:r>
      <w:r>
        <w:rPr>
          <w:noProof/>
        </w:rPr>
      </w:r>
      <w:r>
        <w:rPr>
          <w:noProof/>
        </w:rPr>
        <w:fldChar w:fldCharType="separate"/>
      </w:r>
      <w:r>
        <w:rPr>
          <w:noProof/>
        </w:rPr>
        <w:t>19</w:t>
      </w:r>
      <w:r>
        <w:rPr>
          <w:noProof/>
        </w:rPr>
        <w:fldChar w:fldCharType="end"/>
      </w:r>
    </w:p>
    <w:p w14:paraId="22E4F4FB" w14:textId="69368310" w:rsidR="009205F8" w:rsidRDefault="009205F8">
      <w:pPr>
        <w:pStyle w:val="TOC2"/>
        <w:tabs>
          <w:tab w:val="left" w:pos="660"/>
        </w:tabs>
        <w:rPr>
          <w:rFonts w:asciiTheme="minorHAnsi" w:eastAsiaTheme="minorEastAsia" w:hAnsiTheme="minorHAnsi" w:cstheme="minorBidi"/>
          <w:noProof/>
          <w:sz w:val="24"/>
          <w:lang w:val="en-US"/>
        </w:rPr>
      </w:pPr>
      <w:r>
        <w:rPr>
          <w:noProof/>
        </w:rPr>
        <w:t>4.3</w:t>
      </w:r>
      <w:r>
        <w:rPr>
          <w:rFonts w:asciiTheme="minorHAnsi" w:eastAsiaTheme="minorEastAsia" w:hAnsiTheme="minorHAnsi" w:cstheme="minorBidi"/>
          <w:noProof/>
          <w:sz w:val="24"/>
          <w:lang w:val="en-US"/>
        </w:rPr>
        <w:tab/>
      </w:r>
      <w:r>
        <w:rPr>
          <w:noProof/>
        </w:rPr>
        <w:t>Connect to Database</w:t>
      </w:r>
      <w:r>
        <w:rPr>
          <w:noProof/>
        </w:rPr>
        <w:tab/>
      </w:r>
      <w:r>
        <w:rPr>
          <w:noProof/>
        </w:rPr>
        <w:fldChar w:fldCharType="begin"/>
      </w:r>
      <w:r>
        <w:rPr>
          <w:noProof/>
        </w:rPr>
        <w:instrText xml:space="preserve"> PAGEREF _Toc49458030 \h </w:instrText>
      </w:r>
      <w:r>
        <w:rPr>
          <w:noProof/>
        </w:rPr>
      </w:r>
      <w:r>
        <w:rPr>
          <w:noProof/>
        </w:rPr>
        <w:fldChar w:fldCharType="separate"/>
      </w:r>
      <w:r>
        <w:rPr>
          <w:noProof/>
        </w:rPr>
        <w:t>20</w:t>
      </w:r>
      <w:r>
        <w:rPr>
          <w:noProof/>
        </w:rPr>
        <w:fldChar w:fldCharType="end"/>
      </w:r>
    </w:p>
    <w:p w14:paraId="44970F69" w14:textId="6F133DFA" w:rsidR="009205F8" w:rsidRDefault="009205F8">
      <w:pPr>
        <w:pStyle w:val="TOC2"/>
        <w:tabs>
          <w:tab w:val="left" w:pos="660"/>
        </w:tabs>
        <w:rPr>
          <w:rFonts w:asciiTheme="minorHAnsi" w:eastAsiaTheme="minorEastAsia" w:hAnsiTheme="minorHAnsi" w:cstheme="minorBidi"/>
          <w:noProof/>
          <w:sz w:val="24"/>
          <w:lang w:val="en-US"/>
        </w:rPr>
      </w:pPr>
      <w:r>
        <w:rPr>
          <w:noProof/>
        </w:rPr>
        <w:t>4.4</w:t>
      </w:r>
      <w:r>
        <w:rPr>
          <w:rFonts w:asciiTheme="minorHAnsi" w:eastAsiaTheme="minorEastAsia" w:hAnsiTheme="minorHAnsi" w:cstheme="minorBidi"/>
          <w:noProof/>
          <w:sz w:val="24"/>
          <w:lang w:val="en-US"/>
        </w:rPr>
        <w:tab/>
      </w:r>
      <w:r>
        <w:rPr>
          <w:noProof/>
        </w:rPr>
        <w:t>Logging Out</w:t>
      </w:r>
      <w:r>
        <w:rPr>
          <w:noProof/>
        </w:rPr>
        <w:tab/>
      </w:r>
      <w:r>
        <w:rPr>
          <w:noProof/>
        </w:rPr>
        <w:fldChar w:fldCharType="begin"/>
      </w:r>
      <w:r>
        <w:rPr>
          <w:noProof/>
        </w:rPr>
        <w:instrText xml:space="preserve"> PAGEREF _Toc49458031 \h </w:instrText>
      </w:r>
      <w:r>
        <w:rPr>
          <w:noProof/>
        </w:rPr>
      </w:r>
      <w:r>
        <w:rPr>
          <w:noProof/>
        </w:rPr>
        <w:fldChar w:fldCharType="separate"/>
      </w:r>
      <w:r>
        <w:rPr>
          <w:noProof/>
        </w:rPr>
        <w:t>21</w:t>
      </w:r>
      <w:r>
        <w:rPr>
          <w:noProof/>
        </w:rPr>
        <w:fldChar w:fldCharType="end"/>
      </w:r>
    </w:p>
    <w:p w14:paraId="7236FAE5" w14:textId="03477320" w:rsidR="009205F8" w:rsidRDefault="009205F8">
      <w:pPr>
        <w:pStyle w:val="TOC2"/>
        <w:tabs>
          <w:tab w:val="left" w:pos="660"/>
        </w:tabs>
        <w:rPr>
          <w:rFonts w:asciiTheme="minorHAnsi" w:eastAsiaTheme="minorEastAsia" w:hAnsiTheme="minorHAnsi" w:cstheme="minorBidi"/>
          <w:noProof/>
          <w:sz w:val="24"/>
          <w:lang w:val="en-US"/>
        </w:rPr>
      </w:pPr>
      <w:r>
        <w:rPr>
          <w:noProof/>
        </w:rPr>
        <w:t>4.5</w:t>
      </w:r>
      <w:r>
        <w:rPr>
          <w:rFonts w:asciiTheme="minorHAnsi" w:eastAsiaTheme="minorEastAsia" w:hAnsiTheme="minorHAnsi" w:cstheme="minorBidi"/>
          <w:noProof/>
          <w:sz w:val="24"/>
          <w:lang w:val="en-US"/>
        </w:rPr>
        <w:tab/>
      </w:r>
      <w:r>
        <w:rPr>
          <w:noProof/>
        </w:rPr>
        <w:t>Edit user information</w:t>
      </w:r>
      <w:r>
        <w:rPr>
          <w:noProof/>
        </w:rPr>
        <w:tab/>
      </w:r>
      <w:r>
        <w:rPr>
          <w:noProof/>
        </w:rPr>
        <w:fldChar w:fldCharType="begin"/>
      </w:r>
      <w:r>
        <w:rPr>
          <w:noProof/>
        </w:rPr>
        <w:instrText xml:space="preserve"> PAGEREF _Toc49458032 \h </w:instrText>
      </w:r>
      <w:r>
        <w:rPr>
          <w:noProof/>
        </w:rPr>
      </w:r>
      <w:r>
        <w:rPr>
          <w:noProof/>
        </w:rPr>
        <w:fldChar w:fldCharType="separate"/>
      </w:r>
      <w:r>
        <w:rPr>
          <w:noProof/>
        </w:rPr>
        <w:t>22</w:t>
      </w:r>
      <w:r>
        <w:rPr>
          <w:noProof/>
        </w:rPr>
        <w:fldChar w:fldCharType="end"/>
      </w:r>
    </w:p>
    <w:p w14:paraId="42441588" w14:textId="42176E42" w:rsidR="009205F8" w:rsidRDefault="009205F8">
      <w:pPr>
        <w:pStyle w:val="TOC2"/>
        <w:tabs>
          <w:tab w:val="left" w:pos="660"/>
        </w:tabs>
        <w:rPr>
          <w:rFonts w:asciiTheme="minorHAnsi" w:eastAsiaTheme="minorEastAsia" w:hAnsiTheme="minorHAnsi" w:cstheme="minorBidi"/>
          <w:noProof/>
          <w:sz w:val="24"/>
          <w:lang w:val="en-US"/>
        </w:rPr>
      </w:pPr>
      <w:r>
        <w:rPr>
          <w:noProof/>
        </w:rPr>
        <w:t>4.6</w:t>
      </w:r>
      <w:r>
        <w:rPr>
          <w:rFonts w:asciiTheme="minorHAnsi" w:eastAsiaTheme="minorEastAsia" w:hAnsiTheme="minorHAnsi" w:cstheme="minorBidi"/>
          <w:noProof/>
          <w:sz w:val="24"/>
          <w:lang w:val="en-US"/>
        </w:rPr>
        <w:tab/>
      </w:r>
      <w:r>
        <w:rPr>
          <w:noProof/>
        </w:rPr>
        <w:t>Edit db_config file</w:t>
      </w:r>
      <w:r>
        <w:rPr>
          <w:noProof/>
        </w:rPr>
        <w:tab/>
      </w:r>
      <w:r>
        <w:rPr>
          <w:noProof/>
        </w:rPr>
        <w:fldChar w:fldCharType="begin"/>
      </w:r>
      <w:r>
        <w:rPr>
          <w:noProof/>
        </w:rPr>
        <w:instrText xml:space="preserve"> PAGEREF _Toc49458033 \h </w:instrText>
      </w:r>
      <w:r>
        <w:rPr>
          <w:noProof/>
        </w:rPr>
      </w:r>
      <w:r>
        <w:rPr>
          <w:noProof/>
        </w:rPr>
        <w:fldChar w:fldCharType="separate"/>
      </w:r>
      <w:r>
        <w:rPr>
          <w:noProof/>
        </w:rPr>
        <w:t>22</w:t>
      </w:r>
      <w:r>
        <w:rPr>
          <w:noProof/>
        </w:rPr>
        <w:fldChar w:fldCharType="end"/>
      </w:r>
    </w:p>
    <w:p w14:paraId="48FAE370" w14:textId="3F4F6D02" w:rsidR="009205F8" w:rsidRDefault="009205F8">
      <w:pPr>
        <w:pStyle w:val="TOC2"/>
        <w:tabs>
          <w:tab w:val="left" w:pos="660"/>
        </w:tabs>
        <w:rPr>
          <w:rFonts w:asciiTheme="minorHAnsi" w:eastAsiaTheme="minorEastAsia" w:hAnsiTheme="minorHAnsi" w:cstheme="minorBidi"/>
          <w:noProof/>
          <w:sz w:val="24"/>
          <w:lang w:val="en-US"/>
        </w:rPr>
      </w:pPr>
      <w:r>
        <w:rPr>
          <w:noProof/>
        </w:rPr>
        <w:t>4.7</w:t>
      </w:r>
      <w:r>
        <w:rPr>
          <w:rFonts w:asciiTheme="minorHAnsi" w:eastAsiaTheme="minorEastAsia" w:hAnsiTheme="minorHAnsi" w:cstheme="minorBidi"/>
          <w:noProof/>
          <w:sz w:val="24"/>
          <w:lang w:val="en-US"/>
        </w:rPr>
        <w:tab/>
      </w:r>
      <w:r>
        <w:rPr>
          <w:noProof/>
        </w:rPr>
        <w:t>Preferences</w:t>
      </w:r>
      <w:r>
        <w:rPr>
          <w:noProof/>
        </w:rPr>
        <w:tab/>
      </w:r>
      <w:r>
        <w:rPr>
          <w:noProof/>
        </w:rPr>
        <w:fldChar w:fldCharType="begin"/>
      </w:r>
      <w:r>
        <w:rPr>
          <w:noProof/>
        </w:rPr>
        <w:instrText xml:space="preserve"> PAGEREF _Toc49458034 \h </w:instrText>
      </w:r>
      <w:r>
        <w:rPr>
          <w:noProof/>
        </w:rPr>
      </w:r>
      <w:r>
        <w:rPr>
          <w:noProof/>
        </w:rPr>
        <w:fldChar w:fldCharType="separate"/>
      </w:r>
      <w:r>
        <w:rPr>
          <w:noProof/>
        </w:rPr>
        <w:t>23</w:t>
      </w:r>
      <w:r>
        <w:rPr>
          <w:noProof/>
        </w:rPr>
        <w:fldChar w:fldCharType="end"/>
      </w:r>
    </w:p>
    <w:p w14:paraId="5BF42224" w14:textId="27D911D6" w:rsidR="009205F8" w:rsidRDefault="009205F8">
      <w:pPr>
        <w:pStyle w:val="TOC1"/>
        <w:tabs>
          <w:tab w:val="left" w:pos="440"/>
        </w:tabs>
        <w:rPr>
          <w:rFonts w:asciiTheme="minorHAnsi" w:eastAsiaTheme="minorEastAsia" w:hAnsiTheme="minorHAnsi" w:cstheme="minorBidi"/>
          <w:b w:val="0"/>
          <w:noProof/>
          <w:lang w:val="en-US"/>
        </w:rPr>
      </w:pPr>
      <w:r>
        <w:rPr>
          <w:noProof/>
        </w:rPr>
        <w:t>5</w:t>
      </w:r>
      <w:r>
        <w:rPr>
          <w:rFonts w:asciiTheme="minorHAnsi" w:eastAsiaTheme="minorEastAsia" w:hAnsiTheme="minorHAnsi" w:cstheme="minorBidi"/>
          <w:b w:val="0"/>
          <w:noProof/>
          <w:lang w:val="en-US"/>
        </w:rPr>
        <w:tab/>
      </w:r>
      <w:r>
        <w:rPr>
          <w:noProof/>
        </w:rPr>
        <w:t>Data structure and concepts</w:t>
      </w:r>
      <w:r>
        <w:rPr>
          <w:noProof/>
        </w:rPr>
        <w:tab/>
      </w:r>
      <w:r>
        <w:rPr>
          <w:noProof/>
        </w:rPr>
        <w:fldChar w:fldCharType="begin"/>
      </w:r>
      <w:r>
        <w:rPr>
          <w:noProof/>
        </w:rPr>
        <w:instrText xml:space="preserve"> PAGEREF _Toc49458035 \h </w:instrText>
      </w:r>
      <w:r>
        <w:rPr>
          <w:noProof/>
        </w:rPr>
      </w:r>
      <w:r>
        <w:rPr>
          <w:noProof/>
        </w:rPr>
        <w:fldChar w:fldCharType="separate"/>
      </w:r>
      <w:r>
        <w:rPr>
          <w:noProof/>
        </w:rPr>
        <w:t>25</w:t>
      </w:r>
      <w:r>
        <w:rPr>
          <w:noProof/>
        </w:rPr>
        <w:fldChar w:fldCharType="end"/>
      </w:r>
    </w:p>
    <w:p w14:paraId="3FCEB2D8" w14:textId="41E54159" w:rsidR="009205F8" w:rsidRDefault="009205F8">
      <w:pPr>
        <w:pStyle w:val="TOC2"/>
        <w:tabs>
          <w:tab w:val="left" w:pos="660"/>
        </w:tabs>
        <w:rPr>
          <w:rFonts w:asciiTheme="minorHAnsi" w:eastAsiaTheme="minorEastAsia" w:hAnsiTheme="minorHAnsi" w:cstheme="minorBidi"/>
          <w:noProof/>
          <w:sz w:val="24"/>
          <w:lang w:val="en-US"/>
        </w:rPr>
      </w:pPr>
      <w:r>
        <w:rPr>
          <w:noProof/>
        </w:rPr>
        <w:t>5.1</w:t>
      </w:r>
      <w:r>
        <w:rPr>
          <w:rFonts w:asciiTheme="minorHAnsi" w:eastAsiaTheme="minorEastAsia" w:hAnsiTheme="minorHAnsi" w:cstheme="minorBidi"/>
          <w:noProof/>
          <w:sz w:val="24"/>
          <w:lang w:val="en-US"/>
        </w:rPr>
        <w:tab/>
      </w:r>
      <w:r>
        <w:rPr>
          <w:noProof/>
        </w:rPr>
        <w:t>Campaign Hierarchy Structure</w:t>
      </w:r>
      <w:r>
        <w:rPr>
          <w:noProof/>
        </w:rPr>
        <w:tab/>
      </w:r>
      <w:r>
        <w:rPr>
          <w:noProof/>
        </w:rPr>
        <w:fldChar w:fldCharType="begin"/>
      </w:r>
      <w:r>
        <w:rPr>
          <w:noProof/>
        </w:rPr>
        <w:instrText xml:space="preserve"> PAGEREF _Toc49458036 \h </w:instrText>
      </w:r>
      <w:r>
        <w:rPr>
          <w:noProof/>
        </w:rPr>
      </w:r>
      <w:r>
        <w:rPr>
          <w:noProof/>
        </w:rPr>
        <w:fldChar w:fldCharType="separate"/>
      </w:r>
      <w:r>
        <w:rPr>
          <w:noProof/>
        </w:rPr>
        <w:t>25</w:t>
      </w:r>
      <w:r>
        <w:rPr>
          <w:noProof/>
        </w:rPr>
        <w:fldChar w:fldCharType="end"/>
      </w:r>
    </w:p>
    <w:p w14:paraId="77AFD44B" w14:textId="01A023E2" w:rsidR="009205F8" w:rsidRDefault="009205F8">
      <w:pPr>
        <w:pStyle w:val="TOC2"/>
        <w:tabs>
          <w:tab w:val="left" w:pos="660"/>
        </w:tabs>
        <w:rPr>
          <w:rFonts w:asciiTheme="minorHAnsi" w:eastAsiaTheme="minorEastAsia" w:hAnsiTheme="minorHAnsi" w:cstheme="minorBidi"/>
          <w:noProof/>
          <w:sz w:val="24"/>
          <w:lang w:val="en-US"/>
        </w:rPr>
      </w:pPr>
      <w:r>
        <w:rPr>
          <w:noProof/>
        </w:rPr>
        <w:t>5.2</w:t>
      </w:r>
      <w:r>
        <w:rPr>
          <w:rFonts w:asciiTheme="minorHAnsi" w:eastAsiaTheme="minorEastAsia" w:hAnsiTheme="minorHAnsi" w:cstheme="minorBidi"/>
          <w:noProof/>
          <w:sz w:val="24"/>
          <w:lang w:val="en-US"/>
        </w:rPr>
        <w:tab/>
      </w:r>
      <w:r>
        <w:rPr>
          <w:noProof/>
        </w:rPr>
        <w:t>Spaces and the Space Factory</w:t>
      </w:r>
      <w:r>
        <w:rPr>
          <w:noProof/>
        </w:rPr>
        <w:tab/>
      </w:r>
      <w:r>
        <w:rPr>
          <w:noProof/>
        </w:rPr>
        <w:fldChar w:fldCharType="begin"/>
      </w:r>
      <w:r>
        <w:rPr>
          <w:noProof/>
        </w:rPr>
        <w:instrText xml:space="preserve"> PAGEREF _Toc49458037 \h </w:instrText>
      </w:r>
      <w:r>
        <w:rPr>
          <w:noProof/>
        </w:rPr>
      </w:r>
      <w:r>
        <w:rPr>
          <w:noProof/>
        </w:rPr>
        <w:fldChar w:fldCharType="separate"/>
      </w:r>
      <w:r>
        <w:rPr>
          <w:noProof/>
        </w:rPr>
        <w:t>27</w:t>
      </w:r>
      <w:r>
        <w:rPr>
          <w:noProof/>
        </w:rPr>
        <w:fldChar w:fldCharType="end"/>
      </w:r>
    </w:p>
    <w:p w14:paraId="2F703A8E" w14:textId="303704D6" w:rsidR="009205F8" w:rsidRDefault="009205F8">
      <w:pPr>
        <w:pStyle w:val="TOC1"/>
        <w:tabs>
          <w:tab w:val="left" w:pos="440"/>
        </w:tabs>
        <w:rPr>
          <w:rFonts w:asciiTheme="minorHAnsi" w:eastAsiaTheme="minorEastAsia" w:hAnsiTheme="minorHAnsi" w:cstheme="minorBidi"/>
          <w:b w:val="0"/>
          <w:noProof/>
          <w:lang w:val="en-US"/>
        </w:rPr>
      </w:pPr>
      <w:r>
        <w:rPr>
          <w:noProof/>
        </w:rPr>
        <w:lastRenderedPageBreak/>
        <w:t>6</w:t>
      </w:r>
      <w:r>
        <w:rPr>
          <w:rFonts w:asciiTheme="minorHAnsi" w:eastAsiaTheme="minorEastAsia" w:hAnsiTheme="minorHAnsi" w:cstheme="minorBidi"/>
          <w:b w:val="0"/>
          <w:noProof/>
          <w:lang w:val="en-US"/>
        </w:rPr>
        <w:tab/>
      </w:r>
      <w:r>
        <w:rPr>
          <w:noProof/>
        </w:rPr>
        <w:t>Operational Dataflow</w:t>
      </w:r>
      <w:r>
        <w:rPr>
          <w:noProof/>
        </w:rPr>
        <w:tab/>
      </w:r>
      <w:r>
        <w:rPr>
          <w:noProof/>
        </w:rPr>
        <w:fldChar w:fldCharType="begin"/>
      </w:r>
      <w:r>
        <w:rPr>
          <w:noProof/>
        </w:rPr>
        <w:instrText xml:space="preserve"> PAGEREF _Toc49458038 \h </w:instrText>
      </w:r>
      <w:r>
        <w:rPr>
          <w:noProof/>
        </w:rPr>
      </w:r>
      <w:r>
        <w:rPr>
          <w:noProof/>
        </w:rPr>
        <w:fldChar w:fldCharType="separate"/>
      </w:r>
      <w:r>
        <w:rPr>
          <w:noProof/>
        </w:rPr>
        <w:t>29</w:t>
      </w:r>
      <w:r>
        <w:rPr>
          <w:noProof/>
        </w:rPr>
        <w:fldChar w:fldCharType="end"/>
      </w:r>
    </w:p>
    <w:p w14:paraId="7F83366B" w14:textId="239B07BC" w:rsidR="009205F8" w:rsidRDefault="009205F8">
      <w:pPr>
        <w:pStyle w:val="TOC1"/>
        <w:tabs>
          <w:tab w:val="left" w:pos="440"/>
        </w:tabs>
        <w:rPr>
          <w:rFonts w:asciiTheme="minorHAnsi" w:eastAsiaTheme="minorEastAsia" w:hAnsiTheme="minorHAnsi" w:cstheme="minorBidi"/>
          <w:b w:val="0"/>
          <w:noProof/>
          <w:lang w:val="en-US"/>
        </w:rPr>
      </w:pPr>
      <w:r>
        <w:rPr>
          <w:noProof/>
        </w:rPr>
        <w:t>7</w:t>
      </w:r>
      <w:r>
        <w:rPr>
          <w:rFonts w:asciiTheme="minorHAnsi" w:eastAsiaTheme="minorEastAsia" w:hAnsiTheme="minorHAnsi" w:cstheme="minorBidi"/>
          <w:b w:val="0"/>
          <w:noProof/>
          <w:lang w:val="en-US"/>
        </w:rPr>
        <w:tab/>
      </w:r>
      <w:r>
        <w:rPr>
          <w:noProof/>
        </w:rPr>
        <w:t>File Formats</w:t>
      </w:r>
      <w:r>
        <w:rPr>
          <w:noProof/>
        </w:rPr>
        <w:tab/>
      </w:r>
      <w:r>
        <w:rPr>
          <w:noProof/>
        </w:rPr>
        <w:fldChar w:fldCharType="begin"/>
      </w:r>
      <w:r>
        <w:rPr>
          <w:noProof/>
        </w:rPr>
        <w:instrText xml:space="preserve"> PAGEREF _Toc49458039 \h </w:instrText>
      </w:r>
      <w:r>
        <w:rPr>
          <w:noProof/>
        </w:rPr>
      </w:r>
      <w:r>
        <w:rPr>
          <w:noProof/>
        </w:rPr>
        <w:fldChar w:fldCharType="separate"/>
      </w:r>
      <w:r>
        <w:rPr>
          <w:noProof/>
        </w:rPr>
        <w:t>30</w:t>
      </w:r>
      <w:r>
        <w:rPr>
          <w:noProof/>
        </w:rPr>
        <w:fldChar w:fldCharType="end"/>
      </w:r>
    </w:p>
    <w:p w14:paraId="67CBA918" w14:textId="473A5BFA" w:rsidR="009205F8" w:rsidRDefault="009205F8">
      <w:pPr>
        <w:pStyle w:val="TOC2"/>
        <w:tabs>
          <w:tab w:val="left" w:pos="660"/>
        </w:tabs>
        <w:rPr>
          <w:rFonts w:asciiTheme="minorHAnsi" w:eastAsiaTheme="minorEastAsia" w:hAnsiTheme="minorHAnsi" w:cstheme="minorBidi"/>
          <w:noProof/>
          <w:sz w:val="24"/>
          <w:lang w:val="en-US"/>
        </w:rPr>
      </w:pPr>
      <w:r>
        <w:rPr>
          <w:noProof/>
        </w:rPr>
        <w:t>7.1</w:t>
      </w:r>
      <w:r>
        <w:rPr>
          <w:rFonts w:asciiTheme="minorHAnsi" w:eastAsiaTheme="minorEastAsia" w:hAnsiTheme="minorHAnsi" w:cstheme="minorBidi"/>
          <w:noProof/>
          <w:sz w:val="24"/>
          <w:lang w:val="en-US"/>
        </w:rPr>
        <w:tab/>
      </w:r>
      <w:r>
        <w:rPr>
          <w:noProof/>
        </w:rPr>
        <w:t>Supported Input Spectrum File Formats</w:t>
      </w:r>
      <w:r>
        <w:rPr>
          <w:noProof/>
        </w:rPr>
        <w:tab/>
      </w:r>
      <w:r>
        <w:rPr>
          <w:noProof/>
        </w:rPr>
        <w:fldChar w:fldCharType="begin"/>
      </w:r>
      <w:r>
        <w:rPr>
          <w:noProof/>
        </w:rPr>
        <w:instrText xml:space="preserve"> PAGEREF _Toc49458040 \h </w:instrText>
      </w:r>
      <w:r>
        <w:rPr>
          <w:noProof/>
        </w:rPr>
      </w:r>
      <w:r>
        <w:rPr>
          <w:noProof/>
        </w:rPr>
        <w:fldChar w:fldCharType="separate"/>
      </w:r>
      <w:r>
        <w:rPr>
          <w:noProof/>
        </w:rPr>
        <w:t>30</w:t>
      </w:r>
      <w:r>
        <w:rPr>
          <w:noProof/>
        </w:rPr>
        <w:fldChar w:fldCharType="end"/>
      </w:r>
    </w:p>
    <w:p w14:paraId="0B22F23C" w14:textId="39F24AB7" w:rsidR="009205F8" w:rsidRDefault="009205F8">
      <w:pPr>
        <w:pStyle w:val="TOC3"/>
        <w:tabs>
          <w:tab w:val="left" w:pos="1100"/>
        </w:tabs>
        <w:rPr>
          <w:rFonts w:asciiTheme="minorHAnsi" w:eastAsiaTheme="minorEastAsia" w:hAnsiTheme="minorHAnsi" w:cstheme="minorBidi"/>
          <w:noProof/>
          <w:sz w:val="24"/>
          <w:lang w:val="en-US"/>
        </w:rPr>
      </w:pPr>
      <w:r>
        <w:rPr>
          <w:noProof/>
        </w:rPr>
        <w:t>7.1.1</w:t>
      </w:r>
      <w:r>
        <w:rPr>
          <w:rFonts w:asciiTheme="minorHAnsi" w:eastAsiaTheme="minorEastAsia" w:hAnsiTheme="minorHAnsi" w:cstheme="minorBidi"/>
          <w:noProof/>
          <w:sz w:val="24"/>
          <w:lang w:val="en-US"/>
        </w:rPr>
        <w:tab/>
      </w:r>
      <w:r>
        <w:rPr>
          <w:noProof/>
        </w:rPr>
        <w:t>ASD Binary Files</w:t>
      </w:r>
      <w:r>
        <w:rPr>
          <w:noProof/>
        </w:rPr>
        <w:tab/>
      </w:r>
      <w:r>
        <w:rPr>
          <w:noProof/>
        </w:rPr>
        <w:fldChar w:fldCharType="begin"/>
      </w:r>
      <w:r>
        <w:rPr>
          <w:noProof/>
        </w:rPr>
        <w:instrText xml:space="preserve"> PAGEREF _Toc49458041 \h </w:instrText>
      </w:r>
      <w:r>
        <w:rPr>
          <w:noProof/>
        </w:rPr>
      </w:r>
      <w:r>
        <w:rPr>
          <w:noProof/>
        </w:rPr>
        <w:fldChar w:fldCharType="separate"/>
      </w:r>
      <w:r>
        <w:rPr>
          <w:noProof/>
        </w:rPr>
        <w:t>30</w:t>
      </w:r>
      <w:r>
        <w:rPr>
          <w:noProof/>
        </w:rPr>
        <w:fldChar w:fldCharType="end"/>
      </w:r>
    </w:p>
    <w:p w14:paraId="56B3AC94" w14:textId="53CD83FB" w:rsidR="009205F8" w:rsidRDefault="009205F8">
      <w:pPr>
        <w:pStyle w:val="TOC3"/>
        <w:tabs>
          <w:tab w:val="left" w:pos="1100"/>
        </w:tabs>
        <w:rPr>
          <w:rFonts w:asciiTheme="minorHAnsi" w:eastAsiaTheme="minorEastAsia" w:hAnsiTheme="minorHAnsi" w:cstheme="minorBidi"/>
          <w:noProof/>
          <w:sz w:val="24"/>
          <w:lang w:val="en-US"/>
        </w:rPr>
      </w:pPr>
      <w:r>
        <w:rPr>
          <w:noProof/>
        </w:rPr>
        <w:t>7.1.2</w:t>
      </w:r>
      <w:r>
        <w:rPr>
          <w:rFonts w:asciiTheme="minorHAnsi" w:eastAsiaTheme="minorEastAsia" w:hAnsiTheme="minorHAnsi" w:cstheme="minorBidi"/>
          <w:noProof/>
          <w:sz w:val="24"/>
          <w:lang w:val="en-US"/>
        </w:rPr>
        <w:tab/>
      </w:r>
      <w:r>
        <w:rPr>
          <w:noProof/>
        </w:rPr>
        <w:t>ASD Indico Version 7 Files</w:t>
      </w:r>
      <w:r>
        <w:rPr>
          <w:noProof/>
        </w:rPr>
        <w:tab/>
      </w:r>
      <w:r>
        <w:rPr>
          <w:noProof/>
        </w:rPr>
        <w:fldChar w:fldCharType="begin"/>
      </w:r>
      <w:r>
        <w:rPr>
          <w:noProof/>
        </w:rPr>
        <w:instrText xml:space="preserve"> PAGEREF _Toc49458042 \h </w:instrText>
      </w:r>
      <w:r>
        <w:rPr>
          <w:noProof/>
        </w:rPr>
      </w:r>
      <w:r>
        <w:rPr>
          <w:noProof/>
        </w:rPr>
        <w:fldChar w:fldCharType="separate"/>
      </w:r>
      <w:r>
        <w:rPr>
          <w:noProof/>
        </w:rPr>
        <w:t>30</w:t>
      </w:r>
      <w:r>
        <w:rPr>
          <w:noProof/>
        </w:rPr>
        <w:fldChar w:fldCharType="end"/>
      </w:r>
    </w:p>
    <w:p w14:paraId="45F0A03A" w14:textId="318F1036" w:rsidR="009205F8" w:rsidRDefault="009205F8">
      <w:pPr>
        <w:pStyle w:val="TOC3"/>
        <w:tabs>
          <w:tab w:val="left" w:pos="1100"/>
        </w:tabs>
        <w:rPr>
          <w:rFonts w:asciiTheme="minorHAnsi" w:eastAsiaTheme="minorEastAsia" w:hAnsiTheme="minorHAnsi" w:cstheme="minorBidi"/>
          <w:noProof/>
          <w:sz w:val="24"/>
          <w:lang w:val="en-US"/>
        </w:rPr>
      </w:pPr>
      <w:r>
        <w:rPr>
          <w:noProof/>
        </w:rPr>
        <w:t>7.1.3</w:t>
      </w:r>
      <w:r>
        <w:rPr>
          <w:rFonts w:asciiTheme="minorHAnsi" w:eastAsiaTheme="minorEastAsia" w:hAnsiTheme="minorHAnsi" w:cstheme="minorBidi"/>
          <w:noProof/>
          <w:sz w:val="24"/>
          <w:lang w:val="en-US"/>
        </w:rPr>
        <w:tab/>
      </w:r>
      <w:r>
        <w:rPr>
          <w:noProof/>
        </w:rPr>
        <w:t>GER Signature Files</w:t>
      </w:r>
      <w:r>
        <w:rPr>
          <w:noProof/>
        </w:rPr>
        <w:tab/>
      </w:r>
      <w:r>
        <w:rPr>
          <w:noProof/>
        </w:rPr>
        <w:fldChar w:fldCharType="begin"/>
      </w:r>
      <w:r>
        <w:rPr>
          <w:noProof/>
        </w:rPr>
        <w:instrText xml:space="preserve"> PAGEREF _Toc49458043 \h </w:instrText>
      </w:r>
      <w:r>
        <w:rPr>
          <w:noProof/>
        </w:rPr>
      </w:r>
      <w:r>
        <w:rPr>
          <w:noProof/>
        </w:rPr>
        <w:fldChar w:fldCharType="separate"/>
      </w:r>
      <w:r>
        <w:rPr>
          <w:noProof/>
        </w:rPr>
        <w:t>31</w:t>
      </w:r>
      <w:r>
        <w:rPr>
          <w:noProof/>
        </w:rPr>
        <w:fldChar w:fldCharType="end"/>
      </w:r>
    </w:p>
    <w:p w14:paraId="3B3FB194" w14:textId="757C12CD" w:rsidR="009205F8" w:rsidRDefault="009205F8">
      <w:pPr>
        <w:pStyle w:val="TOC3"/>
        <w:tabs>
          <w:tab w:val="left" w:pos="1100"/>
        </w:tabs>
        <w:rPr>
          <w:rFonts w:asciiTheme="minorHAnsi" w:eastAsiaTheme="minorEastAsia" w:hAnsiTheme="minorHAnsi" w:cstheme="minorBidi"/>
          <w:noProof/>
          <w:sz w:val="24"/>
          <w:lang w:val="en-US"/>
        </w:rPr>
      </w:pPr>
      <w:r>
        <w:rPr>
          <w:noProof/>
        </w:rPr>
        <w:t>7.1.4</w:t>
      </w:r>
      <w:r>
        <w:rPr>
          <w:rFonts w:asciiTheme="minorHAnsi" w:eastAsiaTheme="minorEastAsia" w:hAnsiTheme="minorHAnsi" w:cstheme="minorBidi"/>
          <w:noProof/>
          <w:sz w:val="24"/>
          <w:lang w:val="en-US"/>
        </w:rPr>
        <w:tab/>
      </w:r>
      <w:r>
        <w:rPr>
          <w:noProof/>
        </w:rPr>
        <w:t>MFR OUT Files</w:t>
      </w:r>
      <w:r>
        <w:rPr>
          <w:noProof/>
        </w:rPr>
        <w:tab/>
      </w:r>
      <w:r>
        <w:rPr>
          <w:noProof/>
        </w:rPr>
        <w:fldChar w:fldCharType="begin"/>
      </w:r>
      <w:r>
        <w:rPr>
          <w:noProof/>
        </w:rPr>
        <w:instrText xml:space="preserve"> PAGEREF _Toc49458044 \h </w:instrText>
      </w:r>
      <w:r>
        <w:rPr>
          <w:noProof/>
        </w:rPr>
      </w:r>
      <w:r>
        <w:rPr>
          <w:noProof/>
        </w:rPr>
        <w:fldChar w:fldCharType="separate"/>
      </w:r>
      <w:r>
        <w:rPr>
          <w:noProof/>
        </w:rPr>
        <w:t>31</w:t>
      </w:r>
      <w:r>
        <w:rPr>
          <w:noProof/>
        </w:rPr>
        <w:fldChar w:fldCharType="end"/>
      </w:r>
    </w:p>
    <w:p w14:paraId="158C52CF" w14:textId="45289359" w:rsidR="009205F8" w:rsidRDefault="009205F8">
      <w:pPr>
        <w:pStyle w:val="TOC3"/>
        <w:tabs>
          <w:tab w:val="left" w:pos="1100"/>
        </w:tabs>
        <w:rPr>
          <w:rFonts w:asciiTheme="minorHAnsi" w:eastAsiaTheme="minorEastAsia" w:hAnsiTheme="minorHAnsi" w:cstheme="minorBidi"/>
          <w:noProof/>
          <w:sz w:val="24"/>
          <w:lang w:val="en-US"/>
        </w:rPr>
      </w:pPr>
      <w:r>
        <w:rPr>
          <w:noProof/>
        </w:rPr>
        <w:t>7.1.5</w:t>
      </w:r>
      <w:r>
        <w:rPr>
          <w:rFonts w:asciiTheme="minorHAnsi" w:eastAsiaTheme="minorEastAsia" w:hAnsiTheme="minorHAnsi" w:cstheme="minorBidi"/>
          <w:noProof/>
          <w:sz w:val="24"/>
          <w:lang w:val="en-US"/>
        </w:rPr>
        <w:tab/>
      </w:r>
      <w:r>
        <w:rPr>
          <w:noProof/>
        </w:rPr>
        <w:t>Microtops Sun photometer Files</w:t>
      </w:r>
      <w:r>
        <w:rPr>
          <w:noProof/>
        </w:rPr>
        <w:tab/>
      </w:r>
      <w:r>
        <w:rPr>
          <w:noProof/>
        </w:rPr>
        <w:fldChar w:fldCharType="begin"/>
      </w:r>
      <w:r>
        <w:rPr>
          <w:noProof/>
        </w:rPr>
        <w:instrText xml:space="preserve"> PAGEREF _Toc49458045 \h </w:instrText>
      </w:r>
      <w:r>
        <w:rPr>
          <w:noProof/>
        </w:rPr>
      </w:r>
      <w:r>
        <w:rPr>
          <w:noProof/>
        </w:rPr>
        <w:fldChar w:fldCharType="separate"/>
      </w:r>
      <w:r>
        <w:rPr>
          <w:noProof/>
        </w:rPr>
        <w:t>32</w:t>
      </w:r>
      <w:r>
        <w:rPr>
          <w:noProof/>
        </w:rPr>
        <w:fldChar w:fldCharType="end"/>
      </w:r>
    </w:p>
    <w:p w14:paraId="43519316" w14:textId="5A1092E2" w:rsidR="009205F8" w:rsidRDefault="009205F8">
      <w:pPr>
        <w:pStyle w:val="TOC3"/>
        <w:tabs>
          <w:tab w:val="left" w:pos="1100"/>
        </w:tabs>
        <w:rPr>
          <w:rFonts w:asciiTheme="minorHAnsi" w:eastAsiaTheme="minorEastAsia" w:hAnsiTheme="minorHAnsi" w:cstheme="minorBidi"/>
          <w:noProof/>
          <w:sz w:val="24"/>
          <w:lang w:val="en-US"/>
        </w:rPr>
      </w:pPr>
      <w:r>
        <w:rPr>
          <w:noProof/>
        </w:rPr>
        <w:t>7.1.6</w:t>
      </w:r>
      <w:r>
        <w:rPr>
          <w:rFonts w:asciiTheme="minorHAnsi" w:eastAsiaTheme="minorEastAsia" w:hAnsiTheme="minorHAnsi" w:cstheme="minorBidi"/>
          <w:noProof/>
          <w:sz w:val="24"/>
          <w:lang w:val="en-US"/>
        </w:rPr>
        <w:tab/>
      </w:r>
      <w:r>
        <w:rPr>
          <w:noProof/>
        </w:rPr>
        <w:t>Bruker FTIR Files</w:t>
      </w:r>
      <w:r>
        <w:rPr>
          <w:noProof/>
        </w:rPr>
        <w:tab/>
      </w:r>
      <w:r>
        <w:rPr>
          <w:noProof/>
        </w:rPr>
        <w:fldChar w:fldCharType="begin"/>
      </w:r>
      <w:r>
        <w:rPr>
          <w:noProof/>
        </w:rPr>
        <w:instrText xml:space="preserve"> PAGEREF _Toc49458046 \h </w:instrText>
      </w:r>
      <w:r>
        <w:rPr>
          <w:noProof/>
        </w:rPr>
      </w:r>
      <w:r>
        <w:rPr>
          <w:noProof/>
        </w:rPr>
        <w:fldChar w:fldCharType="separate"/>
      </w:r>
      <w:r>
        <w:rPr>
          <w:noProof/>
        </w:rPr>
        <w:t>33</w:t>
      </w:r>
      <w:r>
        <w:rPr>
          <w:noProof/>
        </w:rPr>
        <w:fldChar w:fldCharType="end"/>
      </w:r>
    </w:p>
    <w:p w14:paraId="2B847C33" w14:textId="73BF6D67" w:rsidR="009205F8" w:rsidRDefault="009205F8">
      <w:pPr>
        <w:pStyle w:val="TOC3"/>
        <w:tabs>
          <w:tab w:val="left" w:pos="1100"/>
        </w:tabs>
        <w:rPr>
          <w:rFonts w:asciiTheme="minorHAnsi" w:eastAsiaTheme="minorEastAsia" w:hAnsiTheme="minorHAnsi" w:cstheme="minorBidi"/>
          <w:noProof/>
          <w:sz w:val="24"/>
          <w:lang w:val="en-US"/>
        </w:rPr>
      </w:pPr>
      <w:r>
        <w:rPr>
          <w:noProof/>
        </w:rPr>
        <w:t>7.1.7</w:t>
      </w:r>
      <w:r>
        <w:rPr>
          <w:rFonts w:asciiTheme="minorHAnsi" w:eastAsiaTheme="minorEastAsia" w:hAnsiTheme="minorHAnsi" w:cstheme="minorBidi"/>
          <w:noProof/>
          <w:sz w:val="24"/>
          <w:lang w:val="en-US"/>
        </w:rPr>
        <w:tab/>
      </w:r>
      <w:r>
        <w:rPr>
          <w:noProof/>
        </w:rPr>
        <w:t>SVC HR-1024 Files</w:t>
      </w:r>
      <w:r>
        <w:rPr>
          <w:noProof/>
        </w:rPr>
        <w:tab/>
      </w:r>
      <w:r>
        <w:rPr>
          <w:noProof/>
        </w:rPr>
        <w:fldChar w:fldCharType="begin"/>
      </w:r>
      <w:r>
        <w:rPr>
          <w:noProof/>
        </w:rPr>
        <w:instrText xml:space="preserve"> PAGEREF _Toc49458047 \h </w:instrText>
      </w:r>
      <w:r>
        <w:rPr>
          <w:noProof/>
        </w:rPr>
      </w:r>
      <w:r>
        <w:rPr>
          <w:noProof/>
        </w:rPr>
        <w:fldChar w:fldCharType="separate"/>
      </w:r>
      <w:r>
        <w:rPr>
          <w:noProof/>
        </w:rPr>
        <w:t>33</w:t>
      </w:r>
      <w:r>
        <w:rPr>
          <w:noProof/>
        </w:rPr>
        <w:fldChar w:fldCharType="end"/>
      </w:r>
    </w:p>
    <w:p w14:paraId="149D75C4" w14:textId="39308204" w:rsidR="009205F8" w:rsidRDefault="009205F8">
      <w:pPr>
        <w:pStyle w:val="TOC3"/>
        <w:tabs>
          <w:tab w:val="left" w:pos="1100"/>
        </w:tabs>
        <w:rPr>
          <w:rFonts w:asciiTheme="minorHAnsi" w:eastAsiaTheme="minorEastAsia" w:hAnsiTheme="minorHAnsi" w:cstheme="minorBidi"/>
          <w:noProof/>
          <w:sz w:val="24"/>
          <w:lang w:val="en-US"/>
        </w:rPr>
      </w:pPr>
      <w:r>
        <w:rPr>
          <w:noProof/>
        </w:rPr>
        <w:t>7.1.8</w:t>
      </w:r>
      <w:r>
        <w:rPr>
          <w:rFonts w:asciiTheme="minorHAnsi" w:eastAsiaTheme="minorEastAsia" w:hAnsiTheme="minorHAnsi" w:cstheme="minorBidi"/>
          <w:noProof/>
          <w:sz w:val="24"/>
          <w:lang w:val="en-US"/>
        </w:rPr>
        <w:tab/>
      </w:r>
      <w:r>
        <w:rPr>
          <w:noProof/>
        </w:rPr>
        <w:t>Apogee Files</w:t>
      </w:r>
      <w:r>
        <w:rPr>
          <w:noProof/>
        </w:rPr>
        <w:tab/>
      </w:r>
      <w:r>
        <w:rPr>
          <w:noProof/>
        </w:rPr>
        <w:fldChar w:fldCharType="begin"/>
      </w:r>
      <w:r>
        <w:rPr>
          <w:noProof/>
        </w:rPr>
        <w:instrText xml:space="preserve"> PAGEREF _Toc49458048 \h </w:instrText>
      </w:r>
      <w:r>
        <w:rPr>
          <w:noProof/>
        </w:rPr>
      </w:r>
      <w:r>
        <w:rPr>
          <w:noProof/>
        </w:rPr>
        <w:fldChar w:fldCharType="separate"/>
      </w:r>
      <w:r>
        <w:rPr>
          <w:noProof/>
        </w:rPr>
        <w:t>35</w:t>
      </w:r>
      <w:r>
        <w:rPr>
          <w:noProof/>
        </w:rPr>
        <w:fldChar w:fldCharType="end"/>
      </w:r>
    </w:p>
    <w:p w14:paraId="77BB8D62" w14:textId="255151EA" w:rsidR="009205F8" w:rsidRDefault="009205F8">
      <w:pPr>
        <w:pStyle w:val="TOC3"/>
        <w:tabs>
          <w:tab w:val="left" w:pos="1100"/>
        </w:tabs>
        <w:rPr>
          <w:rFonts w:asciiTheme="minorHAnsi" w:eastAsiaTheme="minorEastAsia" w:hAnsiTheme="minorHAnsi" w:cstheme="minorBidi"/>
          <w:noProof/>
          <w:sz w:val="24"/>
          <w:lang w:val="en-US"/>
        </w:rPr>
      </w:pPr>
      <w:r>
        <w:rPr>
          <w:noProof/>
        </w:rPr>
        <w:t>7.1.9</w:t>
      </w:r>
      <w:r>
        <w:rPr>
          <w:rFonts w:asciiTheme="minorHAnsi" w:eastAsiaTheme="minorEastAsia" w:hAnsiTheme="minorHAnsi" w:cstheme="minorBidi"/>
          <w:noProof/>
          <w:sz w:val="24"/>
          <w:lang w:val="en-US"/>
        </w:rPr>
        <w:tab/>
      </w:r>
      <w:r>
        <w:rPr>
          <w:noProof/>
        </w:rPr>
        <w:t>ENVI Spectral Library Files</w:t>
      </w:r>
      <w:r>
        <w:rPr>
          <w:noProof/>
        </w:rPr>
        <w:tab/>
      </w:r>
      <w:r>
        <w:rPr>
          <w:noProof/>
        </w:rPr>
        <w:fldChar w:fldCharType="begin"/>
      </w:r>
      <w:r>
        <w:rPr>
          <w:noProof/>
        </w:rPr>
        <w:instrText xml:space="preserve"> PAGEREF _Toc49458049 \h </w:instrText>
      </w:r>
      <w:r>
        <w:rPr>
          <w:noProof/>
        </w:rPr>
      </w:r>
      <w:r>
        <w:rPr>
          <w:noProof/>
        </w:rPr>
        <w:fldChar w:fldCharType="separate"/>
      </w:r>
      <w:r>
        <w:rPr>
          <w:noProof/>
        </w:rPr>
        <w:t>36</w:t>
      </w:r>
      <w:r>
        <w:rPr>
          <w:noProof/>
        </w:rPr>
        <w:fldChar w:fldCharType="end"/>
      </w:r>
    </w:p>
    <w:p w14:paraId="712BD6BE" w14:textId="488214F8" w:rsidR="009205F8" w:rsidRDefault="009205F8">
      <w:pPr>
        <w:pStyle w:val="TOC3"/>
        <w:tabs>
          <w:tab w:val="left" w:pos="1100"/>
        </w:tabs>
        <w:rPr>
          <w:rFonts w:asciiTheme="minorHAnsi" w:eastAsiaTheme="minorEastAsia" w:hAnsiTheme="minorHAnsi" w:cstheme="minorBidi"/>
          <w:noProof/>
          <w:sz w:val="24"/>
          <w:lang w:val="en-US"/>
        </w:rPr>
      </w:pPr>
      <w:r>
        <w:rPr>
          <w:noProof/>
        </w:rPr>
        <w:t>7.1.10</w:t>
      </w:r>
      <w:r>
        <w:rPr>
          <w:rFonts w:asciiTheme="minorHAnsi" w:eastAsiaTheme="minorEastAsia" w:hAnsiTheme="minorHAnsi" w:cstheme="minorBidi"/>
          <w:noProof/>
          <w:sz w:val="24"/>
          <w:lang w:val="en-US"/>
        </w:rPr>
        <w:tab/>
      </w:r>
      <w:r>
        <w:rPr>
          <w:noProof/>
        </w:rPr>
        <w:t>Ocean Optics SpectraSuite Data Files</w:t>
      </w:r>
      <w:r>
        <w:rPr>
          <w:noProof/>
        </w:rPr>
        <w:tab/>
      </w:r>
      <w:r>
        <w:rPr>
          <w:noProof/>
        </w:rPr>
        <w:fldChar w:fldCharType="begin"/>
      </w:r>
      <w:r>
        <w:rPr>
          <w:noProof/>
        </w:rPr>
        <w:instrText xml:space="preserve"> PAGEREF _Toc49458050 \h </w:instrText>
      </w:r>
      <w:r>
        <w:rPr>
          <w:noProof/>
        </w:rPr>
      </w:r>
      <w:r>
        <w:rPr>
          <w:noProof/>
        </w:rPr>
        <w:fldChar w:fldCharType="separate"/>
      </w:r>
      <w:r>
        <w:rPr>
          <w:noProof/>
        </w:rPr>
        <w:t>36</w:t>
      </w:r>
      <w:r>
        <w:rPr>
          <w:noProof/>
        </w:rPr>
        <w:fldChar w:fldCharType="end"/>
      </w:r>
    </w:p>
    <w:p w14:paraId="39DA37D3" w14:textId="787D0626" w:rsidR="009205F8" w:rsidRDefault="009205F8">
      <w:pPr>
        <w:pStyle w:val="TOC3"/>
        <w:tabs>
          <w:tab w:val="left" w:pos="1100"/>
        </w:tabs>
        <w:rPr>
          <w:rFonts w:asciiTheme="minorHAnsi" w:eastAsiaTheme="minorEastAsia" w:hAnsiTheme="minorHAnsi" w:cstheme="minorBidi"/>
          <w:noProof/>
          <w:sz w:val="24"/>
          <w:lang w:val="en-US"/>
        </w:rPr>
      </w:pPr>
      <w:r>
        <w:rPr>
          <w:noProof/>
        </w:rPr>
        <w:t>7.1.11</w:t>
      </w:r>
      <w:r>
        <w:rPr>
          <w:rFonts w:asciiTheme="minorHAnsi" w:eastAsiaTheme="minorEastAsia" w:hAnsiTheme="minorHAnsi" w:cstheme="minorBidi"/>
          <w:noProof/>
          <w:sz w:val="24"/>
          <w:lang w:val="en-US"/>
        </w:rPr>
        <w:tab/>
      </w:r>
      <w:r>
        <w:rPr>
          <w:noProof/>
        </w:rPr>
        <w:t>Ocean Optics Ocean View Data Files</w:t>
      </w:r>
      <w:r>
        <w:rPr>
          <w:noProof/>
        </w:rPr>
        <w:tab/>
      </w:r>
      <w:r>
        <w:rPr>
          <w:noProof/>
        </w:rPr>
        <w:fldChar w:fldCharType="begin"/>
      </w:r>
      <w:r>
        <w:rPr>
          <w:noProof/>
        </w:rPr>
        <w:instrText xml:space="preserve"> PAGEREF _Toc49458051 \h </w:instrText>
      </w:r>
      <w:r>
        <w:rPr>
          <w:noProof/>
        </w:rPr>
      </w:r>
      <w:r>
        <w:rPr>
          <w:noProof/>
        </w:rPr>
        <w:fldChar w:fldCharType="separate"/>
      </w:r>
      <w:r>
        <w:rPr>
          <w:noProof/>
        </w:rPr>
        <w:t>37</w:t>
      </w:r>
      <w:r>
        <w:rPr>
          <w:noProof/>
        </w:rPr>
        <w:fldChar w:fldCharType="end"/>
      </w:r>
    </w:p>
    <w:p w14:paraId="039C7CC9" w14:textId="19ED859A" w:rsidR="009205F8" w:rsidRDefault="009205F8">
      <w:pPr>
        <w:pStyle w:val="TOC3"/>
        <w:tabs>
          <w:tab w:val="left" w:pos="1100"/>
        </w:tabs>
        <w:rPr>
          <w:rFonts w:asciiTheme="minorHAnsi" w:eastAsiaTheme="minorEastAsia" w:hAnsiTheme="minorHAnsi" w:cstheme="minorBidi"/>
          <w:noProof/>
          <w:sz w:val="24"/>
          <w:lang w:val="en-US"/>
        </w:rPr>
      </w:pPr>
      <w:r>
        <w:rPr>
          <w:noProof/>
        </w:rPr>
        <w:t>7.1.12</w:t>
      </w:r>
      <w:r>
        <w:rPr>
          <w:rFonts w:asciiTheme="minorHAnsi" w:eastAsiaTheme="minorEastAsia" w:hAnsiTheme="minorHAnsi" w:cstheme="minorBidi"/>
          <w:noProof/>
          <w:sz w:val="24"/>
          <w:lang w:val="en-US"/>
        </w:rPr>
        <w:tab/>
      </w:r>
      <w:r>
        <w:rPr>
          <w:noProof/>
        </w:rPr>
        <w:t>HDF5 Files containing FGI goniometer measurements</w:t>
      </w:r>
      <w:r>
        <w:rPr>
          <w:noProof/>
        </w:rPr>
        <w:tab/>
      </w:r>
      <w:r>
        <w:rPr>
          <w:noProof/>
        </w:rPr>
        <w:fldChar w:fldCharType="begin"/>
      </w:r>
      <w:r>
        <w:rPr>
          <w:noProof/>
        </w:rPr>
        <w:instrText xml:space="preserve"> PAGEREF _Toc49458052 \h </w:instrText>
      </w:r>
      <w:r>
        <w:rPr>
          <w:noProof/>
        </w:rPr>
      </w:r>
      <w:r>
        <w:rPr>
          <w:noProof/>
        </w:rPr>
        <w:fldChar w:fldCharType="separate"/>
      </w:r>
      <w:r>
        <w:rPr>
          <w:noProof/>
        </w:rPr>
        <w:t>37</w:t>
      </w:r>
      <w:r>
        <w:rPr>
          <w:noProof/>
        </w:rPr>
        <w:fldChar w:fldCharType="end"/>
      </w:r>
    </w:p>
    <w:p w14:paraId="256BEA69" w14:textId="5C1BE1D9" w:rsidR="009205F8" w:rsidRDefault="009205F8">
      <w:pPr>
        <w:pStyle w:val="TOC3"/>
        <w:tabs>
          <w:tab w:val="left" w:pos="1100"/>
        </w:tabs>
        <w:rPr>
          <w:rFonts w:asciiTheme="minorHAnsi" w:eastAsiaTheme="minorEastAsia" w:hAnsiTheme="minorHAnsi" w:cstheme="minorBidi"/>
          <w:noProof/>
          <w:sz w:val="24"/>
          <w:lang w:val="en-US"/>
        </w:rPr>
      </w:pPr>
      <w:r>
        <w:rPr>
          <w:noProof/>
        </w:rPr>
        <w:t>7.1.13</w:t>
      </w:r>
      <w:r>
        <w:rPr>
          <w:rFonts w:asciiTheme="minorHAnsi" w:eastAsiaTheme="minorEastAsia" w:hAnsiTheme="minorHAnsi" w:cstheme="minorBidi"/>
          <w:noProof/>
          <w:sz w:val="24"/>
          <w:lang w:val="en-US"/>
        </w:rPr>
        <w:tab/>
      </w:r>
      <w:r>
        <w:rPr>
          <w:noProof/>
        </w:rPr>
        <w:t>UniSpec Single Channel</w:t>
      </w:r>
      <w:r>
        <w:rPr>
          <w:noProof/>
        </w:rPr>
        <w:tab/>
      </w:r>
      <w:r>
        <w:rPr>
          <w:noProof/>
        </w:rPr>
        <w:fldChar w:fldCharType="begin"/>
      </w:r>
      <w:r>
        <w:rPr>
          <w:noProof/>
        </w:rPr>
        <w:instrText xml:space="preserve"> PAGEREF _Toc49458053 \h </w:instrText>
      </w:r>
      <w:r>
        <w:rPr>
          <w:noProof/>
        </w:rPr>
      </w:r>
      <w:r>
        <w:rPr>
          <w:noProof/>
        </w:rPr>
        <w:fldChar w:fldCharType="separate"/>
      </w:r>
      <w:r>
        <w:rPr>
          <w:noProof/>
        </w:rPr>
        <w:t>38</w:t>
      </w:r>
      <w:r>
        <w:rPr>
          <w:noProof/>
        </w:rPr>
        <w:fldChar w:fldCharType="end"/>
      </w:r>
    </w:p>
    <w:p w14:paraId="380C8B3F" w14:textId="71B57ABC" w:rsidR="009205F8" w:rsidRDefault="009205F8">
      <w:pPr>
        <w:pStyle w:val="TOC3"/>
        <w:tabs>
          <w:tab w:val="left" w:pos="1100"/>
        </w:tabs>
        <w:rPr>
          <w:rFonts w:asciiTheme="minorHAnsi" w:eastAsiaTheme="minorEastAsia" w:hAnsiTheme="minorHAnsi" w:cstheme="minorBidi"/>
          <w:noProof/>
          <w:sz w:val="24"/>
          <w:lang w:val="en-US"/>
        </w:rPr>
      </w:pPr>
      <w:r>
        <w:rPr>
          <w:noProof/>
        </w:rPr>
        <w:t>7.1.14</w:t>
      </w:r>
      <w:r>
        <w:rPr>
          <w:rFonts w:asciiTheme="minorHAnsi" w:eastAsiaTheme="minorEastAsia" w:hAnsiTheme="minorHAnsi" w:cstheme="minorBidi"/>
          <w:noProof/>
          <w:sz w:val="24"/>
          <w:lang w:val="en-US"/>
        </w:rPr>
        <w:tab/>
      </w:r>
      <w:r>
        <w:rPr>
          <w:noProof/>
        </w:rPr>
        <w:t>UniSpec Double Channel SPU</w:t>
      </w:r>
      <w:r>
        <w:rPr>
          <w:noProof/>
        </w:rPr>
        <w:tab/>
      </w:r>
      <w:r>
        <w:rPr>
          <w:noProof/>
        </w:rPr>
        <w:fldChar w:fldCharType="begin"/>
      </w:r>
      <w:r>
        <w:rPr>
          <w:noProof/>
        </w:rPr>
        <w:instrText xml:space="preserve"> PAGEREF _Toc49458054 \h </w:instrText>
      </w:r>
      <w:r>
        <w:rPr>
          <w:noProof/>
        </w:rPr>
      </w:r>
      <w:r>
        <w:rPr>
          <w:noProof/>
        </w:rPr>
        <w:fldChar w:fldCharType="separate"/>
      </w:r>
      <w:r>
        <w:rPr>
          <w:noProof/>
        </w:rPr>
        <w:t>38</w:t>
      </w:r>
      <w:r>
        <w:rPr>
          <w:noProof/>
        </w:rPr>
        <w:fldChar w:fldCharType="end"/>
      </w:r>
    </w:p>
    <w:p w14:paraId="5446C634" w14:textId="30BBDB28" w:rsidR="009205F8" w:rsidRDefault="009205F8">
      <w:pPr>
        <w:pStyle w:val="TOC3"/>
        <w:tabs>
          <w:tab w:val="left" w:pos="1100"/>
        </w:tabs>
        <w:rPr>
          <w:rFonts w:asciiTheme="minorHAnsi" w:eastAsiaTheme="minorEastAsia" w:hAnsiTheme="minorHAnsi" w:cstheme="minorBidi"/>
          <w:noProof/>
          <w:sz w:val="24"/>
          <w:lang w:val="en-US"/>
        </w:rPr>
      </w:pPr>
      <w:r>
        <w:rPr>
          <w:noProof/>
        </w:rPr>
        <w:t>7.1.15</w:t>
      </w:r>
      <w:r>
        <w:rPr>
          <w:rFonts w:asciiTheme="minorHAnsi" w:eastAsiaTheme="minorEastAsia" w:hAnsiTheme="minorHAnsi" w:cstheme="minorBidi"/>
          <w:noProof/>
          <w:sz w:val="24"/>
          <w:lang w:val="en-US"/>
        </w:rPr>
        <w:tab/>
      </w:r>
      <w:r>
        <w:rPr>
          <w:noProof/>
        </w:rPr>
        <w:t>SPECPR</w:t>
      </w:r>
      <w:r>
        <w:rPr>
          <w:noProof/>
        </w:rPr>
        <w:tab/>
      </w:r>
      <w:r>
        <w:rPr>
          <w:noProof/>
        </w:rPr>
        <w:fldChar w:fldCharType="begin"/>
      </w:r>
      <w:r>
        <w:rPr>
          <w:noProof/>
        </w:rPr>
        <w:instrText xml:space="preserve"> PAGEREF _Toc49458055 \h </w:instrText>
      </w:r>
      <w:r>
        <w:rPr>
          <w:noProof/>
        </w:rPr>
      </w:r>
      <w:r>
        <w:rPr>
          <w:noProof/>
        </w:rPr>
        <w:fldChar w:fldCharType="separate"/>
      </w:r>
      <w:r>
        <w:rPr>
          <w:noProof/>
        </w:rPr>
        <w:t>38</w:t>
      </w:r>
      <w:r>
        <w:rPr>
          <w:noProof/>
        </w:rPr>
        <w:fldChar w:fldCharType="end"/>
      </w:r>
    </w:p>
    <w:p w14:paraId="3A2E9C52" w14:textId="62313FF3" w:rsidR="009205F8" w:rsidRDefault="009205F8">
      <w:pPr>
        <w:pStyle w:val="TOC3"/>
        <w:tabs>
          <w:tab w:val="left" w:pos="1100"/>
        </w:tabs>
        <w:rPr>
          <w:rFonts w:asciiTheme="minorHAnsi" w:eastAsiaTheme="minorEastAsia" w:hAnsiTheme="minorHAnsi" w:cstheme="minorBidi"/>
          <w:noProof/>
          <w:sz w:val="24"/>
          <w:lang w:val="en-US"/>
        </w:rPr>
      </w:pPr>
      <w:r>
        <w:rPr>
          <w:noProof/>
        </w:rPr>
        <w:t>7.1.16</w:t>
      </w:r>
      <w:r>
        <w:rPr>
          <w:rFonts w:asciiTheme="minorHAnsi" w:eastAsiaTheme="minorEastAsia" w:hAnsiTheme="minorHAnsi" w:cstheme="minorBidi"/>
          <w:noProof/>
          <w:sz w:val="24"/>
          <w:lang w:val="en-US"/>
        </w:rPr>
        <w:tab/>
      </w:r>
      <w:r>
        <w:rPr>
          <w:noProof/>
        </w:rPr>
        <w:t>Modtran Albedo File</w:t>
      </w:r>
      <w:r>
        <w:rPr>
          <w:noProof/>
        </w:rPr>
        <w:tab/>
      </w:r>
      <w:r>
        <w:rPr>
          <w:noProof/>
        </w:rPr>
        <w:fldChar w:fldCharType="begin"/>
      </w:r>
      <w:r>
        <w:rPr>
          <w:noProof/>
        </w:rPr>
        <w:instrText xml:space="preserve"> PAGEREF _Toc49458056 \h </w:instrText>
      </w:r>
      <w:r>
        <w:rPr>
          <w:noProof/>
        </w:rPr>
      </w:r>
      <w:r>
        <w:rPr>
          <w:noProof/>
        </w:rPr>
        <w:fldChar w:fldCharType="separate"/>
      </w:r>
      <w:r>
        <w:rPr>
          <w:noProof/>
        </w:rPr>
        <w:t>39</w:t>
      </w:r>
      <w:r>
        <w:rPr>
          <w:noProof/>
        </w:rPr>
        <w:fldChar w:fldCharType="end"/>
      </w:r>
    </w:p>
    <w:p w14:paraId="292FD10E" w14:textId="12F26CE4" w:rsidR="009205F8" w:rsidRDefault="009205F8">
      <w:pPr>
        <w:pStyle w:val="TOC3"/>
        <w:tabs>
          <w:tab w:val="left" w:pos="1100"/>
        </w:tabs>
        <w:rPr>
          <w:rFonts w:asciiTheme="minorHAnsi" w:eastAsiaTheme="minorEastAsia" w:hAnsiTheme="minorHAnsi" w:cstheme="minorBidi"/>
          <w:noProof/>
          <w:sz w:val="24"/>
          <w:lang w:val="en-US"/>
        </w:rPr>
      </w:pPr>
      <w:r>
        <w:rPr>
          <w:noProof/>
        </w:rPr>
        <w:t>7.1.17</w:t>
      </w:r>
      <w:r>
        <w:rPr>
          <w:rFonts w:asciiTheme="minorHAnsi" w:eastAsiaTheme="minorEastAsia" w:hAnsiTheme="minorHAnsi" w:cstheme="minorBidi"/>
          <w:noProof/>
          <w:sz w:val="24"/>
          <w:lang w:val="en-US"/>
        </w:rPr>
        <w:tab/>
      </w:r>
      <w:r>
        <w:rPr>
          <w:noProof/>
        </w:rPr>
        <w:t>FloX and RoX Files</w:t>
      </w:r>
      <w:r>
        <w:rPr>
          <w:noProof/>
        </w:rPr>
        <w:tab/>
      </w:r>
      <w:r>
        <w:rPr>
          <w:noProof/>
        </w:rPr>
        <w:fldChar w:fldCharType="begin"/>
      </w:r>
      <w:r>
        <w:rPr>
          <w:noProof/>
        </w:rPr>
        <w:instrText xml:space="preserve"> PAGEREF _Toc49458057 \h </w:instrText>
      </w:r>
      <w:r>
        <w:rPr>
          <w:noProof/>
        </w:rPr>
      </w:r>
      <w:r>
        <w:rPr>
          <w:noProof/>
        </w:rPr>
        <w:fldChar w:fldCharType="separate"/>
      </w:r>
      <w:r>
        <w:rPr>
          <w:noProof/>
        </w:rPr>
        <w:t>39</w:t>
      </w:r>
      <w:r>
        <w:rPr>
          <w:noProof/>
        </w:rPr>
        <w:fldChar w:fldCharType="end"/>
      </w:r>
    </w:p>
    <w:p w14:paraId="2A73C2B4" w14:textId="1481F656" w:rsidR="009205F8" w:rsidRDefault="009205F8">
      <w:pPr>
        <w:pStyle w:val="TOC3"/>
        <w:tabs>
          <w:tab w:val="left" w:pos="1100"/>
        </w:tabs>
        <w:rPr>
          <w:rFonts w:asciiTheme="minorHAnsi" w:eastAsiaTheme="minorEastAsia" w:hAnsiTheme="minorHAnsi" w:cstheme="minorBidi"/>
          <w:noProof/>
          <w:sz w:val="24"/>
          <w:lang w:val="en-US"/>
        </w:rPr>
      </w:pPr>
      <w:r>
        <w:rPr>
          <w:noProof/>
        </w:rPr>
        <w:t>7.1.18</w:t>
      </w:r>
      <w:r>
        <w:rPr>
          <w:rFonts w:asciiTheme="minorHAnsi" w:eastAsiaTheme="minorEastAsia" w:hAnsiTheme="minorHAnsi" w:cstheme="minorBidi"/>
          <w:noProof/>
          <w:sz w:val="24"/>
          <w:lang w:val="en-US"/>
        </w:rPr>
        <w:tab/>
      </w:r>
      <w:r>
        <w:rPr>
          <w:noProof/>
        </w:rPr>
        <w:t>Excel files</w:t>
      </w:r>
      <w:r>
        <w:rPr>
          <w:noProof/>
        </w:rPr>
        <w:tab/>
      </w:r>
      <w:r>
        <w:rPr>
          <w:noProof/>
        </w:rPr>
        <w:fldChar w:fldCharType="begin"/>
      </w:r>
      <w:r>
        <w:rPr>
          <w:noProof/>
        </w:rPr>
        <w:instrText xml:space="preserve"> PAGEREF _Toc49458058 \h </w:instrText>
      </w:r>
      <w:r>
        <w:rPr>
          <w:noProof/>
        </w:rPr>
      </w:r>
      <w:r>
        <w:rPr>
          <w:noProof/>
        </w:rPr>
        <w:fldChar w:fldCharType="separate"/>
      </w:r>
      <w:r>
        <w:rPr>
          <w:noProof/>
        </w:rPr>
        <w:t>39</w:t>
      </w:r>
      <w:r>
        <w:rPr>
          <w:noProof/>
        </w:rPr>
        <w:fldChar w:fldCharType="end"/>
      </w:r>
    </w:p>
    <w:p w14:paraId="36014B35" w14:textId="36A51167" w:rsidR="009205F8" w:rsidRDefault="009205F8">
      <w:pPr>
        <w:pStyle w:val="TOC3"/>
        <w:tabs>
          <w:tab w:val="left" w:pos="1100"/>
        </w:tabs>
        <w:rPr>
          <w:rFonts w:asciiTheme="minorHAnsi" w:eastAsiaTheme="minorEastAsia" w:hAnsiTheme="minorHAnsi" w:cstheme="minorBidi"/>
          <w:noProof/>
          <w:sz w:val="24"/>
          <w:lang w:val="en-US"/>
        </w:rPr>
      </w:pPr>
      <w:r>
        <w:rPr>
          <w:noProof/>
        </w:rPr>
        <w:t>7.1.19</w:t>
      </w:r>
      <w:r>
        <w:rPr>
          <w:rFonts w:asciiTheme="minorHAnsi" w:eastAsiaTheme="minorEastAsia" w:hAnsiTheme="minorHAnsi" w:cstheme="minorBidi"/>
          <w:noProof/>
          <w:sz w:val="24"/>
          <w:lang w:val="en-US"/>
        </w:rPr>
        <w:tab/>
      </w:r>
      <w:r>
        <w:rPr>
          <w:noProof/>
        </w:rPr>
        <w:t>TXT Space Formatted Text Files</w:t>
      </w:r>
      <w:r>
        <w:rPr>
          <w:noProof/>
        </w:rPr>
        <w:tab/>
      </w:r>
      <w:r>
        <w:rPr>
          <w:noProof/>
        </w:rPr>
        <w:fldChar w:fldCharType="begin"/>
      </w:r>
      <w:r>
        <w:rPr>
          <w:noProof/>
        </w:rPr>
        <w:instrText xml:space="preserve"> PAGEREF _Toc49458059 \h </w:instrText>
      </w:r>
      <w:r>
        <w:rPr>
          <w:noProof/>
        </w:rPr>
      </w:r>
      <w:r>
        <w:rPr>
          <w:noProof/>
        </w:rPr>
        <w:fldChar w:fldCharType="separate"/>
      </w:r>
      <w:r>
        <w:rPr>
          <w:noProof/>
        </w:rPr>
        <w:t>40</w:t>
      </w:r>
      <w:r>
        <w:rPr>
          <w:noProof/>
        </w:rPr>
        <w:fldChar w:fldCharType="end"/>
      </w:r>
    </w:p>
    <w:p w14:paraId="6AAF0598" w14:textId="70F95408" w:rsidR="009205F8" w:rsidRDefault="009205F8">
      <w:pPr>
        <w:pStyle w:val="TOC2"/>
        <w:tabs>
          <w:tab w:val="left" w:pos="660"/>
        </w:tabs>
        <w:rPr>
          <w:rFonts w:asciiTheme="minorHAnsi" w:eastAsiaTheme="minorEastAsia" w:hAnsiTheme="minorHAnsi" w:cstheme="minorBidi"/>
          <w:noProof/>
          <w:sz w:val="24"/>
          <w:lang w:val="en-US"/>
        </w:rPr>
      </w:pPr>
      <w:r>
        <w:rPr>
          <w:noProof/>
        </w:rPr>
        <w:t>7.2</w:t>
      </w:r>
      <w:r>
        <w:rPr>
          <w:rFonts w:asciiTheme="minorHAnsi" w:eastAsiaTheme="minorEastAsia" w:hAnsiTheme="minorHAnsi" w:cstheme="minorBidi"/>
          <w:noProof/>
          <w:sz w:val="24"/>
          <w:lang w:val="en-US"/>
        </w:rPr>
        <w:tab/>
      </w:r>
      <w:r>
        <w:rPr>
          <w:noProof/>
        </w:rPr>
        <w:t>Supported Output Spectrum File Formats</w:t>
      </w:r>
      <w:r>
        <w:rPr>
          <w:noProof/>
        </w:rPr>
        <w:tab/>
      </w:r>
      <w:r>
        <w:rPr>
          <w:noProof/>
        </w:rPr>
        <w:fldChar w:fldCharType="begin"/>
      </w:r>
      <w:r>
        <w:rPr>
          <w:noProof/>
        </w:rPr>
        <w:instrText xml:space="preserve"> PAGEREF _Toc49458060 \h </w:instrText>
      </w:r>
      <w:r>
        <w:rPr>
          <w:noProof/>
        </w:rPr>
      </w:r>
      <w:r>
        <w:rPr>
          <w:noProof/>
        </w:rPr>
        <w:fldChar w:fldCharType="separate"/>
      </w:r>
      <w:r>
        <w:rPr>
          <w:noProof/>
        </w:rPr>
        <w:t>41</w:t>
      </w:r>
      <w:r>
        <w:rPr>
          <w:noProof/>
        </w:rPr>
        <w:fldChar w:fldCharType="end"/>
      </w:r>
    </w:p>
    <w:p w14:paraId="57769426" w14:textId="0A54C824" w:rsidR="009205F8" w:rsidRDefault="009205F8">
      <w:pPr>
        <w:pStyle w:val="TOC1"/>
        <w:tabs>
          <w:tab w:val="left" w:pos="440"/>
        </w:tabs>
        <w:rPr>
          <w:rFonts w:asciiTheme="minorHAnsi" w:eastAsiaTheme="minorEastAsia" w:hAnsiTheme="minorHAnsi" w:cstheme="minorBidi"/>
          <w:b w:val="0"/>
          <w:noProof/>
          <w:lang w:val="en-US"/>
        </w:rPr>
      </w:pPr>
      <w:r>
        <w:rPr>
          <w:noProof/>
        </w:rPr>
        <w:t>8</w:t>
      </w:r>
      <w:r>
        <w:rPr>
          <w:rFonts w:asciiTheme="minorHAnsi" w:eastAsiaTheme="minorEastAsia" w:hAnsiTheme="minorHAnsi" w:cstheme="minorBidi"/>
          <w:b w:val="0"/>
          <w:noProof/>
          <w:lang w:val="en-US"/>
        </w:rPr>
        <w:tab/>
      </w:r>
      <w:r>
        <w:rPr>
          <w:noProof/>
        </w:rPr>
        <w:t>Metadata</w:t>
      </w:r>
      <w:r>
        <w:rPr>
          <w:noProof/>
        </w:rPr>
        <w:tab/>
      </w:r>
      <w:r>
        <w:rPr>
          <w:noProof/>
        </w:rPr>
        <w:fldChar w:fldCharType="begin"/>
      </w:r>
      <w:r>
        <w:rPr>
          <w:noProof/>
        </w:rPr>
        <w:instrText xml:space="preserve"> PAGEREF _Toc49458061 \h </w:instrText>
      </w:r>
      <w:r>
        <w:rPr>
          <w:noProof/>
        </w:rPr>
      </w:r>
      <w:r>
        <w:rPr>
          <w:noProof/>
        </w:rPr>
        <w:fldChar w:fldCharType="separate"/>
      </w:r>
      <w:r>
        <w:rPr>
          <w:noProof/>
        </w:rPr>
        <w:t>42</w:t>
      </w:r>
      <w:r>
        <w:rPr>
          <w:noProof/>
        </w:rPr>
        <w:fldChar w:fldCharType="end"/>
      </w:r>
    </w:p>
    <w:p w14:paraId="7B1E6046" w14:textId="0A375605" w:rsidR="009205F8" w:rsidRDefault="009205F8">
      <w:pPr>
        <w:pStyle w:val="TOC2"/>
        <w:tabs>
          <w:tab w:val="left" w:pos="660"/>
        </w:tabs>
        <w:rPr>
          <w:rFonts w:asciiTheme="minorHAnsi" w:eastAsiaTheme="minorEastAsia" w:hAnsiTheme="minorHAnsi" w:cstheme="minorBidi"/>
          <w:noProof/>
          <w:sz w:val="24"/>
          <w:lang w:val="en-US"/>
        </w:rPr>
      </w:pPr>
      <w:r>
        <w:rPr>
          <w:noProof/>
        </w:rPr>
        <w:t>8.1</w:t>
      </w:r>
      <w:r>
        <w:rPr>
          <w:rFonts w:asciiTheme="minorHAnsi" w:eastAsiaTheme="minorEastAsia" w:hAnsiTheme="minorHAnsi" w:cstheme="minorBidi"/>
          <w:noProof/>
          <w:sz w:val="24"/>
          <w:lang w:val="en-US"/>
        </w:rPr>
        <w:tab/>
      </w:r>
      <w:r>
        <w:rPr>
          <w:noProof/>
        </w:rPr>
        <w:t>Research Groups and Accessing SPECCHIO Campaigns</w:t>
      </w:r>
      <w:r>
        <w:rPr>
          <w:noProof/>
        </w:rPr>
        <w:tab/>
      </w:r>
      <w:r>
        <w:rPr>
          <w:noProof/>
        </w:rPr>
        <w:fldChar w:fldCharType="begin"/>
      </w:r>
      <w:r>
        <w:rPr>
          <w:noProof/>
        </w:rPr>
        <w:instrText xml:space="preserve"> PAGEREF _Toc49458062 \h </w:instrText>
      </w:r>
      <w:r>
        <w:rPr>
          <w:noProof/>
        </w:rPr>
      </w:r>
      <w:r>
        <w:rPr>
          <w:noProof/>
        </w:rPr>
        <w:fldChar w:fldCharType="separate"/>
      </w:r>
      <w:r>
        <w:rPr>
          <w:noProof/>
        </w:rPr>
        <w:t>42</w:t>
      </w:r>
      <w:r>
        <w:rPr>
          <w:noProof/>
        </w:rPr>
        <w:fldChar w:fldCharType="end"/>
      </w:r>
    </w:p>
    <w:p w14:paraId="576061E7" w14:textId="3C40C3DE" w:rsidR="009205F8" w:rsidRDefault="009205F8">
      <w:pPr>
        <w:pStyle w:val="TOC2"/>
        <w:tabs>
          <w:tab w:val="left" w:pos="660"/>
        </w:tabs>
        <w:rPr>
          <w:rFonts w:asciiTheme="minorHAnsi" w:eastAsiaTheme="minorEastAsia" w:hAnsiTheme="minorHAnsi" w:cstheme="minorBidi"/>
          <w:noProof/>
          <w:sz w:val="24"/>
          <w:lang w:val="en-US"/>
        </w:rPr>
      </w:pPr>
      <w:r>
        <w:rPr>
          <w:noProof/>
        </w:rPr>
        <w:t>8.2</w:t>
      </w:r>
      <w:r>
        <w:rPr>
          <w:rFonts w:asciiTheme="minorHAnsi" w:eastAsiaTheme="minorEastAsia" w:hAnsiTheme="minorHAnsi" w:cstheme="minorBidi"/>
          <w:noProof/>
          <w:sz w:val="24"/>
          <w:lang w:val="en-US"/>
        </w:rPr>
        <w:tab/>
      </w:r>
      <w:r>
        <w:rPr>
          <w:noProof/>
        </w:rPr>
        <w:t>Non-Redundant Storage</w:t>
      </w:r>
      <w:r>
        <w:rPr>
          <w:noProof/>
        </w:rPr>
        <w:tab/>
      </w:r>
      <w:r>
        <w:rPr>
          <w:noProof/>
        </w:rPr>
        <w:fldChar w:fldCharType="begin"/>
      </w:r>
      <w:r>
        <w:rPr>
          <w:noProof/>
        </w:rPr>
        <w:instrText xml:space="preserve"> PAGEREF _Toc49458063 \h </w:instrText>
      </w:r>
      <w:r>
        <w:rPr>
          <w:noProof/>
        </w:rPr>
      </w:r>
      <w:r>
        <w:rPr>
          <w:noProof/>
        </w:rPr>
        <w:fldChar w:fldCharType="separate"/>
      </w:r>
      <w:r>
        <w:rPr>
          <w:noProof/>
        </w:rPr>
        <w:t>42</w:t>
      </w:r>
      <w:r>
        <w:rPr>
          <w:noProof/>
        </w:rPr>
        <w:fldChar w:fldCharType="end"/>
      </w:r>
    </w:p>
    <w:p w14:paraId="2798BA27" w14:textId="59347482" w:rsidR="009205F8" w:rsidRDefault="009205F8">
      <w:pPr>
        <w:pStyle w:val="TOC2"/>
        <w:tabs>
          <w:tab w:val="left" w:pos="660"/>
        </w:tabs>
        <w:rPr>
          <w:rFonts w:asciiTheme="minorHAnsi" w:eastAsiaTheme="minorEastAsia" w:hAnsiTheme="minorHAnsi" w:cstheme="minorBidi"/>
          <w:noProof/>
          <w:sz w:val="24"/>
          <w:lang w:val="en-US"/>
        </w:rPr>
      </w:pPr>
      <w:r>
        <w:rPr>
          <w:noProof/>
        </w:rPr>
        <w:t>8.3</w:t>
      </w:r>
      <w:r>
        <w:rPr>
          <w:rFonts w:asciiTheme="minorHAnsi" w:eastAsiaTheme="minorEastAsia" w:hAnsiTheme="minorHAnsi" w:cstheme="minorBidi"/>
          <w:noProof/>
          <w:sz w:val="24"/>
          <w:lang w:val="en-US"/>
        </w:rPr>
        <w:tab/>
      </w:r>
      <w:r>
        <w:rPr>
          <w:noProof/>
        </w:rPr>
        <w:t>Metadata Storage Levels</w:t>
      </w:r>
      <w:r>
        <w:rPr>
          <w:noProof/>
        </w:rPr>
        <w:tab/>
      </w:r>
      <w:r>
        <w:rPr>
          <w:noProof/>
        </w:rPr>
        <w:fldChar w:fldCharType="begin"/>
      </w:r>
      <w:r>
        <w:rPr>
          <w:noProof/>
        </w:rPr>
        <w:instrText xml:space="preserve"> PAGEREF _Toc49458064 \h </w:instrText>
      </w:r>
      <w:r>
        <w:rPr>
          <w:noProof/>
        </w:rPr>
      </w:r>
      <w:r>
        <w:rPr>
          <w:noProof/>
        </w:rPr>
        <w:fldChar w:fldCharType="separate"/>
      </w:r>
      <w:r>
        <w:rPr>
          <w:noProof/>
        </w:rPr>
        <w:t>43</w:t>
      </w:r>
      <w:r>
        <w:rPr>
          <w:noProof/>
        </w:rPr>
        <w:fldChar w:fldCharType="end"/>
      </w:r>
    </w:p>
    <w:p w14:paraId="292A3ED7" w14:textId="26662A91" w:rsidR="009205F8" w:rsidRDefault="009205F8">
      <w:pPr>
        <w:pStyle w:val="TOC2"/>
        <w:tabs>
          <w:tab w:val="left" w:pos="660"/>
        </w:tabs>
        <w:rPr>
          <w:rFonts w:asciiTheme="minorHAnsi" w:eastAsiaTheme="minorEastAsia" w:hAnsiTheme="minorHAnsi" w:cstheme="minorBidi"/>
          <w:noProof/>
          <w:sz w:val="24"/>
          <w:lang w:val="en-US"/>
        </w:rPr>
      </w:pPr>
      <w:r>
        <w:rPr>
          <w:noProof/>
        </w:rPr>
        <w:t>8.4</w:t>
      </w:r>
      <w:r>
        <w:rPr>
          <w:rFonts w:asciiTheme="minorHAnsi" w:eastAsiaTheme="minorEastAsia" w:hAnsiTheme="minorHAnsi" w:cstheme="minorBidi"/>
          <w:noProof/>
          <w:sz w:val="24"/>
          <w:lang w:val="en-US"/>
        </w:rPr>
        <w:tab/>
      </w:r>
      <w:r>
        <w:rPr>
          <w:noProof/>
        </w:rPr>
        <w:t>Time Data</w:t>
      </w:r>
      <w:r>
        <w:rPr>
          <w:noProof/>
        </w:rPr>
        <w:tab/>
      </w:r>
      <w:r>
        <w:rPr>
          <w:noProof/>
        </w:rPr>
        <w:fldChar w:fldCharType="begin"/>
      </w:r>
      <w:r>
        <w:rPr>
          <w:noProof/>
        </w:rPr>
        <w:instrText xml:space="preserve"> PAGEREF _Toc49458065 \h </w:instrText>
      </w:r>
      <w:r>
        <w:rPr>
          <w:noProof/>
        </w:rPr>
      </w:r>
      <w:r>
        <w:rPr>
          <w:noProof/>
        </w:rPr>
        <w:fldChar w:fldCharType="separate"/>
      </w:r>
      <w:r>
        <w:rPr>
          <w:noProof/>
        </w:rPr>
        <w:t>43</w:t>
      </w:r>
      <w:r>
        <w:rPr>
          <w:noProof/>
        </w:rPr>
        <w:fldChar w:fldCharType="end"/>
      </w:r>
    </w:p>
    <w:p w14:paraId="54B97B52" w14:textId="0C855D2C" w:rsidR="009205F8" w:rsidRDefault="009205F8">
      <w:pPr>
        <w:pStyle w:val="TOC2"/>
        <w:tabs>
          <w:tab w:val="left" w:pos="660"/>
        </w:tabs>
        <w:rPr>
          <w:rFonts w:asciiTheme="minorHAnsi" w:eastAsiaTheme="minorEastAsia" w:hAnsiTheme="minorHAnsi" w:cstheme="minorBidi"/>
          <w:noProof/>
          <w:sz w:val="24"/>
          <w:lang w:val="en-US"/>
        </w:rPr>
      </w:pPr>
      <w:r>
        <w:rPr>
          <w:noProof/>
        </w:rPr>
        <w:t>8.5</w:t>
      </w:r>
      <w:r>
        <w:rPr>
          <w:rFonts w:asciiTheme="minorHAnsi" w:eastAsiaTheme="minorEastAsia" w:hAnsiTheme="minorHAnsi" w:cstheme="minorBidi"/>
          <w:noProof/>
          <w:sz w:val="24"/>
          <w:lang w:val="en-US"/>
        </w:rPr>
        <w:tab/>
      </w:r>
      <w:r>
        <w:rPr>
          <w:noProof/>
        </w:rPr>
        <w:t>Data Links</w:t>
      </w:r>
      <w:r>
        <w:rPr>
          <w:noProof/>
        </w:rPr>
        <w:tab/>
      </w:r>
      <w:r>
        <w:rPr>
          <w:noProof/>
        </w:rPr>
        <w:fldChar w:fldCharType="begin"/>
      </w:r>
      <w:r>
        <w:rPr>
          <w:noProof/>
        </w:rPr>
        <w:instrText xml:space="preserve"> PAGEREF _Toc49458066 \h </w:instrText>
      </w:r>
      <w:r>
        <w:rPr>
          <w:noProof/>
        </w:rPr>
      </w:r>
      <w:r>
        <w:rPr>
          <w:noProof/>
        </w:rPr>
        <w:fldChar w:fldCharType="separate"/>
      </w:r>
      <w:r>
        <w:rPr>
          <w:noProof/>
        </w:rPr>
        <w:t>43</w:t>
      </w:r>
      <w:r>
        <w:rPr>
          <w:noProof/>
        </w:rPr>
        <w:fldChar w:fldCharType="end"/>
      </w:r>
    </w:p>
    <w:p w14:paraId="6ABCE1FC" w14:textId="11802FFF" w:rsidR="009205F8" w:rsidRDefault="009205F8">
      <w:pPr>
        <w:pStyle w:val="TOC2"/>
        <w:tabs>
          <w:tab w:val="left" w:pos="660"/>
        </w:tabs>
        <w:rPr>
          <w:rFonts w:asciiTheme="minorHAnsi" w:eastAsiaTheme="minorEastAsia" w:hAnsiTheme="minorHAnsi" w:cstheme="minorBidi"/>
          <w:noProof/>
          <w:sz w:val="24"/>
          <w:lang w:val="en-US"/>
        </w:rPr>
      </w:pPr>
      <w:r>
        <w:rPr>
          <w:noProof/>
        </w:rPr>
        <w:t>8.6</w:t>
      </w:r>
      <w:r>
        <w:rPr>
          <w:rFonts w:asciiTheme="minorHAnsi" w:eastAsiaTheme="minorEastAsia" w:hAnsiTheme="minorHAnsi" w:cstheme="minorBidi"/>
          <w:noProof/>
          <w:sz w:val="24"/>
          <w:lang w:val="en-US"/>
        </w:rPr>
        <w:tab/>
      </w:r>
      <w:r>
        <w:rPr>
          <w:noProof/>
        </w:rPr>
        <w:t>Manufacturers, Sensors, Instruments and Calibrations</w:t>
      </w:r>
      <w:r>
        <w:rPr>
          <w:noProof/>
        </w:rPr>
        <w:tab/>
      </w:r>
      <w:r>
        <w:rPr>
          <w:noProof/>
        </w:rPr>
        <w:fldChar w:fldCharType="begin"/>
      </w:r>
      <w:r>
        <w:rPr>
          <w:noProof/>
        </w:rPr>
        <w:instrText xml:space="preserve"> PAGEREF _Toc49458067 \h </w:instrText>
      </w:r>
      <w:r>
        <w:rPr>
          <w:noProof/>
        </w:rPr>
      </w:r>
      <w:r>
        <w:rPr>
          <w:noProof/>
        </w:rPr>
        <w:fldChar w:fldCharType="separate"/>
      </w:r>
      <w:r>
        <w:rPr>
          <w:noProof/>
        </w:rPr>
        <w:t>45</w:t>
      </w:r>
      <w:r>
        <w:rPr>
          <w:noProof/>
        </w:rPr>
        <w:fldChar w:fldCharType="end"/>
      </w:r>
    </w:p>
    <w:p w14:paraId="6B3681A5" w14:textId="1C33A3DB" w:rsidR="009205F8" w:rsidRDefault="009205F8">
      <w:pPr>
        <w:pStyle w:val="TOC2"/>
        <w:tabs>
          <w:tab w:val="left" w:pos="660"/>
        </w:tabs>
        <w:rPr>
          <w:rFonts w:asciiTheme="minorHAnsi" w:eastAsiaTheme="minorEastAsia" w:hAnsiTheme="minorHAnsi" w:cstheme="minorBidi"/>
          <w:noProof/>
          <w:sz w:val="24"/>
          <w:lang w:val="en-US"/>
        </w:rPr>
      </w:pPr>
      <w:r>
        <w:rPr>
          <w:noProof/>
        </w:rPr>
        <w:t>8.7</w:t>
      </w:r>
      <w:r>
        <w:rPr>
          <w:rFonts w:asciiTheme="minorHAnsi" w:eastAsiaTheme="minorEastAsia" w:hAnsiTheme="minorHAnsi" w:cstheme="minorBidi"/>
          <w:noProof/>
          <w:sz w:val="24"/>
          <w:lang w:val="en-US"/>
        </w:rPr>
        <w:tab/>
      </w:r>
      <w:r>
        <w:rPr>
          <w:noProof/>
        </w:rPr>
        <w:t>Campaign-related Metadata</w:t>
      </w:r>
      <w:r>
        <w:rPr>
          <w:noProof/>
        </w:rPr>
        <w:tab/>
      </w:r>
      <w:r>
        <w:rPr>
          <w:noProof/>
        </w:rPr>
        <w:fldChar w:fldCharType="begin"/>
      </w:r>
      <w:r>
        <w:rPr>
          <w:noProof/>
        </w:rPr>
        <w:instrText xml:space="preserve"> PAGEREF _Toc49458068 \h </w:instrText>
      </w:r>
      <w:r>
        <w:rPr>
          <w:noProof/>
        </w:rPr>
      </w:r>
      <w:r>
        <w:rPr>
          <w:noProof/>
        </w:rPr>
        <w:fldChar w:fldCharType="separate"/>
      </w:r>
      <w:r>
        <w:rPr>
          <w:noProof/>
        </w:rPr>
        <w:t>46</w:t>
      </w:r>
      <w:r>
        <w:rPr>
          <w:noProof/>
        </w:rPr>
        <w:fldChar w:fldCharType="end"/>
      </w:r>
    </w:p>
    <w:p w14:paraId="251895DF" w14:textId="22F593C2" w:rsidR="009205F8" w:rsidRDefault="009205F8">
      <w:pPr>
        <w:pStyle w:val="TOC2"/>
        <w:tabs>
          <w:tab w:val="left" w:pos="660"/>
        </w:tabs>
        <w:rPr>
          <w:rFonts w:asciiTheme="minorHAnsi" w:eastAsiaTheme="minorEastAsia" w:hAnsiTheme="minorHAnsi" w:cstheme="minorBidi"/>
          <w:noProof/>
          <w:sz w:val="24"/>
          <w:lang w:val="en-US"/>
        </w:rPr>
      </w:pPr>
      <w:r>
        <w:rPr>
          <w:noProof/>
        </w:rPr>
        <w:t>8.8</w:t>
      </w:r>
      <w:r>
        <w:rPr>
          <w:rFonts w:asciiTheme="minorHAnsi" w:eastAsiaTheme="minorEastAsia" w:hAnsiTheme="minorHAnsi" w:cstheme="minorBidi"/>
          <w:noProof/>
          <w:sz w:val="24"/>
          <w:lang w:val="en-US"/>
        </w:rPr>
        <w:tab/>
      </w:r>
      <w:r>
        <w:rPr>
          <w:noProof/>
        </w:rPr>
        <w:t>Metadata Attributes</w:t>
      </w:r>
      <w:r>
        <w:rPr>
          <w:noProof/>
        </w:rPr>
        <w:tab/>
      </w:r>
      <w:r>
        <w:rPr>
          <w:noProof/>
        </w:rPr>
        <w:fldChar w:fldCharType="begin"/>
      </w:r>
      <w:r>
        <w:rPr>
          <w:noProof/>
        </w:rPr>
        <w:instrText xml:space="preserve"> PAGEREF _Toc49458069 \h </w:instrText>
      </w:r>
      <w:r>
        <w:rPr>
          <w:noProof/>
        </w:rPr>
      </w:r>
      <w:r>
        <w:rPr>
          <w:noProof/>
        </w:rPr>
        <w:fldChar w:fldCharType="separate"/>
      </w:r>
      <w:r>
        <w:rPr>
          <w:noProof/>
        </w:rPr>
        <w:t>47</w:t>
      </w:r>
      <w:r>
        <w:rPr>
          <w:noProof/>
        </w:rPr>
        <w:fldChar w:fldCharType="end"/>
      </w:r>
    </w:p>
    <w:p w14:paraId="3B3A5A76" w14:textId="4F59997A" w:rsidR="009205F8" w:rsidRDefault="009205F8">
      <w:pPr>
        <w:pStyle w:val="TOC3"/>
        <w:tabs>
          <w:tab w:val="left" w:pos="1100"/>
        </w:tabs>
        <w:rPr>
          <w:rFonts w:asciiTheme="minorHAnsi" w:eastAsiaTheme="minorEastAsia" w:hAnsiTheme="minorHAnsi" w:cstheme="minorBidi"/>
          <w:noProof/>
          <w:sz w:val="24"/>
          <w:lang w:val="en-US"/>
        </w:rPr>
      </w:pPr>
      <w:r>
        <w:rPr>
          <w:noProof/>
        </w:rPr>
        <w:t>8.8.1</w:t>
      </w:r>
      <w:r>
        <w:rPr>
          <w:rFonts w:asciiTheme="minorHAnsi" w:eastAsiaTheme="minorEastAsia" w:hAnsiTheme="minorHAnsi" w:cstheme="minorBidi"/>
          <w:noProof/>
          <w:sz w:val="24"/>
          <w:lang w:val="en-US"/>
        </w:rPr>
        <w:tab/>
      </w:r>
      <w:r>
        <w:rPr>
          <w:noProof/>
        </w:rPr>
        <w:t>Associated Campaigns Group</w:t>
      </w:r>
      <w:r>
        <w:rPr>
          <w:noProof/>
        </w:rPr>
        <w:tab/>
      </w:r>
      <w:r>
        <w:rPr>
          <w:noProof/>
        </w:rPr>
        <w:fldChar w:fldCharType="begin"/>
      </w:r>
      <w:r>
        <w:rPr>
          <w:noProof/>
        </w:rPr>
        <w:instrText xml:space="preserve"> PAGEREF _Toc49458070 \h </w:instrText>
      </w:r>
      <w:r>
        <w:rPr>
          <w:noProof/>
        </w:rPr>
      </w:r>
      <w:r>
        <w:rPr>
          <w:noProof/>
        </w:rPr>
        <w:fldChar w:fldCharType="separate"/>
      </w:r>
      <w:r>
        <w:rPr>
          <w:noProof/>
        </w:rPr>
        <w:t>47</w:t>
      </w:r>
      <w:r>
        <w:rPr>
          <w:noProof/>
        </w:rPr>
        <w:fldChar w:fldCharType="end"/>
      </w:r>
    </w:p>
    <w:p w14:paraId="48AD4186" w14:textId="72860519" w:rsidR="009205F8" w:rsidRDefault="009205F8">
      <w:pPr>
        <w:pStyle w:val="TOC3"/>
        <w:tabs>
          <w:tab w:val="left" w:pos="1100"/>
        </w:tabs>
        <w:rPr>
          <w:rFonts w:asciiTheme="minorHAnsi" w:eastAsiaTheme="minorEastAsia" w:hAnsiTheme="minorHAnsi" w:cstheme="minorBidi"/>
          <w:noProof/>
          <w:sz w:val="24"/>
          <w:lang w:val="en-US"/>
        </w:rPr>
      </w:pPr>
      <w:r>
        <w:rPr>
          <w:noProof/>
        </w:rPr>
        <w:t>8.8.2</w:t>
      </w:r>
      <w:r>
        <w:rPr>
          <w:rFonts w:asciiTheme="minorHAnsi" w:eastAsiaTheme="minorEastAsia" w:hAnsiTheme="minorHAnsi" w:cstheme="minorBidi"/>
          <w:noProof/>
          <w:sz w:val="24"/>
          <w:lang w:val="en-US"/>
        </w:rPr>
        <w:tab/>
      </w:r>
      <w:r>
        <w:rPr>
          <w:noProof/>
        </w:rPr>
        <w:t>Campaign Details Group</w:t>
      </w:r>
      <w:r>
        <w:rPr>
          <w:noProof/>
        </w:rPr>
        <w:tab/>
      </w:r>
      <w:r>
        <w:rPr>
          <w:noProof/>
        </w:rPr>
        <w:fldChar w:fldCharType="begin"/>
      </w:r>
      <w:r>
        <w:rPr>
          <w:noProof/>
        </w:rPr>
        <w:instrText xml:space="preserve"> PAGEREF _Toc49458071 \h </w:instrText>
      </w:r>
      <w:r>
        <w:rPr>
          <w:noProof/>
        </w:rPr>
      </w:r>
      <w:r>
        <w:rPr>
          <w:noProof/>
        </w:rPr>
        <w:fldChar w:fldCharType="separate"/>
      </w:r>
      <w:r>
        <w:rPr>
          <w:noProof/>
        </w:rPr>
        <w:t>47</w:t>
      </w:r>
      <w:r>
        <w:rPr>
          <w:noProof/>
        </w:rPr>
        <w:fldChar w:fldCharType="end"/>
      </w:r>
    </w:p>
    <w:p w14:paraId="39B797A8" w14:textId="4A8A8A0B" w:rsidR="009205F8" w:rsidRDefault="009205F8">
      <w:pPr>
        <w:pStyle w:val="TOC3"/>
        <w:tabs>
          <w:tab w:val="left" w:pos="1100"/>
        </w:tabs>
        <w:rPr>
          <w:rFonts w:asciiTheme="minorHAnsi" w:eastAsiaTheme="minorEastAsia" w:hAnsiTheme="minorHAnsi" w:cstheme="minorBidi"/>
          <w:noProof/>
          <w:sz w:val="24"/>
          <w:lang w:val="en-US"/>
        </w:rPr>
      </w:pPr>
      <w:r>
        <w:rPr>
          <w:noProof/>
        </w:rPr>
        <w:t>8.8.3</w:t>
      </w:r>
      <w:r>
        <w:rPr>
          <w:rFonts w:asciiTheme="minorHAnsi" w:eastAsiaTheme="minorEastAsia" w:hAnsiTheme="minorHAnsi" w:cstheme="minorBidi"/>
          <w:noProof/>
          <w:sz w:val="24"/>
          <w:lang w:val="en-US"/>
        </w:rPr>
        <w:tab/>
      </w:r>
      <w:r>
        <w:rPr>
          <w:noProof/>
        </w:rPr>
        <w:t>Data Link Group</w:t>
      </w:r>
      <w:r>
        <w:rPr>
          <w:noProof/>
        </w:rPr>
        <w:tab/>
      </w:r>
      <w:r>
        <w:rPr>
          <w:noProof/>
        </w:rPr>
        <w:fldChar w:fldCharType="begin"/>
      </w:r>
      <w:r>
        <w:rPr>
          <w:noProof/>
        </w:rPr>
        <w:instrText xml:space="preserve"> PAGEREF _Toc49458072 \h </w:instrText>
      </w:r>
      <w:r>
        <w:rPr>
          <w:noProof/>
        </w:rPr>
      </w:r>
      <w:r>
        <w:rPr>
          <w:noProof/>
        </w:rPr>
        <w:fldChar w:fldCharType="separate"/>
      </w:r>
      <w:r>
        <w:rPr>
          <w:noProof/>
        </w:rPr>
        <w:t>48</w:t>
      </w:r>
      <w:r>
        <w:rPr>
          <w:noProof/>
        </w:rPr>
        <w:fldChar w:fldCharType="end"/>
      </w:r>
    </w:p>
    <w:p w14:paraId="5341EA09" w14:textId="4F874A6E" w:rsidR="009205F8" w:rsidRDefault="009205F8">
      <w:pPr>
        <w:pStyle w:val="TOC3"/>
        <w:tabs>
          <w:tab w:val="left" w:pos="1100"/>
        </w:tabs>
        <w:rPr>
          <w:rFonts w:asciiTheme="minorHAnsi" w:eastAsiaTheme="minorEastAsia" w:hAnsiTheme="minorHAnsi" w:cstheme="minorBidi"/>
          <w:noProof/>
          <w:sz w:val="24"/>
          <w:lang w:val="en-US"/>
        </w:rPr>
      </w:pPr>
      <w:r>
        <w:rPr>
          <w:noProof/>
        </w:rPr>
        <w:t>8.8.4</w:t>
      </w:r>
      <w:r>
        <w:rPr>
          <w:rFonts w:asciiTheme="minorHAnsi" w:eastAsiaTheme="minorEastAsia" w:hAnsiTheme="minorHAnsi" w:cstheme="minorBidi"/>
          <w:noProof/>
          <w:sz w:val="24"/>
          <w:lang w:val="en-US"/>
        </w:rPr>
        <w:tab/>
      </w:r>
      <w:r>
        <w:rPr>
          <w:noProof/>
        </w:rPr>
        <w:t>Data Portal Group</w:t>
      </w:r>
      <w:r>
        <w:rPr>
          <w:noProof/>
        </w:rPr>
        <w:tab/>
      </w:r>
      <w:r>
        <w:rPr>
          <w:noProof/>
        </w:rPr>
        <w:fldChar w:fldCharType="begin"/>
      </w:r>
      <w:r>
        <w:rPr>
          <w:noProof/>
        </w:rPr>
        <w:instrText xml:space="preserve"> PAGEREF _Toc49458073 \h </w:instrText>
      </w:r>
      <w:r>
        <w:rPr>
          <w:noProof/>
        </w:rPr>
      </w:r>
      <w:r>
        <w:rPr>
          <w:noProof/>
        </w:rPr>
        <w:fldChar w:fldCharType="separate"/>
      </w:r>
      <w:r>
        <w:rPr>
          <w:noProof/>
        </w:rPr>
        <w:t>48</w:t>
      </w:r>
      <w:r>
        <w:rPr>
          <w:noProof/>
        </w:rPr>
        <w:fldChar w:fldCharType="end"/>
      </w:r>
    </w:p>
    <w:p w14:paraId="22BC4B97" w14:textId="76BE0171" w:rsidR="009205F8" w:rsidRDefault="009205F8">
      <w:pPr>
        <w:pStyle w:val="TOC3"/>
        <w:tabs>
          <w:tab w:val="left" w:pos="1100"/>
        </w:tabs>
        <w:rPr>
          <w:rFonts w:asciiTheme="minorHAnsi" w:eastAsiaTheme="minorEastAsia" w:hAnsiTheme="minorHAnsi" w:cstheme="minorBidi"/>
          <w:noProof/>
          <w:sz w:val="24"/>
          <w:lang w:val="en-US"/>
        </w:rPr>
      </w:pPr>
      <w:r>
        <w:rPr>
          <w:noProof/>
        </w:rPr>
        <w:t>8.8.5</w:t>
      </w:r>
      <w:r>
        <w:rPr>
          <w:rFonts w:asciiTheme="minorHAnsi" w:eastAsiaTheme="minorEastAsia" w:hAnsiTheme="minorHAnsi" w:cstheme="minorBidi"/>
          <w:noProof/>
          <w:sz w:val="24"/>
          <w:lang w:val="en-US"/>
        </w:rPr>
        <w:tab/>
      </w:r>
      <w:r>
        <w:rPr>
          <w:noProof/>
        </w:rPr>
        <w:t>Environmental Conditions Group</w:t>
      </w:r>
      <w:r>
        <w:rPr>
          <w:noProof/>
        </w:rPr>
        <w:tab/>
      </w:r>
      <w:r>
        <w:rPr>
          <w:noProof/>
        </w:rPr>
        <w:fldChar w:fldCharType="begin"/>
      </w:r>
      <w:r>
        <w:rPr>
          <w:noProof/>
        </w:rPr>
        <w:instrText xml:space="preserve"> PAGEREF _Toc49458074 \h </w:instrText>
      </w:r>
      <w:r>
        <w:rPr>
          <w:noProof/>
        </w:rPr>
      </w:r>
      <w:r>
        <w:rPr>
          <w:noProof/>
        </w:rPr>
        <w:fldChar w:fldCharType="separate"/>
      </w:r>
      <w:r>
        <w:rPr>
          <w:noProof/>
        </w:rPr>
        <w:t>49</w:t>
      </w:r>
      <w:r>
        <w:rPr>
          <w:noProof/>
        </w:rPr>
        <w:fldChar w:fldCharType="end"/>
      </w:r>
    </w:p>
    <w:p w14:paraId="2CAC9E0C" w14:textId="6128DDD8" w:rsidR="009205F8" w:rsidRDefault="009205F8">
      <w:pPr>
        <w:pStyle w:val="TOC3"/>
        <w:tabs>
          <w:tab w:val="left" w:pos="1100"/>
        </w:tabs>
        <w:rPr>
          <w:rFonts w:asciiTheme="minorHAnsi" w:eastAsiaTheme="minorEastAsia" w:hAnsiTheme="minorHAnsi" w:cstheme="minorBidi"/>
          <w:noProof/>
          <w:sz w:val="24"/>
          <w:lang w:val="en-US"/>
        </w:rPr>
      </w:pPr>
      <w:r>
        <w:rPr>
          <w:noProof/>
        </w:rPr>
        <w:t>8.8.6</w:t>
      </w:r>
      <w:r>
        <w:rPr>
          <w:rFonts w:asciiTheme="minorHAnsi" w:eastAsiaTheme="minorEastAsia" w:hAnsiTheme="minorHAnsi" w:cstheme="minorBidi"/>
          <w:noProof/>
          <w:sz w:val="24"/>
          <w:lang w:val="en-US"/>
        </w:rPr>
        <w:tab/>
      </w:r>
      <w:r>
        <w:rPr>
          <w:noProof/>
        </w:rPr>
        <w:t>General Group</w:t>
      </w:r>
      <w:r>
        <w:rPr>
          <w:noProof/>
        </w:rPr>
        <w:tab/>
      </w:r>
      <w:r>
        <w:rPr>
          <w:noProof/>
        </w:rPr>
        <w:fldChar w:fldCharType="begin"/>
      </w:r>
      <w:r>
        <w:rPr>
          <w:noProof/>
        </w:rPr>
        <w:instrText xml:space="preserve"> PAGEREF _Toc49458075 \h </w:instrText>
      </w:r>
      <w:r>
        <w:rPr>
          <w:noProof/>
        </w:rPr>
      </w:r>
      <w:r>
        <w:rPr>
          <w:noProof/>
        </w:rPr>
        <w:fldChar w:fldCharType="separate"/>
      </w:r>
      <w:r>
        <w:rPr>
          <w:noProof/>
        </w:rPr>
        <w:t>50</w:t>
      </w:r>
      <w:r>
        <w:rPr>
          <w:noProof/>
        </w:rPr>
        <w:fldChar w:fldCharType="end"/>
      </w:r>
    </w:p>
    <w:p w14:paraId="7538030E" w14:textId="4E8D42CA" w:rsidR="009205F8" w:rsidRDefault="009205F8">
      <w:pPr>
        <w:pStyle w:val="TOC3"/>
        <w:tabs>
          <w:tab w:val="left" w:pos="1100"/>
        </w:tabs>
        <w:rPr>
          <w:rFonts w:asciiTheme="minorHAnsi" w:eastAsiaTheme="minorEastAsia" w:hAnsiTheme="minorHAnsi" w:cstheme="minorBidi"/>
          <w:noProof/>
          <w:sz w:val="24"/>
          <w:lang w:val="en-US"/>
        </w:rPr>
      </w:pPr>
      <w:r>
        <w:rPr>
          <w:noProof/>
        </w:rPr>
        <w:t>8.8.7</w:t>
      </w:r>
      <w:r>
        <w:rPr>
          <w:rFonts w:asciiTheme="minorHAnsi" w:eastAsiaTheme="minorEastAsia" w:hAnsiTheme="minorHAnsi" w:cstheme="minorBidi"/>
          <w:noProof/>
          <w:sz w:val="24"/>
          <w:lang w:val="en-US"/>
        </w:rPr>
        <w:tab/>
      </w:r>
      <w:r>
        <w:rPr>
          <w:noProof/>
        </w:rPr>
        <w:t>Generic Target Properties Group</w:t>
      </w:r>
      <w:r>
        <w:rPr>
          <w:noProof/>
        </w:rPr>
        <w:tab/>
      </w:r>
      <w:r>
        <w:rPr>
          <w:noProof/>
        </w:rPr>
        <w:fldChar w:fldCharType="begin"/>
      </w:r>
      <w:r>
        <w:rPr>
          <w:noProof/>
        </w:rPr>
        <w:instrText xml:space="preserve"> PAGEREF _Toc49458076 \h </w:instrText>
      </w:r>
      <w:r>
        <w:rPr>
          <w:noProof/>
        </w:rPr>
      </w:r>
      <w:r>
        <w:rPr>
          <w:noProof/>
        </w:rPr>
        <w:fldChar w:fldCharType="separate"/>
      </w:r>
      <w:r>
        <w:rPr>
          <w:noProof/>
        </w:rPr>
        <w:t>51</w:t>
      </w:r>
      <w:r>
        <w:rPr>
          <w:noProof/>
        </w:rPr>
        <w:fldChar w:fldCharType="end"/>
      </w:r>
    </w:p>
    <w:p w14:paraId="00DA21FB" w14:textId="6478F566" w:rsidR="009205F8" w:rsidRDefault="009205F8">
      <w:pPr>
        <w:pStyle w:val="TOC3"/>
        <w:tabs>
          <w:tab w:val="left" w:pos="1100"/>
        </w:tabs>
        <w:rPr>
          <w:rFonts w:asciiTheme="minorHAnsi" w:eastAsiaTheme="minorEastAsia" w:hAnsiTheme="minorHAnsi" w:cstheme="minorBidi"/>
          <w:noProof/>
          <w:sz w:val="24"/>
          <w:lang w:val="en-US"/>
        </w:rPr>
      </w:pPr>
      <w:r>
        <w:rPr>
          <w:noProof/>
        </w:rPr>
        <w:t>8.8.8</w:t>
      </w:r>
      <w:r>
        <w:rPr>
          <w:rFonts w:asciiTheme="minorHAnsi" w:eastAsiaTheme="minorEastAsia" w:hAnsiTheme="minorHAnsi" w:cstheme="minorBidi"/>
          <w:noProof/>
          <w:sz w:val="24"/>
          <w:lang w:val="en-US"/>
        </w:rPr>
        <w:tab/>
      </w:r>
      <w:r>
        <w:rPr>
          <w:noProof/>
        </w:rPr>
        <w:t>Geochemistry</w:t>
      </w:r>
      <w:r>
        <w:rPr>
          <w:noProof/>
        </w:rPr>
        <w:tab/>
      </w:r>
      <w:r>
        <w:rPr>
          <w:noProof/>
        </w:rPr>
        <w:fldChar w:fldCharType="begin"/>
      </w:r>
      <w:r>
        <w:rPr>
          <w:noProof/>
        </w:rPr>
        <w:instrText xml:space="preserve"> PAGEREF _Toc49458077 \h </w:instrText>
      </w:r>
      <w:r>
        <w:rPr>
          <w:noProof/>
        </w:rPr>
      </w:r>
      <w:r>
        <w:rPr>
          <w:noProof/>
        </w:rPr>
        <w:fldChar w:fldCharType="separate"/>
      </w:r>
      <w:r>
        <w:rPr>
          <w:noProof/>
        </w:rPr>
        <w:t>53</w:t>
      </w:r>
      <w:r>
        <w:rPr>
          <w:noProof/>
        </w:rPr>
        <w:fldChar w:fldCharType="end"/>
      </w:r>
    </w:p>
    <w:p w14:paraId="4B565141" w14:textId="6E458477" w:rsidR="009205F8" w:rsidRDefault="009205F8">
      <w:pPr>
        <w:pStyle w:val="TOC3"/>
        <w:tabs>
          <w:tab w:val="left" w:pos="1100"/>
        </w:tabs>
        <w:rPr>
          <w:rFonts w:asciiTheme="minorHAnsi" w:eastAsiaTheme="minorEastAsia" w:hAnsiTheme="minorHAnsi" w:cstheme="minorBidi"/>
          <w:noProof/>
          <w:sz w:val="24"/>
          <w:lang w:val="en-US"/>
        </w:rPr>
      </w:pPr>
      <w:r>
        <w:rPr>
          <w:noProof/>
        </w:rPr>
        <w:t>8.8.9</w:t>
      </w:r>
      <w:r>
        <w:rPr>
          <w:rFonts w:asciiTheme="minorHAnsi" w:eastAsiaTheme="minorEastAsia" w:hAnsiTheme="minorHAnsi" w:cstheme="minorBidi"/>
          <w:noProof/>
          <w:sz w:val="24"/>
          <w:lang w:val="en-US"/>
        </w:rPr>
        <w:tab/>
      </w:r>
      <w:r>
        <w:rPr>
          <w:noProof/>
        </w:rPr>
        <w:t>Illumination Group</w:t>
      </w:r>
      <w:r>
        <w:rPr>
          <w:noProof/>
        </w:rPr>
        <w:tab/>
      </w:r>
      <w:r>
        <w:rPr>
          <w:noProof/>
        </w:rPr>
        <w:fldChar w:fldCharType="begin"/>
      </w:r>
      <w:r>
        <w:rPr>
          <w:noProof/>
        </w:rPr>
        <w:instrText xml:space="preserve"> PAGEREF _Toc49458078 \h </w:instrText>
      </w:r>
      <w:r>
        <w:rPr>
          <w:noProof/>
        </w:rPr>
      </w:r>
      <w:r>
        <w:rPr>
          <w:noProof/>
        </w:rPr>
        <w:fldChar w:fldCharType="separate"/>
      </w:r>
      <w:r>
        <w:rPr>
          <w:noProof/>
        </w:rPr>
        <w:t>53</w:t>
      </w:r>
      <w:r>
        <w:rPr>
          <w:noProof/>
        </w:rPr>
        <w:fldChar w:fldCharType="end"/>
      </w:r>
    </w:p>
    <w:p w14:paraId="497817DC" w14:textId="53A389B0" w:rsidR="009205F8" w:rsidRDefault="009205F8">
      <w:pPr>
        <w:pStyle w:val="TOC3"/>
        <w:tabs>
          <w:tab w:val="left" w:pos="1100"/>
        </w:tabs>
        <w:rPr>
          <w:rFonts w:asciiTheme="minorHAnsi" w:eastAsiaTheme="minorEastAsia" w:hAnsiTheme="minorHAnsi" w:cstheme="minorBidi"/>
          <w:noProof/>
          <w:sz w:val="24"/>
          <w:lang w:val="en-US"/>
        </w:rPr>
      </w:pPr>
      <w:r>
        <w:rPr>
          <w:noProof/>
        </w:rPr>
        <w:t>8.8.10</w:t>
      </w:r>
      <w:r>
        <w:rPr>
          <w:rFonts w:asciiTheme="minorHAnsi" w:eastAsiaTheme="minorEastAsia" w:hAnsiTheme="minorHAnsi" w:cstheme="minorBidi"/>
          <w:noProof/>
          <w:sz w:val="24"/>
          <w:lang w:val="en-US"/>
        </w:rPr>
        <w:tab/>
      </w:r>
      <w:r>
        <w:rPr>
          <w:noProof/>
        </w:rPr>
        <w:t>Instrument Group</w:t>
      </w:r>
      <w:r>
        <w:rPr>
          <w:noProof/>
        </w:rPr>
        <w:tab/>
      </w:r>
      <w:r>
        <w:rPr>
          <w:noProof/>
        </w:rPr>
        <w:fldChar w:fldCharType="begin"/>
      </w:r>
      <w:r>
        <w:rPr>
          <w:noProof/>
        </w:rPr>
        <w:instrText xml:space="preserve"> PAGEREF _Toc49458079 \h </w:instrText>
      </w:r>
      <w:r>
        <w:rPr>
          <w:noProof/>
        </w:rPr>
      </w:r>
      <w:r>
        <w:rPr>
          <w:noProof/>
        </w:rPr>
        <w:fldChar w:fldCharType="separate"/>
      </w:r>
      <w:r>
        <w:rPr>
          <w:noProof/>
        </w:rPr>
        <w:t>53</w:t>
      </w:r>
      <w:r>
        <w:rPr>
          <w:noProof/>
        </w:rPr>
        <w:fldChar w:fldCharType="end"/>
      </w:r>
    </w:p>
    <w:p w14:paraId="1F3831C9" w14:textId="5A802639" w:rsidR="009205F8" w:rsidRDefault="009205F8">
      <w:pPr>
        <w:pStyle w:val="TOC3"/>
        <w:tabs>
          <w:tab w:val="left" w:pos="1100"/>
        </w:tabs>
        <w:rPr>
          <w:rFonts w:asciiTheme="minorHAnsi" w:eastAsiaTheme="minorEastAsia" w:hAnsiTheme="minorHAnsi" w:cstheme="minorBidi"/>
          <w:noProof/>
          <w:sz w:val="24"/>
          <w:lang w:val="en-US"/>
        </w:rPr>
      </w:pPr>
      <w:r>
        <w:rPr>
          <w:noProof/>
        </w:rPr>
        <w:t>8.8.11</w:t>
      </w:r>
      <w:r>
        <w:rPr>
          <w:rFonts w:asciiTheme="minorHAnsi" w:eastAsiaTheme="minorEastAsia" w:hAnsiTheme="minorHAnsi" w:cstheme="minorBidi"/>
          <w:noProof/>
          <w:sz w:val="24"/>
          <w:lang w:val="en-US"/>
        </w:rPr>
        <w:tab/>
      </w:r>
      <w:r>
        <w:rPr>
          <w:noProof/>
        </w:rPr>
        <w:t>Instrument Settings Group</w:t>
      </w:r>
      <w:r>
        <w:rPr>
          <w:noProof/>
        </w:rPr>
        <w:tab/>
      </w:r>
      <w:r>
        <w:rPr>
          <w:noProof/>
        </w:rPr>
        <w:fldChar w:fldCharType="begin"/>
      </w:r>
      <w:r>
        <w:rPr>
          <w:noProof/>
        </w:rPr>
        <w:instrText xml:space="preserve"> PAGEREF _Toc49458080 \h </w:instrText>
      </w:r>
      <w:r>
        <w:rPr>
          <w:noProof/>
        </w:rPr>
      </w:r>
      <w:r>
        <w:rPr>
          <w:noProof/>
        </w:rPr>
        <w:fldChar w:fldCharType="separate"/>
      </w:r>
      <w:r>
        <w:rPr>
          <w:noProof/>
        </w:rPr>
        <w:t>54</w:t>
      </w:r>
      <w:r>
        <w:rPr>
          <w:noProof/>
        </w:rPr>
        <w:fldChar w:fldCharType="end"/>
      </w:r>
    </w:p>
    <w:p w14:paraId="49DA9DD9" w14:textId="571D404E" w:rsidR="009205F8" w:rsidRDefault="009205F8">
      <w:pPr>
        <w:pStyle w:val="TOC3"/>
        <w:tabs>
          <w:tab w:val="left" w:pos="1100"/>
        </w:tabs>
        <w:rPr>
          <w:rFonts w:asciiTheme="minorHAnsi" w:eastAsiaTheme="minorEastAsia" w:hAnsiTheme="minorHAnsi" w:cstheme="minorBidi"/>
          <w:noProof/>
          <w:sz w:val="24"/>
          <w:lang w:val="en-US"/>
        </w:rPr>
      </w:pPr>
      <w:r>
        <w:rPr>
          <w:noProof/>
        </w:rPr>
        <w:t>8.8.12</w:t>
      </w:r>
      <w:r>
        <w:rPr>
          <w:rFonts w:asciiTheme="minorHAnsi" w:eastAsiaTheme="minorEastAsia" w:hAnsiTheme="minorHAnsi" w:cstheme="minorBidi"/>
          <w:noProof/>
          <w:sz w:val="24"/>
          <w:lang w:val="en-US"/>
        </w:rPr>
        <w:tab/>
      </w:r>
      <w:r>
        <w:rPr>
          <w:noProof/>
        </w:rPr>
        <w:t>Instrumentation Group</w:t>
      </w:r>
      <w:r>
        <w:rPr>
          <w:noProof/>
        </w:rPr>
        <w:tab/>
      </w:r>
      <w:r>
        <w:rPr>
          <w:noProof/>
        </w:rPr>
        <w:fldChar w:fldCharType="begin"/>
      </w:r>
      <w:r>
        <w:rPr>
          <w:noProof/>
        </w:rPr>
        <w:instrText xml:space="preserve"> PAGEREF _Toc49458081 \h </w:instrText>
      </w:r>
      <w:r>
        <w:rPr>
          <w:noProof/>
        </w:rPr>
      </w:r>
      <w:r>
        <w:rPr>
          <w:noProof/>
        </w:rPr>
        <w:fldChar w:fldCharType="separate"/>
      </w:r>
      <w:r>
        <w:rPr>
          <w:noProof/>
        </w:rPr>
        <w:t>55</w:t>
      </w:r>
      <w:r>
        <w:rPr>
          <w:noProof/>
        </w:rPr>
        <w:fldChar w:fldCharType="end"/>
      </w:r>
    </w:p>
    <w:p w14:paraId="62E65FA7" w14:textId="353E29F0" w:rsidR="009205F8" w:rsidRDefault="009205F8">
      <w:pPr>
        <w:pStyle w:val="TOC3"/>
        <w:tabs>
          <w:tab w:val="left" w:pos="1100"/>
        </w:tabs>
        <w:rPr>
          <w:rFonts w:asciiTheme="minorHAnsi" w:eastAsiaTheme="minorEastAsia" w:hAnsiTheme="minorHAnsi" w:cstheme="minorBidi"/>
          <w:noProof/>
          <w:sz w:val="24"/>
          <w:lang w:val="en-US"/>
        </w:rPr>
      </w:pPr>
      <w:r>
        <w:rPr>
          <w:noProof/>
        </w:rPr>
        <w:t>8.8.13</w:t>
      </w:r>
      <w:r>
        <w:rPr>
          <w:rFonts w:asciiTheme="minorHAnsi" w:eastAsiaTheme="minorEastAsia" w:hAnsiTheme="minorHAnsi" w:cstheme="minorBidi"/>
          <w:noProof/>
          <w:sz w:val="24"/>
          <w:lang w:val="en-US"/>
        </w:rPr>
        <w:tab/>
      </w:r>
      <w:r>
        <w:rPr>
          <w:noProof/>
        </w:rPr>
        <w:t>Keywords Group</w:t>
      </w:r>
      <w:r>
        <w:rPr>
          <w:noProof/>
        </w:rPr>
        <w:tab/>
      </w:r>
      <w:r>
        <w:rPr>
          <w:noProof/>
        </w:rPr>
        <w:fldChar w:fldCharType="begin"/>
      </w:r>
      <w:r>
        <w:rPr>
          <w:noProof/>
        </w:rPr>
        <w:instrText xml:space="preserve"> PAGEREF _Toc49458082 \h </w:instrText>
      </w:r>
      <w:r>
        <w:rPr>
          <w:noProof/>
        </w:rPr>
      </w:r>
      <w:r>
        <w:rPr>
          <w:noProof/>
        </w:rPr>
        <w:fldChar w:fldCharType="separate"/>
      </w:r>
      <w:r>
        <w:rPr>
          <w:noProof/>
        </w:rPr>
        <w:t>56</w:t>
      </w:r>
      <w:r>
        <w:rPr>
          <w:noProof/>
        </w:rPr>
        <w:fldChar w:fldCharType="end"/>
      </w:r>
    </w:p>
    <w:p w14:paraId="3AF070FF" w14:textId="0C6D73A4" w:rsidR="009205F8" w:rsidRDefault="009205F8">
      <w:pPr>
        <w:pStyle w:val="TOC3"/>
        <w:tabs>
          <w:tab w:val="left" w:pos="1100"/>
        </w:tabs>
        <w:rPr>
          <w:rFonts w:asciiTheme="minorHAnsi" w:eastAsiaTheme="minorEastAsia" w:hAnsiTheme="minorHAnsi" w:cstheme="minorBidi"/>
          <w:noProof/>
          <w:sz w:val="24"/>
          <w:lang w:val="en-US"/>
        </w:rPr>
      </w:pPr>
      <w:r>
        <w:rPr>
          <w:noProof/>
        </w:rPr>
        <w:t>8.8.14</w:t>
      </w:r>
      <w:r>
        <w:rPr>
          <w:rFonts w:asciiTheme="minorHAnsi" w:eastAsiaTheme="minorEastAsia" w:hAnsiTheme="minorHAnsi" w:cstheme="minorBidi"/>
          <w:noProof/>
          <w:sz w:val="24"/>
          <w:lang w:val="en-US"/>
        </w:rPr>
        <w:tab/>
      </w:r>
      <w:r>
        <w:rPr>
          <w:noProof/>
        </w:rPr>
        <w:t>Location Group</w:t>
      </w:r>
      <w:r>
        <w:rPr>
          <w:noProof/>
        </w:rPr>
        <w:tab/>
      </w:r>
      <w:r>
        <w:rPr>
          <w:noProof/>
        </w:rPr>
        <w:fldChar w:fldCharType="begin"/>
      </w:r>
      <w:r>
        <w:rPr>
          <w:noProof/>
        </w:rPr>
        <w:instrText xml:space="preserve"> PAGEREF _Toc49458083 \h </w:instrText>
      </w:r>
      <w:r>
        <w:rPr>
          <w:noProof/>
        </w:rPr>
      </w:r>
      <w:r>
        <w:rPr>
          <w:noProof/>
        </w:rPr>
        <w:fldChar w:fldCharType="separate"/>
      </w:r>
      <w:r>
        <w:rPr>
          <w:noProof/>
        </w:rPr>
        <w:t>56</w:t>
      </w:r>
      <w:r>
        <w:rPr>
          <w:noProof/>
        </w:rPr>
        <w:fldChar w:fldCharType="end"/>
      </w:r>
    </w:p>
    <w:p w14:paraId="352BAC9F" w14:textId="69BFE028" w:rsidR="009205F8" w:rsidRDefault="009205F8">
      <w:pPr>
        <w:pStyle w:val="TOC3"/>
        <w:tabs>
          <w:tab w:val="left" w:pos="1100"/>
        </w:tabs>
        <w:rPr>
          <w:rFonts w:asciiTheme="minorHAnsi" w:eastAsiaTheme="minorEastAsia" w:hAnsiTheme="minorHAnsi" w:cstheme="minorBidi"/>
          <w:noProof/>
          <w:sz w:val="24"/>
          <w:lang w:val="en-US"/>
        </w:rPr>
      </w:pPr>
      <w:r>
        <w:rPr>
          <w:noProof/>
        </w:rPr>
        <w:lastRenderedPageBreak/>
        <w:t>8.8.15</w:t>
      </w:r>
      <w:r>
        <w:rPr>
          <w:rFonts w:asciiTheme="minorHAnsi" w:eastAsiaTheme="minorEastAsia" w:hAnsiTheme="minorHAnsi" w:cstheme="minorBidi"/>
          <w:noProof/>
          <w:sz w:val="24"/>
          <w:lang w:val="en-US"/>
        </w:rPr>
        <w:tab/>
      </w:r>
      <w:r>
        <w:rPr>
          <w:noProof/>
        </w:rPr>
        <w:t>Names Group</w:t>
      </w:r>
      <w:r>
        <w:rPr>
          <w:noProof/>
        </w:rPr>
        <w:tab/>
      </w:r>
      <w:r>
        <w:rPr>
          <w:noProof/>
        </w:rPr>
        <w:fldChar w:fldCharType="begin"/>
      </w:r>
      <w:r>
        <w:rPr>
          <w:noProof/>
        </w:rPr>
        <w:instrText xml:space="preserve"> PAGEREF _Toc49458084 \h </w:instrText>
      </w:r>
      <w:r>
        <w:rPr>
          <w:noProof/>
        </w:rPr>
      </w:r>
      <w:r>
        <w:rPr>
          <w:noProof/>
        </w:rPr>
        <w:fldChar w:fldCharType="separate"/>
      </w:r>
      <w:r>
        <w:rPr>
          <w:noProof/>
        </w:rPr>
        <w:t>57</w:t>
      </w:r>
      <w:r>
        <w:rPr>
          <w:noProof/>
        </w:rPr>
        <w:fldChar w:fldCharType="end"/>
      </w:r>
    </w:p>
    <w:p w14:paraId="678A1C43" w14:textId="1F890AD6" w:rsidR="009205F8" w:rsidRDefault="009205F8">
      <w:pPr>
        <w:pStyle w:val="TOC3"/>
        <w:tabs>
          <w:tab w:val="left" w:pos="1100"/>
        </w:tabs>
        <w:rPr>
          <w:rFonts w:asciiTheme="minorHAnsi" w:eastAsiaTheme="minorEastAsia" w:hAnsiTheme="minorHAnsi" w:cstheme="minorBidi"/>
          <w:noProof/>
          <w:sz w:val="24"/>
          <w:lang w:val="en-US"/>
        </w:rPr>
      </w:pPr>
      <w:r>
        <w:rPr>
          <w:noProof/>
        </w:rPr>
        <w:t>8.8.16</w:t>
      </w:r>
      <w:r>
        <w:rPr>
          <w:rFonts w:asciiTheme="minorHAnsi" w:eastAsiaTheme="minorEastAsia" w:hAnsiTheme="minorHAnsi" w:cstheme="minorBidi"/>
          <w:noProof/>
          <w:sz w:val="24"/>
          <w:lang w:val="en-US"/>
        </w:rPr>
        <w:tab/>
      </w:r>
      <w:r>
        <w:rPr>
          <w:noProof/>
        </w:rPr>
        <w:t>Optics Group</w:t>
      </w:r>
      <w:r>
        <w:rPr>
          <w:noProof/>
        </w:rPr>
        <w:tab/>
      </w:r>
      <w:r>
        <w:rPr>
          <w:noProof/>
        </w:rPr>
        <w:fldChar w:fldCharType="begin"/>
      </w:r>
      <w:r>
        <w:rPr>
          <w:noProof/>
        </w:rPr>
        <w:instrText xml:space="preserve"> PAGEREF _Toc49458085 \h </w:instrText>
      </w:r>
      <w:r>
        <w:rPr>
          <w:noProof/>
        </w:rPr>
      </w:r>
      <w:r>
        <w:rPr>
          <w:noProof/>
        </w:rPr>
        <w:fldChar w:fldCharType="separate"/>
      </w:r>
      <w:r>
        <w:rPr>
          <w:noProof/>
        </w:rPr>
        <w:t>58</w:t>
      </w:r>
      <w:r>
        <w:rPr>
          <w:noProof/>
        </w:rPr>
        <w:fldChar w:fldCharType="end"/>
      </w:r>
    </w:p>
    <w:p w14:paraId="386B21A3" w14:textId="517C3AC7" w:rsidR="009205F8" w:rsidRDefault="009205F8">
      <w:pPr>
        <w:pStyle w:val="TOC3"/>
        <w:tabs>
          <w:tab w:val="left" w:pos="1100"/>
        </w:tabs>
        <w:rPr>
          <w:rFonts w:asciiTheme="minorHAnsi" w:eastAsiaTheme="minorEastAsia" w:hAnsiTheme="minorHAnsi" w:cstheme="minorBidi"/>
          <w:noProof/>
          <w:sz w:val="24"/>
          <w:lang w:val="en-US"/>
        </w:rPr>
      </w:pPr>
      <w:r>
        <w:rPr>
          <w:noProof/>
        </w:rPr>
        <w:t>8.8.17</w:t>
      </w:r>
      <w:r>
        <w:rPr>
          <w:rFonts w:asciiTheme="minorHAnsi" w:eastAsiaTheme="minorEastAsia" w:hAnsiTheme="minorHAnsi" w:cstheme="minorBidi"/>
          <w:noProof/>
          <w:sz w:val="24"/>
          <w:lang w:val="en-US"/>
        </w:rPr>
        <w:tab/>
      </w:r>
      <w:r>
        <w:rPr>
          <w:noProof/>
        </w:rPr>
        <w:t>PDFs Group</w:t>
      </w:r>
      <w:r>
        <w:rPr>
          <w:noProof/>
        </w:rPr>
        <w:tab/>
      </w:r>
      <w:r>
        <w:rPr>
          <w:noProof/>
        </w:rPr>
        <w:fldChar w:fldCharType="begin"/>
      </w:r>
      <w:r>
        <w:rPr>
          <w:noProof/>
        </w:rPr>
        <w:instrText xml:space="preserve"> PAGEREF _Toc49458086 \h </w:instrText>
      </w:r>
      <w:r>
        <w:rPr>
          <w:noProof/>
        </w:rPr>
      </w:r>
      <w:r>
        <w:rPr>
          <w:noProof/>
        </w:rPr>
        <w:fldChar w:fldCharType="separate"/>
      </w:r>
      <w:r>
        <w:rPr>
          <w:noProof/>
        </w:rPr>
        <w:t>58</w:t>
      </w:r>
      <w:r>
        <w:rPr>
          <w:noProof/>
        </w:rPr>
        <w:fldChar w:fldCharType="end"/>
      </w:r>
    </w:p>
    <w:p w14:paraId="00F64841" w14:textId="372E996C" w:rsidR="009205F8" w:rsidRDefault="009205F8">
      <w:pPr>
        <w:pStyle w:val="TOC3"/>
        <w:tabs>
          <w:tab w:val="left" w:pos="1100"/>
        </w:tabs>
        <w:rPr>
          <w:rFonts w:asciiTheme="minorHAnsi" w:eastAsiaTheme="minorEastAsia" w:hAnsiTheme="minorHAnsi" w:cstheme="minorBidi"/>
          <w:noProof/>
          <w:sz w:val="24"/>
          <w:lang w:val="en-US"/>
        </w:rPr>
      </w:pPr>
      <w:r>
        <w:rPr>
          <w:noProof/>
        </w:rPr>
        <w:t>8.8.18</w:t>
      </w:r>
      <w:r>
        <w:rPr>
          <w:rFonts w:asciiTheme="minorHAnsi" w:eastAsiaTheme="minorEastAsia" w:hAnsiTheme="minorHAnsi" w:cstheme="minorBidi"/>
          <w:noProof/>
          <w:sz w:val="24"/>
          <w:lang w:val="en-US"/>
        </w:rPr>
        <w:tab/>
      </w:r>
      <w:r>
        <w:rPr>
          <w:noProof/>
        </w:rPr>
        <w:t>Personnel Group</w:t>
      </w:r>
      <w:r>
        <w:rPr>
          <w:noProof/>
        </w:rPr>
        <w:tab/>
      </w:r>
      <w:r>
        <w:rPr>
          <w:noProof/>
        </w:rPr>
        <w:fldChar w:fldCharType="begin"/>
      </w:r>
      <w:r>
        <w:rPr>
          <w:noProof/>
        </w:rPr>
        <w:instrText xml:space="preserve"> PAGEREF _Toc49458087 \h </w:instrText>
      </w:r>
      <w:r>
        <w:rPr>
          <w:noProof/>
        </w:rPr>
      </w:r>
      <w:r>
        <w:rPr>
          <w:noProof/>
        </w:rPr>
        <w:fldChar w:fldCharType="separate"/>
      </w:r>
      <w:r>
        <w:rPr>
          <w:noProof/>
        </w:rPr>
        <w:t>58</w:t>
      </w:r>
      <w:r>
        <w:rPr>
          <w:noProof/>
        </w:rPr>
        <w:fldChar w:fldCharType="end"/>
      </w:r>
    </w:p>
    <w:p w14:paraId="033E9785" w14:textId="73F354F3" w:rsidR="009205F8" w:rsidRDefault="009205F8">
      <w:pPr>
        <w:pStyle w:val="TOC3"/>
        <w:tabs>
          <w:tab w:val="left" w:pos="1100"/>
        </w:tabs>
        <w:rPr>
          <w:rFonts w:asciiTheme="minorHAnsi" w:eastAsiaTheme="minorEastAsia" w:hAnsiTheme="minorHAnsi" w:cstheme="minorBidi"/>
          <w:noProof/>
          <w:sz w:val="24"/>
          <w:lang w:val="en-US"/>
        </w:rPr>
      </w:pPr>
      <w:r>
        <w:rPr>
          <w:noProof/>
        </w:rPr>
        <w:t>8.8.19</w:t>
      </w:r>
      <w:r>
        <w:rPr>
          <w:rFonts w:asciiTheme="minorHAnsi" w:eastAsiaTheme="minorEastAsia" w:hAnsiTheme="minorHAnsi" w:cstheme="minorBidi"/>
          <w:noProof/>
          <w:sz w:val="24"/>
          <w:lang w:val="en-US"/>
        </w:rPr>
        <w:tab/>
      </w:r>
      <w:r>
        <w:rPr>
          <w:noProof/>
        </w:rPr>
        <w:t>Pictures Group</w:t>
      </w:r>
      <w:r>
        <w:rPr>
          <w:noProof/>
        </w:rPr>
        <w:tab/>
      </w:r>
      <w:r>
        <w:rPr>
          <w:noProof/>
        </w:rPr>
        <w:fldChar w:fldCharType="begin"/>
      </w:r>
      <w:r>
        <w:rPr>
          <w:noProof/>
        </w:rPr>
        <w:instrText xml:space="preserve"> PAGEREF _Toc49458088 \h </w:instrText>
      </w:r>
      <w:r>
        <w:rPr>
          <w:noProof/>
        </w:rPr>
      </w:r>
      <w:r>
        <w:rPr>
          <w:noProof/>
        </w:rPr>
        <w:fldChar w:fldCharType="separate"/>
      </w:r>
      <w:r>
        <w:rPr>
          <w:noProof/>
        </w:rPr>
        <w:t>58</w:t>
      </w:r>
      <w:r>
        <w:rPr>
          <w:noProof/>
        </w:rPr>
        <w:fldChar w:fldCharType="end"/>
      </w:r>
    </w:p>
    <w:p w14:paraId="13477BBF" w14:textId="5147EA1E" w:rsidR="009205F8" w:rsidRDefault="009205F8">
      <w:pPr>
        <w:pStyle w:val="TOC3"/>
        <w:tabs>
          <w:tab w:val="left" w:pos="1100"/>
        </w:tabs>
        <w:rPr>
          <w:rFonts w:asciiTheme="minorHAnsi" w:eastAsiaTheme="minorEastAsia" w:hAnsiTheme="minorHAnsi" w:cstheme="minorBidi"/>
          <w:noProof/>
          <w:sz w:val="24"/>
          <w:lang w:val="en-US"/>
        </w:rPr>
      </w:pPr>
      <w:r>
        <w:rPr>
          <w:noProof/>
        </w:rPr>
        <w:t>8.8.20</w:t>
      </w:r>
      <w:r>
        <w:rPr>
          <w:rFonts w:asciiTheme="minorHAnsi" w:eastAsiaTheme="minorEastAsia" w:hAnsiTheme="minorHAnsi" w:cstheme="minorBidi"/>
          <w:noProof/>
          <w:sz w:val="24"/>
          <w:lang w:val="en-US"/>
        </w:rPr>
        <w:tab/>
      </w:r>
      <w:r>
        <w:rPr>
          <w:noProof/>
        </w:rPr>
        <w:t>Processing Group</w:t>
      </w:r>
      <w:r>
        <w:rPr>
          <w:noProof/>
        </w:rPr>
        <w:tab/>
      </w:r>
      <w:r>
        <w:rPr>
          <w:noProof/>
        </w:rPr>
        <w:fldChar w:fldCharType="begin"/>
      </w:r>
      <w:r>
        <w:rPr>
          <w:noProof/>
        </w:rPr>
        <w:instrText xml:space="preserve"> PAGEREF _Toc49458089 \h </w:instrText>
      </w:r>
      <w:r>
        <w:rPr>
          <w:noProof/>
        </w:rPr>
      </w:r>
      <w:r>
        <w:rPr>
          <w:noProof/>
        </w:rPr>
        <w:fldChar w:fldCharType="separate"/>
      </w:r>
      <w:r>
        <w:rPr>
          <w:noProof/>
        </w:rPr>
        <w:t>59</w:t>
      </w:r>
      <w:r>
        <w:rPr>
          <w:noProof/>
        </w:rPr>
        <w:fldChar w:fldCharType="end"/>
      </w:r>
    </w:p>
    <w:p w14:paraId="386316BA" w14:textId="2F24C64D" w:rsidR="009205F8" w:rsidRDefault="009205F8">
      <w:pPr>
        <w:pStyle w:val="TOC3"/>
        <w:tabs>
          <w:tab w:val="left" w:pos="1100"/>
        </w:tabs>
        <w:rPr>
          <w:rFonts w:asciiTheme="minorHAnsi" w:eastAsiaTheme="minorEastAsia" w:hAnsiTheme="minorHAnsi" w:cstheme="minorBidi"/>
          <w:noProof/>
          <w:sz w:val="24"/>
          <w:lang w:val="en-US"/>
        </w:rPr>
      </w:pPr>
      <w:r w:rsidRPr="00F659A9">
        <w:rPr>
          <w:noProof/>
          <w:lang w:val="en-US"/>
        </w:rPr>
        <w:t>8.8.21</w:t>
      </w:r>
      <w:r>
        <w:rPr>
          <w:rFonts w:asciiTheme="minorHAnsi" w:eastAsiaTheme="minorEastAsia" w:hAnsiTheme="minorHAnsi" w:cstheme="minorBidi"/>
          <w:noProof/>
          <w:sz w:val="24"/>
          <w:lang w:val="en-US"/>
        </w:rPr>
        <w:tab/>
      </w:r>
      <w:r w:rsidRPr="00F659A9">
        <w:rPr>
          <w:noProof/>
          <w:lang w:val="en-US"/>
        </w:rPr>
        <w:t>Sampling</w:t>
      </w:r>
      <w:r>
        <w:rPr>
          <w:noProof/>
        </w:rPr>
        <w:tab/>
      </w:r>
      <w:r>
        <w:rPr>
          <w:noProof/>
        </w:rPr>
        <w:fldChar w:fldCharType="begin"/>
      </w:r>
      <w:r>
        <w:rPr>
          <w:noProof/>
        </w:rPr>
        <w:instrText xml:space="preserve"> PAGEREF _Toc49458090 \h </w:instrText>
      </w:r>
      <w:r>
        <w:rPr>
          <w:noProof/>
        </w:rPr>
      </w:r>
      <w:r>
        <w:rPr>
          <w:noProof/>
        </w:rPr>
        <w:fldChar w:fldCharType="separate"/>
      </w:r>
      <w:r>
        <w:rPr>
          <w:noProof/>
        </w:rPr>
        <w:t>61</w:t>
      </w:r>
      <w:r>
        <w:rPr>
          <w:noProof/>
        </w:rPr>
        <w:fldChar w:fldCharType="end"/>
      </w:r>
    </w:p>
    <w:p w14:paraId="4C6BC1F0" w14:textId="01D4EE98" w:rsidR="009205F8" w:rsidRDefault="009205F8">
      <w:pPr>
        <w:pStyle w:val="TOC3"/>
        <w:tabs>
          <w:tab w:val="left" w:pos="1100"/>
        </w:tabs>
        <w:rPr>
          <w:rFonts w:asciiTheme="minorHAnsi" w:eastAsiaTheme="minorEastAsia" w:hAnsiTheme="minorHAnsi" w:cstheme="minorBidi"/>
          <w:noProof/>
          <w:sz w:val="24"/>
          <w:lang w:val="en-US"/>
        </w:rPr>
      </w:pPr>
      <w:r>
        <w:rPr>
          <w:noProof/>
        </w:rPr>
        <w:t>8.8.22</w:t>
      </w:r>
      <w:r>
        <w:rPr>
          <w:rFonts w:asciiTheme="minorHAnsi" w:eastAsiaTheme="minorEastAsia" w:hAnsiTheme="minorHAnsi" w:cstheme="minorBidi"/>
          <w:noProof/>
          <w:sz w:val="24"/>
          <w:lang w:val="en-US"/>
        </w:rPr>
        <w:tab/>
      </w:r>
      <w:r>
        <w:rPr>
          <w:noProof/>
        </w:rPr>
        <w:t>Sampling Design Group</w:t>
      </w:r>
      <w:r>
        <w:rPr>
          <w:noProof/>
        </w:rPr>
        <w:tab/>
      </w:r>
      <w:r>
        <w:rPr>
          <w:noProof/>
        </w:rPr>
        <w:fldChar w:fldCharType="begin"/>
      </w:r>
      <w:r>
        <w:rPr>
          <w:noProof/>
        </w:rPr>
        <w:instrText xml:space="preserve"> PAGEREF _Toc49458091 \h </w:instrText>
      </w:r>
      <w:r>
        <w:rPr>
          <w:noProof/>
        </w:rPr>
      </w:r>
      <w:r>
        <w:rPr>
          <w:noProof/>
        </w:rPr>
        <w:fldChar w:fldCharType="separate"/>
      </w:r>
      <w:r>
        <w:rPr>
          <w:noProof/>
        </w:rPr>
        <w:t>63</w:t>
      </w:r>
      <w:r>
        <w:rPr>
          <w:noProof/>
        </w:rPr>
        <w:fldChar w:fldCharType="end"/>
      </w:r>
    </w:p>
    <w:p w14:paraId="5CFBE69B" w14:textId="5C463CD3" w:rsidR="009205F8" w:rsidRDefault="009205F8">
      <w:pPr>
        <w:pStyle w:val="TOC3"/>
        <w:tabs>
          <w:tab w:val="left" w:pos="1100"/>
        </w:tabs>
        <w:rPr>
          <w:rFonts w:asciiTheme="minorHAnsi" w:eastAsiaTheme="minorEastAsia" w:hAnsiTheme="minorHAnsi" w:cstheme="minorBidi"/>
          <w:noProof/>
          <w:sz w:val="24"/>
          <w:lang w:val="en-US"/>
        </w:rPr>
      </w:pPr>
      <w:r>
        <w:rPr>
          <w:noProof/>
        </w:rPr>
        <w:t>8.8.23</w:t>
      </w:r>
      <w:r>
        <w:rPr>
          <w:rFonts w:asciiTheme="minorHAnsi" w:eastAsiaTheme="minorEastAsia" w:hAnsiTheme="minorHAnsi" w:cstheme="minorBidi"/>
          <w:noProof/>
          <w:sz w:val="24"/>
          <w:lang w:val="en-US"/>
        </w:rPr>
        <w:tab/>
      </w:r>
      <w:r>
        <w:rPr>
          <w:noProof/>
        </w:rPr>
        <w:t>Scientific References Group</w:t>
      </w:r>
      <w:r>
        <w:rPr>
          <w:noProof/>
        </w:rPr>
        <w:tab/>
      </w:r>
      <w:r>
        <w:rPr>
          <w:noProof/>
        </w:rPr>
        <w:fldChar w:fldCharType="begin"/>
      </w:r>
      <w:r>
        <w:rPr>
          <w:noProof/>
        </w:rPr>
        <w:instrText xml:space="preserve"> PAGEREF _Toc49458092 \h </w:instrText>
      </w:r>
      <w:r>
        <w:rPr>
          <w:noProof/>
        </w:rPr>
      </w:r>
      <w:r>
        <w:rPr>
          <w:noProof/>
        </w:rPr>
        <w:fldChar w:fldCharType="separate"/>
      </w:r>
      <w:r>
        <w:rPr>
          <w:noProof/>
        </w:rPr>
        <w:t>63</w:t>
      </w:r>
      <w:r>
        <w:rPr>
          <w:noProof/>
        </w:rPr>
        <w:fldChar w:fldCharType="end"/>
      </w:r>
    </w:p>
    <w:p w14:paraId="46CAC105" w14:textId="5D8E2FED" w:rsidR="009205F8" w:rsidRDefault="009205F8">
      <w:pPr>
        <w:pStyle w:val="TOC3"/>
        <w:tabs>
          <w:tab w:val="left" w:pos="1100"/>
        </w:tabs>
        <w:rPr>
          <w:rFonts w:asciiTheme="minorHAnsi" w:eastAsiaTheme="minorEastAsia" w:hAnsiTheme="minorHAnsi" w:cstheme="minorBidi"/>
          <w:noProof/>
          <w:sz w:val="24"/>
          <w:lang w:val="en-US"/>
        </w:rPr>
      </w:pPr>
      <w:r>
        <w:rPr>
          <w:noProof/>
        </w:rPr>
        <w:t>8.8.24</w:t>
      </w:r>
      <w:r>
        <w:rPr>
          <w:rFonts w:asciiTheme="minorHAnsi" w:eastAsiaTheme="minorEastAsia" w:hAnsiTheme="minorHAnsi" w:cstheme="minorBidi"/>
          <w:noProof/>
          <w:sz w:val="24"/>
          <w:lang w:val="en-US"/>
        </w:rPr>
        <w:tab/>
      </w:r>
      <w:r>
        <w:rPr>
          <w:noProof/>
        </w:rPr>
        <w:t>Soil Parameters Group</w:t>
      </w:r>
      <w:r>
        <w:rPr>
          <w:noProof/>
        </w:rPr>
        <w:tab/>
      </w:r>
      <w:r>
        <w:rPr>
          <w:noProof/>
        </w:rPr>
        <w:fldChar w:fldCharType="begin"/>
      </w:r>
      <w:r>
        <w:rPr>
          <w:noProof/>
        </w:rPr>
        <w:instrText xml:space="preserve"> PAGEREF _Toc49458093 \h </w:instrText>
      </w:r>
      <w:r>
        <w:rPr>
          <w:noProof/>
        </w:rPr>
      </w:r>
      <w:r>
        <w:rPr>
          <w:noProof/>
        </w:rPr>
        <w:fldChar w:fldCharType="separate"/>
      </w:r>
      <w:r>
        <w:rPr>
          <w:noProof/>
        </w:rPr>
        <w:t>64</w:t>
      </w:r>
      <w:r>
        <w:rPr>
          <w:noProof/>
        </w:rPr>
        <w:fldChar w:fldCharType="end"/>
      </w:r>
    </w:p>
    <w:p w14:paraId="6B5BA831" w14:textId="7AE542E4" w:rsidR="009205F8" w:rsidRDefault="009205F8">
      <w:pPr>
        <w:pStyle w:val="TOC3"/>
        <w:tabs>
          <w:tab w:val="left" w:pos="1100"/>
        </w:tabs>
        <w:rPr>
          <w:rFonts w:asciiTheme="minorHAnsi" w:eastAsiaTheme="minorEastAsia" w:hAnsiTheme="minorHAnsi" w:cstheme="minorBidi"/>
          <w:noProof/>
          <w:sz w:val="24"/>
          <w:lang w:val="en-US"/>
        </w:rPr>
      </w:pPr>
      <w:r>
        <w:rPr>
          <w:noProof/>
        </w:rPr>
        <w:t>8.8.25</w:t>
      </w:r>
      <w:r>
        <w:rPr>
          <w:rFonts w:asciiTheme="minorHAnsi" w:eastAsiaTheme="minorEastAsia" w:hAnsiTheme="minorHAnsi" w:cstheme="minorBidi"/>
          <w:noProof/>
          <w:sz w:val="24"/>
          <w:lang w:val="en-US"/>
        </w:rPr>
        <w:tab/>
      </w:r>
      <w:r>
        <w:rPr>
          <w:noProof/>
        </w:rPr>
        <w:t>Vegetation Biophysical Variables</w:t>
      </w:r>
      <w:r>
        <w:rPr>
          <w:noProof/>
        </w:rPr>
        <w:tab/>
      </w:r>
      <w:r>
        <w:rPr>
          <w:noProof/>
        </w:rPr>
        <w:fldChar w:fldCharType="begin"/>
      </w:r>
      <w:r>
        <w:rPr>
          <w:noProof/>
        </w:rPr>
        <w:instrText xml:space="preserve"> PAGEREF _Toc49458094 \h </w:instrText>
      </w:r>
      <w:r>
        <w:rPr>
          <w:noProof/>
        </w:rPr>
      </w:r>
      <w:r>
        <w:rPr>
          <w:noProof/>
        </w:rPr>
        <w:fldChar w:fldCharType="separate"/>
      </w:r>
      <w:r>
        <w:rPr>
          <w:noProof/>
        </w:rPr>
        <w:t>65</w:t>
      </w:r>
      <w:r>
        <w:rPr>
          <w:noProof/>
        </w:rPr>
        <w:fldChar w:fldCharType="end"/>
      </w:r>
    </w:p>
    <w:p w14:paraId="365055AA" w14:textId="3216C2DC" w:rsidR="009205F8" w:rsidRDefault="009205F8">
      <w:pPr>
        <w:pStyle w:val="TOC1"/>
        <w:tabs>
          <w:tab w:val="left" w:pos="440"/>
        </w:tabs>
        <w:rPr>
          <w:rFonts w:asciiTheme="minorHAnsi" w:eastAsiaTheme="minorEastAsia" w:hAnsiTheme="minorHAnsi" w:cstheme="minorBidi"/>
          <w:b w:val="0"/>
          <w:noProof/>
          <w:lang w:val="en-US"/>
        </w:rPr>
      </w:pPr>
      <w:r>
        <w:rPr>
          <w:noProof/>
        </w:rPr>
        <w:t>9</w:t>
      </w:r>
      <w:r>
        <w:rPr>
          <w:rFonts w:asciiTheme="minorHAnsi" w:eastAsiaTheme="minorEastAsia" w:hAnsiTheme="minorHAnsi" w:cstheme="minorBidi"/>
          <w:b w:val="0"/>
          <w:noProof/>
          <w:lang w:val="en-US"/>
        </w:rPr>
        <w:tab/>
      </w:r>
      <w:r>
        <w:rPr>
          <w:noProof/>
        </w:rPr>
        <w:t>Data Input</w:t>
      </w:r>
      <w:r>
        <w:rPr>
          <w:noProof/>
        </w:rPr>
        <w:tab/>
      </w:r>
      <w:r>
        <w:rPr>
          <w:noProof/>
        </w:rPr>
        <w:fldChar w:fldCharType="begin"/>
      </w:r>
      <w:r>
        <w:rPr>
          <w:noProof/>
        </w:rPr>
        <w:instrText xml:space="preserve"> PAGEREF _Toc49458095 \h </w:instrText>
      </w:r>
      <w:r>
        <w:rPr>
          <w:noProof/>
        </w:rPr>
      </w:r>
      <w:r>
        <w:rPr>
          <w:noProof/>
        </w:rPr>
        <w:fldChar w:fldCharType="separate"/>
      </w:r>
      <w:r>
        <w:rPr>
          <w:noProof/>
        </w:rPr>
        <w:t>67</w:t>
      </w:r>
      <w:r>
        <w:rPr>
          <w:noProof/>
        </w:rPr>
        <w:fldChar w:fldCharType="end"/>
      </w:r>
    </w:p>
    <w:p w14:paraId="42F329F5" w14:textId="490F412A" w:rsidR="009205F8" w:rsidRDefault="009205F8">
      <w:pPr>
        <w:pStyle w:val="TOC2"/>
        <w:tabs>
          <w:tab w:val="left" w:pos="660"/>
        </w:tabs>
        <w:rPr>
          <w:rFonts w:asciiTheme="minorHAnsi" w:eastAsiaTheme="minorEastAsia" w:hAnsiTheme="minorHAnsi" w:cstheme="minorBidi"/>
          <w:noProof/>
          <w:sz w:val="24"/>
          <w:lang w:val="en-US"/>
        </w:rPr>
      </w:pPr>
      <w:r>
        <w:rPr>
          <w:noProof/>
        </w:rPr>
        <w:t>9.1</w:t>
      </w:r>
      <w:r>
        <w:rPr>
          <w:rFonts w:asciiTheme="minorHAnsi" w:eastAsiaTheme="minorEastAsia" w:hAnsiTheme="minorHAnsi" w:cstheme="minorBidi"/>
          <w:noProof/>
          <w:sz w:val="24"/>
          <w:lang w:val="en-US"/>
        </w:rPr>
        <w:tab/>
      </w:r>
      <w:r>
        <w:rPr>
          <w:noProof/>
        </w:rPr>
        <w:t>Overview of SPECCHIO Data Loading</w:t>
      </w:r>
      <w:r>
        <w:rPr>
          <w:noProof/>
        </w:rPr>
        <w:tab/>
      </w:r>
      <w:r>
        <w:rPr>
          <w:noProof/>
        </w:rPr>
        <w:fldChar w:fldCharType="begin"/>
      </w:r>
      <w:r>
        <w:rPr>
          <w:noProof/>
        </w:rPr>
        <w:instrText xml:space="preserve"> PAGEREF _Toc49458096 \h </w:instrText>
      </w:r>
      <w:r>
        <w:rPr>
          <w:noProof/>
        </w:rPr>
      </w:r>
      <w:r>
        <w:rPr>
          <w:noProof/>
        </w:rPr>
        <w:fldChar w:fldCharType="separate"/>
      </w:r>
      <w:r>
        <w:rPr>
          <w:noProof/>
        </w:rPr>
        <w:t>67</w:t>
      </w:r>
      <w:r>
        <w:rPr>
          <w:noProof/>
        </w:rPr>
        <w:fldChar w:fldCharType="end"/>
      </w:r>
    </w:p>
    <w:p w14:paraId="059D759F" w14:textId="2CA75864" w:rsidR="009205F8" w:rsidRDefault="009205F8">
      <w:pPr>
        <w:pStyle w:val="TOC2"/>
        <w:tabs>
          <w:tab w:val="left" w:pos="660"/>
        </w:tabs>
        <w:rPr>
          <w:rFonts w:asciiTheme="minorHAnsi" w:eastAsiaTheme="minorEastAsia" w:hAnsiTheme="minorHAnsi" w:cstheme="minorBidi"/>
          <w:noProof/>
          <w:sz w:val="24"/>
          <w:lang w:val="en-US"/>
        </w:rPr>
      </w:pPr>
      <w:r>
        <w:rPr>
          <w:noProof/>
        </w:rPr>
        <w:t>9.2</w:t>
      </w:r>
      <w:r>
        <w:rPr>
          <w:rFonts w:asciiTheme="minorHAnsi" w:eastAsiaTheme="minorEastAsia" w:hAnsiTheme="minorHAnsi" w:cstheme="minorBidi"/>
          <w:noProof/>
          <w:sz w:val="24"/>
          <w:lang w:val="en-US"/>
        </w:rPr>
        <w:tab/>
      </w:r>
      <w:r>
        <w:rPr>
          <w:noProof/>
        </w:rPr>
        <w:t>Creating a new Campaign</w:t>
      </w:r>
      <w:r>
        <w:rPr>
          <w:noProof/>
        </w:rPr>
        <w:tab/>
      </w:r>
      <w:r>
        <w:rPr>
          <w:noProof/>
        </w:rPr>
        <w:fldChar w:fldCharType="begin"/>
      </w:r>
      <w:r>
        <w:rPr>
          <w:noProof/>
        </w:rPr>
        <w:instrText xml:space="preserve"> PAGEREF _Toc49458097 \h </w:instrText>
      </w:r>
      <w:r>
        <w:rPr>
          <w:noProof/>
        </w:rPr>
      </w:r>
      <w:r>
        <w:rPr>
          <w:noProof/>
        </w:rPr>
        <w:fldChar w:fldCharType="separate"/>
      </w:r>
      <w:r>
        <w:rPr>
          <w:noProof/>
        </w:rPr>
        <w:t>67</w:t>
      </w:r>
      <w:r>
        <w:rPr>
          <w:noProof/>
        </w:rPr>
        <w:fldChar w:fldCharType="end"/>
      </w:r>
    </w:p>
    <w:p w14:paraId="04B61188" w14:textId="08748B0C" w:rsidR="009205F8" w:rsidRDefault="009205F8">
      <w:pPr>
        <w:pStyle w:val="TOC2"/>
        <w:tabs>
          <w:tab w:val="left" w:pos="660"/>
        </w:tabs>
        <w:rPr>
          <w:rFonts w:asciiTheme="minorHAnsi" w:eastAsiaTheme="minorEastAsia" w:hAnsiTheme="minorHAnsi" w:cstheme="minorBidi"/>
          <w:noProof/>
          <w:sz w:val="24"/>
          <w:lang w:val="en-US"/>
        </w:rPr>
      </w:pPr>
      <w:r>
        <w:rPr>
          <w:noProof/>
        </w:rPr>
        <w:t>9.3</w:t>
      </w:r>
      <w:r>
        <w:rPr>
          <w:rFonts w:asciiTheme="minorHAnsi" w:eastAsiaTheme="minorEastAsia" w:hAnsiTheme="minorHAnsi" w:cstheme="minorBidi"/>
          <w:noProof/>
          <w:sz w:val="24"/>
          <w:lang w:val="en-US"/>
        </w:rPr>
        <w:tab/>
      </w:r>
      <w:r>
        <w:rPr>
          <w:noProof/>
        </w:rPr>
        <w:t>Loading Campaign Spectral Data</w:t>
      </w:r>
      <w:r>
        <w:rPr>
          <w:noProof/>
        </w:rPr>
        <w:tab/>
      </w:r>
      <w:r>
        <w:rPr>
          <w:noProof/>
        </w:rPr>
        <w:fldChar w:fldCharType="begin"/>
      </w:r>
      <w:r>
        <w:rPr>
          <w:noProof/>
        </w:rPr>
        <w:instrText xml:space="preserve"> PAGEREF _Toc49458098 \h </w:instrText>
      </w:r>
      <w:r>
        <w:rPr>
          <w:noProof/>
        </w:rPr>
      </w:r>
      <w:r>
        <w:rPr>
          <w:noProof/>
        </w:rPr>
        <w:fldChar w:fldCharType="separate"/>
      </w:r>
      <w:r>
        <w:rPr>
          <w:noProof/>
        </w:rPr>
        <w:t>68</w:t>
      </w:r>
      <w:r>
        <w:rPr>
          <w:noProof/>
        </w:rPr>
        <w:fldChar w:fldCharType="end"/>
      </w:r>
    </w:p>
    <w:p w14:paraId="57CB4DCB" w14:textId="504160F5" w:rsidR="009205F8" w:rsidRDefault="009205F8">
      <w:pPr>
        <w:pStyle w:val="TOC3"/>
        <w:tabs>
          <w:tab w:val="left" w:pos="1100"/>
        </w:tabs>
        <w:rPr>
          <w:rFonts w:asciiTheme="minorHAnsi" w:eastAsiaTheme="minorEastAsia" w:hAnsiTheme="minorHAnsi" w:cstheme="minorBidi"/>
          <w:noProof/>
          <w:sz w:val="24"/>
          <w:lang w:val="en-US"/>
        </w:rPr>
      </w:pPr>
      <w:r>
        <w:rPr>
          <w:noProof/>
        </w:rPr>
        <w:t>9.3.1</w:t>
      </w:r>
      <w:r>
        <w:rPr>
          <w:rFonts w:asciiTheme="minorHAnsi" w:eastAsiaTheme="minorEastAsia" w:hAnsiTheme="minorHAnsi" w:cstheme="minorBidi"/>
          <w:noProof/>
          <w:sz w:val="24"/>
          <w:lang w:val="en-US"/>
        </w:rPr>
        <w:tab/>
      </w:r>
      <w:r>
        <w:rPr>
          <w:noProof/>
        </w:rPr>
        <w:t>Instrument and Sensor selection</w:t>
      </w:r>
      <w:r>
        <w:rPr>
          <w:noProof/>
        </w:rPr>
        <w:tab/>
      </w:r>
      <w:r>
        <w:rPr>
          <w:noProof/>
        </w:rPr>
        <w:fldChar w:fldCharType="begin"/>
      </w:r>
      <w:r>
        <w:rPr>
          <w:noProof/>
        </w:rPr>
        <w:instrText xml:space="preserve"> PAGEREF _Toc49458099 \h </w:instrText>
      </w:r>
      <w:r>
        <w:rPr>
          <w:noProof/>
        </w:rPr>
      </w:r>
      <w:r>
        <w:rPr>
          <w:noProof/>
        </w:rPr>
        <w:fldChar w:fldCharType="separate"/>
      </w:r>
      <w:r>
        <w:rPr>
          <w:noProof/>
        </w:rPr>
        <w:t>70</w:t>
      </w:r>
      <w:r>
        <w:rPr>
          <w:noProof/>
        </w:rPr>
        <w:fldChar w:fldCharType="end"/>
      </w:r>
    </w:p>
    <w:p w14:paraId="2D745836" w14:textId="03FA2313" w:rsidR="009205F8" w:rsidRDefault="009205F8">
      <w:pPr>
        <w:pStyle w:val="TOC3"/>
        <w:tabs>
          <w:tab w:val="left" w:pos="1100"/>
        </w:tabs>
        <w:rPr>
          <w:rFonts w:asciiTheme="minorHAnsi" w:eastAsiaTheme="minorEastAsia" w:hAnsiTheme="minorHAnsi" w:cstheme="minorBidi"/>
          <w:noProof/>
          <w:sz w:val="24"/>
          <w:lang w:val="en-US"/>
        </w:rPr>
      </w:pPr>
      <w:r>
        <w:rPr>
          <w:noProof/>
        </w:rPr>
        <w:t>9.3.2</w:t>
      </w:r>
      <w:r>
        <w:rPr>
          <w:rFonts w:asciiTheme="minorHAnsi" w:eastAsiaTheme="minorEastAsia" w:hAnsiTheme="minorHAnsi" w:cstheme="minorBidi"/>
          <w:noProof/>
          <w:sz w:val="24"/>
          <w:lang w:val="en-US"/>
        </w:rPr>
        <w:tab/>
      </w:r>
      <w:r>
        <w:rPr>
          <w:noProof/>
        </w:rPr>
        <w:t>Reference Panel selection</w:t>
      </w:r>
      <w:r>
        <w:rPr>
          <w:noProof/>
        </w:rPr>
        <w:tab/>
      </w:r>
      <w:r>
        <w:rPr>
          <w:noProof/>
        </w:rPr>
        <w:fldChar w:fldCharType="begin"/>
      </w:r>
      <w:r>
        <w:rPr>
          <w:noProof/>
        </w:rPr>
        <w:instrText xml:space="preserve"> PAGEREF _Toc49458100 \h </w:instrText>
      </w:r>
      <w:r>
        <w:rPr>
          <w:noProof/>
        </w:rPr>
      </w:r>
      <w:r>
        <w:rPr>
          <w:noProof/>
        </w:rPr>
        <w:fldChar w:fldCharType="separate"/>
      </w:r>
      <w:r>
        <w:rPr>
          <w:noProof/>
        </w:rPr>
        <w:t>70</w:t>
      </w:r>
      <w:r>
        <w:rPr>
          <w:noProof/>
        </w:rPr>
        <w:fldChar w:fldCharType="end"/>
      </w:r>
    </w:p>
    <w:p w14:paraId="6368E5EF" w14:textId="154BFAF4" w:rsidR="009205F8" w:rsidRDefault="009205F8">
      <w:pPr>
        <w:pStyle w:val="TOC3"/>
        <w:tabs>
          <w:tab w:val="left" w:pos="1100"/>
        </w:tabs>
        <w:rPr>
          <w:rFonts w:asciiTheme="minorHAnsi" w:eastAsiaTheme="minorEastAsia" w:hAnsiTheme="minorHAnsi" w:cstheme="minorBidi"/>
          <w:noProof/>
          <w:sz w:val="24"/>
          <w:lang w:val="en-US"/>
        </w:rPr>
      </w:pPr>
      <w:r>
        <w:rPr>
          <w:noProof/>
        </w:rPr>
        <w:t>9.3.3</w:t>
      </w:r>
      <w:r>
        <w:rPr>
          <w:rFonts w:asciiTheme="minorHAnsi" w:eastAsiaTheme="minorEastAsia" w:hAnsiTheme="minorHAnsi" w:cstheme="minorBidi"/>
          <w:noProof/>
          <w:sz w:val="24"/>
          <w:lang w:val="en-US"/>
        </w:rPr>
        <w:tab/>
      </w:r>
      <w:r>
        <w:rPr>
          <w:noProof/>
        </w:rPr>
        <w:t>Handling Spectrum upload errors</w:t>
      </w:r>
      <w:r>
        <w:rPr>
          <w:noProof/>
        </w:rPr>
        <w:tab/>
      </w:r>
      <w:r>
        <w:rPr>
          <w:noProof/>
        </w:rPr>
        <w:fldChar w:fldCharType="begin"/>
      </w:r>
      <w:r>
        <w:rPr>
          <w:noProof/>
        </w:rPr>
        <w:instrText xml:space="preserve"> PAGEREF _Toc49458101 \h </w:instrText>
      </w:r>
      <w:r>
        <w:rPr>
          <w:noProof/>
        </w:rPr>
      </w:r>
      <w:r>
        <w:rPr>
          <w:noProof/>
        </w:rPr>
        <w:fldChar w:fldCharType="separate"/>
      </w:r>
      <w:r>
        <w:rPr>
          <w:noProof/>
        </w:rPr>
        <w:t>70</w:t>
      </w:r>
      <w:r>
        <w:rPr>
          <w:noProof/>
        </w:rPr>
        <w:fldChar w:fldCharType="end"/>
      </w:r>
    </w:p>
    <w:p w14:paraId="4A49E541" w14:textId="5C191501" w:rsidR="009205F8" w:rsidRDefault="009205F8">
      <w:pPr>
        <w:pStyle w:val="TOC2"/>
        <w:tabs>
          <w:tab w:val="left" w:pos="660"/>
        </w:tabs>
        <w:rPr>
          <w:rFonts w:asciiTheme="minorHAnsi" w:eastAsiaTheme="minorEastAsia" w:hAnsiTheme="minorHAnsi" w:cstheme="minorBidi"/>
          <w:noProof/>
          <w:sz w:val="24"/>
          <w:lang w:val="en-US"/>
        </w:rPr>
      </w:pPr>
      <w:r>
        <w:rPr>
          <w:noProof/>
        </w:rPr>
        <w:t>9.4</w:t>
      </w:r>
      <w:r>
        <w:rPr>
          <w:rFonts w:asciiTheme="minorHAnsi" w:eastAsiaTheme="minorEastAsia" w:hAnsiTheme="minorHAnsi" w:cstheme="minorBidi"/>
          <w:noProof/>
          <w:sz w:val="24"/>
          <w:lang w:val="en-US"/>
        </w:rPr>
        <w:tab/>
      </w:r>
      <w:r>
        <w:rPr>
          <w:noProof/>
        </w:rPr>
        <w:t>Loading Additional Spectral Data</w:t>
      </w:r>
      <w:r>
        <w:rPr>
          <w:noProof/>
        </w:rPr>
        <w:tab/>
      </w:r>
      <w:r>
        <w:rPr>
          <w:noProof/>
        </w:rPr>
        <w:fldChar w:fldCharType="begin"/>
      </w:r>
      <w:r>
        <w:rPr>
          <w:noProof/>
        </w:rPr>
        <w:instrText xml:space="preserve"> PAGEREF _Toc49458102 \h </w:instrText>
      </w:r>
      <w:r>
        <w:rPr>
          <w:noProof/>
        </w:rPr>
      </w:r>
      <w:r>
        <w:rPr>
          <w:noProof/>
        </w:rPr>
        <w:fldChar w:fldCharType="separate"/>
      </w:r>
      <w:r>
        <w:rPr>
          <w:noProof/>
        </w:rPr>
        <w:t>70</w:t>
      </w:r>
      <w:r>
        <w:rPr>
          <w:noProof/>
        </w:rPr>
        <w:fldChar w:fldCharType="end"/>
      </w:r>
    </w:p>
    <w:p w14:paraId="0FECC9E1" w14:textId="755A2476" w:rsidR="009205F8" w:rsidRDefault="009205F8">
      <w:pPr>
        <w:pStyle w:val="TOC3"/>
        <w:tabs>
          <w:tab w:val="left" w:pos="1100"/>
        </w:tabs>
        <w:rPr>
          <w:rFonts w:asciiTheme="minorHAnsi" w:eastAsiaTheme="minorEastAsia" w:hAnsiTheme="minorHAnsi" w:cstheme="minorBidi"/>
          <w:noProof/>
          <w:sz w:val="24"/>
          <w:lang w:val="en-US"/>
        </w:rPr>
      </w:pPr>
      <w:r>
        <w:rPr>
          <w:noProof/>
        </w:rPr>
        <w:t>9.4.1</w:t>
      </w:r>
      <w:r>
        <w:rPr>
          <w:rFonts w:asciiTheme="minorHAnsi" w:eastAsiaTheme="minorEastAsia" w:hAnsiTheme="minorHAnsi" w:cstheme="minorBidi"/>
          <w:noProof/>
          <w:sz w:val="24"/>
          <w:lang w:val="en-US"/>
        </w:rPr>
        <w:tab/>
      </w:r>
      <w:r>
        <w:rPr>
          <w:noProof/>
        </w:rPr>
        <w:t>Uploading Additional Spectral Data from the Same Computer</w:t>
      </w:r>
      <w:r>
        <w:rPr>
          <w:noProof/>
        </w:rPr>
        <w:tab/>
      </w:r>
      <w:r>
        <w:rPr>
          <w:noProof/>
        </w:rPr>
        <w:fldChar w:fldCharType="begin"/>
      </w:r>
      <w:r>
        <w:rPr>
          <w:noProof/>
        </w:rPr>
        <w:instrText xml:space="preserve"> PAGEREF _Toc49458103 \h </w:instrText>
      </w:r>
      <w:r>
        <w:rPr>
          <w:noProof/>
        </w:rPr>
      </w:r>
      <w:r>
        <w:rPr>
          <w:noProof/>
        </w:rPr>
        <w:fldChar w:fldCharType="separate"/>
      </w:r>
      <w:r>
        <w:rPr>
          <w:noProof/>
        </w:rPr>
        <w:t>71</w:t>
      </w:r>
      <w:r>
        <w:rPr>
          <w:noProof/>
        </w:rPr>
        <w:fldChar w:fldCharType="end"/>
      </w:r>
    </w:p>
    <w:p w14:paraId="0A09795C" w14:textId="000CB3AA" w:rsidR="009205F8" w:rsidRDefault="009205F8">
      <w:pPr>
        <w:pStyle w:val="TOC3"/>
        <w:tabs>
          <w:tab w:val="left" w:pos="1100"/>
        </w:tabs>
        <w:rPr>
          <w:rFonts w:asciiTheme="minorHAnsi" w:eastAsiaTheme="minorEastAsia" w:hAnsiTheme="minorHAnsi" w:cstheme="minorBidi"/>
          <w:noProof/>
          <w:sz w:val="24"/>
          <w:lang w:val="en-US"/>
        </w:rPr>
      </w:pPr>
      <w:r>
        <w:rPr>
          <w:noProof/>
        </w:rPr>
        <w:t>9.4.2</w:t>
      </w:r>
      <w:r>
        <w:rPr>
          <w:rFonts w:asciiTheme="minorHAnsi" w:eastAsiaTheme="minorEastAsia" w:hAnsiTheme="minorHAnsi" w:cstheme="minorBidi"/>
          <w:noProof/>
          <w:sz w:val="24"/>
          <w:lang w:val="en-US"/>
        </w:rPr>
        <w:tab/>
      </w:r>
      <w:r>
        <w:rPr>
          <w:noProof/>
        </w:rPr>
        <w:t>Uploading Additional Spectral Data from a Second Computer</w:t>
      </w:r>
      <w:r>
        <w:rPr>
          <w:noProof/>
        </w:rPr>
        <w:tab/>
      </w:r>
      <w:r>
        <w:rPr>
          <w:noProof/>
        </w:rPr>
        <w:fldChar w:fldCharType="begin"/>
      </w:r>
      <w:r>
        <w:rPr>
          <w:noProof/>
        </w:rPr>
        <w:instrText xml:space="preserve"> PAGEREF _Toc49458104 \h </w:instrText>
      </w:r>
      <w:r>
        <w:rPr>
          <w:noProof/>
        </w:rPr>
      </w:r>
      <w:r>
        <w:rPr>
          <w:noProof/>
        </w:rPr>
        <w:fldChar w:fldCharType="separate"/>
      </w:r>
      <w:r>
        <w:rPr>
          <w:noProof/>
        </w:rPr>
        <w:t>71</w:t>
      </w:r>
      <w:r>
        <w:rPr>
          <w:noProof/>
        </w:rPr>
        <w:fldChar w:fldCharType="end"/>
      </w:r>
    </w:p>
    <w:p w14:paraId="28816FE0" w14:textId="100C2F82" w:rsidR="009205F8" w:rsidRDefault="009205F8">
      <w:pPr>
        <w:pStyle w:val="TOC3"/>
        <w:tabs>
          <w:tab w:val="left" w:pos="1100"/>
        </w:tabs>
        <w:rPr>
          <w:rFonts w:asciiTheme="minorHAnsi" w:eastAsiaTheme="minorEastAsia" w:hAnsiTheme="minorHAnsi" w:cstheme="minorBidi"/>
          <w:noProof/>
          <w:sz w:val="24"/>
          <w:lang w:val="en-US"/>
        </w:rPr>
      </w:pPr>
      <w:r>
        <w:rPr>
          <w:noProof/>
        </w:rPr>
        <w:t>9.4.3</w:t>
      </w:r>
      <w:r>
        <w:rPr>
          <w:rFonts w:asciiTheme="minorHAnsi" w:eastAsiaTheme="minorEastAsia" w:hAnsiTheme="minorHAnsi" w:cstheme="minorBidi"/>
          <w:noProof/>
          <w:sz w:val="24"/>
          <w:lang w:val="en-US"/>
        </w:rPr>
        <w:tab/>
      </w:r>
      <w:r>
        <w:rPr>
          <w:noProof/>
        </w:rPr>
        <w:t>Uploading Additional Spectral Data in a New Data Hierarchy</w:t>
      </w:r>
      <w:r>
        <w:rPr>
          <w:noProof/>
        </w:rPr>
        <w:tab/>
      </w:r>
      <w:r>
        <w:rPr>
          <w:noProof/>
        </w:rPr>
        <w:fldChar w:fldCharType="begin"/>
      </w:r>
      <w:r>
        <w:rPr>
          <w:noProof/>
        </w:rPr>
        <w:instrText xml:space="preserve"> PAGEREF _Toc49458105 \h </w:instrText>
      </w:r>
      <w:r>
        <w:rPr>
          <w:noProof/>
        </w:rPr>
      </w:r>
      <w:r>
        <w:rPr>
          <w:noProof/>
        </w:rPr>
        <w:fldChar w:fldCharType="separate"/>
      </w:r>
      <w:r>
        <w:rPr>
          <w:noProof/>
        </w:rPr>
        <w:t>72</w:t>
      </w:r>
      <w:r>
        <w:rPr>
          <w:noProof/>
        </w:rPr>
        <w:fldChar w:fldCharType="end"/>
      </w:r>
    </w:p>
    <w:p w14:paraId="08ADB9B9" w14:textId="3E913433" w:rsidR="009205F8" w:rsidRDefault="009205F8">
      <w:pPr>
        <w:pStyle w:val="TOC2"/>
        <w:tabs>
          <w:tab w:val="left" w:pos="660"/>
        </w:tabs>
        <w:rPr>
          <w:rFonts w:asciiTheme="minorHAnsi" w:eastAsiaTheme="minorEastAsia" w:hAnsiTheme="minorHAnsi" w:cstheme="minorBidi"/>
          <w:noProof/>
          <w:sz w:val="24"/>
          <w:lang w:val="en-US"/>
        </w:rPr>
      </w:pPr>
      <w:r>
        <w:rPr>
          <w:noProof/>
        </w:rPr>
        <w:t>9.5</w:t>
      </w:r>
      <w:r>
        <w:rPr>
          <w:rFonts w:asciiTheme="minorHAnsi" w:eastAsiaTheme="minorEastAsia" w:hAnsiTheme="minorHAnsi" w:cstheme="minorBidi"/>
          <w:noProof/>
          <w:sz w:val="24"/>
          <w:lang w:val="en-US"/>
        </w:rPr>
        <w:tab/>
      </w:r>
      <w:r>
        <w:rPr>
          <w:noProof/>
        </w:rPr>
        <w:t>Edit Metadata</w:t>
      </w:r>
      <w:r>
        <w:rPr>
          <w:noProof/>
        </w:rPr>
        <w:tab/>
      </w:r>
      <w:r>
        <w:rPr>
          <w:noProof/>
        </w:rPr>
        <w:fldChar w:fldCharType="begin"/>
      </w:r>
      <w:r>
        <w:rPr>
          <w:noProof/>
        </w:rPr>
        <w:instrText xml:space="preserve"> PAGEREF _Toc49458106 \h </w:instrText>
      </w:r>
      <w:r>
        <w:rPr>
          <w:noProof/>
        </w:rPr>
      </w:r>
      <w:r>
        <w:rPr>
          <w:noProof/>
        </w:rPr>
        <w:fldChar w:fldCharType="separate"/>
      </w:r>
      <w:r>
        <w:rPr>
          <w:noProof/>
        </w:rPr>
        <w:t>74</w:t>
      </w:r>
      <w:r>
        <w:rPr>
          <w:noProof/>
        </w:rPr>
        <w:fldChar w:fldCharType="end"/>
      </w:r>
    </w:p>
    <w:p w14:paraId="0BBA9D6A" w14:textId="2CAE6EB2" w:rsidR="009205F8" w:rsidRDefault="009205F8">
      <w:pPr>
        <w:pStyle w:val="TOC3"/>
        <w:tabs>
          <w:tab w:val="left" w:pos="1100"/>
        </w:tabs>
        <w:rPr>
          <w:rFonts w:asciiTheme="minorHAnsi" w:eastAsiaTheme="minorEastAsia" w:hAnsiTheme="minorHAnsi" w:cstheme="minorBidi"/>
          <w:noProof/>
          <w:sz w:val="24"/>
          <w:lang w:val="en-US"/>
        </w:rPr>
      </w:pPr>
      <w:r>
        <w:rPr>
          <w:noProof/>
        </w:rPr>
        <w:t>9.5.1</w:t>
      </w:r>
      <w:r>
        <w:rPr>
          <w:rFonts w:asciiTheme="minorHAnsi" w:eastAsiaTheme="minorEastAsia" w:hAnsiTheme="minorHAnsi" w:cstheme="minorBidi"/>
          <w:noProof/>
          <w:sz w:val="24"/>
          <w:lang w:val="en-US"/>
        </w:rPr>
        <w:tab/>
      </w:r>
      <w:r>
        <w:rPr>
          <w:noProof/>
        </w:rPr>
        <w:t>Metadata Editor window</w:t>
      </w:r>
      <w:r>
        <w:rPr>
          <w:noProof/>
        </w:rPr>
        <w:tab/>
      </w:r>
      <w:r>
        <w:rPr>
          <w:noProof/>
        </w:rPr>
        <w:fldChar w:fldCharType="begin"/>
      </w:r>
      <w:r>
        <w:rPr>
          <w:noProof/>
        </w:rPr>
        <w:instrText xml:space="preserve"> PAGEREF _Toc49458107 \h </w:instrText>
      </w:r>
      <w:r>
        <w:rPr>
          <w:noProof/>
        </w:rPr>
      </w:r>
      <w:r>
        <w:rPr>
          <w:noProof/>
        </w:rPr>
        <w:fldChar w:fldCharType="separate"/>
      </w:r>
      <w:r>
        <w:rPr>
          <w:noProof/>
        </w:rPr>
        <w:t>74</w:t>
      </w:r>
      <w:r>
        <w:rPr>
          <w:noProof/>
        </w:rPr>
        <w:fldChar w:fldCharType="end"/>
      </w:r>
    </w:p>
    <w:p w14:paraId="1135AF9F" w14:textId="4A7BAE2C" w:rsidR="009205F8" w:rsidRDefault="009205F8">
      <w:pPr>
        <w:pStyle w:val="TOC3"/>
        <w:tabs>
          <w:tab w:val="left" w:pos="1100"/>
        </w:tabs>
        <w:rPr>
          <w:rFonts w:asciiTheme="minorHAnsi" w:eastAsiaTheme="minorEastAsia" w:hAnsiTheme="minorHAnsi" w:cstheme="minorBidi"/>
          <w:noProof/>
          <w:sz w:val="24"/>
          <w:lang w:val="en-US"/>
        </w:rPr>
      </w:pPr>
      <w:r>
        <w:rPr>
          <w:noProof/>
        </w:rPr>
        <w:t>9.5.2</w:t>
      </w:r>
      <w:r>
        <w:rPr>
          <w:rFonts w:asciiTheme="minorHAnsi" w:eastAsiaTheme="minorEastAsia" w:hAnsiTheme="minorHAnsi" w:cstheme="minorBidi"/>
          <w:noProof/>
          <w:sz w:val="24"/>
          <w:lang w:val="en-US"/>
        </w:rPr>
        <w:tab/>
      </w:r>
      <w:r>
        <w:rPr>
          <w:noProof/>
        </w:rPr>
        <w:t>Drag &amp; Drop Options</w:t>
      </w:r>
      <w:r>
        <w:rPr>
          <w:noProof/>
        </w:rPr>
        <w:tab/>
      </w:r>
      <w:r>
        <w:rPr>
          <w:noProof/>
        </w:rPr>
        <w:fldChar w:fldCharType="begin"/>
      </w:r>
      <w:r>
        <w:rPr>
          <w:noProof/>
        </w:rPr>
        <w:instrText xml:space="preserve"> PAGEREF _Toc49458108 \h </w:instrText>
      </w:r>
      <w:r>
        <w:rPr>
          <w:noProof/>
        </w:rPr>
      </w:r>
      <w:r>
        <w:rPr>
          <w:noProof/>
        </w:rPr>
        <w:fldChar w:fldCharType="separate"/>
      </w:r>
      <w:r>
        <w:rPr>
          <w:noProof/>
        </w:rPr>
        <w:t>76</w:t>
      </w:r>
      <w:r>
        <w:rPr>
          <w:noProof/>
        </w:rPr>
        <w:fldChar w:fldCharType="end"/>
      </w:r>
    </w:p>
    <w:p w14:paraId="539F1E82" w14:textId="550C92A9" w:rsidR="009205F8" w:rsidRDefault="009205F8">
      <w:pPr>
        <w:pStyle w:val="TOC3"/>
        <w:tabs>
          <w:tab w:val="left" w:pos="1100"/>
        </w:tabs>
        <w:rPr>
          <w:rFonts w:asciiTheme="minorHAnsi" w:eastAsiaTheme="minorEastAsia" w:hAnsiTheme="minorHAnsi" w:cstheme="minorBidi"/>
          <w:noProof/>
          <w:sz w:val="24"/>
          <w:lang w:val="en-US"/>
        </w:rPr>
      </w:pPr>
      <w:r>
        <w:rPr>
          <w:noProof/>
        </w:rPr>
        <w:t>9.5.3</w:t>
      </w:r>
      <w:r>
        <w:rPr>
          <w:rFonts w:asciiTheme="minorHAnsi" w:eastAsiaTheme="minorEastAsia" w:hAnsiTheme="minorHAnsi" w:cstheme="minorBidi"/>
          <w:noProof/>
          <w:sz w:val="24"/>
          <w:lang w:val="en-US"/>
        </w:rPr>
        <w:tab/>
      </w:r>
      <w:r>
        <w:rPr>
          <w:noProof/>
        </w:rPr>
        <w:t>Displaying and Editing Campaign Metadata</w:t>
      </w:r>
      <w:r>
        <w:rPr>
          <w:noProof/>
        </w:rPr>
        <w:tab/>
      </w:r>
      <w:r>
        <w:rPr>
          <w:noProof/>
        </w:rPr>
        <w:fldChar w:fldCharType="begin"/>
      </w:r>
      <w:r>
        <w:rPr>
          <w:noProof/>
        </w:rPr>
        <w:instrText xml:space="preserve"> PAGEREF _Toc49458109 \h </w:instrText>
      </w:r>
      <w:r>
        <w:rPr>
          <w:noProof/>
        </w:rPr>
      </w:r>
      <w:r>
        <w:rPr>
          <w:noProof/>
        </w:rPr>
        <w:fldChar w:fldCharType="separate"/>
      </w:r>
      <w:r>
        <w:rPr>
          <w:noProof/>
        </w:rPr>
        <w:t>76</w:t>
      </w:r>
      <w:r>
        <w:rPr>
          <w:noProof/>
        </w:rPr>
        <w:fldChar w:fldCharType="end"/>
      </w:r>
    </w:p>
    <w:p w14:paraId="1A624077" w14:textId="6DADEC7C" w:rsidR="009205F8" w:rsidRDefault="009205F8">
      <w:pPr>
        <w:pStyle w:val="TOC3"/>
        <w:tabs>
          <w:tab w:val="left" w:pos="1100"/>
        </w:tabs>
        <w:rPr>
          <w:rFonts w:asciiTheme="minorHAnsi" w:eastAsiaTheme="minorEastAsia" w:hAnsiTheme="minorHAnsi" w:cstheme="minorBidi"/>
          <w:noProof/>
          <w:sz w:val="24"/>
          <w:lang w:val="en-US"/>
        </w:rPr>
      </w:pPr>
      <w:r>
        <w:rPr>
          <w:noProof/>
        </w:rPr>
        <w:t>9.5.4</w:t>
      </w:r>
      <w:r>
        <w:rPr>
          <w:rFonts w:asciiTheme="minorHAnsi" w:eastAsiaTheme="minorEastAsia" w:hAnsiTheme="minorHAnsi" w:cstheme="minorBidi"/>
          <w:noProof/>
          <w:sz w:val="24"/>
          <w:lang w:val="en-US"/>
        </w:rPr>
        <w:tab/>
      </w:r>
      <w:r>
        <w:rPr>
          <w:noProof/>
        </w:rPr>
        <w:t>Displaying and Editing Spectrum Metadata</w:t>
      </w:r>
      <w:r>
        <w:rPr>
          <w:noProof/>
        </w:rPr>
        <w:tab/>
      </w:r>
      <w:r>
        <w:rPr>
          <w:noProof/>
        </w:rPr>
        <w:fldChar w:fldCharType="begin"/>
      </w:r>
      <w:r>
        <w:rPr>
          <w:noProof/>
        </w:rPr>
        <w:instrText xml:space="preserve"> PAGEREF _Toc49458110 \h </w:instrText>
      </w:r>
      <w:r>
        <w:rPr>
          <w:noProof/>
        </w:rPr>
      </w:r>
      <w:r>
        <w:rPr>
          <w:noProof/>
        </w:rPr>
        <w:fldChar w:fldCharType="separate"/>
      </w:r>
      <w:r>
        <w:rPr>
          <w:noProof/>
        </w:rPr>
        <w:t>77</w:t>
      </w:r>
      <w:r>
        <w:rPr>
          <w:noProof/>
        </w:rPr>
        <w:fldChar w:fldCharType="end"/>
      </w:r>
    </w:p>
    <w:p w14:paraId="464FC389" w14:textId="08E73E93" w:rsidR="009205F8" w:rsidRDefault="009205F8">
      <w:pPr>
        <w:pStyle w:val="TOC2"/>
        <w:tabs>
          <w:tab w:val="left" w:pos="660"/>
        </w:tabs>
        <w:rPr>
          <w:rFonts w:asciiTheme="minorHAnsi" w:eastAsiaTheme="minorEastAsia" w:hAnsiTheme="minorHAnsi" w:cstheme="minorBidi"/>
          <w:noProof/>
          <w:sz w:val="24"/>
          <w:lang w:val="en-US"/>
        </w:rPr>
      </w:pPr>
      <w:r>
        <w:rPr>
          <w:noProof/>
        </w:rPr>
        <w:t>9.6</w:t>
      </w:r>
      <w:r>
        <w:rPr>
          <w:rFonts w:asciiTheme="minorHAnsi" w:eastAsiaTheme="minorEastAsia" w:hAnsiTheme="minorHAnsi" w:cstheme="minorBidi"/>
          <w:noProof/>
          <w:sz w:val="24"/>
          <w:lang w:val="en-US"/>
        </w:rPr>
        <w:tab/>
      </w:r>
      <w:r>
        <w:rPr>
          <w:noProof/>
        </w:rPr>
        <w:t>Using the Metadata Editor functions</w:t>
      </w:r>
      <w:r>
        <w:rPr>
          <w:noProof/>
        </w:rPr>
        <w:tab/>
      </w:r>
      <w:r>
        <w:rPr>
          <w:noProof/>
        </w:rPr>
        <w:fldChar w:fldCharType="begin"/>
      </w:r>
      <w:r>
        <w:rPr>
          <w:noProof/>
        </w:rPr>
        <w:instrText xml:space="preserve"> PAGEREF _Toc49458111 \h </w:instrText>
      </w:r>
      <w:r>
        <w:rPr>
          <w:noProof/>
        </w:rPr>
      </w:r>
      <w:r>
        <w:rPr>
          <w:noProof/>
        </w:rPr>
        <w:fldChar w:fldCharType="separate"/>
      </w:r>
      <w:r>
        <w:rPr>
          <w:noProof/>
        </w:rPr>
        <w:t>81</w:t>
      </w:r>
      <w:r>
        <w:rPr>
          <w:noProof/>
        </w:rPr>
        <w:fldChar w:fldCharType="end"/>
      </w:r>
    </w:p>
    <w:p w14:paraId="7D0D4259" w14:textId="1BBD4DC1" w:rsidR="009205F8" w:rsidRDefault="009205F8">
      <w:pPr>
        <w:pStyle w:val="TOC3"/>
        <w:tabs>
          <w:tab w:val="left" w:pos="1100"/>
        </w:tabs>
        <w:rPr>
          <w:rFonts w:asciiTheme="minorHAnsi" w:eastAsiaTheme="minorEastAsia" w:hAnsiTheme="minorHAnsi" w:cstheme="minorBidi"/>
          <w:noProof/>
          <w:sz w:val="24"/>
          <w:lang w:val="en-US"/>
        </w:rPr>
      </w:pPr>
      <w:r>
        <w:rPr>
          <w:noProof/>
        </w:rPr>
        <w:t>9.6.1</w:t>
      </w:r>
      <w:r>
        <w:rPr>
          <w:rFonts w:asciiTheme="minorHAnsi" w:eastAsiaTheme="minorEastAsia" w:hAnsiTheme="minorHAnsi" w:cstheme="minorBidi"/>
          <w:noProof/>
          <w:sz w:val="24"/>
          <w:lang w:val="en-US"/>
        </w:rPr>
        <w:tab/>
      </w:r>
      <w:r>
        <w:rPr>
          <w:noProof/>
        </w:rPr>
        <w:t>Compute measurement support</w:t>
      </w:r>
      <w:r>
        <w:rPr>
          <w:noProof/>
        </w:rPr>
        <w:tab/>
      </w:r>
      <w:r>
        <w:rPr>
          <w:noProof/>
        </w:rPr>
        <w:fldChar w:fldCharType="begin"/>
      </w:r>
      <w:r>
        <w:rPr>
          <w:noProof/>
        </w:rPr>
        <w:instrText xml:space="preserve"> PAGEREF _Toc49458112 \h </w:instrText>
      </w:r>
      <w:r>
        <w:rPr>
          <w:noProof/>
        </w:rPr>
      </w:r>
      <w:r>
        <w:rPr>
          <w:noProof/>
        </w:rPr>
        <w:fldChar w:fldCharType="separate"/>
      </w:r>
      <w:r>
        <w:rPr>
          <w:noProof/>
        </w:rPr>
        <w:t>81</w:t>
      </w:r>
      <w:r>
        <w:rPr>
          <w:noProof/>
        </w:rPr>
        <w:fldChar w:fldCharType="end"/>
      </w:r>
    </w:p>
    <w:p w14:paraId="00B73989" w14:textId="7046017A" w:rsidR="009205F8" w:rsidRDefault="009205F8">
      <w:pPr>
        <w:pStyle w:val="TOC3"/>
        <w:tabs>
          <w:tab w:val="left" w:pos="1100"/>
        </w:tabs>
        <w:rPr>
          <w:rFonts w:asciiTheme="minorHAnsi" w:eastAsiaTheme="minorEastAsia" w:hAnsiTheme="minorHAnsi" w:cstheme="minorBidi"/>
          <w:noProof/>
          <w:sz w:val="24"/>
          <w:lang w:val="en-US"/>
        </w:rPr>
      </w:pPr>
      <w:r>
        <w:rPr>
          <w:noProof/>
        </w:rPr>
        <w:t>9.6.2</w:t>
      </w:r>
      <w:r>
        <w:rPr>
          <w:rFonts w:asciiTheme="minorHAnsi" w:eastAsiaTheme="minorEastAsia" w:hAnsiTheme="minorHAnsi" w:cstheme="minorBidi"/>
          <w:noProof/>
          <w:sz w:val="24"/>
          <w:lang w:val="en-US"/>
        </w:rPr>
        <w:tab/>
      </w:r>
      <w:r>
        <w:rPr>
          <w:noProof/>
        </w:rPr>
        <w:t>Augment Altitude</w:t>
      </w:r>
      <w:r>
        <w:rPr>
          <w:noProof/>
        </w:rPr>
        <w:tab/>
      </w:r>
      <w:r>
        <w:rPr>
          <w:noProof/>
        </w:rPr>
        <w:fldChar w:fldCharType="begin"/>
      </w:r>
      <w:r>
        <w:rPr>
          <w:noProof/>
        </w:rPr>
        <w:instrText xml:space="preserve"> PAGEREF _Toc49458113 \h </w:instrText>
      </w:r>
      <w:r>
        <w:rPr>
          <w:noProof/>
        </w:rPr>
      </w:r>
      <w:r>
        <w:rPr>
          <w:noProof/>
        </w:rPr>
        <w:fldChar w:fldCharType="separate"/>
      </w:r>
      <w:r>
        <w:rPr>
          <w:noProof/>
        </w:rPr>
        <w:t>82</w:t>
      </w:r>
      <w:r>
        <w:rPr>
          <w:noProof/>
        </w:rPr>
        <w:fldChar w:fldCharType="end"/>
      </w:r>
    </w:p>
    <w:p w14:paraId="1026F126" w14:textId="0B920B25" w:rsidR="009205F8" w:rsidRDefault="009205F8">
      <w:pPr>
        <w:pStyle w:val="TOC3"/>
        <w:tabs>
          <w:tab w:val="left" w:pos="1100"/>
        </w:tabs>
        <w:rPr>
          <w:rFonts w:asciiTheme="minorHAnsi" w:eastAsiaTheme="minorEastAsia" w:hAnsiTheme="minorHAnsi" w:cstheme="minorBidi"/>
          <w:noProof/>
          <w:sz w:val="24"/>
          <w:lang w:val="en-US"/>
        </w:rPr>
      </w:pPr>
      <w:r>
        <w:rPr>
          <w:noProof/>
        </w:rPr>
        <w:t>9.6.3</w:t>
      </w:r>
      <w:r>
        <w:rPr>
          <w:rFonts w:asciiTheme="minorHAnsi" w:eastAsiaTheme="minorEastAsia" w:hAnsiTheme="minorHAnsi" w:cstheme="minorBidi"/>
          <w:noProof/>
          <w:sz w:val="24"/>
          <w:lang w:val="en-US"/>
        </w:rPr>
        <w:tab/>
      </w:r>
      <w:r>
        <w:rPr>
          <w:noProof/>
        </w:rPr>
        <w:t>Switch Longitude E-W</w:t>
      </w:r>
      <w:r>
        <w:rPr>
          <w:noProof/>
        </w:rPr>
        <w:tab/>
      </w:r>
      <w:r>
        <w:rPr>
          <w:noProof/>
        </w:rPr>
        <w:fldChar w:fldCharType="begin"/>
      </w:r>
      <w:r>
        <w:rPr>
          <w:noProof/>
        </w:rPr>
        <w:instrText xml:space="preserve"> PAGEREF _Toc49458114 \h </w:instrText>
      </w:r>
      <w:r>
        <w:rPr>
          <w:noProof/>
        </w:rPr>
      </w:r>
      <w:r>
        <w:rPr>
          <w:noProof/>
        </w:rPr>
        <w:fldChar w:fldCharType="separate"/>
      </w:r>
      <w:r>
        <w:rPr>
          <w:noProof/>
        </w:rPr>
        <w:t>82</w:t>
      </w:r>
      <w:r>
        <w:rPr>
          <w:noProof/>
        </w:rPr>
        <w:fldChar w:fldCharType="end"/>
      </w:r>
    </w:p>
    <w:p w14:paraId="40FDF102" w14:textId="7EF2374C" w:rsidR="009205F8" w:rsidRDefault="009205F8">
      <w:pPr>
        <w:pStyle w:val="TOC3"/>
        <w:tabs>
          <w:tab w:val="left" w:pos="1100"/>
        </w:tabs>
        <w:rPr>
          <w:rFonts w:asciiTheme="minorHAnsi" w:eastAsiaTheme="minorEastAsia" w:hAnsiTheme="minorHAnsi" w:cstheme="minorBidi"/>
          <w:noProof/>
          <w:sz w:val="24"/>
          <w:lang w:val="en-US"/>
        </w:rPr>
      </w:pPr>
      <w:r>
        <w:rPr>
          <w:noProof/>
        </w:rPr>
        <w:t>9.6.4</w:t>
      </w:r>
      <w:r>
        <w:rPr>
          <w:rFonts w:asciiTheme="minorHAnsi" w:eastAsiaTheme="minorEastAsia" w:hAnsiTheme="minorHAnsi" w:cstheme="minorBidi"/>
          <w:noProof/>
          <w:sz w:val="24"/>
          <w:lang w:val="en-US"/>
        </w:rPr>
        <w:tab/>
      </w:r>
      <w:r>
        <w:rPr>
          <w:noProof/>
        </w:rPr>
        <w:t>Visualisations</w:t>
      </w:r>
      <w:r>
        <w:rPr>
          <w:noProof/>
        </w:rPr>
        <w:tab/>
      </w:r>
      <w:r>
        <w:rPr>
          <w:noProof/>
        </w:rPr>
        <w:fldChar w:fldCharType="begin"/>
      </w:r>
      <w:r>
        <w:rPr>
          <w:noProof/>
        </w:rPr>
        <w:instrText xml:space="preserve"> PAGEREF _Toc49458115 \h </w:instrText>
      </w:r>
      <w:r>
        <w:rPr>
          <w:noProof/>
        </w:rPr>
      </w:r>
      <w:r>
        <w:rPr>
          <w:noProof/>
        </w:rPr>
        <w:fldChar w:fldCharType="separate"/>
      </w:r>
      <w:r>
        <w:rPr>
          <w:noProof/>
        </w:rPr>
        <w:t>82</w:t>
      </w:r>
      <w:r>
        <w:rPr>
          <w:noProof/>
        </w:rPr>
        <w:fldChar w:fldCharType="end"/>
      </w:r>
    </w:p>
    <w:p w14:paraId="6913B387" w14:textId="64186667" w:rsidR="009205F8" w:rsidRDefault="009205F8">
      <w:pPr>
        <w:pStyle w:val="TOC2"/>
        <w:tabs>
          <w:tab w:val="left" w:pos="660"/>
        </w:tabs>
        <w:rPr>
          <w:rFonts w:asciiTheme="minorHAnsi" w:eastAsiaTheme="minorEastAsia" w:hAnsiTheme="minorHAnsi" w:cstheme="minorBidi"/>
          <w:noProof/>
          <w:sz w:val="24"/>
          <w:lang w:val="en-US"/>
        </w:rPr>
      </w:pPr>
      <w:r>
        <w:rPr>
          <w:noProof/>
        </w:rPr>
        <w:t>9.7</w:t>
      </w:r>
      <w:r>
        <w:rPr>
          <w:rFonts w:asciiTheme="minorHAnsi" w:eastAsiaTheme="minorEastAsia" w:hAnsiTheme="minorHAnsi" w:cstheme="minorBidi"/>
          <w:noProof/>
          <w:sz w:val="24"/>
          <w:lang w:val="en-US"/>
        </w:rPr>
        <w:tab/>
      </w:r>
      <w:r>
        <w:rPr>
          <w:noProof/>
        </w:rPr>
        <w:t>Uploading Metadata from XLS (Excel) files</w:t>
      </w:r>
      <w:r>
        <w:rPr>
          <w:noProof/>
        </w:rPr>
        <w:tab/>
      </w:r>
      <w:r>
        <w:rPr>
          <w:noProof/>
        </w:rPr>
        <w:fldChar w:fldCharType="begin"/>
      </w:r>
      <w:r>
        <w:rPr>
          <w:noProof/>
        </w:rPr>
        <w:instrText xml:space="preserve"> PAGEREF _Toc49458116 \h </w:instrText>
      </w:r>
      <w:r>
        <w:rPr>
          <w:noProof/>
        </w:rPr>
      </w:r>
      <w:r>
        <w:rPr>
          <w:noProof/>
        </w:rPr>
        <w:fldChar w:fldCharType="separate"/>
      </w:r>
      <w:r>
        <w:rPr>
          <w:noProof/>
        </w:rPr>
        <w:t>83</w:t>
      </w:r>
      <w:r>
        <w:rPr>
          <w:noProof/>
        </w:rPr>
        <w:fldChar w:fldCharType="end"/>
      </w:r>
    </w:p>
    <w:p w14:paraId="33DB2373" w14:textId="0AB3FF1F" w:rsidR="009205F8" w:rsidRDefault="009205F8">
      <w:pPr>
        <w:pStyle w:val="TOC2"/>
        <w:tabs>
          <w:tab w:val="left" w:pos="660"/>
        </w:tabs>
        <w:rPr>
          <w:rFonts w:asciiTheme="minorHAnsi" w:eastAsiaTheme="minorEastAsia" w:hAnsiTheme="minorHAnsi" w:cstheme="minorBidi"/>
          <w:noProof/>
          <w:sz w:val="24"/>
          <w:lang w:val="en-US"/>
        </w:rPr>
      </w:pPr>
      <w:r>
        <w:rPr>
          <w:noProof/>
        </w:rPr>
        <w:t>9.8</w:t>
      </w:r>
      <w:r>
        <w:rPr>
          <w:rFonts w:asciiTheme="minorHAnsi" w:eastAsiaTheme="minorEastAsia" w:hAnsiTheme="minorHAnsi" w:cstheme="minorBidi"/>
          <w:noProof/>
          <w:sz w:val="24"/>
          <w:lang w:val="en-US"/>
        </w:rPr>
        <w:tab/>
      </w:r>
      <w:r>
        <w:rPr>
          <w:noProof/>
        </w:rPr>
        <w:t>Import campaign from XML file</w:t>
      </w:r>
      <w:r>
        <w:rPr>
          <w:noProof/>
        </w:rPr>
        <w:tab/>
      </w:r>
      <w:r>
        <w:rPr>
          <w:noProof/>
        </w:rPr>
        <w:fldChar w:fldCharType="begin"/>
      </w:r>
      <w:r>
        <w:rPr>
          <w:noProof/>
        </w:rPr>
        <w:instrText xml:space="preserve"> PAGEREF _Toc49458117 \h </w:instrText>
      </w:r>
      <w:r>
        <w:rPr>
          <w:noProof/>
        </w:rPr>
      </w:r>
      <w:r>
        <w:rPr>
          <w:noProof/>
        </w:rPr>
        <w:fldChar w:fldCharType="separate"/>
      </w:r>
      <w:r>
        <w:rPr>
          <w:noProof/>
        </w:rPr>
        <w:t>89</w:t>
      </w:r>
      <w:r>
        <w:rPr>
          <w:noProof/>
        </w:rPr>
        <w:fldChar w:fldCharType="end"/>
      </w:r>
    </w:p>
    <w:p w14:paraId="78EBD1B5" w14:textId="5AA18B40" w:rsidR="009205F8" w:rsidRDefault="009205F8">
      <w:pPr>
        <w:pStyle w:val="TOC1"/>
        <w:tabs>
          <w:tab w:val="left" w:pos="660"/>
        </w:tabs>
        <w:rPr>
          <w:rFonts w:asciiTheme="minorHAnsi" w:eastAsiaTheme="minorEastAsia" w:hAnsiTheme="minorHAnsi" w:cstheme="minorBidi"/>
          <w:b w:val="0"/>
          <w:noProof/>
          <w:lang w:val="en-US"/>
        </w:rPr>
      </w:pPr>
      <w:r>
        <w:rPr>
          <w:noProof/>
        </w:rPr>
        <w:t>10</w:t>
      </w:r>
      <w:r>
        <w:rPr>
          <w:rFonts w:asciiTheme="minorHAnsi" w:eastAsiaTheme="minorEastAsia" w:hAnsiTheme="minorHAnsi" w:cstheme="minorBidi"/>
          <w:b w:val="0"/>
          <w:noProof/>
          <w:lang w:val="en-US"/>
        </w:rPr>
        <w:tab/>
      </w:r>
      <w:r>
        <w:rPr>
          <w:noProof/>
        </w:rPr>
        <w:t>Data Selection &amp; Output</w:t>
      </w:r>
      <w:r>
        <w:rPr>
          <w:noProof/>
        </w:rPr>
        <w:tab/>
      </w:r>
      <w:r>
        <w:rPr>
          <w:noProof/>
        </w:rPr>
        <w:fldChar w:fldCharType="begin"/>
      </w:r>
      <w:r>
        <w:rPr>
          <w:noProof/>
        </w:rPr>
        <w:instrText xml:space="preserve"> PAGEREF _Toc49458118 \h </w:instrText>
      </w:r>
      <w:r>
        <w:rPr>
          <w:noProof/>
        </w:rPr>
      </w:r>
      <w:r>
        <w:rPr>
          <w:noProof/>
        </w:rPr>
        <w:fldChar w:fldCharType="separate"/>
      </w:r>
      <w:r>
        <w:rPr>
          <w:noProof/>
        </w:rPr>
        <w:t>91</w:t>
      </w:r>
      <w:r>
        <w:rPr>
          <w:noProof/>
        </w:rPr>
        <w:fldChar w:fldCharType="end"/>
      </w:r>
    </w:p>
    <w:p w14:paraId="09D91248" w14:textId="17A6BAD0" w:rsidR="009205F8" w:rsidRDefault="009205F8">
      <w:pPr>
        <w:pStyle w:val="TOC2"/>
        <w:tabs>
          <w:tab w:val="left" w:pos="880"/>
        </w:tabs>
        <w:rPr>
          <w:rFonts w:asciiTheme="minorHAnsi" w:eastAsiaTheme="minorEastAsia" w:hAnsiTheme="minorHAnsi" w:cstheme="minorBidi"/>
          <w:noProof/>
          <w:sz w:val="24"/>
          <w:lang w:val="en-US"/>
        </w:rPr>
      </w:pPr>
      <w:r>
        <w:rPr>
          <w:noProof/>
        </w:rPr>
        <w:t>10.1</w:t>
      </w:r>
      <w:r>
        <w:rPr>
          <w:rFonts w:asciiTheme="minorHAnsi" w:eastAsiaTheme="minorEastAsia" w:hAnsiTheme="minorHAnsi" w:cstheme="minorBidi"/>
          <w:noProof/>
          <w:sz w:val="24"/>
          <w:lang w:val="en-US"/>
        </w:rPr>
        <w:tab/>
      </w:r>
      <w:r>
        <w:rPr>
          <w:noProof/>
        </w:rPr>
        <w:t>The Spectrum Browser</w:t>
      </w:r>
      <w:r>
        <w:rPr>
          <w:noProof/>
        </w:rPr>
        <w:tab/>
      </w:r>
      <w:r>
        <w:rPr>
          <w:noProof/>
        </w:rPr>
        <w:fldChar w:fldCharType="begin"/>
      </w:r>
      <w:r>
        <w:rPr>
          <w:noProof/>
        </w:rPr>
        <w:instrText xml:space="preserve"> PAGEREF _Toc49458119 \h </w:instrText>
      </w:r>
      <w:r>
        <w:rPr>
          <w:noProof/>
        </w:rPr>
      </w:r>
      <w:r>
        <w:rPr>
          <w:noProof/>
        </w:rPr>
        <w:fldChar w:fldCharType="separate"/>
      </w:r>
      <w:r>
        <w:rPr>
          <w:noProof/>
        </w:rPr>
        <w:t>91</w:t>
      </w:r>
      <w:r>
        <w:rPr>
          <w:noProof/>
        </w:rPr>
        <w:fldChar w:fldCharType="end"/>
      </w:r>
    </w:p>
    <w:p w14:paraId="679EFBA4" w14:textId="6DC703A1" w:rsidR="009205F8" w:rsidRDefault="009205F8">
      <w:pPr>
        <w:pStyle w:val="TOC3"/>
        <w:tabs>
          <w:tab w:val="left" w:pos="1100"/>
        </w:tabs>
        <w:rPr>
          <w:rFonts w:asciiTheme="minorHAnsi" w:eastAsiaTheme="minorEastAsia" w:hAnsiTheme="minorHAnsi" w:cstheme="minorBidi"/>
          <w:noProof/>
          <w:sz w:val="24"/>
          <w:lang w:val="en-US"/>
        </w:rPr>
      </w:pPr>
      <w:r>
        <w:rPr>
          <w:noProof/>
        </w:rPr>
        <w:t>10.1.1</w:t>
      </w:r>
      <w:r>
        <w:rPr>
          <w:rFonts w:asciiTheme="minorHAnsi" w:eastAsiaTheme="minorEastAsia" w:hAnsiTheme="minorHAnsi" w:cstheme="minorBidi"/>
          <w:noProof/>
          <w:sz w:val="24"/>
          <w:lang w:val="en-US"/>
        </w:rPr>
        <w:tab/>
      </w:r>
      <w:r>
        <w:rPr>
          <w:noProof/>
        </w:rPr>
        <w:t>Visualisations</w:t>
      </w:r>
      <w:r>
        <w:rPr>
          <w:noProof/>
        </w:rPr>
        <w:tab/>
      </w:r>
      <w:r>
        <w:rPr>
          <w:noProof/>
        </w:rPr>
        <w:fldChar w:fldCharType="begin"/>
      </w:r>
      <w:r>
        <w:rPr>
          <w:noProof/>
        </w:rPr>
        <w:instrText xml:space="preserve"> PAGEREF _Toc49458120 \h </w:instrText>
      </w:r>
      <w:r>
        <w:rPr>
          <w:noProof/>
        </w:rPr>
      </w:r>
      <w:r>
        <w:rPr>
          <w:noProof/>
        </w:rPr>
        <w:fldChar w:fldCharType="separate"/>
      </w:r>
      <w:r>
        <w:rPr>
          <w:noProof/>
        </w:rPr>
        <w:t>93</w:t>
      </w:r>
      <w:r>
        <w:rPr>
          <w:noProof/>
        </w:rPr>
        <w:fldChar w:fldCharType="end"/>
      </w:r>
    </w:p>
    <w:p w14:paraId="5928B837" w14:textId="699822F3" w:rsidR="009205F8" w:rsidRDefault="009205F8">
      <w:pPr>
        <w:pStyle w:val="TOC2"/>
        <w:tabs>
          <w:tab w:val="left" w:pos="880"/>
        </w:tabs>
        <w:rPr>
          <w:rFonts w:asciiTheme="minorHAnsi" w:eastAsiaTheme="minorEastAsia" w:hAnsiTheme="minorHAnsi" w:cstheme="minorBidi"/>
          <w:noProof/>
          <w:sz w:val="24"/>
          <w:lang w:val="en-US"/>
        </w:rPr>
      </w:pPr>
      <w:r>
        <w:rPr>
          <w:noProof/>
        </w:rPr>
        <w:t>10.2</w:t>
      </w:r>
      <w:r>
        <w:rPr>
          <w:rFonts w:asciiTheme="minorHAnsi" w:eastAsiaTheme="minorEastAsia" w:hAnsiTheme="minorHAnsi" w:cstheme="minorBidi"/>
          <w:noProof/>
          <w:sz w:val="24"/>
          <w:lang w:val="en-US"/>
        </w:rPr>
        <w:tab/>
      </w:r>
      <w:r>
        <w:rPr>
          <w:noProof/>
        </w:rPr>
        <w:t>Query Builder</w:t>
      </w:r>
      <w:r>
        <w:rPr>
          <w:noProof/>
        </w:rPr>
        <w:tab/>
      </w:r>
      <w:r>
        <w:rPr>
          <w:noProof/>
        </w:rPr>
        <w:fldChar w:fldCharType="begin"/>
      </w:r>
      <w:r>
        <w:rPr>
          <w:noProof/>
        </w:rPr>
        <w:instrText xml:space="preserve"> PAGEREF _Toc49458121 \h </w:instrText>
      </w:r>
      <w:r>
        <w:rPr>
          <w:noProof/>
        </w:rPr>
      </w:r>
      <w:r>
        <w:rPr>
          <w:noProof/>
        </w:rPr>
        <w:fldChar w:fldCharType="separate"/>
      </w:r>
      <w:r>
        <w:rPr>
          <w:noProof/>
        </w:rPr>
        <w:t>94</w:t>
      </w:r>
      <w:r>
        <w:rPr>
          <w:noProof/>
        </w:rPr>
        <w:fldChar w:fldCharType="end"/>
      </w:r>
    </w:p>
    <w:p w14:paraId="0A2FF691" w14:textId="3FFA6FA8" w:rsidR="009205F8" w:rsidRDefault="009205F8">
      <w:pPr>
        <w:pStyle w:val="TOC3"/>
        <w:tabs>
          <w:tab w:val="left" w:pos="1100"/>
        </w:tabs>
        <w:rPr>
          <w:rFonts w:asciiTheme="minorHAnsi" w:eastAsiaTheme="minorEastAsia" w:hAnsiTheme="minorHAnsi" w:cstheme="minorBidi"/>
          <w:noProof/>
          <w:sz w:val="24"/>
          <w:lang w:val="en-US"/>
        </w:rPr>
      </w:pPr>
      <w:r>
        <w:rPr>
          <w:noProof/>
        </w:rPr>
        <w:t>10.2.1</w:t>
      </w:r>
      <w:r>
        <w:rPr>
          <w:rFonts w:asciiTheme="minorHAnsi" w:eastAsiaTheme="minorEastAsia" w:hAnsiTheme="minorHAnsi" w:cstheme="minorBidi"/>
          <w:noProof/>
          <w:sz w:val="24"/>
          <w:lang w:val="en-US"/>
        </w:rPr>
        <w:tab/>
      </w:r>
      <w:r>
        <w:rPr>
          <w:noProof/>
        </w:rPr>
        <w:t>SQL Matching Strings</w:t>
      </w:r>
      <w:r>
        <w:rPr>
          <w:noProof/>
        </w:rPr>
        <w:tab/>
      </w:r>
      <w:r>
        <w:rPr>
          <w:noProof/>
        </w:rPr>
        <w:fldChar w:fldCharType="begin"/>
      </w:r>
      <w:r>
        <w:rPr>
          <w:noProof/>
        </w:rPr>
        <w:instrText xml:space="preserve"> PAGEREF _Toc49458122 \h </w:instrText>
      </w:r>
      <w:r>
        <w:rPr>
          <w:noProof/>
        </w:rPr>
      </w:r>
      <w:r>
        <w:rPr>
          <w:noProof/>
        </w:rPr>
        <w:fldChar w:fldCharType="separate"/>
      </w:r>
      <w:r>
        <w:rPr>
          <w:noProof/>
        </w:rPr>
        <w:t>98</w:t>
      </w:r>
      <w:r>
        <w:rPr>
          <w:noProof/>
        </w:rPr>
        <w:fldChar w:fldCharType="end"/>
      </w:r>
    </w:p>
    <w:p w14:paraId="6D12D152" w14:textId="73C30700" w:rsidR="009205F8" w:rsidRDefault="009205F8">
      <w:pPr>
        <w:pStyle w:val="TOC3"/>
        <w:tabs>
          <w:tab w:val="left" w:pos="1100"/>
        </w:tabs>
        <w:rPr>
          <w:rFonts w:asciiTheme="minorHAnsi" w:eastAsiaTheme="minorEastAsia" w:hAnsiTheme="minorHAnsi" w:cstheme="minorBidi"/>
          <w:noProof/>
          <w:sz w:val="24"/>
          <w:lang w:val="en-US"/>
        </w:rPr>
      </w:pPr>
      <w:r>
        <w:rPr>
          <w:noProof/>
        </w:rPr>
        <w:t>10.2.2</w:t>
      </w:r>
      <w:r>
        <w:rPr>
          <w:rFonts w:asciiTheme="minorHAnsi" w:eastAsiaTheme="minorEastAsia" w:hAnsiTheme="minorHAnsi" w:cstheme="minorBidi"/>
          <w:noProof/>
          <w:sz w:val="24"/>
          <w:lang w:val="en-US"/>
        </w:rPr>
        <w:tab/>
      </w:r>
      <w:r>
        <w:rPr>
          <w:noProof/>
        </w:rPr>
        <w:t>Entering Dates and Times</w:t>
      </w:r>
      <w:r>
        <w:rPr>
          <w:noProof/>
        </w:rPr>
        <w:tab/>
      </w:r>
      <w:r>
        <w:rPr>
          <w:noProof/>
        </w:rPr>
        <w:fldChar w:fldCharType="begin"/>
      </w:r>
      <w:r>
        <w:rPr>
          <w:noProof/>
        </w:rPr>
        <w:instrText xml:space="preserve"> PAGEREF _Toc49458123 \h </w:instrText>
      </w:r>
      <w:r>
        <w:rPr>
          <w:noProof/>
        </w:rPr>
      </w:r>
      <w:r>
        <w:rPr>
          <w:noProof/>
        </w:rPr>
        <w:fldChar w:fldCharType="separate"/>
      </w:r>
      <w:r>
        <w:rPr>
          <w:noProof/>
        </w:rPr>
        <w:t>98</w:t>
      </w:r>
      <w:r>
        <w:rPr>
          <w:noProof/>
        </w:rPr>
        <w:fldChar w:fldCharType="end"/>
      </w:r>
    </w:p>
    <w:p w14:paraId="05F51CEC" w14:textId="585BF2C0" w:rsidR="009205F8" w:rsidRDefault="009205F8">
      <w:pPr>
        <w:pStyle w:val="TOC2"/>
        <w:tabs>
          <w:tab w:val="left" w:pos="880"/>
        </w:tabs>
        <w:rPr>
          <w:rFonts w:asciiTheme="minorHAnsi" w:eastAsiaTheme="minorEastAsia" w:hAnsiTheme="minorHAnsi" w:cstheme="minorBidi"/>
          <w:noProof/>
          <w:sz w:val="24"/>
          <w:lang w:val="en-US"/>
        </w:rPr>
      </w:pPr>
      <w:r>
        <w:rPr>
          <w:noProof/>
        </w:rPr>
        <w:t>10.3</w:t>
      </w:r>
      <w:r>
        <w:rPr>
          <w:rFonts w:asciiTheme="minorHAnsi" w:eastAsiaTheme="minorEastAsia" w:hAnsiTheme="minorHAnsi" w:cstheme="minorBidi"/>
          <w:noProof/>
          <w:sz w:val="24"/>
          <w:lang w:val="en-US"/>
        </w:rPr>
        <w:tab/>
      </w:r>
      <w:r>
        <w:rPr>
          <w:noProof/>
        </w:rPr>
        <w:t>Show Report</w:t>
      </w:r>
      <w:r>
        <w:rPr>
          <w:noProof/>
        </w:rPr>
        <w:tab/>
      </w:r>
      <w:r>
        <w:rPr>
          <w:noProof/>
        </w:rPr>
        <w:fldChar w:fldCharType="begin"/>
      </w:r>
      <w:r>
        <w:rPr>
          <w:noProof/>
        </w:rPr>
        <w:instrText xml:space="preserve"> PAGEREF _Toc49458124 \h </w:instrText>
      </w:r>
      <w:r>
        <w:rPr>
          <w:noProof/>
        </w:rPr>
      </w:r>
      <w:r>
        <w:rPr>
          <w:noProof/>
        </w:rPr>
        <w:fldChar w:fldCharType="separate"/>
      </w:r>
      <w:r>
        <w:rPr>
          <w:noProof/>
        </w:rPr>
        <w:t>99</w:t>
      </w:r>
      <w:r>
        <w:rPr>
          <w:noProof/>
        </w:rPr>
        <w:fldChar w:fldCharType="end"/>
      </w:r>
    </w:p>
    <w:p w14:paraId="27632D07" w14:textId="078C8D1F" w:rsidR="009205F8" w:rsidRDefault="009205F8">
      <w:pPr>
        <w:pStyle w:val="TOC2"/>
        <w:tabs>
          <w:tab w:val="left" w:pos="880"/>
        </w:tabs>
        <w:rPr>
          <w:rFonts w:asciiTheme="minorHAnsi" w:eastAsiaTheme="minorEastAsia" w:hAnsiTheme="minorHAnsi" w:cstheme="minorBidi"/>
          <w:noProof/>
          <w:sz w:val="24"/>
          <w:lang w:val="en-US"/>
        </w:rPr>
      </w:pPr>
      <w:r>
        <w:rPr>
          <w:noProof/>
        </w:rPr>
        <w:t>10.4</w:t>
      </w:r>
      <w:r>
        <w:rPr>
          <w:rFonts w:asciiTheme="minorHAnsi" w:eastAsiaTheme="minorEastAsia" w:hAnsiTheme="minorHAnsi" w:cstheme="minorBidi"/>
          <w:noProof/>
          <w:sz w:val="24"/>
          <w:lang w:val="en-US"/>
        </w:rPr>
        <w:tab/>
      </w:r>
      <w:r>
        <w:rPr>
          <w:noProof/>
        </w:rPr>
        <w:t>Spectral plot</w:t>
      </w:r>
      <w:r>
        <w:rPr>
          <w:noProof/>
        </w:rPr>
        <w:tab/>
      </w:r>
      <w:r>
        <w:rPr>
          <w:noProof/>
        </w:rPr>
        <w:fldChar w:fldCharType="begin"/>
      </w:r>
      <w:r>
        <w:rPr>
          <w:noProof/>
        </w:rPr>
        <w:instrText xml:space="preserve"> PAGEREF _Toc49458125 \h </w:instrText>
      </w:r>
      <w:r>
        <w:rPr>
          <w:noProof/>
        </w:rPr>
      </w:r>
      <w:r>
        <w:rPr>
          <w:noProof/>
        </w:rPr>
        <w:fldChar w:fldCharType="separate"/>
      </w:r>
      <w:r>
        <w:rPr>
          <w:noProof/>
        </w:rPr>
        <w:t>101</w:t>
      </w:r>
      <w:r>
        <w:rPr>
          <w:noProof/>
        </w:rPr>
        <w:fldChar w:fldCharType="end"/>
      </w:r>
    </w:p>
    <w:p w14:paraId="22C32E3A" w14:textId="2CD50C8E" w:rsidR="009205F8" w:rsidRDefault="009205F8">
      <w:pPr>
        <w:pStyle w:val="TOC2"/>
        <w:tabs>
          <w:tab w:val="left" w:pos="880"/>
        </w:tabs>
        <w:rPr>
          <w:rFonts w:asciiTheme="minorHAnsi" w:eastAsiaTheme="minorEastAsia" w:hAnsiTheme="minorHAnsi" w:cstheme="minorBidi"/>
          <w:noProof/>
          <w:sz w:val="24"/>
          <w:lang w:val="en-US"/>
        </w:rPr>
      </w:pPr>
      <w:r>
        <w:rPr>
          <w:noProof/>
        </w:rPr>
        <w:t>10.5</w:t>
      </w:r>
      <w:r>
        <w:rPr>
          <w:rFonts w:asciiTheme="minorHAnsi" w:eastAsiaTheme="minorEastAsia" w:hAnsiTheme="minorHAnsi" w:cstheme="minorBidi"/>
          <w:noProof/>
          <w:sz w:val="24"/>
          <w:lang w:val="en-US"/>
        </w:rPr>
        <w:tab/>
      </w:r>
      <w:r>
        <w:rPr>
          <w:noProof/>
        </w:rPr>
        <w:t>Process</w:t>
      </w:r>
      <w:r>
        <w:rPr>
          <w:noProof/>
        </w:rPr>
        <w:tab/>
      </w:r>
      <w:r>
        <w:rPr>
          <w:noProof/>
        </w:rPr>
        <w:fldChar w:fldCharType="begin"/>
      </w:r>
      <w:r>
        <w:rPr>
          <w:noProof/>
        </w:rPr>
        <w:instrText xml:space="preserve"> PAGEREF _Toc49458126 \h </w:instrText>
      </w:r>
      <w:r>
        <w:rPr>
          <w:noProof/>
        </w:rPr>
      </w:r>
      <w:r>
        <w:rPr>
          <w:noProof/>
        </w:rPr>
        <w:fldChar w:fldCharType="separate"/>
      </w:r>
      <w:r>
        <w:rPr>
          <w:noProof/>
        </w:rPr>
        <w:t>102</w:t>
      </w:r>
      <w:r>
        <w:rPr>
          <w:noProof/>
        </w:rPr>
        <w:fldChar w:fldCharType="end"/>
      </w:r>
    </w:p>
    <w:p w14:paraId="34D121E4" w14:textId="5E7B49CF" w:rsidR="009205F8" w:rsidRDefault="009205F8">
      <w:pPr>
        <w:pStyle w:val="TOC2"/>
        <w:tabs>
          <w:tab w:val="left" w:pos="880"/>
        </w:tabs>
        <w:rPr>
          <w:rFonts w:asciiTheme="minorHAnsi" w:eastAsiaTheme="minorEastAsia" w:hAnsiTheme="minorHAnsi" w:cstheme="minorBidi"/>
          <w:noProof/>
          <w:sz w:val="24"/>
          <w:lang w:val="en-US"/>
        </w:rPr>
      </w:pPr>
      <w:r>
        <w:rPr>
          <w:noProof/>
        </w:rPr>
        <w:t>10.6</w:t>
      </w:r>
      <w:r>
        <w:rPr>
          <w:rFonts w:asciiTheme="minorHAnsi" w:eastAsiaTheme="minorEastAsia" w:hAnsiTheme="minorHAnsi" w:cstheme="minorBidi"/>
          <w:noProof/>
          <w:sz w:val="24"/>
          <w:lang w:val="en-US"/>
        </w:rPr>
        <w:tab/>
      </w:r>
      <w:r>
        <w:rPr>
          <w:noProof/>
        </w:rPr>
        <w:t>Refl. calc</w:t>
      </w:r>
      <w:r>
        <w:rPr>
          <w:noProof/>
        </w:rPr>
        <w:tab/>
      </w:r>
      <w:r>
        <w:rPr>
          <w:noProof/>
        </w:rPr>
        <w:fldChar w:fldCharType="begin"/>
      </w:r>
      <w:r>
        <w:rPr>
          <w:noProof/>
        </w:rPr>
        <w:instrText xml:space="preserve"> PAGEREF _Toc49458127 \h </w:instrText>
      </w:r>
      <w:r>
        <w:rPr>
          <w:noProof/>
        </w:rPr>
      </w:r>
      <w:r>
        <w:rPr>
          <w:noProof/>
        </w:rPr>
        <w:fldChar w:fldCharType="separate"/>
      </w:r>
      <w:r>
        <w:rPr>
          <w:noProof/>
        </w:rPr>
        <w:t>102</w:t>
      </w:r>
      <w:r>
        <w:rPr>
          <w:noProof/>
        </w:rPr>
        <w:fldChar w:fldCharType="end"/>
      </w:r>
    </w:p>
    <w:p w14:paraId="560DF1DB" w14:textId="1970DC7A" w:rsidR="009205F8" w:rsidRDefault="009205F8">
      <w:pPr>
        <w:pStyle w:val="TOC2"/>
        <w:tabs>
          <w:tab w:val="left" w:pos="880"/>
        </w:tabs>
        <w:rPr>
          <w:rFonts w:asciiTheme="minorHAnsi" w:eastAsiaTheme="minorEastAsia" w:hAnsiTheme="minorHAnsi" w:cstheme="minorBidi"/>
          <w:noProof/>
          <w:sz w:val="24"/>
          <w:lang w:val="en-US"/>
        </w:rPr>
      </w:pPr>
      <w:r>
        <w:rPr>
          <w:noProof/>
        </w:rPr>
        <w:lastRenderedPageBreak/>
        <w:t>10.7</w:t>
      </w:r>
      <w:r>
        <w:rPr>
          <w:rFonts w:asciiTheme="minorHAnsi" w:eastAsiaTheme="minorEastAsia" w:hAnsiTheme="minorHAnsi" w:cstheme="minorBidi"/>
          <w:noProof/>
          <w:sz w:val="24"/>
          <w:lang w:val="en-US"/>
        </w:rPr>
        <w:tab/>
      </w:r>
      <w:r>
        <w:rPr>
          <w:noProof/>
        </w:rPr>
        <w:t>File Export</w:t>
      </w:r>
      <w:r>
        <w:rPr>
          <w:noProof/>
        </w:rPr>
        <w:tab/>
      </w:r>
      <w:r>
        <w:rPr>
          <w:noProof/>
        </w:rPr>
        <w:fldChar w:fldCharType="begin"/>
      </w:r>
      <w:r>
        <w:rPr>
          <w:noProof/>
        </w:rPr>
        <w:instrText xml:space="preserve"> PAGEREF _Toc49458128 \h </w:instrText>
      </w:r>
      <w:r>
        <w:rPr>
          <w:noProof/>
        </w:rPr>
      </w:r>
      <w:r>
        <w:rPr>
          <w:noProof/>
        </w:rPr>
        <w:fldChar w:fldCharType="separate"/>
      </w:r>
      <w:r>
        <w:rPr>
          <w:noProof/>
        </w:rPr>
        <w:t>102</w:t>
      </w:r>
      <w:r>
        <w:rPr>
          <w:noProof/>
        </w:rPr>
        <w:fldChar w:fldCharType="end"/>
      </w:r>
    </w:p>
    <w:p w14:paraId="70044A14" w14:textId="2B86BBC3" w:rsidR="009205F8" w:rsidRDefault="009205F8">
      <w:pPr>
        <w:pStyle w:val="TOC3"/>
        <w:tabs>
          <w:tab w:val="left" w:pos="1100"/>
        </w:tabs>
        <w:rPr>
          <w:rFonts w:asciiTheme="minorHAnsi" w:eastAsiaTheme="minorEastAsia" w:hAnsiTheme="minorHAnsi" w:cstheme="minorBidi"/>
          <w:noProof/>
          <w:sz w:val="24"/>
          <w:lang w:val="en-US"/>
        </w:rPr>
      </w:pPr>
      <w:r>
        <w:rPr>
          <w:noProof/>
        </w:rPr>
        <w:t>10.7.1</w:t>
      </w:r>
      <w:r>
        <w:rPr>
          <w:rFonts w:asciiTheme="minorHAnsi" w:eastAsiaTheme="minorEastAsia" w:hAnsiTheme="minorHAnsi" w:cstheme="minorBidi"/>
          <w:noProof/>
          <w:sz w:val="24"/>
          <w:lang w:val="en-US"/>
        </w:rPr>
        <w:tab/>
      </w:r>
      <w:r>
        <w:rPr>
          <w:noProof/>
        </w:rPr>
        <w:t>CSV Spectrum Export Format</w:t>
      </w:r>
      <w:r>
        <w:rPr>
          <w:noProof/>
        </w:rPr>
        <w:tab/>
      </w:r>
      <w:r>
        <w:rPr>
          <w:noProof/>
        </w:rPr>
        <w:fldChar w:fldCharType="begin"/>
      </w:r>
      <w:r>
        <w:rPr>
          <w:noProof/>
        </w:rPr>
        <w:instrText xml:space="preserve"> PAGEREF _Toc49458129 \h </w:instrText>
      </w:r>
      <w:r>
        <w:rPr>
          <w:noProof/>
        </w:rPr>
      </w:r>
      <w:r>
        <w:rPr>
          <w:noProof/>
        </w:rPr>
        <w:fldChar w:fldCharType="separate"/>
      </w:r>
      <w:r>
        <w:rPr>
          <w:noProof/>
        </w:rPr>
        <w:t>104</w:t>
      </w:r>
      <w:r>
        <w:rPr>
          <w:noProof/>
        </w:rPr>
        <w:fldChar w:fldCharType="end"/>
      </w:r>
    </w:p>
    <w:p w14:paraId="6F9AD434" w14:textId="7F7B3A51" w:rsidR="009205F8" w:rsidRDefault="009205F8">
      <w:pPr>
        <w:pStyle w:val="TOC2"/>
        <w:tabs>
          <w:tab w:val="left" w:pos="880"/>
        </w:tabs>
        <w:rPr>
          <w:rFonts w:asciiTheme="minorHAnsi" w:eastAsiaTheme="minorEastAsia" w:hAnsiTheme="minorHAnsi" w:cstheme="minorBidi"/>
          <w:noProof/>
          <w:sz w:val="24"/>
          <w:lang w:val="en-US"/>
        </w:rPr>
      </w:pPr>
      <w:r>
        <w:rPr>
          <w:noProof/>
        </w:rPr>
        <w:t>10.8</w:t>
      </w:r>
      <w:r>
        <w:rPr>
          <w:rFonts w:asciiTheme="minorHAnsi" w:eastAsiaTheme="minorEastAsia" w:hAnsiTheme="minorHAnsi" w:cstheme="minorBidi"/>
          <w:noProof/>
          <w:sz w:val="24"/>
          <w:lang w:val="en-US"/>
        </w:rPr>
        <w:tab/>
      </w:r>
      <w:r>
        <w:rPr>
          <w:noProof/>
        </w:rPr>
        <w:t>Export campaign</w:t>
      </w:r>
      <w:r>
        <w:rPr>
          <w:noProof/>
        </w:rPr>
        <w:tab/>
      </w:r>
      <w:r>
        <w:rPr>
          <w:noProof/>
        </w:rPr>
        <w:fldChar w:fldCharType="begin"/>
      </w:r>
      <w:r>
        <w:rPr>
          <w:noProof/>
        </w:rPr>
        <w:instrText xml:space="preserve"> PAGEREF _Toc49458130 \h </w:instrText>
      </w:r>
      <w:r>
        <w:rPr>
          <w:noProof/>
        </w:rPr>
      </w:r>
      <w:r>
        <w:rPr>
          <w:noProof/>
        </w:rPr>
        <w:fldChar w:fldCharType="separate"/>
      </w:r>
      <w:r>
        <w:rPr>
          <w:noProof/>
        </w:rPr>
        <w:t>105</w:t>
      </w:r>
      <w:r>
        <w:rPr>
          <w:noProof/>
        </w:rPr>
        <w:fldChar w:fldCharType="end"/>
      </w:r>
    </w:p>
    <w:p w14:paraId="21CBC14F" w14:textId="145BA7F3" w:rsidR="009205F8" w:rsidRDefault="009205F8">
      <w:pPr>
        <w:pStyle w:val="TOC2"/>
        <w:tabs>
          <w:tab w:val="left" w:pos="880"/>
        </w:tabs>
        <w:rPr>
          <w:rFonts w:asciiTheme="minorHAnsi" w:eastAsiaTheme="minorEastAsia" w:hAnsiTheme="minorHAnsi" w:cstheme="minorBidi"/>
          <w:noProof/>
          <w:sz w:val="24"/>
          <w:lang w:val="en-US"/>
        </w:rPr>
      </w:pPr>
      <w:r>
        <w:rPr>
          <w:noProof/>
        </w:rPr>
        <w:t>10.9</w:t>
      </w:r>
      <w:r>
        <w:rPr>
          <w:rFonts w:asciiTheme="minorHAnsi" w:eastAsiaTheme="minorEastAsia" w:hAnsiTheme="minorHAnsi" w:cstheme="minorBidi"/>
          <w:noProof/>
          <w:sz w:val="24"/>
          <w:lang w:val="en-US"/>
        </w:rPr>
        <w:tab/>
      </w:r>
      <w:r>
        <w:rPr>
          <w:noProof/>
        </w:rPr>
        <w:t>Publish Collection</w:t>
      </w:r>
      <w:r>
        <w:rPr>
          <w:noProof/>
        </w:rPr>
        <w:tab/>
      </w:r>
      <w:r>
        <w:rPr>
          <w:noProof/>
        </w:rPr>
        <w:fldChar w:fldCharType="begin"/>
      </w:r>
      <w:r>
        <w:rPr>
          <w:noProof/>
        </w:rPr>
        <w:instrText xml:space="preserve"> PAGEREF _Toc49458131 \h </w:instrText>
      </w:r>
      <w:r>
        <w:rPr>
          <w:noProof/>
        </w:rPr>
      </w:r>
      <w:r>
        <w:rPr>
          <w:noProof/>
        </w:rPr>
        <w:fldChar w:fldCharType="separate"/>
      </w:r>
      <w:r>
        <w:rPr>
          <w:noProof/>
        </w:rPr>
        <w:t>106</w:t>
      </w:r>
      <w:r>
        <w:rPr>
          <w:noProof/>
        </w:rPr>
        <w:fldChar w:fldCharType="end"/>
      </w:r>
    </w:p>
    <w:p w14:paraId="20C3B544" w14:textId="09AAC302" w:rsidR="009205F8" w:rsidRDefault="009205F8">
      <w:pPr>
        <w:pStyle w:val="TOC1"/>
        <w:tabs>
          <w:tab w:val="left" w:pos="660"/>
        </w:tabs>
        <w:rPr>
          <w:rFonts w:asciiTheme="minorHAnsi" w:eastAsiaTheme="minorEastAsia" w:hAnsiTheme="minorHAnsi" w:cstheme="minorBidi"/>
          <w:b w:val="0"/>
          <w:noProof/>
          <w:lang w:val="en-US"/>
        </w:rPr>
      </w:pPr>
      <w:r>
        <w:rPr>
          <w:noProof/>
        </w:rPr>
        <w:t>11</w:t>
      </w:r>
      <w:r>
        <w:rPr>
          <w:rFonts w:asciiTheme="minorHAnsi" w:eastAsiaTheme="minorEastAsia" w:hAnsiTheme="minorHAnsi" w:cstheme="minorBidi"/>
          <w:b w:val="0"/>
          <w:noProof/>
          <w:lang w:val="en-US"/>
        </w:rPr>
        <w:tab/>
      </w:r>
      <w:r>
        <w:rPr>
          <w:noProof/>
        </w:rPr>
        <w:t>Data Processing</w:t>
      </w:r>
      <w:r>
        <w:rPr>
          <w:noProof/>
        </w:rPr>
        <w:tab/>
      </w:r>
      <w:r>
        <w:rPr>
          <w:noProof/>
        </w:rPr>
        <w:fldChar w:fldCharType="begin"/>
      </w:r>
      <w:r>
        <w:rPr>
          <w:noProof/>
        </w:rPr>
        <w:instrText xml:space="preserve"> PAGEREF _Toc49458132 \h </w:instrText>
      </w:r>
      <w:r>
        <w:rPr>
          <w:noProof/>
        </w:rPr>
      </w:r>
      <w:r>
        <w:rPr>
          <w:noProof/>
        </w:rPr>
        <w:fldChar w:fldCharType="separate"/>
      </w:r>
      <w:r>
        <w:rPr>
          <w:noProof/>
        </w:rPr>
        <w:t>107</w:t>
      </w:r>
      <w:r>
        <w:rPr>
          <w:noProof/>
        </w:rPr>
        <w:fldChar w:fldCharType="end"/>
      </w:r>
    </w:p>
    <w:p w14:paraId="0F0DA2B6" w14:textId="46494BB2" w:rsidR="009205F8" w:rsidRDefault="009205F8">
      <w:pPr>
        <w:pStyle w:val="TOC2"/>
        <w:tabs>
          <w:tab w:val="left" w:pos="880"/>
        </w:tabs>
        <w:rPr>
          <w:rFonts w:asciiTheme="minorHAnsi" w:eastAsiaTheme="minorEastAsia" w:hAnsiTheme="minorHAnsi" w:cstheme="minorBidi"/>
          <w:noProof/>
          <w:sz w:val="24"/>
          <w:lang w:val="en-US"/>
        </w:rPr>
      </w:pPr>
      <w:r>
        <w:rPr>
          <w:noProof/>
        </w:rPr>
        <w:t>11.1</w:t>
      </w:r>
      <w:r>
        <w:rPr>
          <w:rFonts w:asciiTheme="minorHAnsi" w:eastAsiaTheme="minorEastAsia" w:hAnsiTheme="minorHAnsi" w:cstheme="minorBidi"/>
          <w:noProof/>
          <w:sz w:val="24"/>
          <w:lang w:val="en-US"/>
        </w:rPr>
        <w:tab/>
      </w:r>
      <w:r>
        <w:rPr>
          <w:noProof/>
        </w:rPr>
        <w:t>Functions to generate additional metadata</w:t>
      </w:r>
      <w:r>
        <w:rPr>
          <w:noProof/>
        </w:rPr>
        <w:tab/>
      </w:r>
      <w:r>
        <w:rPr>
          <w:noProof/>
        </w:rPr>
        <w:fldChar w:fldCharType="begin"/>
      </w:r>
      <w:r>
        <w:rPr>
          <w:noProof/>
        </w:rPr>
        <w:instrText xml:space="preserve"> PAGEREF _Toc49458133 \h </w:instrText>
      </w:r>
      <w:r>
        <w:rPr>
          <w:noProof/>
        </w:rPr>
      </w:r>
      <w:r>
        <w:rPr>
          <w:noProof/>
        </w:rPr>
        <w:fldChar w:fldCharType="separate"/>
      </w:r>
      <w:r>
        <w:rPr>
          <w:noProof/>
        </w:rPr>
        <w:t>107</w:t>
      </w:r>
      <w:r>
        <w:rPr>
          <w:noProof/>
        </w:rPr>
        <w:fldChar w:fldCharType="end"/>
      </w:r>
    </w:p>
    <w:p w14:paraId="1927CBA7" w14:textId="17C565DC" w:rsidR="009205F8" w:rsidRDefault="009205F8">
      <w:pPr>
        <w:pStyle w:val="TOC3"/>
        <w:tabs>
          <w:tab w:val="left" w:pos="1100"/>
        </w:tabs>
        <w:rPr>
          <w:rFonts w:asciiTheme="minorHAnsi" w:eastAsiaTheme="minorEastAsia" w:hAnsiTheme="minorHAnsi" w:cstheme="minorBidi"/>
          <w:noProof/>
          <w:sz w:val="24"/>
          <w:lang w:val="en-US"/>
        </w:rPr>
      </w:pPr>
      <w:r>
        <w:rPr>
          <w:noProof/>
        </w:rPr>
        <w:t>11.1.1</w:t>
      </w:r>
      <w:r>
        <w:rPr>
          <w:rFonts w:asciiTheme="minorHAnsi" w:eastAsiaTheme="minorEastAsia" w:hAnsiTheme="minorHAnsi" w:cstheme="minorBidi"/>
          <w:noProof/>
          <w:sz w:val="24"/>
          <w:lang w:val="en-US"/>
        </w:rPr>
        <w:tab/>
      </w:r>
      <w:r>
        <w:rPr>
          <w:noProof/>
        </w:rPr>
        <w:t>Compute UTC</w:t>
      </w:r>
      <w:r>
        <w:rPr>
          <w:noProof/>
        </w:rPr>
        <w:tab/>
      </w:r>
      <w:r>
        <w:rPr>
          <w:noProof/>
        </w:rPr>
        <w:fldChar w:fldCharType="begin"/>
      </w:r>
      <w:r>
        <w:rPr>
          <w:noProof/>
        </w:rPr>
        <w:instrText xml:space="preserve"> PAGEREF _Toc49458134 \h </w:instrText>
      </w:r>
      <w:r>
        <w:rPr>
          <w:noProof/>
        </w:rPr>
      </w:r>
      <w:r>
        <w:rPr>
          <w:noProof/>
        </w:rPr>
        <w:fldChar w:fldCharType="separate"/>
      </w:r>
      <w:r>
        <w:rPr>
          <w:noProof/>
        </w:rPr>
        <w:t>107</w:t>
      </w:r>
      <w:r>
        <w:rPr>
          <w:noProof/>
        </w:rPr>
        <w:fldChar w:fldCharType="end"/>
      </w:r>
    </w:p>
    <w:p w14:paraId="26BC8D9A" w14:textId="2A439DAA" w:rsidR="009205F8" w:rsidRDefault="009205F8">
      <w:pPr>
        <w:pStyle w:val="TOC3"/>
        <w:tabs>
          <w:tab w:val="left" w:pos="1100"/>
        </w:tabs>
        <w:rPr>
          <w:rFonts w:asciiTheme="minorHAnsi" w:eastAsiaTheme="minorEastAsia" w:hAnsiTheme="minorHAnsi" w:cstheme="minorBidi"/>
          <w:noProof/>
          <w:sz w:val="24"/>
          <w:lang w:val="en-US"/>
        </w:rPr>
      </w:pPr>
      <w:r>
        <w:rPr>
          <w:noProof/>
        </w:rPr>
        <w:t>11.1.2</w:t>
      </w:r>
      <w:r>
        <w:rPr>
          <w:rFonts w:asciiTheme="minorHAnsi" w:eastAsiaTheme="minorEastAsia" w:hAnsiTheme="minorHAnsi" w:cstheme="minorBidi"/>
          <w:noProof/>
          <w:sz w:val="24"/>
          <w:lang w:val="en-US"/>
        </w:rPr>
        <w:tab/>
      </w:r>
      <w:r>
        <w:rPr>
          <w:noProof/>
        </w:rPr>
        <w:t>Calculation of Sun Angles</w:t>
      </w:r>
      <w:r>
        <w:rPr>
          <w:noProof/>
        </w:rPr>
        <w:tab/>
      </w:r>
      <w:r>
        <w:rPr>
          <w:noProof/>
        </w:rPr>
        <w:fldChar w:fldCharType="begin"/>
      </w:r>
      <w:r>
        <w:rPr>
          <w:noProof/>
        </w:rPr>
        <w:instrText xml:space="preserve"> PAGEREF _Toc49458135 \h </w:instrText>
      </w:r>
      <w:r>
        <w:rPr>
          <w:noProof/>
        </w:rPr>
      </w:r>
      <w:r>
        <w:rPr>
          <w:noProof/>
        </w:rPr>
        <w:fldChar w:fldCharType="separate"/>
      </w:r>
      <w:r>
        <w:rPr>
          <w:noProof/>
        </w:rPr>
        <w:t>108</w:t>
      </w:r>
      <w:r>
        <w:rPr>
          <w:noProof/>
        </w:rPr>
        <w:fldChar w:fldCharType="end"/>
      </w:r>
    </w:p>
    <w:p w14:paraId="2A910ECF" w14:textId="7D72A2D3" w:rsidR="009205F8" w:rsidRDefault="009205F8">
      <w:pPr>
        <w:pStyle w:val="TOC3"/>
        <w:tabs>
          <w:tab w:val="left" w:pos="1100"/>
        </w:tabs>
        <w:rPr>
          <w:rFonts w:asciiTheme="minorHAnsi" w:eastAsiaTheme="minorEastAsia" w:hAnsiTheme="minorHAnsi" w:cstheme="minorBidi"/>
          <w:noProof/>
          <w:sz w:val="24"/>
          <w:lang w:val="en-US"/>
        </w:rPr>
      </w:pPr>
      <w:r>
        <w:rPr>
          <w:noProof/>
        </w:rPr>
        <w:t>11.1.3</w:t>
      </w:r>
      <w:r>
        <w:rPr>
          <w:rFonts w:asciiTheme="minorHAnsi" w:eastAsiaTheme="minorEastAsia" w:hAnsiTheme="minorHAnsi" w:cstheme="minorBidi"/>
          <w:noProof/>
          <w:sz w:val="24"/>
          <w:lang w:val="en-US"/>
        </w:rPr>
        <w:tab/>
      </w:r>
      <w:r>
        <w:rPr>
          <w:noProof/>
        </w:rPr>
        <w:t>Calculation of Goniometer Angles</w:t>
      </w:r>
      <w:r>
        <w:rPr>
          <w:noProof/>
        </w:rPr>
        <w:tab/>
      </w:r>
      <w:r>
        <w:rPr>
          <w:noProof/>
        </w:rPr>
        <w:fldChar w:fldCharType="begin"/>
      </w:r>
      <w:r>
        <w:rPr>
          <w:noProof/>
        </w:rPr>
        <w:instrText xml:space="preserve"> PAGEREF _Toc49458136 \h </w:instrText>
      </w:r>
      <w:r>
        <w:rPr>
          <w:noProof/>
        </w:rPr>
      </w:r>
      <w:r>
        <w:rPr>
          <w:noProof/>
        </w:rPr>
        <w:fldChar w:fldCharType="separate"/>
      </w:r>
      <w:r>
        <w:rPr>
          <w:noProof/>
        </w:rPr>
        <w:t>109</w:t>
      </w:r>
      <w:r>
        <w:rPr>
          <w:noProof/>
        </w:rPr>
        <w:fldChar w:fldCharType="end"/>
      </w:r>
    </w:p>
    <w:p w14:paraId="19F1E814" w14:textId="43CBAD7E" w:rsidR="009205F8" w:rsidRDefault="009205F8">
      <w:pPr>
        <w:pStyle w:val="TOC2"/>
        <w:tabs>
          <w:tab w:val="left" w:pos="880"/>
        </w:tabs>
        <w:rPr>
          <w:rFonts w:asciiTheme="minorHAnsi" w:eastAsiaTheme="minorEastAsia" w:hAnsiTheme="minorHAnsi" w:cstheme="minorBidi"/>
          <w:noProof/>
          <w:sz w:val="24"/>
          <w:lang w:val="en-US"/>
        </w:rPr>
      </w:pPr>
      <w:r>
        <w:rPr>
          <w:noProof/>
        </w:rPr>
        <w:t>11.2</w:t>
      </w:r>
      <w:r>
        <w:rPr>
          <w:rFonts w:asciiTheme="minorHAnsi" w:eastAsiaTheme="minorEastAsia" w:hAnsiTheme="minorHAnsi" w:cstheme="minorBidi"/>
          <w:noProof/>
          <w:sz w:val="24"/>
          <w:lang w:val="en-US"/>
        </w:rPr>
        <w:tab/>
      </w:r>
      <w:r>
        <w:rPr>
          <w:noProof/>
        </w:rPr>
        <w:t>Managing Target-Reference Links</w:t>
      </w:r>
      <w:r>
        <w:rPr>
          <w:noProof/>
        </w:rPr>
        <w:tab/>
      </w:r>
      <w:r>
        <w:rPr>
          <w:noProof/>
        </w:rPr>
        <w:fldChar w:fldCharType="begin"/>
      </w:r>
      <w:r>
        <w:rPr>
          <w:noProof/>
        </w:rPr>
        <w:instrText xml:space="preserve"> PAGEREF _Toc49458137 \h </w:instrText>
      </w:r>
      <w:r>
        <w:rPr>
          <w:noProof/>
        </w:rPr>
      </w:r>
      <w:r>
        <w:rPr>
          <w:noProof/>
        </w:rPr>
        <w:fldChar w:fldCharType="separate"/>
      </w:r>
      <w:r>
        <w:rPr>
          <w:noProof/>
        </w:rPr>
        <w:t>111</w:t>
      </w:r>
      <w:r>
        <w:rPr>
          <w:noProof/>
        </w:rPr>
        <w:fldChar w:fldCharType="end"/>
      </w:r>
    </w:p>
    <w:p w14:paraId="706108AD" w14:textId="0BF9C5BD" w:rsidR="009205F8" w:rsidRDefault="009205F8">
      <w:pPr>
        <w:pStyle w:val="TOC3"/>
        <w:tabs>
          <w:tab w:val="left" w:pos="1100"/>
        </w:tabs>
        <w:rPr>
          <w:rFonts w:asciiTheme="minorHAnsi" w:eastAsiaTheme="minorEastAsia" w:hAnsiTheme="minorHAnsi" w:cstheme="minorBidi"/>
          <w:noProof/>
          <w:sz w:val="24"/>
          <w:lang w:val="en-US"/>
        </w:rPr>
      </w:pPr>
      <w:r>
        <w:rPr>
          <w:noProof/>
        </w:rPr>
        <w:t>11.2.1</w:t>
      </w:r>
      <w:r>
        <w:rPr>
          <w:rFonts w:asciiTheme="minorHAnsi" w:eastAsiaTheme="minorEastAsia" w:hAnsiTheme="minorHAnsi" w:cstheme="minorBidi"/>
          <w:noProof/>
          <w:sz w:val="24"/>
          <w:lang w:val="en-US"/>
        </w:rPr>
        <w:tab/>
      </w:r>
      <w:r>
        <w:rPr>
          <w:noProof/>
        </w:rPr>
        <w:t>Viewing or deleting existing Target-Reference links</w:t>
      </w:r>
      <w:r>
        <w:rPr>
          <w:noProof/>
        </w:rPr>
        <w:tab/>
      </w:r>
      <w:r>
        <w:rPr>
          <w:noProof/>
        </w:rPr>
        <w:fldChar w:fldCharType="begin"/>
      </w:r>
      <w:r>
        <w:rPr>
          <w:noProof/>
        </w:rPr>
        <w:instrText xml:space="preserve"> PAGEREF _Toc49458138 \h </w:instrText>
      </w:r>
      <w:r>
        <w:rPr>
          <w:noProof/>
        </w:rPr>
      </w:r>
      <w:r>
        <w:rPr>
          <w:noProof/>
        </w:rPr>
        <w:fldChar w:fldCharType="separate"/>
      </w:r>
      <w:r>
        <w:rPr>
          <w:noProof/>
        </w:rPr>
        <w:t>111</w:t>
      </w:r>
      <w:r>
        <w:rPr>
          <w:noProof/>
        </w:rPr>
        <w:fldChar w:fldCharType="end"/>
      </w:r>
    </w:p>
    <w:p w14:paraId="5596C4A4" w14:textId="44E6DC48" w:rsidR="009205F8" w:rsidRDefault="009205F8">
      <w:pPr>
        <w:pStyle w:val="TOC3"/>
        <w:tabs>
          <w:tab w:val="left" w:pos="1100"/>
        </w:tabs>
        <w:rPr>
          <w:rFonts w:asciiTheme="minorHAnsi" w:eastAsiaTheme="minorEastAsia" w:hAnsiTheme="minorHAnsi" w:cstheme="minorBidi"/>
          <w:noProof/>
          <w:sz w:val="24"/>
          <w:lang w:val="en-US"/>
        </w:rPr>
      </w:pPr>
      <w:r>
        <w:rPr>
          <w:noProof/>
        </w:rPr>
        <w:t>11.2.2</w:t>
      </w:r>
      <w:r>
        <w:rPr>
          <w:rFonts w:asciiTheme="minorHAnsi" w:eastAsiaTheme="minorEastAsia" w:hAnsiTheme="minorHAnsi" w:cstheme="minorBidi"/>
          <w:noProof/>
          <w:sz w:val="24"/>
          <w:lang w:val="en-US"/>
        </w:rPr>
        <w:tab/>
      </w:r>
      <w:r>
        <w:rPr>
          <w:noProof/>
        </w:rPr>
        <w:t>Deleting Existing Target-Reference Links</w:t>
      </w:r>
      <w:r>
        <w:rPr>
          <w:noProof/>
        </w:rPr>
        <w:tab/>
      </w:r>
      <w:r>
        <w:rPr>
          <w:noProof/>
        </w:rPr>
        <w:fldChar w:fldCharType="begin"/>
      </w:r>
      <w:r>
        <w:rPr>
          <w:noProof/>
        </w:rPr>
        <w:instrText xml:space="preserve"> PAGEREF _Toc49458139 \h </w:instrText>
      </w:r>
      <w:r>
        <w:rPr>
          <w:noProof/>
        </w:rPr>
      </w:r>
      <w:r>
        <w:rPr>
          <w:noProof/>
        </w:rPr>
        <w:fldChar w:fldCharType="separate"/>
      </w:r>
      <w:r>
        <w:rPr>
          <w:noProof/>
        </w:rPr>
        <w:t>113</w:t>
      </w:r>
      <w:r>
        <w:rPr>
          <w:noProof/>
        </w:rPr>
        <w:fldChar w:fldCharType="end"/>
      </w:r>
    </w:p>
    <w:p w14:paraId="1402A1B8" w14:textId="38CEFFA8" w:rsidR="009205F8" w:rsidRDefault="009205F8">
      <w:pPr>
        <w:pStyle w:val="TOC3"/>
        <w:tabs>
          <w:tab w:val="left" w:pos="1100"/>
        </w:tabs>
        <w:rPr>
          <w:rFonts w:asciiTheme="minorHAnsi" w:eastAsiaTheme="minorEastAsia" w:hAnsiTheme="minorHAnsi" w:cstheme="minorBidi"/>
          <w:noProof/>
          <w:sz w:val="24"/>
          <w:lang w:val="en-US"/>
        </w:rPr>
      </w:pPr>
      <w:r>
        <w:rPr>
          <w:noProof/>
        </w:rPr>
        <w:t>11.2.3</w:t>
      </w:r>
      <w:r>
        <w:rPr>
          <w:rFonts w:asciiTheme="minorHAnsi" w:eastAsiaTheme="minorEastAsia" w:hAnsiTheme="minorHAnsi" w:cstheme="minorBidi"/>
          <w:noProof/>
          <w:sz w:val="24"/>
          <w:lang w:val="en-US"/>
        </w:rPr>
        <w:tab/>
      </w:r>
      <w:r>
        <w:rPr>
          <w:noProof/>
        </w:rPr>
        <w:t>Adding new Target-Reference links</w:t>
      </w:r>
      <w:r>
        <w:rPr>
          <w:noProof/>
        </w:rPr>
        <w:tab/>
      </w:r>
      <w:r>
        <w:rPr>
          <w:noProof/>
        </w:rPr>
        <w:fldChar w:fldCharType="begin"/>
      </w:r>
      <w:r>
        <w:rPr>
          <w:noProof/>
        </w:rPr>
        <w:instrText xml:space="preserve"> PAGEREF _Toc49458140 \h </w:instrText>
      </w:r>
      <w:r>
        <w:rPr>
          <w:noProof/>
        </w:rPr>
      </w:r>
      <w:r>
        <w:rPr>
          <w:noProof/>
        </w:rPr>
        <w:fldChar w:fldCharType="separate"/>
      </w:r>
      <w:r>
        <w:rPr>
          <w:noProof/>
        </w:rPr>
        <w:t>114</w:t>
      </w:r>
      <w:r>
        <w:rPr>
          <w:noProof/>
        </w:rPr>
        <w:fldChar w:fldCharType="end"/>
      </w:r>
    </w:p>
    <w:p w14:paraId="4402D707" w14:textId="59754DCA" w:rsidR="009205F8" w:rsidRDefault="009205F8">
      <w:pPr>
        <w:pStyle w:val="TOC3"/>
        <w:tabs>
          <w:tab w:val="left" w:pos="1100"/>
        </w:tabs>
        <w:rPr>
          <w:rFonts w:asciiTheme="minorHAnsi" w:eastAsiaTheme="minorEastAsia" w:hAnsiTheme="minorHAnsi" w:cstheme="minorBidi"/>
          <w:noProof/>
          <w:sz w:val="24"/>
          <w:lang w:val="en-US"/>
        </w:rPr>
      </w:pPr>
      <w:r>
        <w:rPr>
          <w:noProof/>
        </w:rPr>
        <w:t>11.2.4</w:t>
      </w:r>
      <w:r>
        <w:rPr>
          <w:rFonts w:asciiTheme="minorHAnsi" w:eastAsiaTheme="minorEastAsia" w:hAnsiTheme="minorHAnsi" w:cstheme="minorBidi"/>
          <w:noProof/>
          <w:sz w:val="24"/>
          <w:lang w:val="en-US"/>
        </w:rPr>
        <w:tab/>
      </w:r>
      <w:r>
        <w:rPr>
          <w:noProof/>
        </w:rPr>
        <w:t>Creating Data Links in the Metadata Editor</w:t>
      </w:r>
      <w:r>
        <w:rPr>
          <w:noProof/>
        </w:rPr>
        <w:tab/>
      </w:r>
      <w:r>
        <w:rPr>
          <w:noProof/>
        </w:rPr>
        <w:fldChar w:fldCharType="begin"/>
      </w:r>
      <w:r>
        <w:rPr>
          <w:noProof/>
        </w:rPr>
        <w:instrText xml:space="preserve"> PAGEREF _Toc49458141 \h </w:instrText>
      </w:r>
      <w:r>
        <w:rPr>
          <w:noProof/>
        </w:rPr>
      </w:r>
      <w:r>
        <w:rPr>
          <w:noProof/>
        </w:rPr>
        <w:fldChar w:fldCharType="separate"/>
      </w:r>
      <w:r>
        <w:rPr>
          <w:noProof/>
        </w:rPr>
        <w:t>116</w:t>
      </w:r>
      <w:r>
        <w:rPr>
          <w:noProof/>
        </w:rPr>
        <w:fldChar w:fldCharType="end"/>
      </w:r>
    </w:p>
    <w:p w14:paraId="3BFFF073" w14:textId="7641D63F" w:rsidR="009205F8" w:rsidRDefault="009205F8">
      <w:pPr>
        <w:pStyle w:val="TOC1"/>
        <w:tabs>
          <w:tab w:val="left" w:pos="660"/>
        </w:tabs>
        <w:rPr>
          <w:rFonts w:asciiTheme="minorHAnsi" w:eastAsiaTheme="minorEastAsia" w:hAnsiTheme="minorHAnsi" w:cstheme="minorBidi"/>
          <w:b w:val="0"/>
          <w:noProof/>
          <w:lang w:val="en-US"/>
        </w:rPr>
      </w:pPr>
      <w:r>
        <w:rPr>
          <w:noProof/>
        </w:rPr>
        <w:t>12</w:t>
      </w:r>
      <w:r>
        <w:rPr>
          <w:rFonts w:asciiTheme="minorHAnsi" w:eastAsiaTheme="minorEastAsia" w:hAnsiTheme="minorHAnsi" w:cstheme="minorBidi"/>
          <w:b w:val="0"/>
          <w:noProof/>
          <w:lang w:val="en-US"/>
        </w:rPr>
        <w:tab/>
      </w:r>
      <w:r>
        <w:rPr>
          <w:noProof/>
        </w:rPr>
        <w:t>Data Maintenance</w:t>
      </w:r>
      <w:r>
        <w:rPr>
          <w:noProof/>
        </w:rPr>
        <w:tab/>
      </w:r>
      <w:r>
        <w:rPr>
          <w:noProof/>
        </w:rPr>
        <w:fldChar w:fldCharType="begin"/>
      </w:r>
      <w:r>
        <w:rPr>
          <w:noProof/>
        </w:rPr>
        <w:instrText xml:space="preserve"> PAGEREF _Toc49458142 \h </w:instrText>
      </w:r>
      <w:r>
        <w:rPr>
          <w:noProof/>
        </w:rPr>
      </w:r>
      <w:r>
        <w:rPr>
          <w:noProof/>
        </w:rPr>
        <w:fldChar w:fldCharType="separate"/>
      </w:r>
      <w:r>
        <w:rPr>
          <w:noProof/>
        </w:rPr>
        <w:t>118</w:t>
      </w:r>
      <w:r>
        <w:rPr>
          <w:noProof/>
        </w:rPr>
        <w:fldChar w:fldCharType="end"/>
      </w:r>
    </w:p>
    <w:p w14:paraId="64B83B80" w14:textId="3130D9CF" w:rsidR="009205F8" w:rsidRDefault="009205F8">
      <w:pPr>
        <w:pStyle w:val="TOC2"/>
        <w:tabs>
          <w:tab w:val="left" w:pos="880"/>
        </w:tabs>
        <w:rPr>
          <w:rFonts w:asciiTheme="minorHAnsi" w:eastAsiaTheme="minorEastAsia" w:hAnsiTheme="minorHAnsi" w:cstheme="minorBidi"/>
          <w:noProof/>
          <w:sz w:val="24"/>
          <w:lang w:val="en-US"/>
        </w:rPr>
      </w:pPr>
      <w:r>
        <w:rPr>
          <w:noProof/>
        </w:rPr>
        <w:t>12.1</w:t>
      </w:r>
      <w:r>
        <w:rPr>
          <w:rFonts w:asciiTheme="minorHAnsi" w:eastAsiaTheme="minorEastAsia" w:hAnsiTheme="minorHAnsi" w:cstheme="minorBidi"/>
          <w:noProof/>
          <w:sz w:val="24"/>
          <w:lang w:val="en-US"/>
        </w:rPr>
        <w:tab/>
      </w:r>
      <w:r>
        <w:rPr>
          <w:noProof/>
        </w:rPr>
        <w:t>Remove data</w:t>
      </w:r>
      <w:r>
        <w:rPr>
          <w:noProof/>
        </w:rPr>
        <w:tab/>
      </w:r>
      <w:r>
        <w:rPr>
          <w:noProof/>
        </w:rPr>
        <w:fldChar w:fldCharType="begin"/>
      </w:r>
      <w:r>
        <w:rPr>
          <w:noProof/>
        </w:rPr>
        <w:instrText xml:space="preserve"> PAGEREF _Toc49458143 \h </w:instrText>
      </w:r>
      <w:r>
        <w:rPr>
          <w:noProof/>
        </w:rPr>
      </w:r>
      <w:r>
        <w:rPr>
          <w:noProof/>
        </w:rPr>
        <w:fldChar w:fldCharType="separate"/>
      </w:r>
      <w:r>
        <w:rPr>
          <w:noProof/>
        </w:rPr>
        <w:t>118</w:t>
      </w:r>
      <w:r>
        <w:rPr>
          <w:noProof/>
        </w:rPr>
        <w:fldChar w:fldCharType="end"/>
      </w:r>
    </w:p>
    <w:p w14:paraId="0ACF8188" w14:textId="795102AD" w:rsidR="009205F8" w:rsidRDefault="009205F8">
      <w:pPr>
        <w:pStyle w:val="TOC2"/>
        <w:tabs>
          <w:tab w:val="left" w:pos="880"/>
        </w:tabs>
        <w:rPr>
          <w:rFonts w:asciiTheme="minorHAnsi" w:eastAsiaTheme="minorEastAsia" w:hAnsiTheme="minorHAnsi" w:cstheme="minorBidi"/>
          <w:noProof/>
          <w:sz w:val="24"/>
          <w:lang w:val="en-US"/>
        </w:rPr>
      </w:pPr>
      <w:r>
        <w:rPr>
          <w:noProof/>
        </w:rPr>
        <w:t>12.2</w:t>
      </w:r>
      <w:r>
        <w:rPr>
          <w:rFonts w:asciiTheme="minorHAnsi" w:eastAsiaTheme="minorEastAsia" w:hAnsiTheme="minorHAnsi" w:cstheme="minorBidi"/>
          <w:noProof/>
          <w:sz w:val="24"/>
          <w:lang w:val="en-US"/>
        </w:rPr>
        <w:tab/>
      </w:r>
      <w:r>
        <w:rPr>
          <w:noProof/>
        </w:rPr>
        <w:t>Load sensor definition (Obsolete)</w:t>
      </w:r>
      <w:r>
        <w:rPr>
          <w:noProof/>
        </w:rPr>
        <w:tab/>
      </w:r>
      <w:r>
        <w:rPr>
          <w:noProof/>
        </w:rPr>
        <w:fldChar w:fldCharType="begin"/>
      </w:r>
      <w:r>
        <w:rPr>
          <w:noProof/>
        </w:rPr>
        <w:instrText xml:space="preserve"> PAGEREF _Toc49458144 \h </w:instrText>
      </w:r>
      <w:r>
        <w:rPr>
          <w:noProof/>
        </w:rPr>
      </w:r>
      <w:r>
        <w:rPr>
          <w:noProof/>
        </w:rPr>
        <w:fldChar w:fldCharType="separate"/>
      </w:r>
      <w:r>
        <w:rPr>
          <w:noProof/>
        </w:rPr>
        <w:t>119</w:t>
      </w:r>
      <w:r>
        <w:rPr>
          <w:noProof/>
        </w:rPr>
        <w:fldChar w:fldCharType="end"/>
      </w:r>
    </w:p>
    <w:p w14:paraId="55A904B0" w14:textId="6A16A99D" w:rsidR="009205F8" w:rsidRDefault="009205F8">
      <w:pPr>
        <w:pStyle w:val="TOC2"/>
        <w:tabs>
          <w:tab w:val="left" w:pos="880"/>
        </w:tabs>
        <w:rPr>
          <w:rFonts w:asciiTheme="minorHAnsi" w:eastAsiaTheme="minorEastAsia" w:hAnsiTheme="minorHAnsi" w:cstheme="minorBidi"/>
          <w:noProof/>
          <w:sz w:val="24"/>
          <w:lang w:val="en-US"/>
        </w:rPr>
      </w:pPr>
      <w:r>
        <w:rPr>
          <w:noProof/>
        </w:rPr>
        <w:t>12.3</w:t>
      </w:r>
      <w:r>
        <w:rPr>
          <w:rFonts w:asciiTheme="minorHAnsi" w:eastAsiaTheme="minorEastAsia" w:hAnsiTheme="minorHAnsi" w:cstheme="minorBidi"/>
          <w:noProof/>
          <w:sz w:val="24"/>
          <w:lang w:val="en-US"/>
        </w:rPr>
        <w:tab/>
      </w:r>
      <w:r>
        <w:rPr>
          <w:noProof/>
        </w:rPr>
        <w:t>Instrument Administration</w:t>
      </w:r>
      <w:r>
        <w:rPr>
          <w:noProof/>
        </w:rPr>
        <w:tab/>
      </w:r>
      <w:r>
        <w:rPr>
          <w:noProof/>
        </w:rPr>
        <w:fldChar w:fldCharType="begin"/>
      </w:r>
      <w:r>
        <w:rPr>
          <w:noProof/>
        </w:rPr>
        <w:instrText xml:space="preserve"> PAGEREF _Toc49458145 \h </w:instrText>
      </w:r>
      <w:r>
        <w:rPr>
          <w:noProof/>
        </w:rPr>
      </w:r>
      <w:r>
        <w:rPr>
          <w:noProof/>
        </w:rPr>
        <w:fldChar w:fldCharType="separate"/>
      </w:r>
      <w:r>
        <w:rPr>
          <w:noProof/>
        </w:rPr>
        <w:t>121</w:t>
      </w:r>
      <w:r>
        <w:rPr>
          <w:noProof/>
        </w:rPr>
        <w:fldChar w:fldCharType="end"/>
      </w:r>
    </w:p>
    <w:p w14:paraId="5025BC50" w14:textId="2D5F42BA" w:rsidR="009205F8" w:rsidRDefault="009205F8">
      <w:pPr>
        <w:pStyle w:val="TOC3"/>
        <w:tabs>
          <w:tab w:val="left" w:pos="1100"/>
        </w:tabs>
        <w:rPr>
          <w:rFonts w:asciiTheme="minorHAnsi" w:eastAsiaTheme="minorEastAsia" w:hAnsiTheme="minorHAnsi" w:cstheme="minorBidi"/>
          <w:noProof/>
          <w:sz w:val="24"/>
          <w:lang w:val="en-US"/>
        </w:rPr>
      </w:pPr>
      <w:r>
        <w:rPr>
          <w:noProof/>
        </w:rPr>
        <w:t>12.3.1</w:t>
      </w:r>
      <w:r>
        <w:rPr>
          <w:rFonts w:asciiTheme="minorHAnsi" w:eastAsiaTheme="minorEastAsia" w:hAnsiTheme="minorHAnsi" w:cstheme="minorBidi"/>
          <w:noProof/>
          <w:sz w:val="24"/>
          <w:lang w:val="en-US"/>
        </w:rPr>
        <w:tab/>
      </w:r>
      <w:r>
        <w:rPr>
          <w:noProof/>
        </w:rPr>
        <w:t>Instrument Calibrations</w:t>
      </w:r>
      <w:r>
        <w:rPr>
          <w:noProof/>
        </w:rPr>
        <w:tab/>
      </w:r>
      <w:r>
        <w:rPr>
          <w:noProof/>
        </w:rPr>
        <w:fldChar w:fldCharType="begin"/>
      </w:r>
      <w:r>
        <w:rPr>
          <w:noProof/>
        </w:rPr>
        <w:instrText xml:space="preserve"> PAGEREF _Toc49458146 \h </w:instrText>
      </w:r>
      <w:r>
        <w:rPr>
          <w:noProof/>
        </w:rPr>
      </w:r>
      <w:r>
        <w:rPr>
          <w:noProof/>
        </w:rPr>
        <w:fldChar w:fldCharType="separate"/>
      </w:r>
      <w:r>
        <w:rPr>
          <w:noProof/>
        </w:rPr>
        <w:t>124</w:t>
      </w:r>
      <w:r>
        <w:rPr>
          <w:noProof/>
        </w:rPr>
        <w:fldChar w:fldCharType="end"/>
      </w:r>
    </w:p>
    <w:p w14:paraId="52B623E0" w14:textId="73E71B88" w:rsidR="009205F8" w:rsidRDefault="009205F8">
      <w:pPr>
        <w:pStyle w:val="TOC2"/>
        <w:tabs>
          <w:tab w:val="left" w:pos="880"/>
        </w:tabs>
        <w:rPr>
          <w:rFonts w:asciiTheme="minorHAnsi" w:eastAsiaTheme="minorEastAsia" w:hAnsiTheme="minorHAnsi" w:cstheme="minorBidi"/>
          <w:noProof/>
          <w:sz w:val="24"/>
          <w:lang w:val="en-US"/>
        </w:rPr>
      </w:pPr>
      <w:r>
        <w:rPr>
          <w:noProof/>
        </w:rPr>
        <w:t>12.4</w:t>
      </w:r>
      <w:r>
        <w:rPr>
          <w:rFonts w:asciiTheme="minorHAnsi" w:eastAsiaTheme="minorEastAsia" w:hAnsiTheme="minorHAnsi" w:cstheme="minorBidi"/>
          <w:noProof/>
          <w:sz w:val="24"/>
          <w:lang w:val="en-US"/>
        </w:rPr>
        <w:tab/>
      </w:r>
      <w:r>
        <w:rPr>
          <w:noProof/>
        </w:rPr>
        <w:t>Reference Panel Administration</w:t>
      </w:r>
      <w:r>
        <w:rPr>
          <w:noProof/>
        </w:rPr>
        <w:tab/>
      </w:r>
      <w:r>
        <w:rPr>
          <w:noProof/>
        </w:rPr>
        <w:fldChar w:fldCharType="begin"/>
      </w:r>
      <w:r>
        <w:rPr>
          <w:noProof/>
        </w:rPr>
        <w:instrText xml:space="preserve"> PAGEREF _Toc49458147 \h </w:instrText>
      </w:r>
      <w:r>
        <w:rPr>
          <w:noProof/>
        </w:rPr>
      </w:r>
      <w:r>
        <w:rPr>
          <w:noProof/>
        </w:rPr>
        <w:fldChar w:fldCharType="separate"/>
      </w:r>
      <w:r>
        <w:rPr>
          <w:noProof/>
        </w:rPr>
        <w:t>125</w:t>
      </w:r>
      <w:r>
        <w:rPr>
          <w:noProof/>
        </w:rPr>
        <w:fldChar w:fldCharType="end"/>
      </w:r>
    </w:p>
    <w:p w14:paraId="308B27E9" w14:textId="25BD6324" w:rsidR="009205F8" w:rsidRDefault="009205F8">
      <w:pPr>
        <w:pStyle w:val="TOC3"/>
        <w:tabs>
          <w:tab w:val="left" w:pos="1100"/>
        </w:tabs>
        <w:rPr>
          <w:rFonts w:asciiTheme="minorHAnsi" w:eastAsiaTheme="minorEastAsia" w:hAnsiTheme="minorHAnsi" w:cstheme="minorBidi"/>
          <w:noProof/>
          <w:sz w:val="24"/>
          <w:lang w:val="en-US"/>
        </w:rPr>
      </w:pPr>
      <w:r>
        <w:rPr>
          <w:noProof/>
        </w:rPr>
        <w:t>12.4.1</w:t>
      </w:r>
      <w:r>
        <w:rPr>
          <w:rFonts w:asciiTheme="minorHAnsi" w:eastAsiaTheme="minorEastAsia" w:hAnsiTheme="minorHAnsi" w:cstheme="minorBidi"/>
          <w:noProof/>
          <w:sz w:val="24"/>
          <w:lang w:val="en-US"/>
        </w:rPr>
        <w:tab/>
      </w:r>
      <w:r>
        <w:rPr>
          <w:noProof/>
        </w:rPr>
        <w:t>Reference Panel Calibrations</w:t>
      </w:r>
      <w:r>
        <w:rPr>
          <w:noProof/>
        </w:rPr>
        <w:tab/>
      </w:r>
      <w:r>
        <w:rPr>
          <w:noProof/>
        </w:rPr>
        <w:fldChar w:fldCharType="begin"/>
      </w:r>
      <w:r>
        <w:rPr>
          <w:noProof/>
        </w:rPr>
        <w:instrText xml:space="preserve"> PAGEREF _Toc49458148 \h </w:instrText>
      </w:r>
      <w:r>
        <w:rPr>
          <w:noProof/>
        </w:rPr>
      </w:r>
      <w:r>
        <w:rPr>
          <w:noProof/>
        </w:rPr>
        <w:fldChar w:fldCharType="separate"/>
      </w:r>
      <w:r>
        <w:rPr>
          <w:noProof/>
        </w:rPr>
        <w:t>127</w:t>
      </w:r>
      <w:r>
        <w:rPr>
          <w:noProof/>
        </w:rPr>
        <w:fldChar w:fldCharType="end"/>
      </w:r>
    </w:p>
    <w:p w14:paraId="6586DFD2" w14:textId="74D41499" w:rsidR="009205F8" w:rsidRDefault="009205F8">
      <w:pPr>
        <w:pStyle w:val="TOC1"/>
        <w:tabs>
          <w:tab w:val="left" w:pos="660"/>
        </w:tabs>
        <w:rPr>
          <w:rFonts w:asciiTheme="minorHAnsi" w:eastAsiaTheme="minorEastAsia" w:hAnsiTheme="minorHAnsi" w:cstheme="minorBidi"/>
          <w:b w:val="0"/>
          <w:noProof/>
          <w:lang w:val="en-US"/>
        </w:rPr>
      </w:pPr>
      <w:r>
        <w:rPr>
          <w:noProof/>
        </w:rPr>
        <w:t>13</w:t>
      </w:r>
      <w:r>
        <w:rPr>
          <w:rFonts w:asciiTheme="minorHAnsi" w:eastAsiaTheme="minorEastAsia" w:hAnsiTheme="minorHAnsi" w:cstheme="minorBidi"/>
          <w:b w:val="0"/>
          <w:noProof/>
          <w:lang w:val="en-US"/>
        </w:rPr>
        <w:tab/>
      </w:r>
      <w:r>
        <w:rPr>
          <w:noProof/>
        </w:rPr>
        <w:t>Help Functions</w:t>
      </w:r>
      <w:r>
        <w:rPr>
          <w:noProof/>
        </w:rPr>
        <w:tab/>
      </w:r>
      <w:r>
        <w:rPr>
          <w:noProof/>
        </w:rPr>
        <w:fldChar w:fldCharType="begin"/>
      </w:r>
      <w:r>
        <w:rPr>
          <w:noProof/>
        </w:rPr>
        <w:instrText xml:space="preserve"> PAGEREF _Toc49458149 \h </w:instrText>
      </w:r>
      <w:r>
        <w:rPr>
          <w:noProof/>
        </w:rPr>
      </w:r>
      <w:r>
        <w:rPr>
          <w:noProof/>
        </w:rPr>
        <w:fldChar w:fldCharType="separate"/>
      </w:r>
      <w:r>
        <w:rPr>
          <w:noProof/>
        </w:rPr>
        <w:t>129</w:t>
      </w:r>
      <w:r>
        <w:rPr>
          <w:noProof/>
        </w:rPr>
        <w:fldChar w:fldCharType="end"/>
      </w:r>
    </w:p>
    <w:p w14:paraId="024574C0" w14:textId="05097D81" w:rsidR="009205F8" w:rsidRDefault="009205F8">
      <w:pPr>
        <w:pStyle w:val="TOC2"/>
        <w:tabs>
          <w:tab w:val="left" w:pos="880"/>
        </w:tabs>
        <w:rPr>
          <w:rFonts w:asciiTheme="minorHAnsi" w:eastAsiaTheme="minorEastAsia" w:hAnsiTheme="minorHAnsi" w:cstheme="minorBidi"/>
          <w:noProof/>
          <w:sz w:val="24"/>
          <w:lang w:val="en-US"/>
        </w:rPr>
      </w:pPr>
      <w:r>
        <w:rPr>
          <w:noProof/>
        </w:rPr>
        <w:t>13.1</w:t>
      </w:r>
      <w:r>
        <w:rPr>
          <w:rFonts w:asciiTheme="minorHAnsi" w:eastAsiaTheme="minorEastAsia" w:hAnsiTheme="minorHAnsi" w:cstheme="minorBidi"/>
          <w:noProof/>
          <w:sz w:val="24"/>
          <w:lang w:val="en-US"/>
        </w:rPr>
        <w:tab/>
      </w:r>
      <w:r>
        <w:rPr>
          <w:noProof/>
        </w:rPr>
        <w:t>List available Metadata Elements</w:t>
      </w:r>
      <w:r>
        <w:rPr>
          <w:noProof/>
        </w:rPr>
        <w:tab/>
      </w:r>
      <w:r>
        <w:rPr>
          <w:noProof/>
        </w:rPr>
        <w:fldChar w:fldCharType="begin"/>
      </w:r>
      <w:r>
        <w:rPr>
          <w:noProof/>
        </w:rPr>
        <w:instrText xml:space="preserve"> PAGEREF _Toc49458150 \h </w:instrText>
      </w:r>
      <w:r>
        <w:rPr>
          <w:noProof/>
        </w:rPr>
      </w:r>
      <w:r>
        <w:rPr>
          <w:noProof/>
        </w:rPr>
        <w:fldChar w:fldCharType="separate"/>
      </w:r>
      <w:r>
        <w:rPr>
          <w:noProof/>
        </w:rPr>
        <w:t>129</w:t>
      </w:r>
      <w:r>
        <w:rPr>
          <w:noProof/>
        </w:rPr>
        <w:fldChar w:fldCharType="end"/>
      </w:r>
    </w:p>
    <w:p w14:paraId="3D9CAE16" w14:textId="16A2D0D7" w:rsidR="009205F8" w:rsidRDefault="009205F8">
      <w:pPr>
        <w:pStyle w:val="TOC2"/>
        <w:tabs>
          <w:tab w:val="left" w:pos="880"/>
        </w:tabs>
        <w:rPr>
          <w:rFonts w:asciiTheme="minorHAnsi" w:eastAsiaTheme="minorEastAsia" w:hAnsiTheme="minorHAnsi" w:cstheme="minorBidi"/>
          <w:noProof/>
          <w:sz w:val="24"/>
          <w:lang w:val="en-US"/>
        </w:rPr>
      </w:pPr>
      <w:r>
        <w:rPr>
          <w:noProof/>
        </w:rPr>
        <w:t>13.2</w:t>
      </w:r>
      <w:r>
        <w:rPr>
          <w:rFonts w:asciiTheme="minorHAnsi" w:eastAsiaTheme="minorEastAsia" w:hAnsiTheme="minorHAnsi" w:cstheme="minorBidi"/>
          <w:noProof/>
          <w:sz w:val="24"/>
          <w:lang w:val="en-US"/>
        </w:rPr>
        <w:tab/>
      </w:r>
      <w:r>
        <w:rPr>
          <w:noProof/>
        </w:rPr>
        <w:t>Get SPECCHIO user contacts</w:t>
      </w:r>
      <w:r>
        <w:rPr>
          <w:noProof/>
        </w:rPr>
        <w:tab/>
      </w:r>
      <w:r>
        <w:rPr>
          <w:noProof/>
        </w:rPr>
        <w:fldChar w:fldCharType="begin"/>
      </w:r>
      <w:r>
        <w:rPr>
          <w:noProof/>
        </w:rPr>
        <w:instrText xml:space="preserve"> PAGEREF _Toc49458151 \h </w:instrText>
      </w:r>
      <w:r>
        <w:rPr>
          <w:noProof/>
        </w:rPr>
      </w:r>
      <w:r>
        <w:rPr>
          <w:noProof/>
        </w:rPr>
        <w:fldChar w:fldCharType="separate"/>
      </w:r>
      <w:r>
        <w:rPr>
          <w:noProof/>
        </w:rPr>
        <w:t>129</w:t>
      </w:r>
      <w:r>
        <w:rPr>
          <w:noProof/>
        </w:rPr>
        <w:fldChar w:fldCharType="end"/>
      </w:r>
    </w:p>
    <w:p w14:paraId="3ECF4EA6" w14:textId="0912E524" w:rsidR="009205F8" w:rsidRDefault="009205F8">
      <w:pPr>
        <w:pStyle w:val="TOC2"/>
        <w:tabs>
          <w:tab w:val="left" w:pos="880"/>
        </w:tabs>
        <w:rPr>
          <w:rFonts w:asciiTheme="minorHAnsi" w:eastAsiaTheme="minorEastAsia" w:hAnsiTheme="minorHAnsi" w:cstheme="minorBidi"/>
          <w:noProof/>
          <w:sz w:val="24"/>
          <w:lang w:val="en-US"/>
        </w:rPr>
      </w:pPr>
      <w:r>
        <w:rPr>
          <w:noProof/>
        </w:rPr>
        <w:t>13.3</w:t>
      </w:r>
      <w:r>
        <w:rPr>
          <w:rFonts w:asciiTheme="minorHAnsi" w:eastAsiaTheme="minorEastAsia" w:hAnsiTheme="minorHAnsi" w:cstheme="minorBidi"/>
          <w:noProof/>
          <w:sz w:val="24"/>
          <w:lang w:val="en-US"/>
        </w:rPr>
        <w:tab/>
      </w:r>
      <w:r>
        <w:rPr>
          <w:noProof/>
        </w:rPr>
        <w:t>About</w:t>
      </w:r>
      <w:r>
        <w:rPr>
          <w:noProof/>
        </w:rPr>
        <w:tab/>
      </w:r>
      <w:r>
        <w:rPr>
          <w:noProof/>
        </w:rPr>
        <w:fldChar w:fldCharType="begin"/>
      </w:r>
      <w:r>
        <w:rPr>
          <w:noProof/>
        </w:rPr>
        <w:instrText xml:space="preserve"> PAGEREF _Toc49458152 \h </w:instrText>
      </w:r>
      <w:r>
        <w:rPr>
          <w:noProof/>
        </w:rPr>
      </w:r>
      <w:r>
        <w:rPr>
          <w:noProof/>
        </w:rPr>
        <w:fldChar w:fldCharType="separate"/>
      </w:r>
      <w:r>
        <w:rPr>
          <w:noProof/>
        </w:rPr>
        <w:t>129</w:t>
      </w:r>
      <w:r>
        <w:rPr>
          <w:noProof/>
        </w:rPr>
        <w:fldChar w:fldCharType="end"/>
      </w:r>
    </w:p>
    <w:p w14:paraId="3208F9D1" w14:textId="4FEA819A" w:rsidR="009205F8" w:rsidRDefault="009205F8">
      <w:pPr>
        <w:pStyle w:val="TOC1"/>
        <w:tabs>
          <w:tab w:val="left" w:pos="660"/>
        </w:tabs>
        <w:rPr>
          <w:rFonts w:asciiTheme="minorHAnsi" w:eastAsiaTheme="minorEastAsia" w:hAnsiTheme="minorHAnsi" w:cstheme="minorBidi"/>
          <w:b w:val="0"/>
          <w:noProof/>
          <w:lang w:val="en-US"/>
        </w:rPr>
      </w:pPr>
      <w:r>
        <w:rPr>
          <w:noProof/>
        </w:rPr>
        <w:t>14</w:t>
      </w:r>
      <w:r>
        <w:rPr>
          <w:rFonts w:asciiTheme="minorHAnsi" w:eastAsiaTheme="minorEastAsia" w:hAnsiTheme="minorHAnsi" w:cstheme="minorBidi"/>
          <w:b w:val="0"/>
          <w:noProof/>
          <w:lang w:val="en-US"/>
        </w:rPr>
        <w:tab/>
      </w:r>
      <w:r>
        <w:rPr>
          <w:noProof/>
        </w:rPr>
        <w:t>Publishing Data to ANDS</w:t>
      </w:r>
      <w:r>
        <w:rPr>
          <w:noProof/>
        </w:rPr>
        <w:tab/>
      </w:r>
      <w:r>
        <w:rPr>
          <w:noProof/>
        </w:rPr>
        <w:fldChar w:fldCharType="begin"/>
      </w:r>
      <w:r>
        <w:rPr>
          <w:noProof/>
        </w:rPr>
        <w:instrText xml:space="preserve"> PAGEREF _Toc49458153 \h </w:instrText>
      </w:r>
      <w:r>
        <w:rPr>
          <w:noProof/>
        </w:rPr>
      </w:r>
      <w:r>
        <w:rPr>
          <w:noProof/>
        </w:rPr>
        <w:fldChar w:fldCharType="separate"/>
      </w:r>
      <w:r>
        <w:rPr>
          <w:noProof/>
        </w:rPr>
        <w:t>130</w:t>
      </w:r>
      <w:r>
        <w:rPr>
          <w:noProof/>
        </w:rPr>
        <w:fldChar w:fldCharType="end"/>
      </w:r>
    </w:p>
    <w:p w14:paraId="1D6493A8" w14:textId="3FEDE3F9" w:rsidR="009205F8" w:rsidRDefault="009205F8">
      <w:pPr>
        <w:pStyle w:val="TOC1"/>
        <w:tabs>
          <w:tab w:val="left" w:pos="660"/>
        </w:tabs>
        <w:rPr>
          <w:rFonts w:asciiTheme="minorHAnsi" w:eastAsiaTheme="minorEastAsia" w:hAnsiTheme="minorHAnsi" w:cstheme="minorBidi"/>
          <w:b w:val="0"/>
          <w:noProof/>
          <w:lang w:val="en-US"/>
        </w:rPr>
      </w:pPr>
      <w:r>
        <w:rPr>
          <w:noProof/>
        </w:rPr>
        <w:t>15</w:t>
      </w:r>
      <w:r>
        <w:rPr>
          <w:rFonts w:asciiTheme="minorHAnsi" w:eastAsiaTheme="minorEastAsia" w:hAnsiTheme="minorHAnsi" w:cstheme="minorBidi"/>
          <w:b w:val="0"/>
          <w:noProof/>
          <w:lang w:val="en-US"/>
        </w:rPr>
        <w:tab/>
      </w:r>
      <w:r>
        <w:rPr>
          <w:noProof/>
        </w:rPr>
        <w:t>Interactive Processing using Space Networks</w:t>
      </w:r>
      <w:r>
        <w:rPr>
          <w:noProof/>
        </w:rPr>
        <w:tab/>
      </w:r>
      <w:r>
        <w:rPr>
          <w:noProof/>
        </w:rPr>
        <w:fldChar w:fldCharType="begin"/>
      </w:r>
      <w:r>
        <w:rPr>
          <w:noProof/>
        </w:rPr>
        <w:instrText xml:space="preserve"> PAGEREF _Toc49458154 \h </w:instrText>
      </w:r>
      <w:r>
        <w:rPr>
          <w:noProof/>
        </w:rPr>
      </w:r>
      <w:r>
        <w:rPr>
          <w:noProof/>
        </w:rPr>
        <w:fldChar w:fldCharType="separate"/>
      </w:r>
      <w:r>
        <w:rPr>
          <w:noProof/>
        </w:rPr>
        <w:t>135</w:t>
      </w:r>
      <w:r>
        <w:rPr>
          <w:noProof/>
        </w:rPr>
        <w:fldChar w:fldCharType="end"/>
      </w:r>
    </w:p>
    <w:p w14:paraId="36814782" w14:textId="68569CAB" w:rsidR="009205F8" w:rsidRDefault="009205F8">
      <w:pPr>
        <w:pStyle w:val="TOC2"/>
        <w:tabs>
          <w:tab w:val="left" w:pos="880"/>
        </w:tabs>
        <w:rPr>
          <w:rFonts w:asciiTheme="minorHAnsi" w:eastAsiaTheme="minorEastAsia" w:hAnsiTheme="minorHAnsi" w:cstheme="minorBidi"/>
          <w:noProof/>
          <w:sz w:val="24"/>
          <w:lang w:val="en-US"/>
        </w:rPr>
      </w:pPr>
      <w:r>
        <w:rPr>
          <w:noProof/>
        </w:rPr>
        <w:t>15.1</w:t>
      </w:r>
      <w:r>
        <w:rPr>
          <w:rFonts w:asciiTheme="minorHAnsi" w:eastAsiaTheme="minorEastAsia" w:hAnsiTheme="minorHAnsi" w:cstheme="minorBidi"/>
          <w:noProof/>
          <w:sz w:val="24"/>
          <w:lang w:val="en-US"/>
        </w:rPr>
        <w:tab/>
      </w:r>
      <w:r>
        <w:rPr>
          <w:noProof/>
        </w:rPr>
        <w:t>Graphical Representations of Spaces and Modules</w:t>
      </w:r>
      <w:r>
        <w:rPr>
          <w:noProof/>
        </w:rPr>
        <w:tab/>
      </w:r>
      <w:r>
        <w:rPr>
          <w:noProof/>
        </w:rPr>
        <w:fldChar w:fldCharType="begin"/>
      </w:r>
      <w:r>
        <w:rPr>
          <w:noProof/>
        </w:rPr>
        <w:instrText xml:space="preserve"> PAGEREF _Toc49458155 \h </w:instrText>
      </w:r>
      <w:r>
        <w:rPr>
          <w:noProof/>
        </w:rPr>
      </w:r>
      <w:r>
        <w:rPr>
          <w:noProof/>
        </w:rPr>
        <w:fldChar w:fldCharType="separate"/>
      </w:r>
      <w:r>
        <w:rPr>
          <w:noProof/>
        </w:rPr>
        <w:t>136</w:t>
      </w:r>
      <w:r>
        <w:rPr>
          <w:noProof/>
        </w:rPr>
        <w:fldChar w:fldCharType="end"/>
      </w:r>
    </w:p>
    <w:p w14:paraId="18A117E7" w14:textId="26622F9E" w:rsidR="009205F8" w:rsidRDefault="009205F8">
      <w:pPr>
        <w:pStyle w:val="TOC2"/>
        <w:tabs>
          <w:tab w:val="left" w:pos="880"/>
        </w:tabs>
        <w:rPr>
          <w:rFonts w:asciiTheme="minorHAnsi" w:eastAsiaTheme="minorEastAsia" w:hAnsiTheme="minorHAnsi" w:cstheme="minorBidi"/>
          <w:noProof/>
          <w:sz w:val="24"/>
          <w:lang w:val="en-US"/>
        </w:rPr>
      </w:pPr>
      <w:r>
        <w:rPr>
          <w:noProof/>
        </w:rPr>
        <w:t>15.2</w:t>
      </w:r>
      <w:r>
        <w:rPr>
          <w:rFonts w:asciiTheme="minorHAnsi" w:eastAsiaTheme="minorEastAsia" w:hAnsiTheme="minorHAnsi" w:cstheme="minorBidi"/>
          <w:noProof/>
          <w:sz w:val="24"/>
          <w:lang w:val="en-US"/>
        </w:rPr>
        <w:tab/>
      </w:r>
      <w:r>
        <w:rPr>
          <w:noProof/>
        </w:rPr>
        <w:t>Adding Modules and linking with Spaces</w:t>
      </w:r>
      <w:r>
        <w:rPr>
          <w:noProof/>
        </w:rPr>
        <w:tab/>
      </w:r>
      <w:r>
        <w:rPr>
          <w:noProof/>
        </w:rPr>
        <w:fldChar w:fldCharType="begin"/>
      </w:r>
      <w:r>
        <w:rPr>
          <w:noProof/>
        </w:rPr>
        <w:instrText xml:space="preserve"> PAGEREF _Toc49458156 \h </w:instrText>
      </w:r>
      <w:r>
        <w:rPr>
          <w:noProof/>
        </w:rPr>
      </w:r>
      <w:r>
        <w:rPr>
          <w:noProof/>
        </w:rPr>
        <w:fldChar w:fldCharType="separate"/>
      </w:r>
      <w:r>
        <w:rPr>
          <w:noProof/>
        </w:rPr>
        <w:t>137</w:t>
      </w:r>
      <w:r>
        <w:rPr>
          <w:noProof/>
        </w:rPr>
        <w:fldChar w:fldCharType="end"/>
      </w:r>
    </w:p>
    <w:p w14:paraId="771EABF1" w14:textId="5B175762" w:rsidR="009205F8" w:rsidRDefault="009205F8">
      <w:pPr>
        <w:pStyle w:val="TOC2"/>
        <w:tabs>
          <w:tab w:val="left" w:pos="880"/>
        </w:tabs>
        <w:rPr>
          <w:rFonts w:asciiTheme="minorHAnsi" w:eastAsiaTheme="minorEastAsia" w:hAnsiTheme="minorHAnsi" w:cstheme="minorBidi"/>
          <w:noProof/>
          <w:sz w:val="24"/>
          <w:lang w:val="en-US"/>
        </w:rPr>
      </w:pPr>
      <w:r>
        <w:rPr>
          <w:noProof/>
        </w:rPr>
        <w:t>15.3</w:t>
      </w:r>
      <w:r>
        <w:rPr>
          <w:rFonts w:asciiTheme="minorHAnsi" w:eastAsiaTheme="minorEastAsia" w:hAnsiTheme="minorHAnsi" w:cstheme="minorBidi"/>
          <w:noProof/>
          <w:sz w:val="24"/>
          <w:lang w:val="en-US"/>
        </w:rPr>
        <w:tab/>
      </w:r>
      <w:r>
        <w:rPr>
          <w:noProof/>
        </w:rPr>
        <w:t>Configuration of Modules</w:t>
      </w:r>
      <w:r>
        <w:rPr>
          <w:noProof/>
        </w:rPr>
        <w:tab/>
      </w:r>
      <w:r>
        <w:rPr>
          <w:noProof/>
        </w:rPr>
        <w:fldChar w:fldCharType="begin"/>
      </w:r>
      <w:r>
        <w:rPr>
          <w:noProof/>
        </w:rPr>
        <w:instrText xml:space="preserve"> PAGEREF _Toc49458157 \h </w:instrText>
      </w:r>
      <w:r>
        <w:rPr>
          <w:noProof/>
        </w:rPr>
      </w:r>
      <w:r>
        <w:rPr>
          <w:noProof/>
        </w:rPr>
        <w:fldChar w:fldCharType="separate"/>
      </w:r>
      <w:r>
        <w:rPr>
          <w:noProof/>
        </w:rPr>
        <w:t>138</w:t>
      </w:r>
      <w:r>
        <w:rPr>
          <w:noProof/>
        </w:rPr>
        <w:fldChar w:fldCharType="end"/>
      </w:r>
    </w:p>
    <w:p w14:paraId="6EB73123" w14:textId="147217B0" w:rsidR="009205F8" w:rsidRDefault="009205F8">
      <w:pPr>
        <w:pStyle w:val="TOC2"/>
        <w:tabs>
          <w:tab w:val="left" w:pos="880"/>
        </w:tabs>
        <w:rPr>
          <w:rFonts w:asciiTheme="minorHAnsi" w:eastAsiaTheme="minorEastAsia" w:hAnsiTheme="minorHAnsi" w:cstheme="minorBidi"/>
          <w:noProof/>
          <w:sz w:val="24"/>
          <w:lang w:val="en-US"/>
        </w:rPr>
      </w:pPr>
      <w:r>
        <w:rPr>
          <w:noProof/>
        </w:rPr>
        <w:t>15.4</w:t>
      </w:r>
      <w:r>
        <w:rPr>
          <w:rFonts w:asciiTheme="minorHAnsi" w:eastAsiaTheme="minorEastAsia" w:hAnsiTheme="minorHAnsi" w:cstheme="minorBidi"/>
          <w:noProof/>
          <w:sz w:val="24"/>
          <w:lang w:val="en-US"/>
        </w:rPr>
        <w:tab/>
      </w:r>
      <w:r>
        <w:rPr>
          <w:noProof/>
        </w:rPr>
        <w:t>Processing Module Descriptions</w:t>
      </w:r>
      <w:r>
        <w:rPr>
          <w:noProof/>
        </w:rPr>
        <w:tab/>
      </w:r>
      <w:r>
        <w:rPr>
          <w:noProof/>
        </w:rPr>
        <w:fldChar w:fldCharType="begin"/>
      </w:r>
      <w:r>
        <w:rPr>
          <w:noProof/>
        </w:rPr>
        <w:instrText xml:space="preserve"> PAGEREF _Toc49458158 \h </w:instrText>
      </w:r>
      <w:r>
        <w:rPr>
          <w:noProof/>
        </w:rPr>
      </w:r>
      <w:r>
        <w:rPr>
          <w:noProof/>
        </w:rPr>
        <w:fldChar w:fldCharType="separate"/>
      </w:r>
      <w:r>
        <w:rPr>
          <w:noProof/>
        </w:rPr>
        <w:t>138</w:t>
      </w:r>
      <w:r>
        <w:rPr>
          <w:noProof/>
        </w:rPr>
        <w:fldChar w:fldCharType="end"/>
      </w:r>
    </w:p>
    <w:p w14:paraId="04E4FDD6" w14:textId="79CB5874" w:rsidR="009205F8" w:rsidRDefault="009205F8">
      <w:pPr>
        <w:pStyle w:val="TOC3"/>
        <w:tabs>
          <w:tab w:val="left" w:pos="1100"/>
        </w:tabs>
        <w:rPr>
          <w:rFonts w:asciiTheme="minorHAnsi" w:eastAsiaTheme="minorEastAsia" w:hAnsiTheme="minorHAnsi" w:cstheme="minorBidi"/>
          <w:noProof/>
          <w:sz w:val="24"/>
          <w:lang w:val="en-US"/>
        </w:rPr>
      </w:pPr>
      <w:r>
        <w:rPr>
          <w:noProof/>
        </w:rPr>
        <w:t>15.4.1</w:t>
      </w:r>
      <w:r>
        <w:rPr>
          <w:rFonts w:asciiTheme="minorHAnsi" w:eastAsiaTheme="minorEastAsia" w:hAnsiTheme="minorHAnsi" w:cstheme="minorBidi"/>
          <w:noProof/>
          <w:sz w:val="24"/>
          <w:lang w:val="en-US"/>
        </w:rPr>
        <w:tab/>
      </w:r>
      <w:r>
        <w:rPr>
          <w:noProof/>
        </w:rPr>
        <w:t>Radiance to Reflectance Transformation</w:t>
      </w:r>
      <w:r>
        <w:rPr>
          <w:noProof/>
        </w:rPr>
        <w:tab/>
      </w:r>
      <w:r>
        <w:rPr>
          <w:noProof/>
        </w:rPr>
        <w:fldChar w:fldCharType="begin"/>
      </w:r>
      <w:r>
        <w:rPr>
          <w:noProof/>
        </w:rPr>
        <w:instrText xml:space="preserve"> PAGEREF _Toc49458159 \h </w:instrText>
      </w:r>
      <w:r>
        <w:rPr>
          <w:noProof/>
        </w:rPr>
      </w:r>
      <w:r>
        <w:rPr>
          <w:noProof/>
        </w:rPr>
        <w:fldChar w:fldCharType="separate"/>
      </w:r>
      <w:r>
        <w:rPr>
          <w:noProof/>
        </w:rPr>
        <w:t>138</w:t>
      </w:r>
      <w:r>
        <w:rPr>
          <w:noProof/>
        </w:rPr>
        <w:fldChar w:fldCharType="end"/>
      </w:r>
    </w:p>
    <w:p w14:paraId="5FEAA06E" w14:textId="25E9F861" w:rsidR="009205F8" w:rsidRDefault="009205F8">
      <w:pPr>
        <w:pStyle w:val="TOC3"/>
        <w:tabs>
          <w:tab w:val="left" w:pos="1100"/>
        </w:tabs>
        <w:rPr>
          <w:rFonts w:asciiTheme="minorHAnsi" w:eastAsiaTheme="minorEastAsia" w:hAnsiTheme="minorHAnsi" w:cstheme="minorBidi"/>
          <w:noProof/>
          <w:sz w:val="24"/>
          <w:lang w:val="en-US"/>
        </w:rPr>
      </w:pPr>
      <w:r>
        <w:rPr>
          <w:noProof/>
        </w:rPr>
        <w:t>15.4.2</w:t>
      </w:r>
      <w:r>
        <w:rPr>
          <w:rFonts w:asciiTheme="minorHAnsi" w:eastAsiaTheme="minorEastAsia" w:hAnsiTheme="minorHAnsi" w:cstheme="minorBidi"/>
          <w:noProof/>
          <w:sz w:val="24"/>
          <w:lang w:val="en-US"/>
        </w:rPr>
        <w:tab/>
      </w:r>
      <w:r>
        <w:rPr>
          <w:noProof/>
        </w:rPr>
        <w:t>Reference Panel Correction Factors</w:t>
      </w:r>
      <w:r>
        <w:rPr>
          <w:noProof/>
        </w:rPr>
        <w:tab/>
      </w:r>
      <w:r>
        <w:rPr>
          <w:noProof/>
        </w:rPr>
        <w:fldChar w:fldCharType="begin"/>
      </w:r>
      <w:r>
        <w:rPr>
          <w:noProof/>
        </w:rPr>
        <w:instrText xml:space="preserve"> PAGEREF _Toc49458160 \h </w:instrText>
      </w:r>
      <w:r>
        <w:rPr>
          <w:noProof/>
        </w:rPr>
      </w:r>
      <w:r>
        <w:rPr>
          <w:noProof/>
        </w:rPr>
        <w:fldChar w:fldCharType="separate"/>
      </w:r>
      <w:r>
        <w:rPr>
          <w:noProof/>
        </w:rPr>
        <w:t>138</w:t>
      </w:r>
      <w:r>
        <w:rPr>
          <w:noProof/>
        </w:rPr>
        <w:fldChar w:fldCharType="end"/>
      </w:r>
    </w:p>
    <w:p w14:paraId="471983D0" w14:textId="19C4F5EC" w:rsidR="009205F8" w:rsidRDefault="009205F8">
      <w:pPr>
        <w:pStyle w:val="TOC3"/>
        <w:tabs>
          <w:tab w:val="left" w:pos="1100"/>
        </w:tabs>
        <w:rPr>
          <w:rFonts w:asciiTheme="minorHAnsi" w:eastAsiaTheme="minorEastAsia" w:hAnsiTheme="minorHAnsi" w:cstheme="minorBidi"/>
          <w:noProof/>
          <w:sz w:val="24"/>
          <w:lang w:val="en-US"/>
        </w:rPr>
      </w:pPr>
      <w:r>
        <w:rPr>
          <w:noProof/>
        </w:rPr>
        <w:t>15.4.3</w:t>
      </w:r>
      <w:r>
        <w:rPr>
          <w:rFonts w:asciiTheme="minorHAnsi" w:eastAsiaTheme="minorEastAsia" w:hAnsiTheme="minorHAnsi" w:cstheme="minorBidi"/>
          <w:noProof/>
          <w:sz w:val="24"/>
          <w:lang w:val="en-US"/>
        </w:rPr>
        <w:tab/>
      </w:r>
      <w:r>
        <w:rPr>
          <w:noProof/>
        </w:rPr>
        <w:t>Correct for Reference Panel Non-Idealness</w:t>
      </w:r>
      <w:r>
        <w:rPr>
          <w:noProof/>
        </w:rPr>
        <w:tab/>
      </w:r>
      <w:r>
        <w:rPr>
          <w:noProof/>
        </w:rPr>
        <w:fldChar w:fldCharType="begin"/>
      </w:r>
      <w:r>
        <w:rPr>
          <w:noProof/>
        </w:rPr>
        <w:instrText xml:space="preserve"> PAGEREF _Toc49458161 \h </w:instrText>
      </w:r>
      <w:r>
        <w:rPr>
          <w:noProof/>
        </w:rPr>
      </w:r>
      <w:r>
        <w:rPr>
          <w:noProof/>
        </w:rPr>
        <w:fldChar w:fldCharType="separate"/>
      </w:r>
      <w:r>
        <w:rPr>
          <w:noProof/>
        </w:rPr>
        <w:t>139</w:t>
      </w:r>
      <w:r>
        <w:rPr>
          <w:noProof/>
        </w:rPr>
        <w:fldChar w:fldCharType="end"/>
      </w:r>
    </w:p>
    <w:p w14:paraId="38E292F6" w14:textId="3C3F6DF2" w:rsidR="009205F8" w:rsidRDefault="009205F8">
      <w:pPr>
        <w:pStyle w:val="TOC3"/>
        <w:tabs>
          <w:tab w:val="left" w:pos="1100"/>
        </w:tabs>
        <w:rPr>
          <w:rFonts w:asciiTheme="minorHAnsi" w:eastAsiaTheme="minorEastAsia" w:hAnsiTheme="minorHAnsi" w:cstheme="minorBidi"/>
          <w:noProof/>
          <w:sz w:val="24"/>
          <w:lang w:val="en-US"/>
        </w:rPr>
      </w:pPr>
      <w:r>
        <w:rPr>
          <w:noProof/>
        </w:rPr>
        <w:t>15.4.4</w:t>
      </w:r>
      <w:r>
        <w:rPr>
          <w:rFonts w:asciiTheme="minorHAnsi" w:eastAsiaTheme="minorEastAsia" w:hAnsiTheme="minorHAnsi" w:cstheme="minorBidi"/>
          <w:noProof/>
          <w:sz w:val="24"/>
          <w:lang w:val="en-US"/>
        </w:rPr>
        <w:tab/>
      </w:r>
      <w:r>
        <w:rPr>
          <w:noProof/>
        </w:rPr>
        <w:t>Delta</w:t>
      </w:r>
      <w:r>
        <w:rPr>
          <w:noProof/>
        </w:rPr>
        <w:tab/>
      </w:r>
      <w:r>
        <w:rPr>
          <w:noProof/>
        </w:rPr>
        <w:fldChar w:fldCharType="begin"/>
      </w:r>
      <w:r>
        <w:rPr>
          <w:noProof/>
        </w:rPr>
        <w:instrText xml:space="preserve"> PAGEREF _Toc49458162 \h </w:instrText>
      </w:r>
      <w:r>
        <w:rPr>
          <w:noProof/>
        </w:rPr>
      </w:r>
      <w:r>
        <w:rPr>
          <w:noProof/>
        </w:rPr>
        <w:fldChar w:fldCharType="separate"/>
      </w:r>
      <w:r>
        <w:rPr>
          <w:noProof/>
        </w:rPr>
        <w:t>140</w:t>
      </w:r>
      <w:r>
        <w:rPr>
          <w:noProof/>
        </w:rPr>
        <w:fldChar w:fldCharType="end"/>
      </w:r>
    </w:p>
    <w:p w14:paraId="672CBD62" w14:textId="0542FBBB" w:rsidR="009205F8" w:rsidRDefault="009205F8">
      <w:pPr>
        <w:pStyle w:val="TOC3"/>
        <w:tabs>
          <w:tab w:val="left" w:pos="1100"/>
        </w:tabs>
        <w:rPr>
          <w:rFonts w:asciiTheme="minorHAnsi" w:eastAsiaTheme="minorEastAsia" w:hAnsiTheme="minorHAnsi" w:cstheme="minorBidi"/>
          <w:noProof/>
          <w:sz w:val="24"/>
          <w:lang w:val="en-US"/>
        </w:rPr>
      </w:pPr>
      <w:r>
        <w:rPr>
          <w:noProof/>
        </w:rPr>
        <w:t>15.4.5</w:t>
      </w:r>
      <w:r>
        <w:rPr>
          <w:rFonts w:asciiTheme="minorHAnsi" w:eastAsiaTheme="minorEastAsia" w:hAnsiTheme="minorHAnsi" w:cstheme="minorBidi"/>
          <w:noProof/>
          <w:sz w:val="24"/>
          <w:lang w:val="en-US"/>
        </w:rPr>
        <w:tab/>
      </w:r>
      <w:r>
        <w:rPr>
          <w:noProof/>
        </w:rPr>
        <w:t>Waveband Filter</w:t>
      </w:r>
      <w:r>
        <w:rPr>
          <w:noProof/>
        </w:rPr>
        <w:tab/>
      </w:r>
      <w:r>
        <w:rPr>
          <w:noProof/>
        </w:rPr>
        <w:fldChar w:fldCharType="begin"/>
      </w:r>
      <w:r>
        <w:rPr>
          <w:noProof/>
        </w:rPr>
        <w:instrText xml:space="preserve"> PAGEREF _Toc49458163 \h </w:instrText>
      </w:r>
      <w:r>
        <w:rPr>
          <w:noProof/>
        </w:rPr>
      </w:r>
      <w:r>
        <w:rPr>
          <w:noProof/>
        </w:rPr>
        <w:fldChar w:fldCharType="separate"/>
      </w:r>
      <w:r>
        <w:rPr>
          <w:noProof/>
        </w:rPr>
        <w:t>141</w:t>
      </w:r>
      <w:r>
        <w:rPr>
          <w:noProof/>
        </w:rPr>
        <w:fldChar w:fldCharType="end"/>
      </w:r>
    </w:p>
    <w:p w14:paraId="3A6A4686" w14:textId="4984ECEA" w:rsidR="009205F8" w:rsidRDefault="009205F8">
      <w:pPr>
        <w:pStyle w:val="TOC3"/>
        <w:tabs>
          <w:tab w:val="left" w:pos="1100"/>
        </w:tabs>
        <w:rPr>
          <w:rFonts w:asciiTheme="minorHAnsi" w:eastAsiaTheme="minorEastAsia" w:hAnsiTheme="minorHAnsi" w:cstheme="minorBidi"/>
          <w:noProof/>
          <w:sz w:val="24"/>
          <w:lang w:val="en-US"/>
        </w:rPr>
      </w:pPr>
      <w:r>
        <w:rPr>
          <w:noProof/>
        </w:rPr>
        <w:t>15.4.6</w:t>
      </w:r>
      <w:r>
        <w:rPr>
          <w:rFonts w:asciiTheme="minorHAnsi" w:eastAsiaTheme="minorEastAsia" w:hAnsiTheme="minorHAnsi" w:cstheme="minorBidi"/>
          <w:noProof/>
          <w:sz w:val="24"/>
          <w:lang w:val="en-US"/>
        </w:rPr>
        <w:tab/>
      </w:r>
      <w:r>
        <w:rPr>
          <w:noProof/>
        </w:rPr>
        <w:t>Broadband and Narrowband Filters</w:t>
      </w:r>
      <w:r>
        <w:rPr>
          <w:noProof/>
        </w:rPr>
        <w:tab/>
      </w:r>
      <w:r>
        <w:rPr>
          <w:noProof/>
        </w:rPr>
        <w:fldChar w:fldCharType="begin"/>
      </w:r>
      <w:r>
        <w:rPr>
          <w:noProof/>
        </w:rPr>
        <w:instrText xml:space="preserve"> PAGEREF _Toc49458164 \h </w:instrText>
      </w:r>
      <w:r>
        <w:rPr>
          <w:noProof/>
        </w:rPr>
      </w:r>
      <w:r>
        <w:rPr>
          <w:noProof/>
        </w:rPr>
        <w:fldChar w:fldCharType="separate"/>
      </w:r>
      <w:r>
        <w:rPr>
          <w:noProof/>
        </w:rPr>
        <w:t>142</w:t>
      </w:r>
      <w:r>
        <w:rPr>
          <w:noProof/>
        </w:rPr>
        <w:fldChar w:fldCharType="end"/>
      </w:r>
    </w:p>
    <w:p w14:paraId="1A204811" w14:textId="57706F9D" w:rsidR="009205F8" w:rsidRDefault="009205F8">
      <w:pPr>
        <w:pStyle w:val="TOC2"/>
        <w:tabs>
          <w:tab w:val="left" w:pos="880"/>
        </w:tabs>
        <w:rPr>
          <w:rFonts w:asciiTheme="minorHAnsi" w:eastAsiaTheme="minorEastAsia" w:hAnsiTheme="minorHAnsi" w:cstheme="minorBidi"/>
          <w:noProof/>
          <w:sz w:val="24"/>
          <w:lang w:val="en-US"/>
        </w:rPr>
      </w:pPr>
      <w:r>
        <w:rPr>
          <w:noProof/>
        </w:rPr>
        <w:t>15.5</w:t>
      </w:r>
      <w:r>
        <w:rPr>
          <w:rFonts w:asciiTheme="minorHAnsi" w:eastAsiaTheme="minorEastAsia" w:hAnsiTheme="minorHAnsi" w:cstheme="minorBidi"/>
          <w:noProof/>
          <w:sz w:val="24"/>
          <w:lang w:val="en-US"/>
        </w:rPr>
        <w:tab/>
      </w:r>
      <w:r>
        <w:rPr>
          <w:noProof/>
        </w:rPr>
        <w:t>Visualisation Modules</w:t>
      </w:r>
      <w:r>
        <w:rPr>
          <w:noProof/>
        </w:rPr>
        <w:tab/>
      </w:r>
      <w:r>
        <w:rPr>
          <w:noProof/>
        </w:rPr>
        <w:fldChar w:fldCharType="begin"/>
      </w:r>
      <w:r>
        <w:rPr>
          <w:noProof/>
        </w:rPr>
        <w:instrText xml:space="preserve"> PAGEREF _Toc49458165 \h </w:instrText>
      </w:r>
      <w:r>
        <w:rPr>
          <w:noProof/>
        </w:rPr>
      </w:r>
      <w:r>
        <w:rPr>
          <w:noProof/>
        </w:rPr>
        <w:fldChar w:fldCharType="separate"/>
      </w:r>
      <w:r>
        <w:rPr>
          <w:noProof/>
        </w:rPr>
        <w:t>143</w:t>
      </w:r>
      <w:r>
        <w:rPr>
          <w:noProof/>
        </w:rPr>
        <w:fldChar w:fldCharType="end"/>
      </w:r>
    </w:p>
    <w:p w14:paraId="63796F4B" w14:textId="12F76D83" w:rsidR="009205F8" w:rsidRDefault="009205F8">
      <w:pPr>
        <w:pStyle w:val="TOC3"/>
        <w:tabs>
          <w:tab w:val="left" w:pos="1100"/>
        </w:tabs>
        <w:rPr>
          <w:rFonts w:asciiTheme="minorHAnsi" w:eastAsiaTheme="minorEastAsia" w:hAnsiTheme="minorHAnsi" w:cstheme="minorBidi"/>
          <w:noProof/>
          <w:sz w:val="24"/>
          <w:lang w:val="en-US"/>
        </w:rPr>
      </w:pPr>
      <w:r>
        <w:rPr>
          <w:noProof/>
        </w:rPr>
        <w:t>15.5.1</w:t>
      </w:r>
      <w:r>
        <w:rPr>
          <w:rFonts w:asciiTheme="minorHAnsi" w:eastAsiaTheme="minorEastAsia" w:hAnsiTheme="minorHAnsi" w:cstheme="minorBidi"/>
          <w:noProof/>
          <w:sz w:val="24"/>
          <w:lang w:val="en-US"/>
        </w:rPr>
        <w:tab/>
      </w:r>
      <w:r>
        <w:rPr>
          <w:noProof/>
        </w:rPr>
        <w:t>Spectral Line Plot</w:t>
      </w:r>
      <w:r>
        <w:rPr>
          <w:noProof/>
        </w:rPr>
        <w:tab/>
      </w:r>
      <w:r>
        <w:rPr>
          <w:noProof/>
        </w:rPr>
        <w:fldChar w:fldCharType="begin"/>
      </w:r>
      <w:r>
        <w:rPr>
          <w:noProof/>
        </w:rPr>
        <w:instrText xml:space="preserve"> PAGEREF _Toc49458166 \h </w:instrText>
      </w:r>
      <w:r>
        <w:rPr>
          <w:noProof/>
        </w:rPr>
      </w:r>
      <w:r>
        <w:rPr>
          <w:noProof/>
        </w:rPr>
        <w:fldChar w:fldCharType="separate"/>
      </w:r>
      <w:r>
        <w:rPr>
          <w:noProof/>
        </w:rPr>
        <w:t>144</w:t>
      </w:r>
      <w:r>
        <w:rPr>
          <w:noProof/>
        </w:rPr>
        <w:fldChar w:fldCharType="end"/>
      </w:r>
    </w:p>
    <w:p w14:paraId="44AF7626" w14:textId="5C77B4ED" w:rsidR="009205F8" w:rsidRDefault="009205F8">
      <w:pPr>
        <w:pStyle w:val="TOC3"/>
        <w:tabs>
          <w:tab w:val="left" w:pos="1100"/>
        </w:tabs>
        <w:rPr>
          <w:rFonts w:asciiTheme="minorHAnsi" w:eastAsiaTheme="minorEastAsia" w:hAnsiTheme="minorHAnsi" w:cstheme="minorBidi"/>
          <w:noProof/>
          <w:sz w:val="24"/>
          <w:lang w:val="en-US"/>
        </w:rPr>
      </w:pPr>
      <w:r>
        <w:rPr>
          <w:noProof/>
        </w:rPr>
        <w:t>15.5.2</w:t>
      </w:r>
      <w:r>
        <w:rPr>
          <w:rFonts w:asciiTheme="minorHAnsi" w:eastAsiaTheme="minorEastAsia" w:hAnsiTheme="minorHAnsi" w:cstheme="minorBidi"/>
          <w:noProof/>
          <w:sz w:val="24"/>
          <w:lang w:val="en-US"/>
        </w:rPr>
        <w:tab/>
      </w:r>
      <w:r>
        <w:rPr>
          <w:noProof/>
        </w:rPr>
        <w:t>Spectral Scatter Plot</w:t>
      </w:r>
      <w:r>
        <w:rPr>
          <w:noProof/>
        </w:rPr>
        <w:tab/>
      </w:r>
      <w:r>
        <w:rPr>
          <w:noProof/>
        </w:rPr>
        <w:fldChar w:fldCharType="begin"/>
      </w:r>
      <w:r>
        <w:rPr>
          <w:noProof/>
        </w:rPr>
        <w:instrText xml:space="preserve"> PAGEREF _Toc49458167 \h </w:instrText>
      </w:r>
      <w:r>
        <w:rPr>
          <w:noProof/>
        </w:rPr>
      </w:r>
      <w:r>
        <w:rPr>
          <w:noProof/>
        </w:rPr>
        <w:fldChar w:fldCharType="separate"/>
      </w:r>
      <w:r>
        <w:rPr>
          <w:noProof/>
        </w:rPr>
        <w:t>144</w:t>
      </w:r>
      <w:r>
        <w:rPr>
          <w:noProof/>
        </w:rPr>
        <w:fldChar w:fldCharType="end"/>
      </w:r>
    </w:p>
    <w:p w14:paraId="1A546AD8" w14:textId="4F6E53C7" w:rsidR="009205F8" w:rsidRDefault="009205F8">
      <w:pPr>
        <w:pStyle w:val="TOC3"/>
        <w:tabs>
          <w:tab w:val="left" w:pos="1100"/>
        </w:tabs>
        <w:rPr>
          <w:rFonts w:asciiTheme="minorHAnsi" w:eastAsiaTheme="minorEastAsia" w:hAnsiTheme="minorHAnsi" w:cstheme="minorBidi"/>
          <w:noProof/>
          <w:sz w:val="24"/>
          <w:lang w:val="en-US"/>
        </w:rPr>
      </w:pPr>
      <w:r>
        <w:rPr>
          <w:noProof/>
        </w:rPr>
        <w:t>15.5.3</w:t>
      </w:r>
      <w:r>
        <w:rPr>
          <w:rFonts w:asciiTheme="minorHAnsi" w:eastAsiaTheme="minorEastAsia" w:hAnsiTheme="minorHAnsi" w:cstheme="minorBidi"/>
          <w:noProof/>
          <w:sz w:val="24"/>
          <w:lang w:val="en-US"/>
        </w:rPr>
        <w:tab/>
      </w:r>
      <w:r>
        <w:rPr>
          <w:noProof/>
        </w:rPr>
        <w:t>Gonio Sampling Points Plot</w:t>
      </w:r>
      <w:r>
        <w:rPr>
          <w:noProof/>
        </w:rPr>
        <w:tab/>
      </w:r>
      <w:r>
        <w:rPr>
          <w:noProof/>
        </w:rPr>
        <w:fldChar w:fldCharType="begin"/>
      </w:r>
      <w:r>
        <w:rPr>
          <w:noProof/>
        </w:rPr>
        <w:instrText xml:space="preserve"> PAGEREF _Toc49458168 \h </w:instrText>
      </w:r>
      <w:r>
        <w:rPr>
          <w:noProof/>
        </w:rPr>
      </w:r>
      <w:r>
        <w:rPr>
          <w:noProof/>
        </w:rPr>
        <w:fldChar w:fldCharType="separate"/>
      </w:r>
      <w:r>
        <w:rPr>
          <w:noProof/>
        </w:rPr>
        <w:t>145</w:t>
      </w:r>
      <w:r>
        <w:rPr>
          <w:noProof/>
        </w:rPr>
        <w:fldChar w:fldCharType="end"/>
      </w:r>
    </w:p>
    <w:p w14:paraId="3393AE8C" w14:textId="6F7D18C2" w:rsidR="009205F8" w:rsidRDefault="009205F8">
      <w:pPr>
        <w:pStyle w:val="TOC3"/>
        <w:tabs>
          <w:tab w:val="left" w:pos="1100"/>
        </w:tabs>
        <w:rPr>
          <w:rFonts w:asciiTheme="minorHAnsi" w:eastAsiaTheme="minorEastAsia" w:hAnsiTheme="minorHAnsi" w:cstheme="minorBidi"/>
          <w:noProof/>
          <w:sz w:val="24"/>
          <w:lang w:val="en-US"/>
        </w:rPr>
      </w:pPr>
      <w:r>
        <w:rPr>
          <w:noProof/>
        </w:rPr>
        <w:t>15.5.4</w:t>
      </w:r>
      <w:r>
        <w:rPr>
          <w:rFonts w:asciiTheme="minorHAnsi" w:eastAsiaTheme="minorEastAsia" w:hAnsiTheme="minorHAnsi" w:cstheme="minorBidi"/>
          <w:noProof/>
          <w:sz w:val="24"/>
          <w:lang w:val="en-US"/>
        </w:rPr>
        <w:tab/>
      </w:r>
      <w:r>
        <w:rPr>
          <w:noProof/>
        </w:rPr>
        <w:t>Gonio Hemisphere Explorer</w:t>
      </w:r>
      <w:r>
        <w:rPr>
          <w:noProof/>
        </w:rPr>
        <w:tab/>
      </w:r>
      <w:r>
        <w:rPr>
          <w:noProof/>
        </w:rPr>
        <w:fldChar w:fldCharType="begin"/>
      </w:r>
      <w:r>
        <w:rPr>
          <w:noProof/>
        </w:rPr>
        <w:instrText xml:space="preserve"> PAGEREF _Toc49458169 \h </w:instrText>
      </w:r>
      <w:r>
        <w:rPr>
          <w:noProof/>
        </w:rPr>
      </w:r>
      <w:r>
        <w:rPr>
          <w:noProof/>
        </w:rPr>
        <w:fldChar w:fldCharType="separate"/>
      </w:r>
      <w:r>
        <w:rPr>
          <w:noProof/>
        </w:rPr>
        <w:t>145</w:t>
      </w:r>
      <w:r>
        <w:rPr>
          <w:noProof/>
        </w:rPr>
        <w:fldChar w:fldCharType="end"/>
      </w:r>
    </w:p>
    <w:p w14:paraId="439BEEAD" w14:textId="0ABC9D61" w:rsidR="009205F8" w:rsidRDefault="009205F8">
      <w:pPr>
        <w:pStyle w:val="TOC3"/>
        <w:tabs>
          <w:tab w:val="left" w:pos="1100"/>
        </w:tabs>
        <w:rPr>
          <w:rFonts w:asciiTheme="minorHAnsi" w:eastAsiaTheme="minorEastAsia" w:hAnsiTheme="minorHAnsi" w:cstheme="minorBidi"/>
          <w:noProof/>
          <w:sz w:val="24"/>
          <w:lang w:val="en-US"/>
        </w:rPr>
      </w:pPr>
      <w:r>
        <w:rPr>
          <w:noProof/>
        </w:rPr>
        <w:lastRenderedPageBreak/>
        <w:t>15.5.5</w:t>
      </w:r>
      <w:r>
        <w:rPr>
          <w:rFonts w:asciiTheme="minorHAnsi" w:eastAsiaTheme="minorEastAsia" w:hAnsiTheme="minorHAnsi" w:cstheme="minorBidi"/>
          <w:noProof/>
          <w:sz w:val="24"/>
          <w:lang w:val="en-US"/>
        </w:rPr>
        <w:tab/>
      </w:r>
      <w:r>
        <w:rPr>
          <w:noProof/>
        </w:rPr>
        <w:t>Time Line Plot</w:t>
      </w:r>
      <w:r>
        <w:rPr>
          <w:noProof/>
        </w:rPr>
        <w:tab/>
      </w:r>
      <w:r>
        <w:rPr>
          <w:noProof/>
        </w:rPr>
        <w:fldChar w:fldCharType="begin"/>
      </w:r>
      <w:r>
        <w:rPr>
          <w:noProof/>
        </w:rPr>
        <w:instrText xml:space="preserve"> PAGEREF _Toc49458170 \h </w:instrText>
      </w:r>
      <w:r>
        <w:rPr>
          <w:noProof/>
        </w:rPr>
      </w:r>
      <w:r>
        <w:rPr>
          <w:noProof/>
        </w:rPr>
        <w:fldChar w:fldCharType="separate"/>
      </w:r>
      <w:r>
        <w:rPr>
          <w:noProof/>
        </w:rPr>
        <w:t>147</w:t>
      </w:r>
      <w:r>
        <w:rPr>
          <w:noProof/>
        </w:rPr>
        <w:fldChar w:fldCharType="end"/>
      </w:r>
    </w:p>
    <w:p w14:paraId="50203711" w14:textId="60B94B49" w:rsidR="009205F8" w:rsidRDefault="009205F8">
      <w:pPr>
        <w:pStyle w:val="TOC3"/>
        <w:tabs>
          <w:tab w:val="left" w:pos="1100"/>
        </w:tabs>
        <w:rPr>
          <w:rFonts w:asciiTheme="minorHAnsi" w:eastAsiaTheme="minorEastAsia" w:hAnsiTheme="minorHAnsi" w:cstheme="minorBidi"/>
          <w:noProof/>
          <w:sz w:val="24"/>
          <w:lang w:val="en-US"/>
        </w:rPr>
      </w:pPr>
      <w:r>
        <w:rPr>
          <w:noProof/>
        </w:rPr>
        <w:t>15.5.6</w:t>
      </w:r>
      <w:r>
        <w:rPr>
          <w:rFonts w:asciiTheme="minorHAnsi" w:eastAsiaTheme="minorEastAsia" w:hAnsiTheme="minorHAnsi" w:cstheme="minorBidi"/>
          <w:noProof/>
          <w:sz w:val="24"/>
          <w:lang w:val="en-US"/>
        </w:rPr>
        <w:tab/>
      </w:r>
      <w:r>
        <w:rPr>
          <w:noProof/>
        </w:rPr>
        <w:t>Time Line Explorer</w:t>
      </w:r>
      <w:r>
        <w:rPr>
          <w:noProof/>
        </w:rPr>
        <w:tab/>
      </w:r>
      <w:r>
        <w:rPr>
          <w:noProof/>
        </w:rPr>
        <w:fldChar w:fldCharType="begin"/>
      </w:r>
      <w:r>
        <w:rPr>
          <w:noProof/>
        </w:rPr>
        <w:instrText xml:space="preserve"> PAGEREF _Toc49458171 \h </w:instrText>
      </w:r>
      <w:r>
        <w:rPr>
          <w:noProof/>
        </w:rPr>
      </w:r>
      <w:r>
        <w:rPr>
          <w:noProof/>
        </w:rPr>
        <w:fldChar w:fldCharType="separate"/>
      </w:r>
      <w:r>
        <w:rPr>
          <w:noProof/>
        </w:rPr>
        <w:t>148</w:t>
      </w:r>
      <w:r>
        <w:rPr>
          <w:noProof/>
        </w:rPr>
        <w:fldChar w:fldCharType="end"/>
      </w:r>
    </w:p>
    <w:p w14:paraId="7EED674E" w14:textId="43EC4D66" w:rsidR="009205F8" w:rsidRDefault="009205F8">
      <w:pPr>
        <w:pStyle w:val="TOC2"/>
        <w:tabs>
          <w:tab w:val="left" w:pos="880"/>
        </w:tabs>
        <w:rPr>
          <w:rFonts w:asciiTheme="minorHAnsi" w:eastAsiaTheme="minorEastAsia" w:hAnsiTheme="minorHAnsi" w:cstheme="minorBidi"/>
          <w:noProof/>
          <w:sz w:val="24"/>
          <w:lang w:val="en-US"/>
        </w:rPr>
      </w:pPr>
      <w:r>
        <w:rPr>
          <w:noProof/>
        </w:rPr>
        <w:t>15.6</w:t>
      </w:r>
      <w:r>
        <w:rPr>
          <w:rFonts w:asciiTheme="minorHAnsi" w:eastAsiaTheme="minorEastAsia" w:hAnsiTheme="minorHAnsi" w:cstheme="minorBidi"/>
          <w:noProof/>
          <w:sz w:val="24"/>
          <w:lang w:val="en-US"/>
        </w:rPr>
        <w:tab/>
      </w:r>
      <w:r>
        <w:rPr>
          <w:noProof/>
        </w:rPr>
        <w:t>File Export Module</w:t>
      </w:r>
      <w:r>
        <w:rPr>
          <w:noProof/>
        </w:rPr>
        <w:tab/>
      </w:r>
      <w:r>
        <w:rPr>
          <w:noProof/>
        </w:rPr>
        <w:fldChar w:fldCharType="begin"/>
      </w:r>
      <w:r>
        <w:rPr>
          <w:noProof/>
        </w:rPr>
        <w:instrText xml:space="preserve"> PAGEREF _Toc49458172 \h </w:instrText>
      </w:r>
      <w:r>
        <w:rPr>
          <w:noProof/>
        </w:rPr>
      </w:r>
      <w:r>
        <w:rPr>
          <w:noProof/>
        </w:rPr>
        <w:fldChar w:fldCharType="separate"/>
      </w:r>
      <w:r>
        <w:rPr>
          <w:noProof/>
        </w:rPr>
        <w:t>149</w:t>
      </w:r>
      <w:r>
        <w:rPr>
          <w:noProof/>
        </w:rPr>
        <w:fldChar w:fldCharType="end"/>
      </w:r>
    </w:p>
    <w:p w14:paraId="74A11D42" w14:textId="31D54009" w:rsidR="009205F8" w:rsidRDefault="009205F8">
      <w:pPr>
        <w:pStyle w:val="TOC1"/>
        <w:tabs>
          <w:tab w:val="left" w:pos="660"/>
        </w:tabs>
        <w:rPr>
          <w:rFonts w:asciiTheme="minorHAnsi" w:eastAsiaTheme="minorEastAsia" w:hAnsiTheme="minorHAnsi" w:cstheme="minorBidi"/>
          <w:b w:val="0"/>
          <w:noProof/>
          <w:lang w:val="en-US"/>
        </w:rPr>
      </w:pPr>
      <w:r>
        <w:rPr>
          <w:noProof/>
        </w:rPr>
        <w:t>16</w:t>
      </w:r>
      <w:r>
        <w:rPr>
          <w:rFonts w:asciiTheme="minorHAnsi" w:eastAsiaTheme="minorEastAsia" w:hAnsiTheme="minorHAnsi" w:cstheme="minorBidi"/>
          <w:b w:val="0"/>
          <w:noProof/>
          <w:lang w:val="en-US"/>
        </w:rPr>
        <w:tab/>
      </w:r>
      <w:r>
        <w:rPr>
          <w:noProof/>
        </w:rPr>
        <w:t>Matlab Integration</w:t>
      </w:r>
      <w:r>
        <w:rPr>
          <w:noProof/>
        </w:rPr>
        <w:tab/>
      </w:r>
      <w:r>
        <w:rPr>
          <w:noProof/>
        </w:rPr>
        <w:fldChar w:fldCharType="begin"/>
      </w:r>
      <w:r>
        <w:rPr>
          <w:noProof/>
        </w:rPr>
        <w:instrText xml:space="preserve"> PAGEREF _Toc49458173 \h </w:instrText>
      </w:r>
      <w:r>
        <w:rPr>
          <w:noProof/>
        </w:rPr>
      </w:r>
      <w:r>
        <w:rPr>
          <w:noProof/>
        </w:rPr>
        <w:fldChar w:fldCharType="separate"/>
      </w:r>
      <w:r>
        <w:rPr>
          <w:noProof/>
        </w:rPr>
        <w:t>150</w:t>
      </w:r>
      <w:r>
        <w:rPr>
          <w:noProof/>
        </w:rPr>
        <w:fldChar w:fldCharType="end"/>
      </w:r>
    </w:p>
    <w:p w14:paraId="63EC6BFA" w14:textId="42BF2598" w:rsidR="009205F8" w:rsidRDefault="009205F8">
      <w:pPr>
        <w:pStyle w:val="TOC1"/>
        <w:tabs>
          <w:tab w:val="left" w:pos="660"/>
        </w:tabs>
        <w:rPr>
          <w:rFonts w:asciiTheme="minorHAnsi" w:eastAsiaTheme="minorEastAsia" w:hAnsiTheme="minorHAnsi" w:cstheme="minorBidi"/>
          <w:b w:val="0"/>
          <w:noProof/>
          <w:lang w:val="en-US"/>
        </w:rPr>
      </w:pPr>
      <w:r>
        <w:rPr>
          <w:noProof/>
        </w:rPr>
        <w:t>17</w:t>
      </w:r>
      <w:r>
        <w:rPr>
          <w:rFonts w:asciiTheme="minorHAnsi" w:eastAsiaTheme="minorEastAsia" w:hAnsiTheme="minorHAnsi" w:cstheme="minorBidi"/>
          <w:b w:val="0"/>
          <w:noProof/>
          <w:lang w:val="en-US"/>
        </w:rPr>
        <w:tab/>
      </w:r>
      <w:r>
        <w:rPr>
          <w:noProof/>
        </w:rPr>
        <w:t>R Integration</w:t>
      </w:r>
      <w:r>
        <w:rPr>
          <w:noProof/>
        </w:rPr>
        <w:tab/>
      </w:r>
      <w:r>
        <w:rPr>
          <w:noProof/>
        </w:rPr>
        <w:fldChar w:fldCharType="begin"/>
      </w:r>
      <w:r>
        <w:rPr>
          <w:noProof/>
        </w:rPr>
        <w:instrText xml:space="preserve"> PAGEREF _Toc49458174 \h </w:instrText>
      </w:r>
      <w:r>
        <w:rPr>
          <w:noProof/>
        </w:rPr>
      </w:r>
      <w:r>
        <w:rPr>
          <w:noProof/>
        </w:rPr>
        <w:fldChar w:fldCharType="separate"/>
      </w:r>
      <w:r>
        <w:rPr>
          <w:noProof/>
        </w:rPr>
        <w:t>152</w:t>
      </w:r>
      <w:r>
        <w:rPr>
          <w:noProof/>
        </w:rPr>
        <w:fldChar w:fldCharType="end"/>
      </w:r>
    </w:p>
    <w:p w14:paraId="7FF75186" w14:textId="721C8B59" w:rsidR="009205F8" w:rsidRDefault="009205F8">
      <w:pPr>
        <w:pStyle w:val="TOC1"/>
        <w:tabs>
          <w:tab w:val="left" w:pos="660"/>
        </w:tabs>
        <w:rPr>
          <w:rFonts w:asciiTheme="minorHAnsi" w:eastAsiaTheme="minorEastAsia" w:hAnsiTheme="minorHAnsi" w:cstheme="minorBidi"/>
          <w:b w:val="0"/>
          <w:noProof/>
          <w:lang w:val="en-US"/>
        </w:rPr>
      </w:pPr>
      <w:r>
        <w:rPr>
          <w:noProof/>
        </w:rPr>
        <w:t>18</w:t>
      </w:r>
      <w:r>
        <w:rPr>
          <w:rFonts w:asciiTheme="minorHAnsi" w:eastAsiaTheme="minorEastAsia" w:hAnsiTheme="minorHAnsi" w:cstheme="minorBidi"/>
          <w:b w:val="0"/>
          <w:noProof/>
          <w:lang w:val="en-US"/>
        </w:rPr>
        <w:tab/>
      </w:r>
      <w:r>
        <w:rPr>
          <w:noProof/>
        </w:rPr>
        <w:t>Python Integration</w:t>
      </w:r>
      <w:r>
        <w:rPr>
          <w:noProof/>
        </w:rPr>
        <w:tab/>
      </w:r>
      <w:r>
        <w:rPr>
          <w:noProof/>
        </w:rPr>
        <w:fldChar w:fldCharType="begin"/>
      </w:r>
      <w:r>
        <w:rPr>
          <w:noProof/>
        </w:rPr>
        <w:instrText xml:space="preserve"> PAGEREF _Toc49458175 \h </w:instrText>
      </w:r>
      <w:r>
        <w:rPr>
          <w:noProof/>
        </w:rPr>
      </w:r>
      <w:r>
        <w:rPr>
          <w:noProof/>
        </w:rPr>
        <w:fldChar w:fldCharType="separate"/>
      </w:r>
      <w:r>
        <w:rPr>
          <w:noProof/>
        </w:rPr>
        <w:t>153</w:t>
      </w:r>
      <w:r>
        <w:rPr>
          <w:noProof/>
        </w:rPr>
        <w:fldChar w:fldCharType="end"/>
      </w:r>
    </w:p>
    <w:p w14:paraId="4DFF7D9C" w14:textId="37D099C6" w:rsidR="009205F8" w:rsidRDefault="009205F8">
      <w:pPr>
        <w:pStyle w:val="TOC1"/>
        <w:tabs>
          <w:tab w:val="left" w:pos="660"/>
        </w:tabs>
        <w:rPr>
          <w:rFonts w:asciiTheme="minorHAnsi" w:eastAsiaTheme="minorEastAsia" w:hAnsiTheme="minorHAnsi" w:cstheme="minorBidi"/>
          <w:b w:val="0"/>
          <w:noProof/>
          <w:lang w:val="en-US"/>
        </w:rPr>
      </w:pPr>
      <w:r>
        <w:rPr>
          <w:noProof/>
        </w:rPr>
        <w:t>19</w:t>
      </w:r>
      <w:r>
        <w:rPr>
          <w:rFonts w:asciiTheme="minorHAnsi" w:eastAsiaTheme="minorEastAsia" w:hAnsiTheme="minorHAnsi" w:cstheme="minorBidi"/>
          <w:b w:val="0"/>
          <w:noProof/>
          <w:lang w:val="en-US"/>
        </w:rPr>
        <w:tab/>
      </w:r>
      <w:r>
        <w:rPr>
          <w:noProof/>
        </w:rPr>
        <w:t>Glossary</w:t>
      </w:r>
      <w:r>
        <w:rPr>
          <w:noProof/>
        </w:rPr>
        <w:tab/>
      </w:r>
      <w:r>
        <w:rPr>
          <w:noProof/>
        </w:rPr>
        <w:fldChar w:fldCharType="begin"/>
      </w:r>
      <w:r>
        <w:rPr>
          <w:noProof/>
        </w:rPr>
        <w:instrText xml:space="preserve"> PAGEREF _Toc49458176 \h </w:instrText>
      </w:r>
      <w:r>
        <w:rPr>
          <w:noProof/>
        </w:rPr>
      </w:r>
      <w:r>
        <w:rPr>
          <w:noProof/>
        </w:rPr>
        <w:fldChar w:fldCharType="separate"/>
      </w:r>
      <w:r>
        <w:rPr>
          <w:noProof/>
        </w:rPr>
        <w:t>154</w:t>
      </w:r>
      <w:r>
        <w:rPr>
          <w:noProof/>
        </w:rPr>
        <w:fldChar w:fldCharType="end"/>
      </w:r>
    </w:p>
    <w:p w14:paraId="5D82B44B" w14:textId="22A892DC" w:rsidR="009205F8" w:rsidRDefault="009205F8">
      <w:pPr>
        <w:pStyle w:val="TOC1"/>
        <w:tabs>
          <w:tab w:val="left" w:pos="660"/>
        </w:tabs>
        <w:rPr>
          <w:rFonts w:asciiTheme="minorHAnsi" w:eastAsiaTheme="minorEastAsia" w:hAnsiTheme="minorHAnsi" w:cstheme="minorBidi"/>
          <w:b w:val="0"/>
          <w:noProof/>
          <w:lang w:val="en-US"/>
        </w:rPr>
      </w:pPr>
      <w:r>
        <w:rPr>
          <w:noProof/>
        </w:rPr>
        <w:t>20</w:t>
      </w:r>
      <w:r>
        <w:rPr>
          <w:rFonts w:asciiTheme="minorHAnsi" w:eastAsiaTheme="minorEastAsia" w:hAnsiTheme="minorHAnsi" w:cstheme="minorBidi"/>
          <w:b w:val="0"/>
          <w:noProof/>
          <w:lang w:val="en-US"/>
        </w:rPr>
        <w:tab/>
      </w:r>
      <w:r>
        <w:rPr>
          <w:noProof/>
        </w:rPr>
        <w:t>References</w:t>
      </w:r>
      <w:r>
        <w:rPr>
          <w:noProof/>
        </w:rPr>
        <w:tab/>
      </w:r>
      <w:r>
        <w:rPr>
          <w:noProof/>
        </w:rPr>
        <w:fldChar w:fldCharType="begin"/>
      </w:r>
      <w:r>
        <w:rPr>
          <w:noProof/>
        </w:rPr>
        <w:instrText xml:space="preserve"> PAGEREF _Toc49458177 \h </w:instrText>
      </w:r>
      <w:r>
        <w:rPr>
          <w:noProof/>
        </w:rPr>
      </w:r>
      <w:r>
        <w:rPr>
          <w:noProof/>
        </w:rPr>
        <w:fldChar w:fldCharType="separate"/>
      </w:r>
      <w:r>
        <w:rPr>
          <w:noProof/>
        </w:rPr>
        <w:t>157</w:t>
      </w:r>
      <w:r>
        <w:rPr>
          <w:noProof/>
        </w:rPr>
        <w:fldChar w:fldCharType="end"/>
      </w:r>
    </w:p>
    <w:p w14:paraId="7A4B8D4A" w14:textId="1D2F8C7F" w:rsidR="009205F8" w:rsidRDefault="009205F8">
      <w:pPr>
        <w:pStyle w:val="TOC1"/>
        <w:tabs>
          <w:tab w:val="left" w:pos="660"/>
        </w:tabs>
        <w:rPr>
          <w:rFonts w:asciiTheme="minorHAnsi" w:eastAsiaTheme="minorEastAsia" w:hAnsiTheme="minorHAnsi" w:cstheme="minorBidi"/>
          <w:b w:val="0"/>
          <w:noProof/>
          <w:lang w:val="en-US"/>
        </w:rPr>
      </w:pPr>
      <w:r>
        <w:rPr>
          <w:noProof/>
        </w:rPr>
        <w:t>21</w:t>
      </w:r>
      <w:r>
        <w:rPr>
          <w:rFonts w:asciiTheme="minorHAnsi" w:eastAsiaTheme="minorEastAsia" w:hAnsiTheme="minorHAnsi" w:cstheme="minorBidi"/>
          <w:b w:val="0"/>
          <w:noProof/>
          <w:lang w:val="en-US"/>
        </w:rPr>
        <w:tab/>
      </w:r>
      <w:r>
        <w:rPr>
          <w:noProof/>
        </w:rPr>
        <w:t>Document History</w:t>
      </w:r>
      <w:r>
        <w:rPr>
          <w:noProof/>
        </w:rPr>
        <w:tab/>
      </w:r>
      <w:r>
        <w:rPr>
          <w:noProof/>
        </w:rPr>
        <w:fldChar w:fldCharType="begin"/>
      </w:r>
      <w:r>
        <w:rPr>
          <w:noProof/>
        </w:rPr>
        <w:instrText xml:space="preserve"> PAGEREF _Toc49458178 \h </w:instrText>
      </w:r>
      <w:r>
        <w:rPr>
          <w:noProof/>
        </w:rPr>
      </w:r>
      <w:r>
        <w:rPr>
          <w:noProof/>
        </w:rPr>
        <w:fldChar w:fldCharType="separate"/>
      </w:r>
      <w:r>
        <w:rPr>
          <w:noProof/>
        </w:rPr>
        <w:t>158</w:t>
      </w:r>
      <w:r>
        <w:rPr>
          <w:noProof/>
        </w:rPr>
        <w:fldChar w:fldCharType="end"/>
      </w:r>
    </w:p>
    <w:p w14:paraId="3F784D3D" w14:textId="744299AE" w:rsidR="009205F8" w:rsidRDefault="009205F8">
      <w:pPr>
        <w:pStyle w:val="TOC1"/>
        <w:tabs>
          <w:tab w:val="left" w:pos="1693"/>
        </w:tabs>
        <w:rPr>
          <w:rFonts w:asciiTheme="minorHAnsi" w:eastAsiaTheme="minorEastAsia" w:hAnsiTheme="minorHAnsi" w:cstheme="minorBidi"/>
          <w:b w:val="0"/>
          <w:noProof/>
          <w:lang w:val="en-US"/>
        </w:rPr>
      </w:pPr>
      <w:r>
        <w:rPr>
          <w:noProof/>
        </w:rPr>
        <w:t>Appendix A:</w:t>
      </w:r>
      <w:r>
        <w:rPr>
          <w:rFonts w:asciiTheme="minorHAnsi" w:eastAsiaTheme="minorEastAsia" w:hAnsiTheme="minorHAnsi" w:cstheme="minorBidi"/>
          <w:b w:val="0"/>
          <w:noProof/>
          <w:lang w:val="en-US"/>
        </w:rPr>
        <w:tab/>
      </w:r>
      <w:r>
        <w:rPr>
          <w:noProof/>
        </w:rPr>
        <w:t>Regular Expressions Tutorial</w:t>
      </w:r>
      <w:r>
        <w:rPr>
          <w:noProof/>
        </w:rPr>
        <w:tab/>
      </w:r>
      <w:r>
        <w:rPr>
          <w:noProof/>
        </w:rPr>
        <w:fldChar w:fldCharType="begin"/>
      </w:r>
      <w:r>
        <w:rPr>
          <w:noProof/>
        </w:rPr>
        <w:instrText xml:space="preserve"> PAGEREF _Toc49458179 \h </w:instrText>
      </w:r>
      <w:r>
        <w:rPr>
          <w:noProof/>
        </w:rPr>
      </w:r>
      <w:r>
        <w:rPr>
          <w:noProof/>
        </w:rPr>
        <w:fldChar w:fldCharType="separate"/>
      </w:r>
      <w:r>
        <w:rPr>
          <w:noProof/>
        </w:rPr>
        <w:t>160</w:t>
      </w:r>
      <w:r>
        <w:rPr>
          <w:noProof/>
        </w:rPr>
        <w:fldChar w:fldCharType="end"/>
      </w:r>
    </w:p>
    <w:p w14:paraId="0537F2A8" w14:textId="514F9C74" w:rsidR="009205F8" w:rsidRDefault="009205F8">
      <w:pPr>
        <w:pStyle w:val="TOC1"/>
        <w:tabs>
          <w:tab w:val="left" w:pos="1693"/>
        </w:tabs>
        <w:rPr>
          <w:rFonts w:asciiTheme="minorHAnsi" w:eastAsiaTheme="minorEastAsia" w:hAnsiTheme="minorHAnsi" w:cstheme="minorBidi"/>
          <w:b w:val="0"/>
          <w:noProof/>
          <w:lang w:val="en-US"/>
        </w:rPr>
      </w:pPr>
      <w:r>
        <w:rPr>
          <w:noProof/>
        </w:rPr>
        <w:t>Appendix B:</w:t>
      </w:r>
      <w:r>
        <w:rPr>
          <w:rFonts w:asciiTheme="minorHAnsi" w:eastAsiaTheme="minorEastAsia" w:hAnsiTheme="minorHAnsi" w:cstheme="minorBidi"/>
          <w:b w:val="0"/>
          <w:noProof/>
          <w:lang w:val="en-US"/>
        </w:rPr>
        <w:tab/>
      </w:r>
      <w:r>
        <w:rPr>
          <w:noProof/>
        </w:rPr>
        <w:t>Predefined Manufacturer Table</w:t>
      </w:r>
      <w:r>
        <w:rPr>
          <w:noProof/>
        </w:rPr>
        <w:tab/>
      </w:r>
      <w:r>
        <w:rPr>
          <w:noProof/>
        </w:rPr>
        <w:fldChar w:fldCharType="begin"/>
      </w:r>
      <w:r>
        <w:rPr>
          <w:noProof/>
        </w:rPr>
        <w:instrText xml:space="preserve"> PAGEREF _Toc49458180 \h </w:instrText>
      </w:r>
      <w:r>
        <w:rPr>
          <w:noProof/>
        </w:rPr>
      </w:r>
      <w:r>
        <w:rPr>
          <w:noProof/>
        </w:rPr>
        <w:fldChar w:fldCharType="separate"/>
      </w:r>
      <w:r>
        <w:rPr>
          <w:noProof/>
        </w:rPr>
        <w:t>162</w:t>
      </w:r>
      <w:r>
        <w:rPr>
          <w:noProof/>
        </w:rPr>
        <w:fldChar w:fldCharType="end"/>
      </w:r>
    </w:p>
    <w:p w14:paraId="4E64D42C" w14:textId="144B7FFA" w:rsidR="009205F8" w:rsidRDefault="009205F8">
      <w:pPr>
        <w:pStyle w:val="TOC1"/>
        <w:tabs>
          <w:tab w:val="left" w:pos="1689"/>
        </w:tabs>
        <w:rPr>
          <w:rFonts w:asciiTheme="minorHAnsi" w:eastAsiaTheme="minorEastAsia" w:hAnsiTheme="minorHAnsi" w:cstheme="minorBidi"/>
          <w:b w:val="0"/>
          <w:noProof/>
          <w:lang w:val="en-US"/>
        </w:rPr>
      </w:pPr>
      <w:r>
        <w:rPr>
          <w:noProof/>
        </w:rPr>
        <w:t>Appendix C:</w:t>
      </w:r>
      <w:r>
        <w:rPr>
          <w:rFonts w:asciiTheme="minorHAnsi" w:eastAsiaTheme="minorEastAsia" w:hAnsiTheme="minorHAnsi" w:cstheme="minorBidi"/>
          <w:b w:val="0"/>
          <w:noProof/>
          <w:lang w:val="en-US"/>
        </w:rPr>
        <w:tab/>
      </w:r>
      <w:r>
        <w:rPr>
          <w:noProof/>
        </w:rPr>
        <w:t>Predefined Sensor Table</w:t>
      </w:r>
      <w:r>
        <w:rPr>
          <w:noProof/>
        </w:rPr>
        <w:tab/>
      </w:r>
      <w:r>
        <w:rPr>
          <w:noProof/>
        </w:rPr>
        <w:fldChar w:fldCharType="begin"/>
      </w:r>
      <w:r>
        <w:rPr>
          <w:noProof/>
        </w:rPr>
        <w:instrText xml:space="preserve"> PAGEREF _Toc49458181 \h </w:instrText>
      </w:r>
      <w:r>
        <w:rPr>
          <w:noProof/>
        </w:rPr>
      </w:r>
      <w:r>
        <w:rPr>
          <w:noProof/>
        </w:rPr>
        <w:fldChar w:fldCharType="separate"/>
      </w:r>
      <w:r>
        <w:rPr>
          <w:noProof/>
        </w:rPr>
        <w:t>163</w:t>
      </w:r>
      <w:r>
        <w:rPr>
          <w:noProof/>
        </w:rPr>
        <w:fldChar w:fldCharType="end"/>
      </w:r>
    </w:p>
    <w:p w14:paraId="594B0500" w14:textId="6FD7E72E" w:rsidR="0091119D" w:rsidRPr="00B350A0" w:rsidRDefault="00741214">
      <w:pPr>
        <w:pStyle w:val="TOC3"/>
        <w:rPr>
          <w:b/>
          <w:u w:val="single"/>
        </w:rPr>
      </w:pPr>
      <w:r w:rsidRPr="00B350A0">
        <w:rPr>
          <w:b/>
          <w:u w:val="single"/>
        </w:rPr>
        <w:fldChar w:fldCharType="end"/>
      </w:r>
    </w:p>
    <w:p w14:paraId="2E0BADEA" w14:textId="77777777" w:rsidR="0091119D" w:rsidRPr="00941E8C" w:rsidRDefault="0091119D" w:rsidP="00020601">
      <w:pPr>
        <w:pStyle w:val="Heading1"/>
        <w:keepNext w:val="0"/>
      </w:pPr>
      <w:bookmarkStart w:id="9" w:name="_Ref157228649"/>
      <w:bookmarkStart w:id="10" w:name="_Toc355280328"/>
      <w:bookmarkStart w:id="11" w:name="_Ref499963968"/>
      <w:bookmarkStart w:id="12" w:name="_Toc49458002"/>
      <w:bookmarkEnd w:id="8"/>
      <w:r w:rsidRPr="00941E8C">
        <w:lastRenderedPageBreak/>
        <w:t>Introduction</w:t>
      </w:r>
      <w:bookmarkEnd w:id="9"/>
      <w:bookmarkEnd w:id="10"/>
      <w:bookmarkEnd w:id="11"/>
      <w:bookmarkEnd w:id="12"/>
    </w:p>
    <w:p w14:paraId="111BA67A" w14:textId="77777777" w:rsidR="0091119D" w:rsidRPr="00B350A0" w:rsidRDefault="0091119D" w:rsidP="004A51AA">
      <w:pPr>
        <w:pStyle w:val="Body"/>
      </w:pPr>
      <w:r w:rsidRPr="00B350A0">
        <w:t>SPECCHIO is a database for storing spectral data acquired by spectroradiometers and their associated metadata, combined with a user-friendly interface.</w:t>
      </w:r>
    </w:p>
    <w:p w14:paraId="6CCE6032" w14:textId="77777777" w:rsidR="0091119D" w:rsidRPr="00B350A0" w:rsidRDefault="0091119D" w:rsidP="004A51AA">
      <w:pPr>
        <w:pStyle w:val="Body"/>
      </w:pPr>
      <w:r w:rsidRPr="00B350A0">
        <w:t>SPECCHIO was first developed at the Remote Sensing Labs at the Geography Department, University of Zurich to support long term usability and data sharing between researchers.</w:t>
      </w:r>
    </w:p>
    <w:p w14:paraId="444D621D" w14:textId="77777777" w:rsidR="0091119D" w:rsidRPr="00B350A0" w:rsidRDefault="0091119D" w:rsidP="004A51AA">
      <w:pPr>
        <w:pStyle w:val="Body"/>
      </w:pPr>
      <w:r w:rsidRPr="00B350A0">
        <w:t xml:space="preserve">SPECCHIO was then further enhanced through a project run by the University of Wollongong in 2012/2013. </w:t>
      </w:r>
      <w:r w:rsidR="008D6CBC" w:rsidRPr="00B350A0">
        <w:t xml:space="preserve">The alias of “AUS-SPECCHIO” represents this instance. </w:t>
      </w:r>
      <w:r w:rsidRPr="00B350A0">
        <w:t>This project was supported by the Australian National Data Service (ANDS). ANDS is supported by the Australian Government through the National Collaborative Research Infrastructure Strategy Program and the Education Investment Fund (EIF) Super Science Initiative.</w:t>
      </w:r>
    </w:p>
    <w:p w14:paraId="67B9C76D" w14:textId="77777777" w:rsidR="0091119D" w:rsidRPr="00B350A0" w:rsidRDefault="0091119D" w:rsidP="004A51AA">
      <w:pPr>
        <w:pStyle w:val="Body"/>
      </w:pPr>
      <w:r w:rsidRPr="00B350A0">
        <w:t>“</w:t>
      </w:r>
      <w:proofErr w:type="spellStart"/>
      <w:r w:rsidRPr="00B350A0">
        <w:t>Specchio</w:t>
      </w:r>
      <w:proofErr w:type="spellEnd"/>
      <w:r w:rsidRPr="00B350A0">
        <w:t>” is an Italian word meaning “mirror” or “looking glass”. It can also be used to refer to a table of data or a scoreboard.</w:t>
      </w:r>
    </w:p>
    <w:p w14:paraId="5D249915" w14:textId="77777777" w:rsidR="0091119D" w:rsidRPr="00B350A0" w:rsidRDefault="0091119D" w:rsidP="00941E8C">
      <w:pPr>
        <w:pStyle w:val="Heading2"/>
      </w:pPr>
      <w:bookmarkStart w:id="13" w:name="_Toc355280329"/>
      <w:bookmarkStart w:id="14" w:name="_Ref499963986"/>
      <w:bookmarkStart w:id="15" w:name="_Ref499963999"/>
      <w:bookmarkStart w:id="16" w:name="_Toc49458003"/>
      <w:r w:rsidRPr="00B350A0">
        <w:t>Document scope</w:t>
      </w:r>
      <w:bookmarkEnd w:id="13"/>
      <w:bookmarkEnd w:id="14"/>
      <w:bookmarkEnd w:id="15"/>
      <w:bookmarkEnd w:id="16"/>
    </w:p>
    <w:p w14:paraId="60119777" w14:textId="77777777" w:rsidR="0091119D" w:rsidRPr="00B350A0" w:rsidRDefault="0091119D" w:rsidP="004A51AA">
      <w:pPr>
        <w:pStyle w:val="Body"/>
      </w:pPr>
      <w:r w:rsidRPr="00B350A0">
        <w:t>SPECCHIO uses a Client-Server architecture. This User Guide details operation of the Client component of SPECCHIO.</w:t>
      </w:r>
    </w:p>
    <w:p w14:paraId="1DEC8C18" w14:textId="77777777" w:rsidR="0091119D" w:rsidRPr="00B350A0" w:rsidRDefault="0091119D" w:rsidP="004A51AA">
      <w:pPr>
        <w:pStyle w:val="Body"/>
      </w:pPr>
      <w:r w:rsidRPr="00B350A0">
        <w:t>This document focuses on the Windows operation of SPECCHIO for most of its descriptions, screen shots and examples. The operation of the SPECCHIO on Mac and Linux is equivalent and can be inferred from the Windows descriptions.</w:t>
      </w:r>
    </w:p>
    <w:p w14:paraId="16C742B9" w14:textId="77777777" w:rsidR="0091119D" w:rsidRPr="00B350A0" w:rsidRDefault="0091119D" w:rsidP="00941E8C">
      <w:pPr>
        <w:pStyle w:val="Heading2"/>
      </w:pPr>
      <w:bookmarkStart w:id="17" w:name="_Toc355280330"/>
      <w:bookmarkStart w:id="18" w:name="_Toc49458004"/>
      <w:r w:rsidRPr="00B350A0">
        <w:t>Intended audience</w:t>
      </w:r>
      <w:bookmarkEnd w:id="17"/>
      <w:bookmarkEnd w:id="18"/>
    </w:p>
    <w:p w14:paraId="75576A0D" w14:textId="77777777" w:rsidR="00731510" w:rsidRPr="00B350A0" w:rsidRDefault="0091119D" w:rsidP="004A51AA">
      <w:pPr>
        <w:pStyle w:val="Body"/>
      </w:pPr>
      <w:r w:rsidRPr="00B350A0">
        <w:t xml:space="preserve">This document </w:t>
      </w:r>
      <w:r w:rsidR="00731510" w:rsidRPr="00B350A0">
        <w:t>is intended for users who are:</w:t>
      </w:r>
    </w:p>
    <w:p w14:paraId="358C736D" w14:textId="77777777" w:rsidR="00731510" w:rsidRPr="00B350A0" w:rsidRDefault="008556C1" w:rsidP="004A51AA">
      <w:pPr>
        <w:pStyle w:val="Bullet"/>
      </w:pPr>
      <w:r w:rsidRPr="00B350A0">
        <w:t>i</w:t>
      </w:r>
      <w:r w:rsidR="00731510" w:rsidRPr="00B350A0">
        <w:t xml:space="preserve">nstalling SPECCHIO on a desktop </w:t>
      </w:r>
    </w:p>
    <w:p w14:paraId="6834FC6E" w14:textId="77777777" w:rsidR="00731510" w:rsidRPr="00B350A0" w:rsidRDefault="00731510" w:rsidP="004A51AA">
      <w:pPr>
        <w:pStyle w:val="Bullet"/>
      </w:pPr>
      <w:r w:rsidRPr="00B350A0">
        <w:t>us</w:t>
      </w:r>
      <w:r w:rsidR="008556C1" w:rsidRPr="00B350A0">
        <w:t>ing</w:t>
      </w:r>
      <w:r w:rsidRPr="00B350A0">
        <w:t xml:space="preserve"> SPECCHIO</w:t>
      </w:r>
      <w:r w:rsidR="00FC40BD" w:rsidRPr="00B350A0">
        <w:t xml:space="preserve"> to</w:t>
      </w:r>
      <w:r w:rsidR="008556C1" w:rsidRPr="00B350A0">
        <w:t xml:space="preserve"> input</w:t>
      </w:r>
      <w:r w:rsidR="00FC40BD" w:rsidRPr="00B350A0">
        <w:t xml:space="preserve"> or browse</w:t>
      </w:r>
      <w:r w:rsidR="008556C1" w:rsidRPr="00B350A0">
        <w:t xml:space="preserve"> data</w:t>
      </w:r>
    </w:p>
    <w:p w14:paraId="53C4EE03" w14:textId="77777777" w:rsidR="00731510" w:rsidRPr="00B350A0" w:rsidRDefault="008556C1" w:rsidP="004A51AA">
      <w:pPr>
        <w:pStyle w:val="Bullet"/>
      </w:pPr>
      <w:r w:rsidRPr="00B350A0">
        <w:t>administrating the data within SPECCHIO</w:t>
      </w:r>
    </w:p>
    <w:p w14:paraId="44EBD210" w14:textId="77777777" w:rsidR="00731510" w:rsidRPr="00B350A0" w:rsidRDefault="00731510" w:rsidP="004A51AA">
      <w:pPr>
        <w:pStyle w:val="Body"/>
      </w:pPr>
    </w:p>
    <w:p w14:paraId="25E69C03" w14:textId="77777777" w:rsidR="0091119D" w:rsidRPr="00B350A0" w:rsidRDefault="00731510" w:rsidP="004A51AA">
      <w:pPr>
        <w:pStyle w:val="Body"/>
      </w:pPr>
      <w:r w:rsidRPr="00B350A0">
        <w:t>It also a</w:t>
      </w:r>
      <w:r w:rsidR="0091119D" w:rsidRPr="00B350A0">
        <w:t>ssumes that readers are familiar with</w:t>
      </w:r>
      <w:r w:rsidRPr="00B350A0">
        <w:t>:</w:t>
      </w:r>
    </w:p>
    <w:p w14:paraId="1AFBDDA8" w14:textId="77777777" w:rsidR="0091119D" w:rsidRPr="00B350A0" w:rsidRDefault="0091119D" w:rsidP="004A51AA">
      <w:pPr>
        <w:pStyle w:val="Bullet"/>
      </w:pPr>
      <w:r w:rsidRPr="00B350A0">
        <w:t xml:space="preserve">remote sensing and the disciplines and processes related </w:t>
      </w:r>
      <w:r w:rsidR="00DD50B1" w:rsidRPr="00B350A0">
        <w:t>to it</w:t>
      </w:r>
    </w:p>
    <w:p w14:paraId="4B734335" w14:textId="77777777" w:rsidR="0091119D" w:rsidRPr="00B350A0" w:rsidRDefault="0091119D" w:rsidP="004A51AA">
      <w:pPr>
        <w:pStyle w:val="Bullet"/>
      </w:pPr>
      <w:r w:rsidRPr="00B350A0">
        <w:t xml:space="preserve">the general </w:t>
      </w:r>
      <w:r w:rsidR="00DD50B1" w:rsidRPr="00B350A0">
        <w:t>operation of their own computer</w:t>
      </w:r>
    </w:p>
    <w:p w14:paraId="1FE6258B" w14:textId="77777777" w:rsidR="0091119D" w:rsidRPr="00B350A0" w:rsidRDefault="0091119D" w:rsidP="004A51AA">
      <w:pPr>
        <w:pStyle w:val="Bullet"/>
      </w:pPr>
      <w:r w:rsidRPr="00B350A0">
        <w:t xml:space="preserve">the general concept </w:t>
      </w:r>
      <w:r w:rsidR="00DD50B1" w:rsidRPr="00B350A0">
        <w:t>of a client-server architecture</w:t>
      </w:r>
    </w:p>
    <w:p w14:paraId="5B3AFE71" w14:textId="77777777" w:rsidR="00731510" w:rsidRPr="00B350A0" w:rsidRDefault="00731510" w:rsidP="004A51AA">
      <w:pPr>
        <w:pStyle w:val="Bullet"/>
      </w:pPr>
    </w:p>
    <w:p w14:paraId="014010B1" w14:textId="77777777" w:rsidR="00731510" w:rsidRPr="00B350A0" w:rsidRDefault="00731510" w:rsidP="004A51AA">
      <w:pPr>
        <w:pStyle w:val="Bullet"/>
      </w:pPr>
      <w:r w:rsidRPr="00B350A0">
        <w:t>The Administration Guide is a separate document and is intended for users performing the following tasks:</w:t>
      </w:r>
    </w:p>
    <w:p w14:paraId="11CD0F66" w14:textId="77777777" w:rsidR="00731510" w:rsidRPr="00B350A0" w:rsidRDefault="00DD50B1" w:rsidP="007E778A">
      <w:pPr>
        <w:pStyle w:val="Bullet"/>
        <w:numPr>
          <w:ilvl w:val="0"/>
          <w:numId w:val="8"/>
        </w:numPr>
      </w:pPr>
      <w:r w:rsidRPr="00B350A0">
        <w:t>i</w:t>
      </w:r>
      <w:r w:rsidR="00731510" w:rsidRPr="00B350A0">
        <w:t>nstalling the Server side of SPECCHIO</w:t>
      </w:r>
    </w:p>
    <w:p w14:paraId="02D47F45" w14:textId="77777777" w:rsidR="00731510" w:rsidRPr="00B350A0" w:rsidRDefault="00DD50B1" w:rsidP="007E778A">
      <w:pPr>
        <w:pStyle w:val="Bullet"/>
        <w:numPr>
          <w:ilvl w:val="0"/>
          <w:numId w:val="8"/>
        </w:numPr>
      </w:pPr>
      <w:r w:rsidRPr="00B350A0">
        <w:t>u</w:t>
      </w:r>
      <w:r w:rsidR="00731510" w:rsidRPr="00B350A0">
        <w:t>nderstanding the architecture</w:t>
      </w:r>
    </w:p>
    <w:p w14:paraId="2D23366C" w14:textId="77777777" w:rsidR="00731510" w:rsidRPr="00B350A0" w:rsidRDefault="00F65785" w:rsidP="007E778A">
      <w:pPr>
        <w:pStyle w:val="Bullet"/>
        <w:numPr>
          <w:ilvl w:val="0"/>
          <w:numId w:val="8"/>
        </w:numPr>
      </w:pPr>
      <w:r w:rsidRPr="00B350A0">
        <w:t xml:space="preserve">understanding </w:t>
      </w:r>
      <w:r w:rsidR="00DD50B1" w:rsidRPr="00B350A0">
        <w:t>s</w:t>
      </w:r>
      <w:r w:rsidR="00731510" w:rsidRPr="00B350A0">
        <w:t xml:space="preserve">ystem </w:t>
      </w:r>
      <w:r w:rsidRPr="00B350A0">
        <w:t>r</w:t>
      </w:r>
      <w:r w:rsidR="00731510" w:rsidRPr="00B350A0">
        <w:t>equirements</w:t>
      </w:r>
    </w:p>
    <w:p w14:paraId="3AEB9FD9" w14:textId="77777777" w:rsidR="00731510" w:rsidRPr="00B350A0" w:rsidRDefault="00DD50B1" w:rsidP="007E778A">
      <w:pPr>
        <w:pStyle w:val="Bullet"/>
        <w:numPr>
          <w:ilvl w:val="0"/>
          <w:numId w:val="8"/>
        </w:numPr>
      </w:pPr>
      <w:r w:rsidRPr="00B350A0">
        <w:t>r</w:t>
      </w:r>
      <w:r w:rsidR="00731510" w:rsidRPr="00B350A0">
        <w:t>elease notes</w:t>
      </w:r>
    </w:p>
    <w:p w14:paraId="7C60090E" w14:textId="77777777" w:rsidR="00731510" w:rsidRPr="00B350A0" w:rsidRDefault="00731510" w:rsidP="004A51AA">
      <w:pPr>
        <w:pStyle w:val="Bullet"/>
      </w:pPr>
    </w:p>
    <w:p w14:paraId="0B484FAE" w14:textId="77777777" w:rsidR="0091119D" w:rsidRPr="00B350A0" w:rsidRDefault="0091119D" w:rsidP="00941E8C">
      <w:pPr>
        <w:pStyle w:val="Heading2"/>
      </w:pPr>
      <w:bookmarkStart w:id="19" w:name="_Toc355280331"/>
      <w:bookmarkStart w:id="20" w:name="_Toc49458005"/>
      <w:r w:rsidRPr="00B350A0">
        <w:lastRenderedPageBreak/>
        <w:t>SPECCHIO ownership and access</w:t>
      </w:r>
      <w:bookmarkEnd w:id="19"/>
      <w:bookmarkEnd w:id="20"/>
    </w:p>
    <w:p w14:paraId="702587C5" w14:textId="77777777" w:rsidR="0091119D" w:rsidRPr="00B350A0" w:rsidRDefault="0091119D" w:rsidP="004A51AA">
      <w:pPr>
        <w:pStyle w:val="DocAction"/>
      </w:pPr>
      <w:r w:rsidRPr="00B350A0">
        <w:t>SPECCHIO was originally built by the Remote Sensing Laboratories at the University of Zurich, and extended by Intersect for the School of Earth and Environmental Sciences at the University of Wollongong.</w:t>
      </w:r>
    </w:p>
    <w:p w14:paraId="6AD68E4B" w14:textId="77777777" w:rsidR="0091119D" w:rsidRDefault="0091119D" w:rsidP="00941E8C">
      <w:pPr>
        <w:pStyle w:val="Heading2"/>
      </w:pPr>
      <w:bookmarkStart w:id="21" w:name="_Toc49458006"/>
      <w:bookmarkStart w:id="22" w:name="_Toc355280332"/>
      <w:r w:rsidRPr="00B350A0">
        <w:t>Copyright and licensing</w:t>
      </w:r>
      <w:bookmarkEnd w:id="21"/>
    </w:p>
    <w:p w14:paraId="461AC1F9" w14:textId="7E6E9C5A" w:rsidR="0091119D" w:rsidRPr="00B350A0" w:rsidRDefault="00B350A0" w:rsidP="004A51AA">
      <w:pPr>
        <w:pStyle w:val="Body"/>
      </w:pPr>
      <w:r w:rsidRPr="00B350A0">
        <w:t>This program is free software: you can redistribute it and/or modify it under the terms of the GNU General Public License as published by the Free Software Foundation, either version 3 of the License, or (at your option) any later version.</w:t>
      </w:r>
      <w:r w:rsidRPr="00B350A0">
        <w:br/>
        <w:t xml:space="preserve">This program is distributed in the hope that it will be useful, but WITHOUT ANY WARRANTY; without even the implied warranty of MERCHANTABILITY or FITNESS FOR A PARTICULAR PURPOSE.  See the GNU General Public License for more details. </w:t>
      </w:r>
      <w:r w:rsidRPr="00B350A0">
        <w:br/>
        <w:t>You should have received a copy of the GNU General Public License along with this program. If not, see &lt;http://www.gnu.org/licenses/&gt;.</w:t>
      </w:r>
    </w:p>
    <w:p w14:paraId="0B905469" w14:textId="77777777" w:rsidR="0091119D" w:rsidRPr="00B350A0" w:rsidRDefault="0091119D" w:rsidP="00941E8C">
      <w:pPr>
        <w:pStyle w:val="Heading2"/>
      </w:pPr>
      <w:bookmarkStart w:id="23" w:name="_Toc49458007"/>
      <w:r w:rsidRPr="00B350A0">
        <w:t>For Further Information</w:t>
      </w:r>
      <w:bookmarkEnd w:id="23"/>
    </w:p>
    <w:p w14:paraId="3B0309A6" w14:textId="77777777" w:rsidR="0091119D" w:rsidRPr="00B350A0" w:rsidRDefault="0091119D" w:rsidP="004A51AA">
      <w:pPr>
        <w:pStyle w:val="Body"/>
      </w:pPr>
      <w:r w:rsidRPr="00B350A0">
        <w:t>Please refer to the following documents for more information about SPECCHIO. Unless otherwise stated, they can be found in the SPECCHIO Installation kit.</w:t>
      </w:r>
    </w:p>
    <w:p w14:paraId="7E960669" w14:textId="77777777" w:rsidR="0091119D" w:rsidRPr="00B350A0" w:rsidRDefault="0091119D" w:rsidP="004A51AA">
      <w:pPr>
        <w:pStyle w:val="HangingIndent"/>
      </w:pPr>
      <w:r w:rsidRPr="00B350A0">
        <w:rPr>
          <w:rStyle w:val="Strong"/>
          <w:u w:val="single"/>
        </w:rPr>
        <w:t>SPECCHIO_ReleaseNotes.pdf</w:t>
      </w:r>
      <w:r w:rsidRPr="00B350A0">
        <w:t xml:space="preserve"> can be found in each Installation Kit and provides installation instructions for the SPECCHIO Client.</w:t>
      </w:r>
    </w:p>
    <w:p w14:paraId="5C80D391" w14:textId="77777777" w:rsidR="0091119D" w:rsidRPr="00B350A0" w:rsidRDefault="0091119D" w:rsidP="004A51AA">
      <w:pPr>
        <w:pStyle w:val="HangingIndent"/>
      </w:pPr>
      <w:r w:rsidRPr="00B350A0">
        <w:rPr>
          <w:rStyle w:val="Strong"/>
          <w:u w:val="single"/>
        </w:rPr>
        <w:t xml:space="preserve">SPECCHIO_Tutorial.pdf </w:t>
      </w:r>
      <w:r w:rsidRPr="00B350A0">
        <w:t>provides instruction in the operation of key areas of the SPECCHIO Client.</w:t>
      </w:r>
    </w:p>
    <w:p w14:paraId="55415165" w14:textId="77777777" w:rsidR="0091119D" w:rsidRPr="00B350A0" w:rsidRDefault="0091119D" w:rsidP="004A51AA">
      <w:pPr>
        <w:pStyle w:val="HangingIndent"/>
      </w:pPr>
      <w:r w:rsidRPr="00B350A0">
        <w:rPr>
          <w:rStyle w:val="Strong"/>
          <w:u w:val="single"/>
        </w:rPr>
        <w:t>SPECCHIO_ServerInstallation.pdf</w:t>
      </w:r>
      <w:r w:rsidRPr="00B350A0">
        <w:t xml:space="preserve"> provides system administrators with information to assist in managing and maintaining a SPECCHIO Server System.</w:t>
      </w:r>
    </w:p>
    <w:p w14:paraId="45DC62DD" w14:textId="77777777" w:rsidR="00A777F5" w:rsidRPr="00B350A0" w:rsidRDefault="00A777F5" w:rsidP="004A51AA">
      <w:pPr>
        <w:pStyle w:val="HangingIndent"/>
      </w:pPr>
      <w:r w:rsidRPr="00B350A0">
        <w:rPr>
          <w:rStyle w:val="Strong"/>
          <w:u w:val="single"/>
        </w:rPr>
        <w:t>SPECCHIO_VM.pdf</w:t>
      </w:r>
      <w:r w:rsidRPr="00B350A0">
        <w:t xml:space="preserve"> provides information about the SPECCHIO Virtual Machine, basing on a VirtualBox CentOS virtual machine. The SPECCHIO VM is an easy solution to running a complete SPECCHIO server without the complex installation procedure of a complete native server installation.</w:t>
      </w:r>
    </w:p>
    <w:p w14:paraId="32C98397" w14:textId="77777777" w:rsidR="0091119D" w:rsidRPr="00B350A0" w:rsidRDefault="0091119D" w:rsidP="004A51AA">
      <w:pPr>
        <w:pStyle w:val="HangingIndent"/>
        <w:rPr>
          <w:rStyle w:val="Strong"/>
          <w:u w:val="single"/>
        </w:rPr>
      </w:pPr>
      <w:r w:rsidRPr="00B350A0">
        <w:rPr>
          <w:rStyle w:val="Strong"/>
          <w:u w:val="single"/>
        </w:rPr>
        <w:t>SPECCHIO Web Site (</w:t>
      </w:r>
      <w:hyperlink r:id="rId11" w:history="1">
        <w:r w:rsidRPr="00B350A0">
          <w:rPr>
            <w:rStyle w:val="Hyperlink"/>
          </w:rPr>
          <w:t>www.specchio.ch</w:t>
        </w:r>
      </w:hyperlink>
      <w:r w:rsidRPr="00B350A0">
        <w:rPr>
          <w:rStyle w:val="Hyperlink"/>
        </w:rPr>
        <w:t>)</w:t>
      </w:r>
      <w:r w:rsidRPr="00B350A0">
        <w:t xml:space="preserve"> General information about SPECCHIO. Some of this information may be related to other non-UOW versions of SPECCHIO.</w:t>
      </w:r>
    </w:p>
    <w:p w14:paraId="77CA0062" w14:textId="77777777" w:rsidR="0091119D" w:rsidRPr="00B350A0" w:rsidRDefault="0091119D" w:rsidP="004A51AA">
      <w:pPr>
        <w:pStyle w:val="HangingIndent"/>
        <w:rPr>
          <w:rStyle w:val="Strong"/>
          <w:b w:val="0"/>
          <w:bCs w:val="0"/>
          <w:i/>
          <w:color w:val="FF0000"/>
          <w:u w:val="single"/>
        </w:rPr>
      </w:pPr>
      <w:r w:rsidRPr="00B350A0">
        <w:rPr>
          <w:rStyle w:val="Strong"/>
          <w:u w:val="single"/>
        </w:rPr>
        <w:t xml:space="preserve">SPECCHIO </w:t>
      </w:r>
      <w:proofErr w:type="spellStart"/>
      <w:r w:rsidRPr="00B350A0">
        <w:rPr>
          <w:rStyle w:val="Strong"/>
          <w:u w:val="single"/>
        </w:rPr>
        <w:t>UoW</w:t>
      </w:r>
      <w:proofErr w:type="spellEnd"/>
      <w:r w:rsidRPr="00B350A0">
        <w:rPr>
          <w:rStyle w:val="Strong"/>
          <w:u w:val="single"/>
        </w:rPr>
        <w:t xml:space="preserve"> (</w:t>
      </w:r>
      <w:r w:rsidRPr="00B350A0">
        <w:t>https://specchio.uow.edu.au)</w:t>
      </w:r>
      <w:r w:rsidRPr="00B350A0">
        <w:rPr>
          <w:rStyle w:val="Strong"/>
          <w:u w:val="single"/>
        </w:rPr>
        <w:t xml:space="preserve"> </w:t>
      </w:r>
      <w:r w:rsidRPr="00B350A0">
        <w:t>Installation kits for University of Wollongong version of the SPECCHIO Client and documentation for that version.</w:t>
      </w:r>
    </w:p>
    <w:p w14:paraId="1B7DA936" w14:textId="7B00B3D0" w:rsidR="0091119D" w:rsidRPr="00B350A0" w:rsidRDefault="0091119D" w:rsidP="004A51AA">
      <w:pPr>
        <w:pStyle w:val="HangingIndent"/>
      </w:pPr>
      <w:r w:rsidRPr="00B350A0">
        <w:rPr>
          <w:rStyle w:val="Strong"/>
          <w:u w:val="single"/>
        </w:rPr>
        <w:t>SPECCHIO GitHub (</w:t>
      </w:r>
      <w:r w:rsidR="00ED7F5E" w:rsidRPr="00B350A0">
        <w:t>https://github.com/ahueni/SPECCHIO</w:t>
      </w:r>
      <w:r w:rsidRPr="00B350A0">
        <w:rPr>
          <w:rStyle w:val="Hyperlink"/>
        </w:rPr>
        <w:t>)</w:t>
      </w:r>
      <w:r w:rsidRPr="00B350A0">
        <w:t xml:space="preserve"> Source code of SPECCHIO.</w:t>
      </w:r>
    </w:p>
    <w:p w14:paraId="3ED14EF7" w14:textId="77777777" w:rsidR="0091119D" w:rsidRPr="00B350A0" w:rsidRDefault="0091119D" w:rsidP="004A51AA">
      <w:pPr>
        <w:pStyle w:val="HangingIndent"/>
        <w:rPr>
          <w:rStyle w:val="DocActionChar"/>
          <w:u w:val="single"/>
        </w:rPr>
      </w:pPr>
      <w:r w:rsidRPr="00B350A0">
        <w:t xml:space="preserve"> </w:t>
      </w:r>
    </w:p>
    <w:p w14:paraId="7ECF251B" w14:textId="5A1FDFC6" w:rsidR="0091119D" w:rsidRPr="00B350A0" w:rsidRDefault="0053143E" w:rsidP="004A51AA">
      <w:pPr>
        <w:pStyle w:val="Body"/>
      </w:pPr>
      <w:r w:rsidRPr="00B350A0">
        <w:t>See also</w:t>
      </w:r>
      <w:r w:rsidRPr="00B350A0">
        <w:rPr>
          <w:rStyle w:val="CrossReference"/>
          <w:u w:val="single"/>
        </w:rPr>
        <w:t xml:space="preserve"> </w:t>
      </w:r>
      <w:r w:rsidR="003F065D" w:rsidRPr="00B350A0">
        <w:rPr>
          <w:rStyle w:val="CrossReference"/>
          <w:u w:val="single"/>
        </w:rPr>
        <w:t xml:space="preserve">Section 16 </w:t>
      </w:r>
      <w:r w:rsidR="00DA4F2C" w:rsidRPr="00B350A0">
        <w:fldChar w:fldCharType="begin"/>
      </w:r>
      <w:r w:rsidR="00DA4F2C" w:rsidRPr="00B350A0">
        <w:instrText xml:space="preserve"> REF _Ref413326577 \h  \* MERGEFORMAT </w:instrText>
      </w:r>
      <w:r w:rsidR="00DA4F2C" w:rsidRPr="00B350A0">
        <w:fldChar w:fldCharType="separate"/>
      </w:r>
      <w:r w:rsidR="000C7C57" w:rsidRPr="000C7C57">
        <w:rPr>
          <w:i/>
        </w:rPr>
        <w:t>References</w:t>
      </w:r>
      <w:r w:rsidR="00DA4F2C" w:rsidRPr="00B350A0">
        <w:fldChar w:fldCharType="end"/>
      </w:r>
      <w:r w:rsidRPr="00B350A0">
        <w:rPr>
          <w:rStyle w:val="CrossReference"/>
          <w:u w:val="single"/>
        </w:rPr>
        <w:t xml:space="preserve"> </w:t>
      </w:r>
      <w:r w:rsidR="0091119D" w:rsidRPr="00B350A0">
        <w:t>for a list of academic articles related to SPECCHIO and its use.</w:t>
      </w:r>
    </w:p>
    <w:p w14:paraId="25B55ADD" w14:textId="5BB08331" w:rsidR="00B90878" w:rsidRPr="00941E8C" w:rsidRDefault="00B90878" w:rsidP="00B90878">
      <w:pPr>
        <w:pStyle w:val="Heading1"/>
      </w:pPr>
      <w:bookmarkStart w:id="24" w:name="_Ref499963894"/>
      <w:bookmarkStart w:id="25" w:name="_Ref499963904"/>
      <w:bookmarkStart w:id="26" w:name="_Toc49458008"/>
      <w:bookmarkEnd w:id="22"/>
      <w:r w:rsidRPr="00941E8C">
        <w:lastRenderedPageBreak/>
        <w:t>Overview of the SPECCHIO Application</w:t>
      </w:r>
      <w:bookmarkEnd w:id="24"/>
      <w:bookmarkEnd w:id="25"/>
      <w:bookmarkEnd w:id="26"/>
    </w:p>
    <w:p w14:paraId="65B07D4F" w14:textId="3BD95D85" w:rsidR="00302874" w:rsidRPr="00B350A0" w:rsidRDefault="00302874" w:rsidP="004A51AA">
      <w:pPr>
        <w:pStyle w:val="Body"/>
      </w:pPr>
      <w:r w:rsidRPr="00B350A0">
        <w:t>SPECCHIO is a database for storing spectral data acquired by spectroradiometers and their associated metadata, combined with a user-friendly interface.</w:t>
      </w:r>
    </w:p>
    <w:p w14:paraId="3EC43064" w14:textId="62CFDD97" w:rsidR="00302874" w:rsidRPr="00B350A0" w:rsidRDefault="00302874" w:rsidP="004A51AA">
      <w:pPr>
        <w:pStyle w:val="Body"/>
      </w:pPr>
      <w:r w:rsidRPr="00B350A0">
        <w:t xml:space="preserve">SPECCHIO organises the Spectra for each new sampling experiment into Campaigns. Users can view the Spectra for each Campaign by using the browser or by building a query. </w:t>
      </w:r>
    </w:p>
    <w:p w14:paraId="241B226B" w14:textId="1FAA6296" w:rsidR="00ED7F5E" w:rsidRPr="00B350A0" w:rsidRDefault="00ED7F5E" w:rsidP="004A51AA">
      <w:pPr>
        <w:pStyle w:val="Body"/>
      </w:pPr>
      <w:r w:rsidRPr="00B350A0">
        <w:t>SPECCHIO provides an API to access all system functionality from other programming languages via a Java bridge.</w:t>
      </w:r>
    </w:p>
    <w:p w14:paraId="5B74CCFC" w14:textId="2CCB27AB" w:rsidR="00353DEC" w:rsidRPr="00B350A0" w:rsidRDefault="00353DEC" w:rsidP="00941E8C">
      <w:pPr>
        <w:pStyle w:val="Heading2"/>
      </w:pPr>
      <w:bookmarkStart w:id="27" w:name="_Toc49458009"/>
      <w:r w:rsidRPr="00B350A0">
        <w:t>SPECCHIO Basic Operation</w:t>
      </w:r>
      <w:bookmarkEnd w:id="27"/>
    </w:p>
    <w:p w14:paraId="08BDA351" w14:textId="052683B3" w:rsidR="00353DEC" w:rsidRPr="00B350A0" w:rsidRDefault="00353DEC" w:rsidP="004A51AA">
      <w:pPr>
        <w:pStyle w:val="Body"/>
      </w:pPr>
      <w:r w:rsidRPr="00B350A0">
        <w:t xml:space="preserve">SPECCHIO has been setup to comply as much as possible with the look and feel of the operating system on which it is running. </w:t>
      </w:r>
    </w:p>
    <w:p w14:paraId="29D29238" w14:textId="2C727C02" w:rsidR="00A56E50" w:rsidRPr="00B350A0" w:rsidRDefault="00A56E50" w:rsidP="004A51AA">
      <w:pPr>
        <w:pStyle w:val="Body"/>
      </w:pPr>
      <w:r w:rsidRPr="00B350A0">
        <w:t xml:space="preserve">The screenshots provided in the following sections have been taken on </w:t>
      </w:r>
      <w:r w:rsidR="00353DEC" w:rsidRPr="00B350A0">
        <w:t xml:space="preserve">a </w:t>
      </w:r>
      <w:r w:rsidR="005D0B99" w:rsidRPr="00B350A0">
        <w:t>mac</w:t>
      </w:r>
      <w:r w:rsidR="00353DEC" w:rsidRPr="00B350A0">
        <w:t>OS system.</w:t>
      </w:r>
      <w:r w:rsidRPr="00B350A0">
        <w:t xml:space="preserve"> Depending on your operating system, the windows and widgets may look a little different.</w:t>
      </w:r>
    </w:p>
    <w:p w14:paraId="0E40384D" w14:textId="3F0C2707" w:rsidR="00A56E50" w:rsidRPr="00A8518D" w:rsidRDefault="005D0B99" w:rsidP="00A56E50">
      <w:pPr>
        <w:pStyle w:val="Heading3"/>
      </w:pPr>
      <w:bookmarkStart w:id="28" w:name="_Toc49458010"/>
      <w:r w:rsidRPr="00A8518D">
        <w:t>m</w:t>
      </w:r>
      <w:r w:rsidR="00A56E50" w:rsidRPr="00A8518D">
        <w:t>ac</w:t>
      </w:r>
      <w:r w:rsidRPr="00A8518D">
        <w:t>OS</w:t>
      </w:r>
      <w:r w:rsidR="00A56E50" w:rsidRPr="00A8518D">
        <w:t xml:space="preserve"> </w:t>
      </w:r>
      <w:r w:rsidR="00353DEC" w:rsidRPr="00A8518D">
        <w:t xml:space="preserve">and Windows </w:t>
      </w:r>
      <w:r w:rsidR="00A56E50" w:rsidRPr="00A8518D">
        <w:t>Operation</w:t>
      </w:r>
      <w:bookmarkEnd w:id="28"/>
    </w:p>
    <w:p w14:paraId="6F593BF4" w14:textId="77777777" w:rsidR="00A56E50" w:rsidRPr="00B350A0" w:rsidRDefault="00A56E50" w:rsidP="004A51AA">
      <w:pPr>
        <w:pStyle w:val="Body"/>
      </w:pPr>
      <w:r w:rsidRPr="00B350A0">
        <w:t>SPECCHIO uses the following mouse click combinations on Windows. This document describes SPECCHIO operation in terms of these Windows mouse click patterns.</w:t>
      </w:r>
    </w:p>
    <w:p w14:paraId="4D5DF188" w14:textId="435CDA90" w:rsidR="00A56E50" w:rsidRPr="00B350A0" w:rsidRDefault="00A56E50" w:rsidP="000C6BFF">
      <w:pPr>
        <w:pStyle w:val="HangingIndent"/>
        <w:ind w:left="3261" w:hanging="2552"/>
      </w:pPr>
      <w:r w:rsidRPr="00B350A0">
        <w:rPr>
          <w:rStyle w:val="Strong"/>
          <w:u w:val="single"/>
        </w:rPr>
        <w:t>Left Click</w:t>
      </w:r>
      <w:r w:rsidR="000C6BFF">
        <w:tab/>
      </w:r>
      <w:r w:rsidRPr="00B350A0">
        <w:t xml:space="preserve">The normal selection or activation click. </w:t>
      </w:r>
    </w:p>
    <w:p w14:paraId="2807CBD8" w14:textId="3BCD9623" w:rsidR="00A56E50" w:rsidRPr="00B350A0" w:rsidRDefault="00A56E50" w:rsidP="000C6BFF">
      <w:pPr>
        <w:pStyle w:val="HangingIndent"/>
        <w:ind w:left="3261" w:hanging="2552"/>
      </w:pPr>
      <w:r w:rsidRPr="00B350A0">
        <w:rPr>
          <w:rStyle w:val="Strong"/>
          <w:u w:val="single"/>
        </w:rPr>
        <w:t>Right Click</w:t>
      </w:r>
      <w:r w:rsidR="000C6BFF">
        <w:tab/>
      </w:r>
      <w:r w:rsidRPr="00B350A0">
        <w:t>Context menu display.</w:t>
      </w:r>
    </w:p>
    <w:p w14:paraId="4E23E45A" w14:textId="77777777" w:rsidR="00A56E50" w:rsidRPr="00B350A0" w:rsidRDefault="00A56E50" w:rsidP="000C6BFF">
      <w:pPr>
        <w:pStyle w:val="HangingIndent"/>
        <w:ind w:left="3261" w:hanging="2552"/>
      </w:pPr>
      <w:proofErr w:type="spellStart"/>
      <w:r w:rsidRPr="00B350A0">
        <w:rPr>
          <w:rStyle w:val="Strong"/>
          <w:u w:val="single"/>
        </w:rPr>
        <w:t>Control+Left</w:t>
      </w:r>
      <w:proofErr w:type="spellEnd"/>
      <w:r w:rsidRPr="00B350A0">
        <w:rPr>
          <w:rStyle w:val="Strong"/>
          <w:u w:val="single"/>
        </w:rPr>
        <w:t xml:space="preserve"> Click</w:t>
      </w:r>
      <w:r w:rsidRPr="00B350A0">
        <w:tab/>
        <w:t xml:space="preserve">Adding a single item to the selection. </w:t>
      </w:r>
      <w:proofErr w:type="spellStart"/>
      <w:r w:rsidRPr="00B350A0">
        <w:t>Control+Click</w:t>
      </w:r>
      <w:proofErr w:type="spellEnd"/>
      <w:r w:rsidRPr="00B350A0">
        <w:t xml:space="preserve"> adds the item clicked to any already selected items.</w:t>
      </w:r>
    </w:p>
    <w:p w14:paraId="51FC2417" w14:textId="77777777" w:rsidR="00A56E50" w:rsidRPr="00B350A0" w:rsidRDefault="00A56E50" w:rsidP="000C6BFF">
      <w:pPr>
        <w:pStyle w:val="HangingIndent"/>
        <w:ind w:left="3261" w:hanging="2552"/>
      </w:pPr>
      <w:proofErr w:type="spellStart"/>
      <w:r w:rsidRPr="00B350A0">
        <w:rPr>
          <w:rStyle w:val="Strong"/>
          <w:u w:val="single"/>
        </w:rPr>
        <w:t>Shift+Left</w:t>
      </w:r>
      <w:proofErr w:type="spellEnd"/>
      <w:r w:rsidRPr="00B350A0">
        <w:rPr>
          <w:rStyle w:val="Strong"/>
          <w:u w:val="single"/>
        </w:rPr>
        <w:t xml:space="preserve"> Click</w:t>
      </w:r>
      <w:r w:rsidRPr="00B350A0">
        <w:tab/>
        <w:t xml:space="preserve">Adding a range of items to the selection. </w:t>
      </w:r>
      <w:proofErr w:type="spellStart"/>
      <w:r w:rsidRPr="00B350A0">
        <w:t>Shift+Click</w:t>
      </w:r>
      <w:proofErr w:type="spellEnd"/>
      <w:r w:rsidRPr="00B350A0">
        <w:t xml:space="preserve"> adds the item clicked, plus any items between the last selected item and the currently selected item, to any already selected items.</w:t>
      </w:r>
    </w:p>
    <w:p w14:paraId="1EC84B90" w14:textId="468F0352" w:rsidR="005D0B99" w:rsidRPr="00B350A0" w:rsidRDefault="005D0B99" w:rsidP="004A51AA">
      <w:pPr>
        <w:pStyle w:val="Body"/>
      </w:pPr>
      <w:r w:rsidRPr="00B350A0">
        <w:t>Under macOS the Apple command key is equivalent to the Windows Control key.</w:t>
      </w:r>
    </w:p>
    <w:p w14:paraId="51016690" w14:textId="77777777" w:rsidR="00A56E50" w:rsidRPr="004A51AA" w:rsidRDefault="00A56E50" w:rsidP="004A51AA">
      <w:pPr>
        <w:pStyle w:val="Body"/>
      </w:pPr>
      <w:r w:rsidRPr="004A51AA">
        <w:t xml:space="preserve">There are a variety of Mac mouse types which can be used, and also a variety of settings for configuring the Mac mouse. The Mac user is advised to consider their mouse button settings prior to starting SPECCHIO operation so all of the above functions are accessible. </w:t>
      </w:r>
    </w:p>
    <w:p w14:paraId="3DC884D8" w14:textId="77777777" w:rsidR="00A56E50" w:rsidRPr="00A8518D" w:rsidRDefault="00A56E50" w:rsidP="00A56E50">
      <w:pPr>
        <w:pStyle w:val="Heading3"/>
      </w:pPr>
      <w:bookmarkStart w:id="29" w:name="_Toc49458011"/>
      <w:r w:rsidRPr="00A8518D">
        <w:t>Unix Operation</w:t>
      </w:r>
      <w:bookmarkEnd w:id="29"/>
    </w:p>
    <w:p w14:paraId="509D26D6" w14:textId="77777777" w:rsidR="00A56E50" w:rsidRPr="00B350A0" w:rsidRDefault="00A56E50" w:rsidP="004A51AA">
      <w:pPr>
        <w:pStyle w:val="Body"/>
      </w:pPr>
      <w:r w:rsidRPr="00B350A0">
        <w:t>As described under Mac Operation above, Unix users should also consider how to access on their computer the various mouse click combinations that are described in this document.</w:t>
      </w:r>
    </w:p>
    <w:p w14:paraId="7DCC23DE" w14:textId="15F1B76E" w:rsidR="00397B59" w:rsidRPr="00B350A0" w:rsidRDefault="00A56E50" w:rsidP="00573A84">
      <w:pPr>
        <w:pStyle w:val="Body"/>
        <w:rPr>
          <w:u w:val="single"/>
        </w:rPr>
      </w:pPr>
      <w:r w:rsidRPr="00B350A0">
        <w:t xml:space="preserve">The functionality of the GUI is generally consistent across all tested operating systems. </w:t>
      </w:r>
    </w:p>
    <w:p w14:paraId="62FBDA41" w14:textId="58247D84" w:rsidR="00A56E50" w:rsidRPr="00B350A0" w:rsidRDefault="00A56E50" w:rsidP="004A51AA">
      <w:pPr>
        <w:pStyle w:val="Body"/>
      </w:pPr>
      <w:r w:rsidRPr="00B350A0">
        <w:t>Depending on the UNIX windowing system, some of the dialogs are not properly displayed unless they are maximized.</w:t>
      </w:r>
    </w:p>
    <w:p w14:paraId="2AAFD698" w14:textId="77777777" w:rsidR="00A56E50" w:rsidRPr="00B350A0" w:rsidRDefault="00A56E50" w:rsidP="00941E8C">
      <w:pPr>
        <w:pStyle w:val="Heading2"/>
      </w:pPr>
      <w:bookmarkStart w:id="30" w:name="_Toc49458012"/>
      <w:r w:rsidRPr="00B350A0">
        <w:lastRenderedPageBreak/>
        <w:t>SPECCHIO User Interface</w:t>
      </w:r>
      <w:bookmarkEnd w:id="30"/>
    </w:p>
    <w:p w14:paraId="36C840CA" w14:textId="77777777" w:rsidR="00A56E50" w:rsidRPr="00B350A0" w:rsidRDefault="00A56E50" w:rsidP="004A51AA">
      <w:pPr>
        <w:pStyle w:val="Body"/>
      </w:pPr>
      <w:r w:rsidRPr="00B350A0">
        <w:t xml:space="preserve">SPECCHIO’s Main Window opens when the application is started. It is used to launch all of SPECCHIO’s functions. </w:t>
      </w:r>
    </w:p>
    <w:p w14:paraId="10E7305B" w14:textId="0C6E3040" w:rsidR="002D0762" w:rsidRPr="00B350A0" w:rsidRDefault="002D0762" w:rsidP="004A51AA">
      <w:pPr>
        <w:pStyle w:val="Body"/>
      </w:pPr>
      <w:r w:rsidRPr="00B350A0">
        <w:rPr>
          <w:noProof/>
          <w:lang w:eastAsia="en-GB"/>
        </w:rPr>
        <w:drawing>
          <wp:inline distT="0" distB="0" distL="0" distR="0" wp14:anchorId="685D0B31" wp14:editId="60FD6291">
            <wp:extent cx="6010275" cy="285198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6135" cy="2864256"/>
                    </a:xfrm>
                    <a:prstGeom prst="rect">
                      <a:avLst/>
                    </a:prstGeom>
                    <a:noFill/>
                  </pic:spPr>
                </pic:pic>
              </a:graphicData>
            </a:graphic>
          </wp:inline>
        </w:drawing>
      </w:r>
    </w:p>
    <w:p w14:paraId="5488E4D3" w14:textId="681D6A7B" w:rsidR="00EC033F" w:rsidRPr="00DA48C2" w:rsidRDefault="00C657D5"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w:t>
      </w:r>
      <w:r w:rsidR="002E2E38">
        <w:rPr>
          <w:noProof/>
        </w:rPr>
        <w:fldChar w:fldCharType="end"/>
      </w:r>
      <w:r w:rsidRPr="00DA48C2">
        <w:t xml:space="preserve">: </w:t>
      </w:r>
      <w:bookmarkStart w:id="31" w:name="_Ref506895225"/>
      <w:r w:rsidRPr="00DA48C2">
        <w:t>Main Window</w:t>
      </w:r>
      <w:bookmarkEnd w:id="31"/>
    </w:p>
    <w:p w14:paraId="1CAC3551" w14:textId="77777777" w:rsidR="00EC033F" w:rsidRPr="00B350A0" w:rsidRDefault="00EC033F" w:rsidP="00A56E50">
      <w:pPr>
        <w:rPr>
          <w:u w:val="single"/>
        </w:rPr>
      </w:pPr>
    </w:p>
    <w:p w14:paraId="53B511DE" w14:textId="77777777" w:rsidR="00A56E50" w:rsidRPr="00B350A0" w:rsidRDefault="00A56E50" w:rsidP="004A51AA">
      <w:pPr>
        <w:pStyle w:val="HangingIndent"/>
      </w:pPr>
      <w:r w:rsidRPr="00B350A0">
        <w:rPr>
          <w:rStyle w:val="Strong"/>
          <w:u w:val="single"/>
        </w:rPr>
        <w:t>Main menu</w:t>
      </w:r>
      <w:r w:rsidRPr="00B350A0">
        <w:tab/>
        <w:t>Select the SPECCHIO functions you wish to run from here.</w:t>
      </w:r>
    </w:p>
    <w:p w14:paraId="647B63B0" w14:textId="77777777" w:rsidR="00A56E50" w:rsidRPr="00B350A0" w:rsidRDefault="00A56E50" w:rsidP="004A51AA">
      <w:pPr>
        <w:pStyle w:val="HangingIndent"/>
      </w:pPr>
      <w:r w:rsidRPr="00B350A0">
        <w:rPr>
          <w:rStyle w:val="Strong"/>
          <w:u w:val="single"/>
        </w:rPr>
        <w:t>Progress Report Panel</w:t>
      </w:r>
      <w:r w:rsidRPr="00B350A0">
        <w:t xml:space="preserve">   </w:t>
      </w:r>
      <w:r w:rsidRPr="00B350A0">
        <w:tab/>
        <w:t>Displays the database connection information and information about the progress of many of SPECCHIO’s processes (e.g. file loading).</w:t>
      </w:r>
    </w:p>
    <w:p w14:paraId="6CAC424F" w14:textId="77777777" w:rsidR="00A56E50" w:rsidRPr="00B350A0" w:rsidRDefault="00A56E50" w:rsidP="004A51AA">
      <w:pPr>
        <w:pStyle w:val="HangingIndent"/>
      </w:pPr>
      <w:r w:rsidRPr="00B350A0">
        <w:rPr>
          <w:rStyle w:val="Strong"/>
          <w:u w:val="single"/>
        </w:rPr>
        <w:t>Database Connection Status</w:t>
      </w:r>
      <w:r w:rsidRPr="00B350A0">
        <w:t xml:space="preserve">   </w:t>
      </w:r>
      <w:r w:rsidRPr="00B350A0">
        <w:tab/>
        <w:t>This information is displayed in the Progress Report Panel and shows the User Name you are logged in as, and the database you are logged in to.</w:t>
      </w:r>
    </w:p>
    <w:p w14:paraId="2778B5B4" w14:textId="77777777" w:rsidR="00A56E50" w:rsidRPr="00B350A0" w:rsidRDefault="00A56E50" w:rsidP="004A51AA">
      <w:pPr>
        <w:pStyle w:val="Body"/>
      </w:pPr>
      <w:r w:rsidRPr="00B350A0">
        <w:t>The panel on the left side of this window is not used in this version of SPECCHIO.</w:t>
      </w:r>
    </w:p>
    <w:p w14:paraId="5A0163F6" w14:textId="39E1D9FD" w:rsidR="00650155" w:rsidRPr="00B350A0" w:rsidRDefault="00650155" w:rsidP="00941E8C">
      <w:pPr>
        <w:pStyle w:val="Heading2"/>
      </w:pPr>
      <w:bookmarkStart w:id="32" w:name="_Toc500009840"/>
      <w:bookmarkStart w:id="33" w:name="_Toc500010286"/>
      <w:bookmarkStart w:id="34" w:name="_Toc504555883"/>
      <w:bookmarkStart w:id="35" w:name="_Toc506190977"/>
      <w:bookmarkStart w:id="36" w:name="_Toc506191194"/>
      <w:bookmarkStart w:id="37" w:name="_Toc506191408"/>
      <w:bookmarkStart w:id="38" w:name="_Toc506191622"/>
      <w:bookmarkStart w:id="39" w:name="_Toc49458013"/>
      <w:bookmarkEnd w:id="32"/>
      <w:bookmarkEnd w:id="33"/>
      <w:bookmarkEnd w:id="34"/>
      <w:bookmarkEnd w:id="35"/>
      <w:bookmarkEnd w:id="36"/>
      <w:bookmarkEnd w:id="37"/>
      <w:bookmarkEnd w:id="38"/>
      <w:r w:rsidRPr="00B350A0">
        <w:t>Main Functions and Processes</w:t>
      </w:r>
      <w:bookmarkEnd w:id="39"/>
    </w:p>
    <w:p w14:paraId="28748CEA" w14:textId="7AF8F2B1" w:rsidR="00650155" w:rsidRPr="00B350A0" w:rsidRDefault="00650155" w:rsidP="004A51AA">
      <w:pPr>
        <w:pStyle w:val="Body"/>
      </w:pPr>
      <w:r w:rsidRPr="00B350A0">
        <w:t xml:space="preserve">The following diagram illustrates the functions and tasks performed by SPECCHIO. Each section relates to a different menu item in the application, and is a generally </w:t>
      </w:r>
      <w:r w:rsidR="007520F1" w:rsidRPr="00B350A0">
        <w:t xml:space="preserve">described in </w:t>
      </w:r>
      <w:r w:rsidRPr="00B350A0">
        <w:t>a different section in the User Guide. Information about campaigns is in a separate section due to its size.</w:t>
      </w:r>
    </w:p>
    <w:p w14:paraId="564E6192" w14:textId="2EC180DC" w:rsidR="00650155" w:rsidRPr="00B350A0" w:rsidRDefault="007520F1" w:rsidP="004A51AA">
      <w:pPr>
        <w:pStyle w:val="Body"/>
      </w:pPr>
      <w:r w:rsidRPr="00B350A0">
        <w:rPr>
          <w:noProof/>
          <w:lang w:eastAsia="en-GB"/>
        </w:rPr>
        <w:lastRenderedPageBreak/>
        <w:drawing>
          <wp:inline distT="0" distB="0" distL="0" distR="0" wp14:anchorId="468833D1" wp14:editId="73BB3A0D">
            <wp:extent cx="5829300" cy="3643538"/>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1490" cy="3651157"/>
                    </a:xfrm>
                    <a:prstGeom prst="rect">
                      <a:avLst/>
                    </a:prstGeom>
                    <a:noFill/>
                  </pic:spPr>
                </pic:pic>
              </a:graphicData>
            </a:graphic>
          </wp:inline>
        </w:drawing>
      </w:r>
    </w:p>
    <w:p w14:paraId="4DFA64A2" w14:textId="450CE08B" w:rsidR="00650155" w:rsidRPr="00A8518D" w:rsidRDefault="00650155">
      <w:pPr>
        <w:pStyle w:val="Heading3"/>
      </w:pPr>
      <w:bookmarkStart w:id="40" w:name="_Toc49458014"/>
      <w:r w:rsidRPr="00A8518D">
        <w:t>Installing and getting access to the database</w:t>
      </w:r>
      <w:bookmarkEnd w:id="40"/>
    </w:p>
    <w:p w14:paraId="68C611CF" w14:textId="274B1B01" w:rsidR="00EC033F" w:rsidRPr="00482C06" w:rsidRDefault="00650155" w:rsidP="00482C06">
      <w:pPr>
        <w:pStyle w:val="Body"/>
        <w:rPr>
          <w:i/>
          <w:u w:val="single"/>
        </w:rPr>
      </w:pPr>
      <w:r w:rsidRPr="00B350A0">
        <w:rPr>
          <w:szCs w:val="22"/>
        </w:rPr>
        <w:t xml:space="preserve">This is a brief guide for getting started. </w:t>
      </w:r>
      <w:r w:rsidRPr="00B350A0">
        <w:t>Further information on in</w:t>
      </w:r>
      <w:r w:rsidRPr="00FB04A5">
        <w:t>stalling and getting access to the database</w:t>
      </w:r>
      <w:r w:rsidRPr="00B350A0">
        <w:t xml:space="preserve"> are contained in sections </w:t>
      </w:r>
      <w:r w:rsidRPr="00B350A0">
        <w:rPr>
          <w:rStyle w:val="CrossReference"/>
          <w:u w:val="single"/>
        </w:rPr>
        <w:fldChar w:fldCharType="begin"/>
      </w:r>
      <w:r w:rsidRPr="00B350A0">
        <w:rPr>
          <w:rStyle w:val="CrossReference"/>
          <w:u w:val="single"/>
        </w:rPr>
        <w:instrText xml:space="preserve"> REF _Ref49996813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3</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68143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Installing SPECCHIO</w:t>
      </w:r>
      <w:r w:rsidRPr="00B350A0">
        <w:rPr>
          <w:rStyle w:val="CrossReference"/>
          <w:u w:val="single"/>
        </w:rPr>
        <w:fldChar w:fldCharType="end"/>
      </w:r>
      <w:r w:rsidRPr="00B350A0">
        <w:rPr>
          <w:rStyle w:val="CrossReference"/>
          <w:u w:val="single"/>
        </w:rPr>
        <w:t>)</w:t>
      </w:r>
      <w:r w:rsidRPr="00B350A0">
        <w:t xml:space="preserve"> and</w:t>
      </w:r>
      <w:r w:rsidR="00482C06">
        <w:t xml:space="preserve"> </w:t>
      </w:r>
      <w:r w:rsidR="00482C06">
        <w:fldChar w:fldCharType="begin"/>
      </w:r>
      <w:r w:rsidR="00482C06">
        <w:instrText xml:space="preserve"> REF _Ref506274352 \r \h </w:instrText>
      </w:r>
      <w:r w:rsidR="00482C06">
        <w:fldChar w:fldCharType="separate"/>
      </w:r>
      <w:r w:rsidR="000C7C57">
        <w:t>4</w:t>
      </w:r>
      <w:r w:rsidR="00482C06">
        <w:fldChar w:fldCharType="end"/>
      </w:r>
      <w:r w:rsidR="00482C06">
        <w:t xml:space="preserve"> (</w:t>
      </w:r>
      <w:r w:rsidR="00482C06">
        <w:fldChar w:fldCharType="begin"/>
      </w:r>
      <w:r w:rsidR="00482C06">
        <w:instrText xml:space="preserve"> REF _Ref506274334 \h </w:instrText>
      </w:r>
      <w:r w:rsidR="00482C06">
        <w:fldChar w:fldCharType="separate"/>
      </w:r>
      <w:r w:rsidR="000C7C57" w:rsidRPr="00DA48C2">
        <w:t>Get Access to the SPECCHIO Database</w:t>
      </w:r>
      <w:r w:rsidR="00482C06">
        <w:fldChar w:fldCharType="end"/>
      </w:r>
      <w:r w:rsidRPr="00B350A0">
        <w:rPr>
          <w:rStyle w:val="CrossReference"/>
          <w:u w:val="single"/>
        </w:rPr>
        <w:t>)</w:t>
      </w:r>
      <w:r w:rsidRPr="00B350A0">
        <w:t xml:space="preserve"> respectively. </w:t>
      </w:r>
    </w:p>
    <w:p w14:paraId="45FC19D2" w14:textId="77777777" w:rsidR="00EC033F" w:rsidRPr="00B350A0" w:rsidRDefault="00EC033F" w:rsidP="004A51AA">
      <w:pPr>
        <w:pStyle w:val="Body"/>
      </w:pPr>
    </w:p>
    <w:p w14:paraId="38F30503" w14:textId="4F477E1D" w:rsidR="00650155" w:rsidRPr="00B350A0" w:rsidRDefault="00650155" w:rsidP="004A51AA">
      <w:pPr>
        <w:pStyle w:val="Body"/>
      </w:pPr>
      <w:r w:rsidRPr="00B350A0">
        <w:rPr>
          <w:b/>
        </w:rPr>
        <w:t xml:space="preserve">Browsing and querying </w:t>
      </w:r>
      <w:r w:rsidRPr="00B350A0">
        <w:t xml:space="preserve">the SPECCHIO database </w:t>
      </w:r>
      <w:r w:rsidR="00903235" w:rsidRPr="00B350A0">
        <w:t>is documented</w:t>
      </w:r>
      <w:r w:rsidRPr="00B350A0">
        <w:t xml:space="preserve"> in section </w:t>
      </w:r>
      <w:r w:rsidRPr="00B350A0">
        <w:rPr>
          <w:rStyle w:val="CrossReference"/>
          <w:u w:val="single"/>
        </w:rPr>
        <w:fldChar w:fldCharType="begin"/>
      </w:r>
      <w:r w:rsidRPr="00B350A0">
        <w:rPr>
          <w:rStyle w:val="CrossReference"/>
          <w:u w:val="single"/>
        </w:rPr>
        <w:instrText xml:space="preserve"> REF _Ref41332677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13326779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Selection &amp; Output</w:t>
      </w:r>
      <w:r w:rsidRPr="00B350A0">
        <w:rPr>
          <w:rStyle w:val="CrossReference"/>
          <w:u w:val="single"/>
        </w:rPr>
        <w:fldChar w:fldCharType="end"/>
      </w:r>
      <w:r w:rsidRPr="00B350A0">
        <w:rPr>
          <w:rStyle w:val="CrossReference"/>
          <w:u w:val="single"/>
        </w:rPr>
        <w:t>.</w:t>
      </w:r>
      <w:r w:rsidRPr="00B350A0">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5804"/>
      </w:tblGrid>
      <w:tr w:rsidR="00650155" w:rsidRPr="00B350A0" w14:paraId="6C0DFD27" w14:textId="77777777" w:rsidTr="00650155">
        <w:tc>
          <w:tcPr>
            <w:tcW w:w="2718" w:type="dxa"/>
            <w:vMerge w:val="restart"/>
          </w:tcPr>
          <w:p w14:paraId="5E141097" w14:textId="77777777" w:rsidR="00650155" w:rsidRPr="000C6BFF" w:rsidRDefault="00650155" w:rsidP="00650155">
            <w:pPr>
              <w:spacing w:before="120"/>
              <w:rPr>
                <w:sz w:val="22"/>
                <w:szCs w:val="22"/>
              </w:rPr>
            </w:pPr>
            <w:r w:rsidRPr="000C6BFF">
              <w:rPr>
                <w:noProof/>
                <w:szCs w:val="22"/>
                <w:lang w:eastAsia="en-GB"/>
              </w:rPr>
              <w:drawing>
                <wp:inline distT="0" distB="0" distL="0" distR="0" wp14:anchorId="36986514" wp14:editId="70AEFBB5">
                  <wp:extent cx="1540111" cy="227774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45820" cy="2286188"/>
                          </a:xfrm>
                          <a:prstGeom prst="rect">
                            <a:avLst/>
                          </a:prstGeom>
                          <a:noFill/>
                        </pic:spPr>
                      </pic:pic>
                    </a:graphicData>
                  </a:graphic>
                </wp:inline>
              </w:drawing>
            </w:r>
          </w:p>
        </w:tc>
        <w:tc>
          <w:tcPr>
            <w:tcW w:w="5804" w:type="dxa"/>
          </w:tcPr>
          <w:p w14:paraId="42CD5C27" w14:textId="3B8310CC" w:rsidR="00650155" w:rsidRPr="00B350A0" w:rsidRDefault="00650155" w:rsidP="00976F01">
            <w:pPr>
              <w:pStyle w:val="HangingIndent"/>
              <w:ind w:left="676" w:firstLine="0"/>
            </w:pPr>
            <w:r w:rsidRPr="00B350A0">
              <w:t>First of all</w:t>
            </w:r>
            <w:r w:rsidR="00976F01">
              <w:t>,</w:t>
            </w:r>
            <w:r w:rsidRPr="00B350A0">
              <w:t xml:space="preserve"> you need to install the SPECCHIO client. </w:t>
            </w:r>
          </w:p>
          <w:p w14:paraId="5B552234" w14:textId="77777777" w:rsidR="00650155" w:rsidRPr="00B350A0" w:rsidRDefault="00650155" w:rsidP="004A51AA">
            <w:pPr>
              <w:pStyle w:val="Body"/>
            </w:pPr>
          </w:p>
        </w:tc>
      </w:tr>
      <w:tr w:rsidR="00650155" w:rsidRPr="00B350A0" w14:paraId="19362162" w14:textId="77777777" w:rsidTr="000C6BFF">
        <w:trPr>
          <w:trHeight w:val="1579"/>
        </w:trPr>
        <w:tc>
          <w:tcPr>
            <w:tcW w:w="2718" w:type="dxa"/>
            <w:vMerge/>
          </w:tcPr>
          <w:p w14:paraId="6FB5C052" w14:textId="77777777" w:rsidR="00650155" w:rsidRPr="00B350A0" w:rsidRDefault="00650155" w:rsidP="00650155">
            <w:pPr>
              <w:rPr>
                <w:sz w:val="22"/>
                <w:szCs w:val="22"/>
                <w:u w:val="single"/>
              </w:rPr>
            </w:pPr>
          </w:p>
        </w:tc>
        <w:tc>
          <w:tcPr>
            <w:tcW w:w="5804" w:type="dxa"/>
          </w:tcPr>
          <w:p w14:paraId="2A9FED12" w14:textId="76E7B472" w:rsidR="00650155" w:rsidRPr="00B350A0" w:rsidRDefault="00650155" w:rsidP="00976F01">
            <w:pPr>
              <w:pStyle w:val="HangingIndent"/>
              <w:ind w:left="676" w:firstLine="0"/>
            </w:pPr>
            <w:r w:rsidRPr="00B350A0">
              <w:t xml:space="preserve">In order to get access to </w:t>
            </w:r>
            <w:r w:rsidR="00DA7171" w:rsidRPr="00B350A0">
              <w:t>a</w:t>
            </w:r>
            <w:r w:rsidRPr="00B350A0">
              <w:t xml:space="preserve"> SPECCHIO database, a User Account must be created.</w:t>
            </w:r>
          </w:p>
          <w:p w14:paraId="545698F0" w14:textId="29EB1B4D" w:rsidR="00650155" w:rsidRPr="00B350A0" w:rsidRDefault="00650155" w:rsidP="004A51AA">
            <w:pPr>
              <w:pStyle w:val="Body"/>
            </w:pPr>
            <w:r w:rsidRPr="00B350A0">
              <w:t xml:space="preserve">Connect to </w:t>
            </w:r>
            <w:r w:rsidR="00DA7171" w:rsidRPr="00B350A0">
              <w:t>a</w:t>
            </w:r>
            <w:r w:rsidRPr="00B350A0">
              <w:t xml:space="preserve"> database </w:t>
            </w:r>
            <w:r w:rsidR="00DA7171" w:rsidRPr="00B350A0">
              <w:t xml:space="preserve">by </w:t>
            </w:r>
            <w:r w:rsidR="009465AC" w:rsidRPr="00B350A0">
              <w:t>selecting</w:t>
            </w:r>
            <w:r w:rsidR="00DA7171" w:rsidRPr="00B350A0">
              <w:t xml:space="preserve"> </w:t>
            </w:r>
            <w:r w:rsidR="009465AC" w:rsidRPr="00B350A0">
              <w:t>any of your</w:t>
            </w:r>
            <w:r w:rsidR="00DA7171" w:rsidRPr="00B350A0">
              <w:t xml:space="preserve"> </w:t>
            </w:r>
            <w:r w:rsidR="009465AC" w:rsidRPr="00B350A0">
              <w:t>existing</w:t>
            </w:r>
            <w:r w:rsidR="00DA7171" w:rsidRPr="00B350A0">
              <w:t xml:space="preserve"> </w:t>
            </w:r>
            <w:r w:rsidR="009465AC" w:rsidRPr="00B350A0">
              <w:t xml:space="preserve">user </w:t>
            </w:r>
            <w:r w:rsidR="00DA7171" w:rsidRPr="00B350A0">
              <w:t xml:space="preserve">account </w:t>
            </w:r>
            <w:r w:rsidR="009465AC" w:rsidRPr="00B350A0">
              <w:t>details</w:t>
            </w:r>
            <w:r w:rsidRPr="00B350A0">
              <w:t>.</w:t>
            </w:r>
          </w:p>
        </w:tc>
      </w:tr>
      <w:tr w:rsidR="00650155" w:rsidRPr="00B350A0" w14:paraId="29A4E957" w14:textId="77777777" w:rsidTr="00650155">
        <w:tc>
          <w:tcPr>
            <w:tcW w:w="2718" w:type="dxa"/>
            <w:vMerge/>
          </w:tcPr>
          <w:p w14:paraId="4CAB592F" w14:textId="77777777" w:rsidR="00650155" w:rsidRPr="00B350A0" w:rsidRDefault="00650155" w:rsidP="00650155">
            <w:pPr>
              <w:rPr>
                <w:sz w:val="22"/>
                <w:szCs w:val="22"/>
                <w:u w:val="single"/>
              </w:rPr>
            </w:pPr>
          </w:p>
        </w:tc>
        <w:tc>
          <w:tcPr>
            <w:tcW w:w="5804" w:type="dxa"/>
          </w:tcPr>
          <w:p w14:paraId="64893CD5" w14:textId="0067D1DF" w:rsidR="00650155" w:rsidRPr="00B350A0" w:rsidRDefault="00650155" w:rsidP="004A51AA">
            <w:pPr>
              <w:pStyle w:val="Body"/>
            </w:pPr>
            <w:r w:rsidRPr="00B350A0">
              <w:t>SPECCHIO allows users to browse</w:t>
            </w:r>
            <w:r w:rsidR="00976F01">
              <w:t xml:space="preserve"> all</w:t>
            </w:r>
            <w:r w:rsidRPr="00B350A0">
              <w:t xml:space="preserve"> data</w:t>
            </w:r>
            <w:r w:rsidR="00167E1F" w:rsidRPr="00B350A0">
              <w:t xml:space="preserve"> available</w:t>
            </w:r>
            <w:r w:rsidRPr="00B350A0">
              <w:t xml:space="preserve"> in the </w:t>
            </w:r>
            <w:r w:rsidR="00167E1F" w:rsidRPr="00B350A0">
              <w:t xml:space="preserve">database via the </w:t>
            </w:r>
            <w:r w:rsidRPr="00B350A0">
              <w:t xml:space="preserve">Campaign hierarchy. </w:t>
            </w:r>
          </w:p>
          <w:p w14:paraId="7FEFB2A2" w14:textId="77777777" w:rsidR="00650155" w:rsidRPr="00B350A0" w:rsidRDefault="00650155" w:rsidP="004A51AA">
            <w:pPr>
              <w:pStyle w:val="Body"/>
            </w:pPr>
            <w:r w:rsidRPr="00B350A0">
              <w:t>The Query Builder provides a way to select one or more Spectra based on their Metadata.</w:t>
            </w:r>
          </w:p>
        </w:tc>
      </w:tr>
    </w:tbl>
    <w:p w14:paraId="5C478801" w14:textId="77777777" w:rsidR="00650155" w:rsidRPr="00B350A0" w:rsidRDefault="00650155" w:rsidP="00FB04A5">
      <w:pPr>
        <w:rPr>
          <w:u w:val="single"/>
        </w:rPr>
      </w:pPr>
    </w:p>
    <w:p w14:paraId="566CE5B0" w14:textId="7154DA78" w:rsidR="00650155" w:rsidRPr="00A8518D" w:rsidRDefault="00650155" w:rsidP="00FB04A5">
      <w:pPr>
        <w:pStyle w:val="Heading3"/>
      </w:pPr>
      <w:bookmarkStart w:id="41" w:name="_Toc49458015"/>
      <w:r w:rsidRPr="00A8518D">
        <w:lastRenderedPageBreak/>
        <w:t>Data Loading Workflow</w:t>
      </w:r>
      <w:bookmarkEnd w:id="41"/>
    </w:p>
    <w:p w14:paraId="31BBEE3B" w14:textId="7D9EF6BF" w:rsidR="00650155" w:rsidRPr="00B350A0" w:rsidRDefault="00650155" w:rsidP="004A51AA">
      <w:pPr>
        <w:pStyle w:val="Body"/>
      </w:pPr>
      <w:r w:rsidRPr="00B350A0">
        <w:t xml:space="preserve">The process of </w:t>
      </w:r>
      <w:r w:rsidRPr="00B350A0">
        <w:rPr>
          <w:b/>
        </w:rPr>
        <w:t>loading data</w:t>
      </w:r>
      <w:r w:rsidRPr="00B350A0">
        <w:t xml:space="preserve"> into SPECCHIO involves a number of steps. Depending on your acquisition device, some of these steps may not be needed because the information is recorded by your device and uploaded with the Spectral data.</w:t>
      </w:r>
    </w:p>
    <w:p w14:paraId="54B14E57" w14:textId="06C6C50B" w:rsidR="00650155" w:rsidRPr="00B350A0" w:rsidRDefault="00650155" w:rsidP="004A51AA">
      <w:pPr>
        <w:pStyle w:val="Body"/>
      </w:pPr>
      <w:r w:rsidRPr="00B350A0">
        <w:t xml:space="preserve">Detailed information on how to </w:t>
      </w:r>
      <w:r w:rsidRPr="00B350A0">
        <w:rPr>
          <w:b/>
        </w:rPr>
        <w:t xml:space="preserve">import, update, process and maintain Spectral data and related Metadata </w:t>
      </w:r>
      <w:r w:rsidRPr="00B350A0">
        <w:t xml:space="preserve">can be found later in the document in </w:t>
      </w:r>
      <w:r w:rsidRPr="00976F01">
        <w:t xml:space="preserve">section </w:t>
      </w:r>
      <w:r w:rsidRPr="00976F01">
        <w:rPr>
          <w:rStyle w:val="CrossReference"/>
        </w:rPr>
        <w:fldChar w:fldCharType="begin"/>
      </w:r>
      <w:r w:rsidRPr="00976F01">
        <w:rPr>
          <w:rStyle w:val="CrossReference"/>
        </w:rPr>
        <w:instrText xml:space="preserve"> REF _Ref413327320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9</w:t>
      </w:r>
      <w:r w:rsidRPr="00976F01">
        <w:rPr>
          <w:rStyle w:val="CrossReference"/>
        </w:rPr>
        <w:fldChar w:fldCharType="end"/>
      </w:r>
      <w:r w:rsidRPr="00976F01">
        <w:rPr>
          <w:rStyle w:val="CrossReference"/>
        </w:rPr>
        <w:t xml:space="preserve"> </w:t>
      </w:r>
      <w:r w:rsidRPr="00B350A0">
        <w:rPr>
          <w:rStyle w:val="CrossReference"/>
          <w:u w:val="single"/>
        </w:rPr>
        <w:t>(</w:t>
      </w:r>
      <w:r w:rsidRPr="00B350A0">
        <w:rPr>
          <w:rStyle w:val="CrossReference"/>
          <w:u w:val="single"/>
        </w:rPr>
        <w:fldChar w:fldCharType="begin"/>
      </w:r>
      <w:r w:rsidRPr="00B350A0">
        <w:rPr>
          <w:rStyle w:val="CrossReference"/>
          <w:u w:val="single"/>
        </w:rPr>
        <w:instrText xml:space="preserve"> REF _Ref413327320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Input</w:t>
      </w:r>
      <w:r w:rsidRPr="00B350A0">
        <w:rPr>
          <w:rStyle w:val="CrossReference"/>
          <w:u w:val="single"/>
        </w:rPr>
        <w:fldChar w:fldCharType="end"/>
      </w:r>
      <w:r w:rsidRPr="00B350A0">
        <w:rPr>
          <w:rStyle w:val="CrossReference"/>
          <w:u w:val="single"/>
        </w:rPr>
        <w:t>)</w:t>
      </w:r>
      <w:r w:rsidRPr="00B350A0">
        <w:t xml:space="preserve">, in </w:t>
      </w:r>
      <w:r w:rsidRPr="00976F01">
        <w:t xml:space="preserve">section </w:t>
      </w:r>
      <w:r w:rsidRPr="00976F01">
        <w:rPr>
          <w:rStyle w:val="CrossReference"/>
        </w:rPr>
        <w:fldChar w:fldCharType="begin"/>
      </w:r>
      <w:r w:rsidRPr="00976F01">
        <w:rPr>
          <w:rStyle w:val="CrossReference"/>
        </w:rPr>
        <w:instrText xml:space="preserve"> REF _Ref499964766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1</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769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Processing</w:t>
      </w:r>
      <w:r w:rsidRPr="00976F01">
        <w:rPr>
          <w:rStyle w:val="CrossReference"/>
        </w:rPr>
        <w:fldChar w:fldCharType="end"/>
      </w:r>
      <w:r w:rsidRPr="00B350A0">
        <w:rPr>
          <w:rStyle w:val="CrossReference"/>
          <w:u w:val="single"/>
        </w:rPr>
        <w:t>)</w:t>
      </w:r>
      <w:r w:rsidRPr="00B350A0">
        <w:t xml:space="preserve"> and in </w:t>
      </w:r>
      <w:r w:rsidRPr="00976F01">
        <w:t xml:space="preserve">section </w:t>
      </w:r>
      <w:r w:rsidRPr="00976F01">
        <w:rPr>
          <w:rStyle w:val="CrossReference"/>
        </w:rPr>
        <w:fldChar w:fldCharType="begin"/>
      </w:r>
      <w:r w:rsidRPr="00976F01">
        <w:rPr>
          <w:rStyle w:val="CrossReference"/>
        </w:rPr>
        <w:instrText xml:space="preserve"> REF _Ref499964799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2</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802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Maintenance</w:t>
      </w:r>
      <w:r w:rsidRPr="00976F01">
        <w:rPr>
          <w:rStyle w:val="CrossReference"/>
        </w:rPr>
        <w:fldChar w:fldCharType="end"/>
      </w:r>
      <w:r w:rsidRPr="00B350A0">
        <w:rPr>
          <w:rStyle w:val="CrossReference"/>
          <w:u w:val="single"/>
        </w:rPr>
        <w:t>)</w:t>
      </w:r>
      <w:r w:rsidRPr="00B350A0">
        <w:t>.</w:t>
      </w:r>
    </w:p>
    <w:p w14:paraId="624BA45C" w14:textId="77777777" w:rsidR="00650155" w:rsidRPr="00976F01" w:rsidRDefault="00650155" w:rsidP="00650155">
      <w:pPr>
        <w:ind w:left="720"/>
      </w:pPr>
      <w:r w:rsidRPr="00976F01">
        <w:t>The basic operational flow in order to load data into SPECCHIO is as follows:</w:t>
      </w:r>
    </w:p>
    <w:p w14:paraId="0AED5862" w14:textId="77777777" w:rsidR="00650155" w:rsidRPr="00B350A0" w:rsidRDefault="00650155" w:rsidP="00650155">
      <w:pPr>
        <w:ind w:left="720"/>
        <w:rPr>
          <w:u w:val="single"/>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8"/>
        <w:gridCol w:w="5264"/>
      </w:tblGrid>
      <w:tr w:rsidR="00650155" w:rsidRPr="00B350A0" w14:paraId="41F72188" w14:textId="77777777" w:rsidTr="00650155">
        <w:trPr>
          <w:trHeight w:val="972"/>
        </w:trPr>
        <w:tc>
          <w:tcPr>
            <w:tcW w:w="3258" w:type="dxa"/>
            <w:vMerge w:val="restart"/>
          </w:tcPr>
          <w:p w14:paraId="4E645DD9" w14:textId="77777777" w:rsidR="00650155" w:rsidRPr="00976F01" w:rsidRDefault="00650155" w:rsidP="00650155">
            <w:pPr>
              <w:spacing w:before="120"/>
              <w:rPr>
                <w:sz w:val="22"/>
                <w:szCs w:val="22"/>
              </w:rPr>
            </w:pPr>
            <w:r w:rsidRPr="00976F01">
              <w:rPr>
                <w:noProof/>
                <w:szCs w:val="22"/>
                <w:lang w:eastAsia="en-GB"/>
              </w:rPr>
              <w:drawing>
                <wp:inline distT="0" distB="0" distL="0" distR="0" wp14:anchorId="67449A05" wp14:editId="03FB39AE">
                  <wp:extent cx="1955377" cy="23882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6650" cy="2389790"/>
                          </a:xfrm>
                          <a:prstGeom prst="rect">
                            <a:avLst/>
                          </a:prstGeom>
                          <a:noFill/>
                        </pic:spPr>
                      </pic:pic>
                    </a:graphicData>
                  </a:graphic>
                </wp:inline>
              </w:drawing>
            </w:r>
          </w:p>
        </w:tc>
        <w:tc>
          <w:tcPr>
            <w:tcW w:w="5264" w:type="dxa"/>
          </w:tcPr>
          <w:p w14:paraId="7B713B26" w14:textId="77777777" w:rsidR="00650155" w:rsidRPr="00B350A0" w:rsidRDefault="00650155" w:rsidP="00976F01">
            <w:pPr>
              <w:pStyle w:val="HangingIndent"/>
              <w:ind w:left="278" w:firstLine="0"/>
            </w:pPr>
            <w:r w:rsidRPr="00B350A0">
              <w:t xml:space="preserve">This establishes a name for your Campaign and sets up structures in the SPECCHIO database to receive the Campaign Spectra and related data. </w:t>
            </w:r>
          </w:p>
        </w:tc>
      </w:tr>
      <w:tr w:rsidR="00650155" w:rsidRPr="00B350A0" w14:paraId="721375D6" w14:textId="77777777" w:rsidTr="00650155">
        <w:tc>
          <w:tcPr>
            <w:tcW w:w="3258" w:type="dxa"/>
            <w:vMerge/>
          </w:tcPr>
          <w:p w14:paraId="40CE3AA5" w14:textId="77777777" w:rsidR="00650155" w:rsidRPr="00B350A0" w:rsidRDefault="00650155" w:rsidP="00650155">
            <w:pPr>
              <w:rPr>
                <w:sz w:val="22"/>
                <w:szCs w:val="22"/>
                <w:u w:val="single"/>
              </w:rPr>
            </w:pPr>
          </w:p>
        </w:tc>
        <w:tc>
          <w:tcPr>
            <w:tcW w:w="5264" w:type="dxa"/>
          </w:tcPr>
          <w:p w14:paraId="42AC966C" w14:textId="77777777" w:rsidR="00650155" w:rsidRPr="00B350A0" w:rsidRDefault="00650155" w:rsidP="00976F01">
            <w:pPr>
              <w:pStyle w:val="HangingIndent"/>
              <w:ind w:left="278" w:firstLine="0"/>
            </w:pPr>
            <w:r w:rsidRPr="00B350A0">
              <w:t xml:space="preserve">This examines the format of the spectral data on your hard disk, parses its content from your hard disk and inserts into the SPECCHIO database. </w:t>
            </w:r>
          </w:p>
        </w:tc>
      </w:tr>
      <w:tr w:rsidR="00650155" w:rsidRPr="00B350A0" w14:paraId="142EA86A" w14:textId="77777777" w:rsidTr="00650155">
        <w:tc>
          <w:tcPr>
            <w:tcW w:w="3258" w:type="dxa"/>
            <w:vMerge/>
          </w:tcPr>
          <w:p w14:paraId="6F9C9351" w14:textId="77777777" w:rsidR="00650155" w:rsidRPr="00B350A0" w:rsidRDefault="00650155" w:rsidP="00650155">
            <w:pPr>
              <w:rPr>
                <w:sz w:val="22"/>
                <w:szCs w:val="22"/>
                <w:u w:val="single"/>
              </w:rPr>
            </w:pPr>
          </w:p>
        </w:tc>
        <w:tc>
          <w:tcPr>
            <w:tcW w:w="5264" w:type="dxa"/>
          </w:tcPr>
          <w:p w14:paraId="2E283056" w14:textId="77777777" w:rsidR="00650155" w:rsidRDefault="00650155" w:rsidP="00976F01">
            <w:pPr>
              <w:pStyle w:val="HangingIndent"/>
              <w:ind w:left="278" w:firstLine="0"/>
            </w:pPr>
            <w:r w:rsidRPr="00B350A0">
              <w:t xml:space="preserve">The Spectral Metadata that was not included in the Spectral files must be uploaded, either from an Excel file or manually using SPECCHIO’s Metadata Editor. </w:t>
            </w:r>
          </w:p>
          <w:p w14:paraId="64CC7EF0" w14:textId="79E0AFEA" w:rsidR="00976F01" w:rsidRPr="00976F01" w:rsidRDefault="00976F01" w:rsidP="00976F01">
            <w:pPr>
              <w:pStyle w:val="HangingIndent"/>
              <w:ind w:left="278" w:firstLine="0"/>
            </w:pPr>
            <w:r w:rsidRPr="00976F01">
              <w:t>Built-in functions in SPECCHIO can be used to generate additional metadata.</w:t>
            </w:r>
          </w:p>
        </w:tc>
      </w:tr>
      <w:tr w:rsidR="00650155" w:rsidRPr="00B350A0" w14:paraId="6D0155C7" w14:textId="77777777" w:rsidTr="00650155">
        <w:tc>
          <w:tcPr>
            <w:tcW w:w="3258" w:type="dxa"/>
            <w:vMerge/>
          </w:tcPr>
          <w:p w14:paraId="5CFF9B36" w14:textId="77777777" w:rsidR="00650155" w:rsidRPr="00B350A0" w:rsidRDefault="00650155" w:rsidP="00650155">
            <w:pPr>
              <w:rPr>
                <w:sz w:val="22"/>
                <w:szCs w:val="22"/>
                <w:u w:val="single"/>
              </w:rPr>
            </w:pPr>
          </w:p>
        </w:tc>
        <w:tc>
          <w:tcPr>
            <w:tcW w:w="5264" w:type="dxa"/>
          </w:tcPr>
          <w:p w14:paraId="54F24301" w14:textId="7C58E89C" w:rsidR="00650155" w:rsidRPr="00B350A0" w:rsidRDefault="00650155" w:rsidP="00650155">
            <w:pPr>
              <w:rPr>
                <w:sz w:val="22"/>
                <w:szCs w:val="22"/>
                <w:u w:val="single"/>
              </w:rPr>
            </w:pPr>
          </w:p>
        </w:tc>
      </w:tr>
    </w:tbl>
    <w:p w14:paraId="08F22E38" w14:textId="0DABD582" w:rsidR="00650155" w:rsidRPr="00B350A0" w:rsidRDefault="00650155" w:rsidP="004A51AA">
      <w:pPr>
        <w:pStyle w:val="Body"/>
      </w:pPr>
    </w:p>
    <w:p w14:paraId="3F38977E" w14:textId="4A8E0528" w:rsidR="00903235" w:rsidRPr="00B350A0" w:rsidRDefault="00903235" w:rsidP="004A51AA">
      <w:pPr>
        <w:pStyle w:val="Body"/>
      </w:pPr>
      <w:r w:rsidRPr="00B350A0">
        <w:t>After these steps, your Campaign’s Spectral data is complete and ready for use, exporting or publishing to ANDS</w:t>
      </w:r>
      <w:r w:rsidR="00CD7315" w:rsidRPr="00B350A0">
        <w:t xml:space="preserve"> (Australian National Data Service) if your SPECCHIO server supports the ANDS portal</w:t>
      </w:r>
      <w:r w:rsidRPr="00B350A0">
        <w:t>.</w:t>
      </w:r>
    </w:p>
    <w:p w14:paraId="142AA12A" w14:textId="321584C6" w:rsidR="00903235" w:rsidRPr="00B350A0" w:rsidRDefault="00903235" w:rsidP="004A51AA">
      <w:pPr>
        <w:pStyle w:val="Body"/>
      </w:pPr>
    </w:p>
    <w:p w14:paraId="6BCF72AB" w14:textId="6A46E52F" w:rsidR="00C27B3C" w:rsidRPr="00941E8C" w:rsidRDefault="00085DF0" w:rsidP="00085DF0">
      <w:pPr>
        <w:pStyle w:val="Heading1"/>
      </w:pPr>
      <w:bookmarkStart w:id="42" w:name="_Ref499967691"/>
      <w:bookmarkStart w:id="43" w:name="_Ref499967709"/>
      <w:bookmarkStart w:id="44" w:name="_Ref499968139"/>
      <w:bookmarkStart w:id="45" w:name="_Ref499968143"/>
      <w:bookmarkStart w:id="46" w:name="_Toc49458016"/>
      <w:r w:rsidRPr="00941E8C">
        <w:lastRenderedPageBreak/>
        <w:t>Installing SPECCHIO</w:t>
      </w:r>
      <w:bookmarkEnd w:id="42"/>
      <w:bookmarkEnd w:id="43"/>
      <w:bookmarkEnd w:id="44"/>
      <w:bookmarkEnd w:id="45"/>
      <w:bookmarkEnd w:id="46"/>
    </w:p>
    <w:p w14:paraId="106EFFB0" w14:textId="77777777" w:rsidR="00085DF0" w:rsidRPr="00B350A0" w:rsidRDefault="00085DF0" w:rsidP="00941E8C">
      <w:pPr>
        <w:pStyle w:val="Heading2"/>
      </w:pPr>
      <w:bookmarkStart w:id="47" w:name="_Toc355280334"/>
      <w:bookmarkStart w:id="48" w:name="_Toc358992527"/>
      <w:bookmarkStart w:id="49" w:name="_Toc396825019"/>
      <w:bookmarkStart w:id="50" w:name="_Toc398023849"/>
      <w:bookmarkStart w:id="51" w:name="_Toc49458017"/>
      <w:bookmarkStart w:id="52" w:name="_Ref130804782"/>
      <w:r w:rsidRPr="00B350A0">
        <w:t>Before you install</w:t>
      </w:r>
      <w:bookmarkEnd w:id="47"/>
      <w:bookmarkEnd w:id="48"/>
      <w:bookmarkEnd w:id="49"/>
      <w:bookmarkEnd w:id="50"/>
      <w:bookmarkEnd w:id="51"/>
    </w:p>
    <w:p w14:paraId="5F841270" w14:textId="140B8CDD" w:rsidR="00085DF0" w:rsidRPr="00DA48C2" w:rsidRDefault="00085DF0" w:rsidP="00FB04A5">
      <w:pPr>
        <w:ind w:left="709"/>
      </w:pPr>
      <w:bookmarkStart w:id="53" w:name="_Toc396825020"/>
      <w:bookmarkEnd w:id="52"/>
      <w:r w:rsidRPr="00DA48C2">
        <w:t>Check the following software requirements</w:t>
      </w:r>
      <w:bookmarkEnd w:id="53"/>
      <w:r w:rsidRPr="00DA48C2">
        <w:t xml:space="preserve"> before installing SPECCHIO. You should consult your Systems Administrator if you have any queries.</w:t>
      </w:r>
    </w:p>
    <w:p w14:paraId="68C43451" w14:textId="77777777" w:rsidR="00085DF0" w:rsidRPr="00B350A0" w:rsidRDefault="00085DF0" w:rsidP="004A51AA">
      <w:pPr>
        <w:pStyle w:val="Body"/>
      </w:pPr>
      <w:r w:rsidRPr="00B350A0">
        <w:t>SPECCHIO CLIENT (i.e., the desktop</w:t>
      </w:r>
      <w:r w:rsidR="00ED5E0F" w:rsidRPr="00B350A0">
        <w:t xml:space="preserve"> application</w:t>
      </w:r>
      <w:r w:rsidRPr="00B350A0">
        <w:t>) requires the following software. These should be installed in the following order:</w:t>
      </w:r>
    </w:p>
    <w:p w14:paraId="4A17FB44" w14:textId="0EDEF983" w:rsidR="00085DF0" w:rsidRPr="00B350A0" w:rsidRDefault="00976F01" w:rsidP="007E778A">
      <w:pPr>
        <w:numPr>
          <w:ilvl w:val="0"/>
          <w:numId w:val="9"/>
        </w:numPr>
        <w:spacing w:line="276" w:lineRule="auto"/>
        <w:ind w:hanging="359"/>
        <w:contextualSpacing/>
        <w:rPr>
          <w:u w:val="single"/>
        </w:rPr>
      </w:pPr>
      <w:r>
        <w:rPr>
          <w:u w:val="single"/>
        </w:rPr>
        <w:t>Java Runtime Environment v. 1.8</w:t>
      </w:r>
    </w:p>
    <w:p w14:paraId="150F3280" w14:textId="77777777" w:rsidR="00085DF0" w:rsidRPr="00B350A0" w:rsidRDefault="00085DF0" w:rsidP="007E778A">
      <w:pPr>
        <w:numPr>
          <w:ilvl w:val="0"/>
          <w:numId w:val="9"/>
        </w:numPr>
        <w:spacing w:line="276" w:lineRule="auto"/>
        <w:ind w:hanging="359"/>
        <w:contextualSpacing/>
        <w:rPr>
          <w:u w:val="single"/>
        </w:rPr>
      </w:pPr>
      <w:r w:rsidRPr="00B350A0">
        <w:rPr>
          <w:u w:val="single"/>
        </w:rPr>
        <w:t>SPECCHIO V3</w:t>
      </w:r>
    </w:p>
    <w:p w14:paraId="03112754" w14:textId="77777777" w:rsidR="00085DF0" w:rsidRPr="00B350A0" w:rsidRDefault="00085DF0" w:rsidP="00941E8C">
      <w:pPr>
        <w:pStyle w:val="Heading2"/>
      </w:pPr>
      <w:bookmarkStart w:id="54" w:name="_Toc396825021"/>
      <w:bookmarkStart w:id="55" w:name="_Toc398023850"/>
      <w:bookmarkStart w:id="56" w:name="_Toc49458018"/>
      <w:r w:rsidRPr="00B350A0">
        <w:t>Installing Java Runtime Environment</w:t>
      </w:r>
      <w:bookmarkEnd w:id="54"/>
      <w:bookmarkEnd w:id="55"/>
      <w:bookmarkEnd w:id="56"/>
    </w:p>
    <w:p w14:paraId="441E784A" w14:textId="5B01A25A" w:rsidR="00085DF0" w:rsidRPr="00B350A0" w:rsidRDefault="00085DF0" w:rsidP="004A51AA">
      <w:pPr>
        <w:pStyle w:val="Body"/>
      </w:pPr>
      <w:r w:rsidRPr="00B350A0">
        <w:t>SPECCHIO requires that Java Runtime Environment (JRE) version 1.</w:t>
      </w:r>
      <w:r w:rsidR="00EC025D" w:rsidRPr="00B350A0">
        <w:t>8</w:t>
      </w:r>
      <w:r w:rsidR="003F5DE9">
        <w:rPr>
          <w:rStyle w:val="FootnoteReference"/>
        </w:rPr>
        <w:footnoteReference w:id="1"/>
      </w:r>
      <w:r w:rsidRPr="00B350A0">
        <w:t xml:space="preserve"> is already installed on your computer before installing SPECCHIO itself. To check the Java version on your system</w:t>
      </w:r>
      <w:r w:rsidR="00976F01">
        <w:t>,</w:t>
      </w:r>
      <w:r w:rsidRPr="00B350A0">
        <w:t xml:space="preserve"> open a command window under Windows, or a terminal for Macintosh or UNIX systems, and type:</w:t>
      </w:r>
    </w:p>
    <w:p w14:paraId="5FF98041" w14:textId="77777777" w:rsidR="00085DF0" w:rsidRPr="00B350A0" w:rsidRDefault="00085DF0" w:rsidP="004A51AA">
      <w:pPr>
        <w:pStyle w:val="Code"/>
      </w:pPr>
      <w:r w:rsidRPr="00B350A0">
        <w:t>java -version</w:t>
      </w:r>
    </w:p>
    <w:p w14:paraId="01BA3880" w14:textId="77777777" w:rsidR="00085DF0" w:rsidRPr="00B350A0" w:rsidRDefault="00085DF0" w:rsidP="004A51AA">
      <w:pPr>
        <w:pStyle w:val="Body"/>
      </w:pPr>
      <w:r w:rsidRPr="00B350A0">
        <w:t>The output will be similar to:</w:t>
      </w:r>
    </w:p>
    <w:p w14:paraId="56A7D382" w14:textId="77777777" w:rsidR="00ED60F9" w:rsidRDefault="00ED60F9" w:rsidP="00ED60F9">
      <w:pPr>
        <w:pStyle w:val="Code"/>
      </w:pPr>
      <w:proofErr w:type="spellStart"/>
      <w:r>
        <w:t>openjdk</w:t>
      </w:r>
      <w:proofErr w:type="spellEnd"/>
      <w:r>
        <w:t xml:space="preserve"> version "1.8.0_265"</w:t>
      </w:r>
    </w:p>
    <w:p w14:paraId="7F69FFA9" w14:textId="77777777" w:rsidR="00ED60F9" w:rsidRDefault="00ED60F9" w:rsidP="00ED60F9">
      <w:pPr>
        <w:pStyle w:val="Code"/>
      </w:pPr>
      <w:r>
        <w:t>OpenJDK Runtime Environment (</w:t>
      </w:r>
      <w:proofErr w:type="spellStart"/>
      <w:r>
        <w:t>AdoptOpenJDK</w:t>
      </w:r>
      <w:proofErr w:type="spellEnd"/>
      <w:proofErr w:type="gramStart"/>
      <w:r>
        <w:t>)(</w:t>
      </w:r>
      <w:proofErr w:type="gramEnd"/>
      <w:r>
        <w:t>build 1.8.0_265-b01)</w:t>
      </w:r>
    </w:p>
    <w:p w14:paraId="3434914A" w14:textId="3A1DC12C" w:rsidR="00085DF0" w:rsidRPr="00B350A0" w:rsidRDefault="00ED60F9" w:rsidP="00ED60F9">
      <w:pPr>
        <w:pStyle w:val="Code"/>
      </w:pPr>
      <w:r>
        <w:t>OpenJDK 64-Bit Server VM (</w:t>
      </w:r>
      <w:proofErr w:type="spellStart"/>
      <w:r>
        <w:t>AdoptOpenJDK</w:t>
      </w:r>
      <w:proofErr w:type="spellEnd"/>
      <w:proofErr w:type="gramStart"/>
      <w:r>
        <w:t>)(</w:t>
      </w:r>
      <w:proofErr w:type="gramEnd"/>
      <w:r>
        <w:t>build 25.265-b01, mixed mode)</w:t>
      </w:r>
    </w:p>
    <w:p w14:paraId="5FB69A6C" w14:textId="304EC945" w:rsidR="003F5DE9" w:rsidRDefault="00085DF0" w:rsidP="003F5DE9">
      <w:pPr>
        <w:pStyle w:val="Body"/>
      </w:pPr>
      <w:r w:rsidRPr="00B350A0">
        <w:t>If you do not have Java installed, or the version number is less than 1.</w:t>
      </w:r>
      <w:r w:rsidR="000F1982" w:rsidRPr="00B350A0">
        <w:t>8</w:t>
      </w:r>
      <w:r w:rsidRPr="00B350A0">
        <w:t>, you should install an appropriate version of the Java Runtime Environment (JRE) from the internet</w:t>
      </w:r>
      <w:r w:rsidR="003F5DE9">
        <w:t xml:space="preserve">. </w:t>
      </w:r>
    </w:p>
    <w:p w14:paraId="598C2DF6" w14:textId="2B299612" w:rsidR="00F659A9" w:rsidRDefault="00F659A9" w:rsidP="003F5DE9">
      <w:pPr>
        <w:pStyle w:val="Body"/>
      </w:pPr>
      <w:r w:rsidRPr="00F659A9">
        <w:rPr>
          <w:b/>
        </w:rPr>
        <w:t>Attention</w:t>
      </w:r>
      <w:r>
        <w:t>: newer versions of Java also lead to problems with the current binaries!</w:t>
      </w:r>
    </w:p>
    <w:p w14:paraId="756EF386" w14:textId="6762DBAC" w:rsidR="00F659A9" w:rsidRPr="00F659A9" w:rsidRDefault="00F659A9" w:rsidP="003F5DE9">
      <w:pPr>
        <w:pStyle w:val="Body"/>
      </w:pPr>
    </w:p>
    <w:p w14:paraId="27A2D753" w14:textId="77777777" w:rsidR="003F5DE9" w:rsidRPr="003F5DE9" w:rsidRDefault="003F5DE9" w:rsidP="003F5DE9">
      <w:pPr>
        <w:pStyle w:val="Body"/>
        <w:rPr>
          <w:lang w:val="en-US"/>
        </w:rPr>
      </w:pPr>
      <w:r w:rsidRPr="003F5DE9">
        <w:rPr>
          <w:lang w:val="en-US"/>
        </w:rPr>
        <w:t xml:space="preserve">We suggest that you use the OpenJDK versions. </w:t>
      </w:r>
    </w:p>
    <w:p w14:paraId="71337F75" w14:textId="25E212D3" w:rsidR="003F5DE9" w:rsidRPr="003F5DE9" w:rsidRDefault="003F5DE9" w:rsidP="003F5DE9">
      <w:pPr>
        <w:pStyle w:val="Body"/>
        <w:rPr>
          <w:lang w:val="en-US"/>
        </w:rPr>
      </w:pPr>
      <w:r w:rsidRPr="003F5DE9">
        <w:rPr>
          <w:lang w:val="en-US"/>
        </w:rPr>
        <w:t xml:space="preserve">The builds of Java 8 after JAN 2020 include a new security feature that is not compatible with the current SPECCHIO certificate. The SPECCHIO client </w:t>
      </w:r>
      <w:r>
        <w:rPr>
          <w:lang w:val="en-US"/>
        </w:rPr>
        <w:t>has been</w:t>
      </w:r>
      <w:r w:rsidRPr="003F5DE9">
        <w:rPr>
          <w:lang w:val="en-US"/>
        </w:rPr>
        <w:t xml:space="preserve"> updated to include a Java command line option to avoid this problem. In case you experience some issues nonetheless</w:t>
      </w:r>
      <w:r w:rsidR="00F659A9">
        <w:rPr>
          <w:lang w:val="en-US"/>
        </w:rPr>
        <w:t>, like JRE load errors</w:t>
      </w:r>
      <w:r w:rsidRPr="003F5DE9">
        <w:rPr>
          <w:lang w:val="en-US"/>
        </w:rPr>
        <w:t xml:space="preserve">, then please use this specific version of the OpenJDK and download the package for your operating system: </w:t>
      </w:r>
    </w:p>
    <w:p w14:paraId="5FAD9766" w14:textId="5D27455C" w:rsidR="003F5DE9" w:rsidRPr="003F5DE9" w:rsidRDefault="002E2E38" w:rsidP="003F5DE9">
      <w:pPr>
        <w:pStyle w:val="Body"/>
        <w:rPr>
          <w:lang w:val="en-US"/>
        </w:rPr>
      </w:pPr>
      <w:hyperlink r:id="rId16" w:history="1">
        <w:r w:rsidR="003F5DE9" w:rsidRPr="003F5DE9">
          <w:rPr>
            <w:rStyle w:val="Hyperlink"/>
            <w:lang w:val="en-US"/>
          </w:rPr>
          <w:t>https://github.com/AdoptOpenJDK/openjdk8-binaries/releases/tag/jdk8u212-b04</w:t>
        </w:r>
      </w:hyperlink>
      <w:r w:rsidR="003F5DE9">
        <w:rPr>
          <w:lang w:val="en-US"/>
        </w:rPr>
        <w:t xml:space="preserve"> </w:t>
      </w:r>
      <w:r w:rsidR="003F5DE9" w:rsidRPr="003F5DE9">
        <w:rPr>
          <w:lang w:val="en-US"/>
        </w:rPr>
        <w:t xml:space="preserve"> </w:t>
      </w:r>
    </w:p>
    <w:p w14:paraId="2196137A" w14:textId="77777777" w:rsidR="003F5DE9" w:rsidRPr="003F5DE9" w:rsidRDefault="003F5DE9" w:rsidP="003F5DE9">
      <w:pPr>
        <w:pStyle w:val="Body"/>
        <w:rPr>
          <w:lang w:val="en-US"/>
        </w:rPr>
      </w:pPr>
      <w:r w:rsidRPr="003F5DE9">
        <w:rPr>
          <w:lang w:val="en-US"/>
        </w:rPr>
        <w:t xml:space="preserve">For more information on the certificate problem, see the SPECCHIO FAQ: </w:t>
      </w:r>
    </w:p>
    <w:p w14:paraId="1575E69F" w14:textId="44E07517" w:rsidR="003F5DE9" w:rsidRPr="003F5DE9" w:rsidRDefault="002E2E38" w:rsidP="003F5DE9">
      <w:pPr>
        <w:pStyle w:val="Body"/>
        <w:rPr>
          <w:lang w:val="en-US"/>
        </w:rPr>
      </w:pPr>
      <w:hyperlink r:id="rId17" w:history="1">
        <w:r w:rsidR="003F5DE9" w:rsidRPr="003F5DE9">
          <w:rPr>
            <w:rStyle w:val="Hyperlink"/>
            <w:lang w:val="en-US"/>
          </w:rPr>
          <w:t>https://specchio.ch/faq/</w:t>
        </w:r>
      </w:hyperlink>
      <w:r w:rsidR="003F5DE9">
        <w:rPr>
          <w:lang w:val="en-US"/>
        </w:rPr>
        <w:t xml:space="preserve"> </w:t>
      </w:r>
      <w:r w:rsidR="003F5DE9" w:rsidRPr="003F5DE9">
        <w:rPr>
          <w:lang w:val="en-US"/>
        </w:rPr>
        <w:t xml:space="preserve"> </w:t>
      </w:r>
    </w:p>
    <w:p w14:paraId="40B0F729" w14:textId="77777777" w:rsidR="003F5DE9" w:rsidRDefault="003F5DE9" w:rsidP="003F5DE9">
      <w:pPr>
        <w:pStyle w:val="Body"/>
      </w:pPr>
    </w:p>
    <w:p w14:paraId="54EA83F6" w14:textId="77777777" w:rsidR="003F5DE9" w:rsidRPr="00B350A0" w:rsidRDefault="003F5DE9" w:rsidP="003F5DE9">
      <w:pPr>
        <w:pStyle w:val="Body"/>
      </w:pPr>
    </w:p>
    <w:p w14:paraId="24CF5CF6" w14:textId="3494FCF7" w:rsidR="00AC4A9D" w:rsidRPr="00B350A0" w:rsidRDefault="00AC4A9D" w:rsidP="004A51AA">
      <w:pPr>
        <w:pStyle w:val="Body"/>
      </w:pPr>
    </w:p>
    <w:p w14:paraId="7B4F1991" w14:textId="77777777" w:rsidR="00085DF0" w:rsidRPr="00B350A0" w:rsidRDefault="00085DF0" w:rsidP="00941E8C">
      <w:pPr>
        <w:pStyle w:val="Heading2"/>
      </w:pPr>
      <w:bookmarkStart w:id="58" w:name="_Toc398023851"/>
      <w:bookmarkStart w:id="59" w:name="_Toc49458019"/>
      <w:bookmarkStart w:id="60" w:name="_Toc355280335"/>
      <w:bookmarkStart w:id="61" w:name="_Toc358992528"/>
      <w:bookmarkStart w:id="62" w:name="_Toc396825022"/>
      <w:r w:rsidRPr="00B350A0">
        <w:lastRenderedPageBreak/>
        <w:t>Installing SPECCHIO</w:t>
      </w:r>
      <w:bookmarkEnd w:id="58"/>
      <w:bookmarkEnd w:id="59"/>
      <w:r w:rsidRPr="00B350A0">
        <w:t xml:space="preserve"> </w:t>
      </w:r>
      <w:bookmarkEnd w:id="60"/>
      <w:bookmarkEnd w:id="61"/>
      <w:bookmarkEnd w:id="62"/>
    </w:p>
    <w:p w14:paraId="2494C4F1" w14:textId="0EBC5329" w:rsidR="00085DF0" w:rsidRPr="00A8518D" w:rsidRDefault="00085DF0" w:rsidP="00085DF0">
      <w:pPr>
        <w:pStyle w:val="Heading3"/>
      </w:pPr>
      <w:bookmarkStart w:id="63" w:name="_Toc396825023"/>
      <w:bookmarkStart w:id="64" w:name="_Toc398023852"/>
      <w:bookmarkStart w:id="65" w:name="_Toc49458020"/>
      <w:r w:rsidRPr="00A8518D">
        <w:t>Installing SPECCHIO for the First Time</w:t>
      </w:r>
      <w:bookmarkEnd w:id="63"/>
      <w:bookmarkEnd w:id="64"/>
      <w:bookmarkEnd w:id="65"/>
    </w:p>
    <w:p w14:paraId="69CF0B48" w14:textId="43D91A3D" w:rsidR="00D01A2A" w:rsidRPr="00B350A0" w:rsidRDefault="00D01A2A" w:rsidP="004A51AA">
      <w:pPr>
        <w:pStyle w:val="Body"/>
      </w:pPr>
      <w:r w:rsidRPr="00B350A0">
        <w:rPr>
          <w:rFonts w:eastAsiaTheme="minorHAnsi"/>
          <w:lang w:val="en-US"/>
        </w:rPr>
        <w:t>The SPECCHIO application plus the libraries it uses are supplied as an application bundle in JAR file format. The installation bundle is usable on Windows, Mac and Unix systems. For Mac OS X, a special installation bundle is additionally provided, packaging the SPECCHIO application as Mac OS application.</w:t>
      </w:r>
    </w:p>
    <w:p w14:paraId="7A540F5D" w14:textId="27728965" w:rsidR="00A777F5" w:rsidRPr="00976F01" w:rsidRDefault="00A777F5" w:rsidP="00A777F5">
      <w:pPr>
        <w:spacing w:line="276" w:lineRule="auto"/>
        <w:ind w:left="720"/>
        <w:contextualSpacing/>
        <w:rPr>
          <w:rFonts w:ascii="Courier New" w:eastAsia="Courier New" w:hAnsi="Courier New" w:cs="Courier New"/>
          <w:sz w:val="20"/>
        </w:rPr>
      </w:pPr>
      <w:r w:rsidRPr="00976F01">
        <w:t xml:space="preserve">The installation bundle </w:t>
      </w:r>
      <w:r w:rsidR="00506F67" w:rsidRPr="00976F01">
        <w:t>i</w:t>
      </w:r>
      <w:r w:rsidRPr="00976F01">
        <w:t xml:space="preserve">s available from </w:t>
      </w:r>
      <w:hyperlink r:id="rId18" w:history="1">
        <w:r w:rsidRPr="00976F01">
          <w:rPr>
            <w:rStyle w:val="Hyperlink"/>
            <w:rFonts w:ascii="Courier" w:hAnsi="Courier"/>
            <w:u w:val="none"/>
          </w:rPr>
          <w:t>www.specchio.ch</w:t>
        </w:r>
      </w:hyperlink>
      <w:r w:rsidRPr="00976F01">
        <w:t xml:space="preserve"> or via Git from </w:t>
      </w:r>
      <w:hyperlink r:id="rId19" w:history="1">
        <w:r w:rsidRPr="00976F01">
          <w:rPr>
            <w:rStyle w:val="Hyperlink"/>
            <w:rFonts w:ascii="Courier" w:hAnsi="Courier"/>
            <w:u w:val="none"/>
          </w:rPr>
          <w:t>https://github.com/ahueni/SPECCHIO</w:t>
        </w:r>
      </w:hyperlink>
      <w:r w:rsidRPr="00976F01">
        <w:t xml:space="preserve"> </w:t>
      </w:r>
    </w:p>
    <w:p w14:paraId="05DE5D5F" w14:textId="77777777" w:rsidR="00A777F5" w:rsidRPr="00B350A0" w:rsidRDefault="00A777F5" w:rsidP="00A777F5">
      <w:pPr>
        <w:spacing w:line="276" w:lineRule="auto"/>
        <w:contextualSpacing/>
        <w:rPr>
          <w:u w:val="single"/>
        </w:rPr>
      </w:pPr>
    </w:p>
    <w:p w14:paraId="3EB0BF48" w14:textId="77777777" w:rsidR="00085DF0" w:rsidRPr="00976F01" w:rsidRDefault="00A777F5" w:rsidP="007E778A">
      <w:pPr>
        <w:numPr>
          <w:ilvl w:val="0"/>
          <w:numId w:val="10"/>
        </w:numPr>
        <w:spacing w:line="276" w:lineRule="auto"/>
        <w:contextualSpacing/>
      </w:pPr>
      <w:r w:rsidRPr="00976F01">
        <w:t xml:space="preserve">If getting the package from GitHub, navigate to the ready-to-install packages stored in the </w:t>
      </w:r>
      <w:proofErr w:type="spellStart"/>
      <w:r w:rsidRPr="00976F01">
        <w:rPr>
          <w:rFonts w:ascii="Courier New" w:eastAsia="Courier New" w:hAnsi="Courier New" w:cs="Courier New"/>
        </w:rPr>
        <w:t>pkg</w:t>
      </w:r>
      <w:proofErr w:type="spellEnd"/>
      <w:r w:rsidRPr="00976F01">
        <w:t xml:space="preserve"> directory. If downloading from the SPECCHIO web page, just click the required version in the Application Download.</w:t>
      </w:r>
    </w:p>
    <w:p w14:paraId="1DA708B9" w14:textId="77777777" w:rsidR="00085DF0" w:rsidRPr="00976F01" w:rsidRDefault="00085DF0" w:rsidP="007E778A">
      <w:pPr>
        <w:numPr>
          <w:ilvl w:val="0"/>
          <w:numId w:val="10"/>
        </w:numPr>
        <w:spacing w:line="276" w:lineRule="auto"/>
        <w:contextualSpacing/>
        <w:rPr>
          <w:rFonts w:cs="Tahoma"/>
        </w:rPr>
      </w:pPr>
      <w:r w:rsidRPr="00976F01">
        <w:t xml:space="preserve">Click on </w:t>
      </w:r>
      <w:r w:rsidRPr="00976F01">
        <w:rPr>
          <w:rStyle w:val="CodeChar"/>
          <w:rFonts w:eastAsia="Courier New"/>
        </w:rPr>
        <w:t xml:space="preserve">specchio-client-installer.jar. </w:t>
      </w:r>
      <w:r w:rsidRPr="00976F01">
        <w:rPr>
          <w:rStyle w:val="CodeChar"/>
          <w:rFonts w:ascii="Tahoma" w:eastAsia="Courier New" w:hAnsi="Tahoma" w:cs="Tahoma"/>
          <w:sz w:val="22"/>
          <w:szCs w:val="22"/>
        </w:rPr>
        <w:t xml:space="preserve">On the next page click on the link to </w:t>
      </w:r>
      <w:r w:rsidRPr="00976F01">
        <w:rPr>
          <w:rStyle w:val="CodeChar"/>
          <w:rFonts w:ascii="Tahoma" w:eastAsia="Courier New" w:hAnsi="Tahoma" w:cs="Tahoma"/>
          <w:i/>
          <w:sz w:val="22"/>
          <w:szCs w:val="22"/>
        </w:rPr>
        <w:t>view the full file</w:t>
      </w:r>
      <w:r w:rsidRPr="00976F01">
        <w:rPr>
          <w:rStyle w:val="CodeChar"/>
          <w:rFonts w:ascii="Tahoma" w:eastAsia="Courier New" w:hAnsi="Tahoma" w:cs="Tahoma"/>
          <w:sz w:val="22"/>
          <w:szCs w:val="22"/>
        </w:rPr>
        <w:t xml:space="preserve">. </w:t>
      </w:r>
      <w:r w:rsidR="00BD7215" w:rsidRPr="00976F01">
        <w:rPr>
          <w:rStyle w:val="CodeChar"/>
          <w:rFonts w:ascii="Tahoma" w:eastAsia="Courier New" w:hAnsi="Tahoma" w:cs="Tahoma"/>
          <w:sz w:val="22"/>
          <w:szCs w:val="22"/>
        </w:rPr>
        <w:t>When asked, c</w:t>
      </w:r>
      <w:r w:rsidRPr="00976F01">
        <w:rPr>
          <w:rStyle w:val="CodeChar"/>
          <w:rFonts w:ascii="Tahoma" w:eastAsia="Courier New" w:hAnsi="Tahoma" w:cs="Tahoma"/>
          <w:sz w:val="22"/>
          <w:szCs w:val="22"/>
        </w:rPr>
        <w:t xml:space="preserve">hoose to </w:t>
      </w:r>
      <w:r w:rsidR="00BD7215" w:rsidRPr="00976F01">
        <w:rPr>
          <w:rStyle w:val="CodeChar"/>
          <w:rFonts w:ascii="Tahoma" w:eastAsia="Courier New" w:hAnsi="Tahoma" w:cs="Tahoma"/>
          <w:sz w:val="22"/>
          <w:szCs w:val="22"/>
        </w:rPr>
        <w:t xml:space="preserve">keep or </w:t>
      </w:r>
      <w:r w:rsidRPr="00976F01">
        <w:rPr>
          <w:rStyle w:val="CodeChar"/>
          <w:rFonts w:ascii="Tahoma" w:eastAsia="Courier New" w:hAnsi="Tahoma" w:cs="Tahoma"/>
          <w:sz w:val="22"/>
          <w:szCs w:val="22"/>
        </w:rPr>
        <w:t>save the file – this will start the installation process.</w:t>
      </w:r>
    </w:p>
    <w:p w14:paraId="2C065356" w14:textId="77777777" w:rsidR="00085DF0" w:rsidRPr="00B350A0" w:rsidRDefault="00ED5E0F" w:rsidP="007E778A">
      <w:pPr>
        <w:pStyle w:val="NumberedItem"/>
        <w:numPr>
          <w:ilvl w:val="0"/>
          <w:numId w:val="10"/>
        </w:numPr>
      </w:pPr>
      <w:proofErr w:type="gramStart"/>
      <w:r w:rsidRPr="00B350A0">
        <w:t>Alternatively</w:t>
      </w:r>
      <w:proofErr w:type="gramEnd"/>
      <w:r w:rsidRPr="00B350A0">
        <w:t xml:space="preserve"> you may</w:t>
      </w:r>
      <w:r w:rsidR="00085DF0" w:rsidRPr="00B350A0">
        <w:t xml:space="preserve"> execut</w:t>
      </w:r>
      <w:r w:rsidRPr="00B350A0">
        <w:t>e</w:t>
      </w:r>
      <w:r w:rsidR="00085DF0" w:rsidRPr="00B350A0">
        <w:t xml:space="preserve"> </w:t>
      </w:r>
      <w:r w:rsidR="00085DF0" w:rsidRPr="00B350A0">
        <w:rPr>
          <w:rStyle w:val="CodeChar"/>
          <w:rFonts w:eastAsia="Courier New"/>
          <w:u w:val="single"/>
        </w:rPr>
        <w:t>java -jar specchio-client-installer.jar</w:t>
      </w:r>
      <w:r w:rsidR="00085DF0" w:rsidRPr="00B350A0">
        <w:t xml:space="preserve"> from the command line</w:t>
      </w:r>
      <w:r w:rsidR="00A777F5" w:rsidRPr="00B350A0">
        <w:t xml:space="preserve"> or simply double-click the </w:t>
      </w:r>
      <w:r w:rsidR="00A777F5" w:rsidRPr="00B350A0">
        <w:rPr>
          <w:rStyle w:val="CodeChar"/>
          <w:rFonts w:eastAsia="Courier New"/>
          <w:u w:val="single"/>
        </w:rPr>
        <w:t>specchio-client-installer.jar</w:t>
      </w:r>
      <w:r w:rsidR="00A777F5" w:rsidRPr="00B350A0">
        <w:t xml:space="preserve"> in your file system</w:t>
      </w:r>
      <w:r w:rsidR="00085DF0" w:rsidRPr="00B350A0">
        <w:t>.</w:t>
      </w:r>
    </w:p>
    <w:p w14:paraId="09B7D194" w14:textId="0DA2DB54" w:rsidR="00085DF0" w:rsidRPr="00B350A0" w:rsidRDefault="00085DF0" w:rsidP="007E778A">
      <w:pPr>
        <w:pStyle w:val="NumberedItem"/>
        <w:numPr>
          <w:ilvl w:val="0"/>
          <w:numId w:val="10"/>
        </w:numPr>
      </w:pPr>
      <w:r w:rsidRPr="00B350A0">
        <w:t xml:space="preserve">Follow the prompts to install the software into a directory of your choice. You may need </w:t>
      </w:r>
      <w:r w:rsidR="00ED5E0F" w:rsidRPr="00B350A0">
        <w:t>to create the directory folder using</w:t>
      </w:r>
      <w:r w:rsidRPr="00B350A0">
        <w:t xml:space="preserve"> Windows Explorer before trying to install SPECCHIO, i.e., to install SPECCHIO to C:\SPECCHIO, first create the SPECCHIO folder using Windows Explorer before selecting the directory in the SPECCHIO installer. You may need Admin rights if you wish to install under C:\Program Files\</w:t>
      </w:r>
      <w:proofErr w:type="spellStart"/>
      <w:r w:rsidRPr="00B350A0">
        <w:t>Specchio</w:t>
      </w:r>
      <w:proofErr w:type="spellEnd"/>
      <w:r w:rsidRPr="00B350A0">
        <w:t>.</w:t>
      </w:r>
    </w:p>
    <w:p w14:paraId="3BC4D1B9" w14:textId="20D0F056" w:rsidR="00506F67" w:rsidRPr="00B350A0" w:rsidRDefault="00506F67" w:rsidP="004A51AA">
      <w:pPr>
        <w:pStyle w:val="Note"/>
      </w:pPr>
      <w:r w:rsidRPr="00B350A0">
        <w:rPr>
          <w:rFonts w:ascii="Tahoma-Bold" w:eastAsiaTheme="minorHAnsi" w:hAnsi="Tahoma-Bold" w:cs="Tahoma-Bold"/>
          <w:b/>
          <w:bCs/>
          <w:lang w:val="en-US"/>
        </w:rPr>
        <w:t xml:space="preserve">Note </w:t>
      </w:r>
      <w:r w:rsidR="00535CA9" w:rsidRPr="00B350A0">
        <w:rPr>
          <w:rFonts w:ascii="Tahoma-Bold" w:eastAsiaTheme="minorHAnsi" w:hAnsi="Tahoma-Bold" w:cs="Tahoma-Bold"/>
          <w:b/>
          <w:bCs/>
          <w:lang w:val="en-US"/>
        </w:rPr>
        <w:tab/>
      </w:r>
      <w:r w:rsidRPr="00B350A0">
        <w:rPr>
          <w:rFonts w:eastAsiaTheme="minorHAnsi"/>
          <w:lang w:val="en-US"/>
        </w:rPr>
        <w:t xml:space="preserve">SPECCHIO does not currently support multi-user installations. SPECCHIO should usually be installed within the personal folder of each user wanting to use the software. This is the folder called </w:t>
      </w:r>
      <w:r w:rsidRPr="00B350A0">
        <w:rPr>
          <w:rFonts w:ascii="CourierNewPSMT" w:eastAsiaTheme="minorHAnsi" w:hAnsi="CourierNewPSMT" w:cs="CourierNewPSMT"/>
          <w:lang w:val="en-US"/>
        </w:rPr>
        <w:t>C:\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Windows; </w:t>
      </w:r>
      <w:r w:rsidRPr="00B350A0">
        <w:rPr>
          <w:rFonts w:ascii="CourierNewPSMT" w:eastAsiaTheme="minorHAnsi" w:hAnsi="CourierNewPSMT" w:cs="CourierNewPSMT"/>
          <w:lang w:val="en-US"/>
        </w:rPr>
        <w:t>/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Mac OS X; or </w:t>
      </w:r>
      <w:r w:rsidRPr="00B350A0">
        <w:rPr>
          <w:rFonts w:ascii="CourierNewPSMT" w:eastAsiaTheme="minorHAnsi" w:hAnsi="CourierNewPSMT" w:cs="CourierNewPSMT"/>
          <w:lang w:val="en-US"/>
        </w:rPr>
        <w:t>/home/</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in Unix and Linux.</w:t>
      </w:r>
    </w:p>
    <w:p w14:paraId="6BEFCB3E" w14:textId="77777777" w:rsidR="00085DF0" w:rsidRPr="00A8518D" w:rsidRDefault="00085DF0" w:rsidP="00085DF0">
      <w:pPr>
        <w:pStyle w:val="Heading3"/>
      </w:pPr>
      <w:bookmarkStart w:id="66" w:name="_Toc396825024"/>
      <w:bookmarkStart w:id="67" w:name="_Toc398023853"/>
      <w:bookmarkStart w:id="68" w:name="_Toc49458021"/>
      <w:r w:rsidRPr="00A8518D">
        <w:t>Upgrading an Existing Installation</w:t>
      </w:r>
      <w:bookmarkEnd w:id="66"/>
      <w:bookmarkEnd w:id="67"/>
      <w:bookmarkEnd w:id="68"/>
    </w:p>
    <w:p w14:paraId="27E812C1" w14:textId="77777777" w:rsidR="00506F67" w:rsidRPr="00DA48C2" w:rsidRDefault="00085DF0" w:rsidP="00535CA9">
      <w:pPr>
        <w:ind w:left="720"/>
      </w:pPr>
      <w:r w:rsidRPr="00DA48C2">
        <w:t>You can upgrade an existing installation by following the same procedure as for a new installation. Just install the new version of SPECCHIO into the same folder as your existing installation. You may wish to create a backup of your existing installation first.</w:t>
      </w:r>
      <w:r w:rsidR="0010235D" w:rsidRPr="00DA48C2">
        <w:t xml:space="preserve"> </w:t>
      </w:r>
    </w:p>
    <w:p w14:paraId="6954F75E" w14:textId="230C3F60" w:rsidR="00085DF0" w:rsidRPr="00DA48C2" w:rsidRDefault="008B6970" w:rsidP="00535CA9">
      <w:pPr>
        <w:ind w:left="720"/>
      </w:pPr>
      <w:r w:rsidRPr="00DA48C2">
        <w:t xml:space="preserve">Older versions of SPECCHIO store the database account information in a file named </w:t>
      </w:r>
      <w:r w:rsidRPr="00DA48C2">
        <w:rPr>
          <w:rStyle w:val="iCodeChar"/>
        </w:rPr>
        <w:t>db_config.txt</w:t>
      </w:r>
      <w:r w:rsidRPr="00DA48C2">
        <w:t xml:space="preserve">. New versions store this information in system preferences. Installations that still contain a </w:t>
      </w:r>
      <w:r w:rsidRPr="00DA48C2">
        <w:rPr>
          <w:rStyle w:val="iCodeChar"/>
        </w:rPr>
        <w:t>db_config.txt</w:t>
      </w:r>
      <w:r w:rsidRPr="00DA48C2">
        <w:t xml:space="preserve"> file will continue to use it. Upgrading to a new version of SPECCHIO will not change the content of an existing </w:t>
      </w:r>
      <w:r w:rsidRPr="00DA48C2">
        <w:rPr>
          <w:rStyle w:val="iCodeChar"/>
        </w:rPr>
        <w:t>db_config.txt</w:t>
      </w:r>
      <w:r w:rsidRPr="00DA48C2">
        <w:t xml:space="preserve"> file.</w:t>
      </w:r>
    </w:p>
    <w:p w14:paraId="5C1A30FD" w14:textId="77777777" w:rsidR="00401CB5" w:rsidRPr="00B350A0" w:rsidRDefault="00401CB5" w:rsidP="00941E8C">
      <w:pPr>
        <w:pStyle w:val="Heading2"/>
      </w:pPr>
      <w:bookmarkStart w:id="69" w:name="_Toc49458022"/>
      <w:r w:rsidRPr="00B350A0">
        <w:t>Launching SPECCHIO</w:t>
      </w:r>
      <w:bookmarkEnd w:id="69"/>
    </w:p>
    <w:p w14:paraId="73D6401C" w14:textId="77777777" w:rsidR="00401CB5" w:rsidRPr="00A8518D" w:rsidRDefault="00401CB5" w:rsidP="00FB04A5">
      <w:pPr>
        <w:pStyle w:val="Heading3"/>
      </w:pPr>
      <w:bookmarkStart w:id="70" w:name="_Toc49458023"/>
      <w:r w:rsidRPr="00A8518D">
        <w:t>Windows</w:t>
      </w:r>
      <w:bookmarkEnd w:id="70"/>
    </w:p>
    <w:p w14:paraId="7D666914" w14:textId="77777777" w:rsidR="00401CB5" w:rsidRPr="00B350A0" w:rsidRDefault="00401CB5" w:rsidP="004A51AA">
      <w:pPr>
        <w:pStyle w:val="Body"/>
      </w:pPr>
      <w:r w:rsidRPr="00B350A0">
        <w:t xml:space="preserve">SPECCHIO should be available in a folder under the “Start” menu. This folder contains options for launching SPECCHIO on both 32-bit versions and 64-bit versions of Windows. Select the option that matches your version of Windows. </w:t>
      </w:r>
    </w:p>
    <w:p w14:paraId="5CDA2EA8" w14:textId="423B296D" w:rsidR="00401CB5" w:rsidRPr="00B350A0" w:rsidRDefault="00401CB5" w:rsidP="004A51AA">
      <w:pPr>
        <w:pStyle w:val="Body"/>
      </w:pPr>
      <w:r w:rsidRPr="00B350A0">
        <w:lastRenderedPageBreak/>
        <w:t xml:space="preserve">The SPECCHIO shortcut may also have been added to the Accessories or </w:t>
      </w:r>
      <w:proofErr w:type="spellStart"/>
      <w:r w:rsidRPr="00B350A0">
        <w:t>Startup</w:t>
      </w:r>
      <w:proofErr w:type="spellEnd"/>
      <w:r w:rsidRPr="00B350A0">
        <w:t xml:space="preserve"> folder, depending on your choices when the application was installed. Alternatively</w:t>
      </w:r>
      <w:r w:rsidR="00976F01">
        <w:t>,</w:t>
      </w:r>
      <w:r w:rsidRPr="00B350A0">
        <w:t xml:space="preserve"> you may search for the SPECCHIO folder using </w:t>
      </w:r>
      <w:r w:rsidRPr="00B350A0">
        <w:rPr>
          <w:i/>
        </w:rPr>
        <w:t>Search programs and files</w:t>
      </w:r>
      <w:r w:rsidRPr="00B350A0">
        <w:t xml:space="preserve"> under the “Start” menu.</w:t>
      </w:r>
    </w:p>
    <w:p w14:paraId="393CCFC1" w14:textId="77777777" w:rsidR="00401CB5" w:rsidRPr="00A8518D" w:rsidRDefault="00401CB5" w:rsidP="00FB04A5">
      <w:pPr>
        <w:pStyle w:val="Heading3"/>
      </w:pPr>
      <w:bookmarkStart w:id="71" w:name="_Toc49458024"/>
      <w:r w:rsidRPr="00A8518D">
        <w:t>Mac OS X</w:t>
      </w:r>
      <w:bookmarkEnd w:id="71"/>
    </w:p>
    <w:p w14:paraId="70A6B768" w14:textId="5552259E" w:rsidR="00401CB5" w:rsidRPr="00B350A0" w:rsidRDefault="00401CB5" w:rsidP="004A51AA">
      <w:pPr>
        <w:pStyle w:val="Body"/>
      </w:pPr>
      <w:r w:rsidRPr="00B350A0">
        <w:t>In case you installed using the MacOS packaged installer open Finder, and navigate to the folder into which you installed SPECCHIO. Double click the SPECCHIO application icon. You may also drag the icon to your dock to make it accessible like any other packaged MacOS application.</w:t>
      </w:r>
    </w:p>
    <w:p w14:paraId="46D71721" w14:textId="77777777" w:rsidR="00401CB5" w:rsidRPr="00B350A0" w:rsidRDefault="00401CB5" w:rsidP="004A51AA">
      <w:pPr>
        <w:pStyle w:val="Body"/>
      </w:pPr>
      <w:r w:rsidRPr="00B350A0">
        <w:rPr>
          <w:noProof/>
          <w:lang w:eastAsia="en-GB"/>
        </w:rPr>
        <w:drawing>
          <wp:inline distT="0" distB="0" distL="0" distR="0" wp14:anchorId="219A0400" wp14:editId="57E0837A">
            <wp:extent cx="2604544" cy="1165091"/>
            <wp:effectExtent l="0" t="0" r="0" b="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05337" cy="1165446"/>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67EC79ED" wp14:editId="5B20D328">
            <wp:extent cx="904875" cy="991296"/>
            <wp:effectExtent l="0" t="0" r="9525" b="0"/>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04875" cy="991296"/>
                    </a:xfrm>
                    <a:prstGeom prst="rect">
                      <a:avLst/>
                    </a:prstGeom>
                    <a:noFill/>
                    <a:ln>
                      <a:noFill/>
                    </a:ln>
                  </pic:spPr>
                </pic:pic>
              </a:graphicData>
            </a:graphic>
          </wp:inline>
        </w:drawing>
      </w:r>
    </w:p>
    <w:p w14:paraId="26CFB9A4" w14:textId="4B7A02A7" w:rsidR="00401CB5" w:rsidRPr="00B350A0" w:rsidRDefault="00401CB5" w:rsidP="004A51AA">
      <w:pPr>
        <w:pStyle w:val="Body"/>
      </w:pPr>
      <w:r w:rsidRPr="00B350A0">
        <w:br/>
        <w:t xml:space="preserve">In case you installed the standard bundle (i.e. </w:t>
      </w:r>
      <w:proofErr w:type="gramStart"/>
      <w:r w:rsidRPr="00B350A0">
        <w:t>non Mac OS</w:t>
      </w:r>
      <w:proofErr w:type="gramEnd"/>
      <w:r w:rsidRPr="00B350A0">
        <w:t xml:space="preserve"> specific bundle), open Finder, and navigate to the folder into which you installed SPECCHIO. Navigate to the </w:t>
      </w:r>
      <w:proofErr w:type="spellStart"/>
      <w:r w:rsidRPr="00B350A0">
        <w:rPr>
          <w:rStyle w:val="CodeChar"/>
          <w:rFonts w:eastAsia="Courier New"/>
          <w:u w:val="single"/>
        </w:rPr>
        <w:t>macosx</w:t>
      </w:r>
      <w:proofErr w:type="spellEnd"/>
      <w:r w:rsidRPr="00B350A0">
        <w:t xml:space="preserve"> folder and double-click on </w:t>
      </w:r>
      <w:proofErr w:type="spellStart"/>
      <w:r w:rsidRPr="00B350A0">
        <w:rPr>
          <w:rStyle w:val="CodeChar"/>
          <w:rFonts w:eastAsia="Courier New"/>
          <w:u w:val="single"/>
        </w:rPr>
        <w:t>specchio</w:t>
      </w:r>
      <w:proofErr w:type="spellEnd"/>
      <w:r w:rsidRPr="00B350A0">
        <w:t>.</w:t>
      </w:r>
    </w:p>
    <w:p w14:paraId="0A118B0B" w14:textId="77777777" w:rsidR="00401CB5" w:rsidRPr="00A8518D" w:rsidRDefault="00401CB5" w:rsidP="00FB04A5">
      <w:pPr>
        <w:pStyle w:val="Heading3"/>
      </w:pPr>
      <w:bookmarkStart w:id="72" w:name="_Toc500009854"/>
      <w:bookmarkStart w:id="73" w:name="_Toc500010300"/>
      <w:bookmarkStart w:id="74" w:name="_Toc504555897"/>
      <w:bookmarkStart w:id="75" w:name="_Toc506190990"/>
      <w:bookmarkStart w:id="76" w:name="_Toc506191207"/>
      <w:bookmarkStart w:id="77" w:name="_Toc506191421"/>
      <w:bookmarkStart w:id="78" w:name="_Toc506191635"/>
      <w:bookmarkStart w:id="79" w:name="_Toc500009855"/>
      <w:bookmarkStart w:id="80" w:name="_Toc500010301"/>
      <w:bookmarkStart w:id="81" w:name="_Toc504555898"/>
      <w:bookmarkStart w:id="82" w:name="_Toc506190991"/>
      <w:bookmarkStart w:id="83" w:name="_Toc506191208"/>
      <w:bookmarkStart w:id="84" w:name="_Toc506191422"/>
      <w:bookmarkStart w:id="85" w:name="_Toc506191636"/>
      <w:bookmarkStart w:id="86" w:name="_Toc500009856"/>
      <w:bookmarkStart w:id="87" w:name="_Toc500010302"/>
      <w:bookmarkStart w:id="88" w:name="_Toc504555899"/>
      <w:bookmarkStart w:id="89" w:name="_Toc506190992"/>
      <w:bookmarkStart w:id="90" w:name="_Toc506191209"/>
      <w:bookmarkStart w:id="91" w:name="_Toc506191423"/>
      <w:bookmarkStart w:id="92" w:name="_Toc506191637"/>
      <w:bookmarkStart w:id="93" w:name="_Toc49458025"/>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Pr="00A8518D">
        <w:t>Unix and Linux</w:t>
      </w:r>
      <w:bookmarkEnd w:id="93"/>
    </w:p>
    <w:p w14:paraId="5E0FDCE4" w14:textId="5E40E5E9" w:rsidR="00401CB5" w:rsidRDefault="00401CB5" w:rsidP="004A51AA">
      <w:pPr>
        <w:pStyle w:val="Body"/>
      </w:pPr>
      <w:r w:rsidRPr="00B350A0">
        <w:t xml:space="preserve">Navigate to the folder into which you installed SPECCHIO. If using a graphical interface that supports it, you may be able to start the application by double-clicking on </w:t>
      </w:r>
      <w:r w:rsidRPr="00B350A0">
        <w:rPr>
          <w:rStyle w:val="CodeChar"/>
          <w:rFonts w:eastAsia="Courier New"/>
          <w:u w:val="single"/>
        </w:rPr>
        <w:t>specchio-client.jar</w:t>
      </w:r>
      <w:r w:rsidRPr="00B350A0">
        <w:t xml:space="preserve">. Otherwise, execute </w:t>
      </w:r>
      <w:r w:rsidRPr="00B350A0">
        <w:rPr>
          <w:rStyle w:val="CodeChar"/>
          <w:rFonts w:eastAsia="Courier New"/>
          <w:u w:val="single"/>
        </w:rPr>
        <w:t>java -jar specchio-client.jar</w:t>
      </w:r>
      <w:r w:rsidRPr="00B350A0">
        <w:t xml:space="preserve"> from the command line.</w:t>
      </w:r>
    </w:p>
    <w:p w14:paraId="329072F8" w14:textId="77777777" w:rsidR="00433735" w:rsidRDefault="00433735" w:rsidP="00433735">
      <w:pPr>
        <w:pStyle w:val="Body"/>
      </w:pPr>
      <w:r>
        <w:t>If your Java build version is &gt;= 241, then you may experience certificate problems.</w:t>
      </w:r>
    </w:p>
    <w:p w14:paraId="6A974FA9" w14:textId="77777777" w:rsidR="00433735" w:rsidRDefault="00433735" w:rsidP="00433735">
      <w:pPr>
        <w:pStyle w:val="Body"/>
      </w:pPr>
      <w:r>
        <w:t>To circumvent this, use the following additional line to start SPECCHIO from the command line, or put it into a shell script or desktop shortcut:</w:t>
      </w:r>
    </w:p>
    <w:p w14:paraId="49D7EFBE" w14:textId="77777777" w:rsidR="00433735" w:rsidRDefault="00433735" w:rsidP="00433735">
      <w:pPr>
        <w:pStyle w:val="Body"/>
      </w:pPr>
    </w:p>
    <w:p w14:paraId="7C1534B2" w14:textId="77777777" w:rsidR="00433735" w:rsidRPr="00B83239" w:rsidRDefault="00433735" w:rsidP="00433735">
      <w:pPr>
        <w:pStyle w:val="Body"/>
        <w:rPr>
          <w:rFonts w:ascii="Lucida Console" w:hAnsi="Lucida Console"/>
          <w:sz w:val="20"/>
          <w:szCs w:val="20"/>
          <w:lang w:val="en-US"/>
        </w:rPr>
      </w:pPr>
      <w:r w:rsidRPr="00B83239">
        <w:rPr>
          <w:rFonts w:ascii="Lucida Console" w:hAnsi="Lucida Console"/>
          <w:sz w:val="20"/>
          <w:szCs w:val="20"/>
          <w:lang w:val="en-US"/>
        </w:rPr>
        <w:t>export _JAVA_OPTIONS="-</w:t>
      </w:r>
      <w:proofErr w:type="spellStart"/>
      <w:proofErr w:type="gramStart"/>
      <w:r w:rsidRPr="00B83239">
        <w:rPr>
          <w:rFonts w:ascii="Lucida Console" w:hAnsi="Lucida Console"/>
          <w:sz w:val="20"/>
          <w:szCs w:val="20"/>
          <w:lang w:val="en-US"/>
        </w:rPr>
        <w:t>Djdk.security.allowNonCaAnchor</w:t>
      </w:r>
      <w:proofErr w:type="spellEnd"/>
      <w:proofErr w:type="gramEnd"/>
      <w:r w:rsidRPr="00B83239">
        <w:rPr>
          <w:rFonts w:ascii="Lucida Console" w:hAnsi="Lucida Console"/>
          <w:sz w:val="20"/>
          <w:szCs w:val="20"/>
          <w:lang w:val="en-US"/>
        </w:rPr>
        <w:t>=true"</w:t>
      </w:r>
    </w:p>
    <w:p w14:paraId="54938759" w14:textId="77777777" w:rsidR="00433735" w:rsidRPr="00B83239" w:rsidRDefault="00433735" w:rsidP="00433735">
      <w:pPr>
        <w:pStyle w:val="Body"/>
        <w:rPr>
          <w:rFonts w:ascii="Lucida Console" w:hAnsi="Lucida Console"/>
          <w:sz w:val="20"/>
          <w:szCs w:val="20"/>
          <w:lang w:val="en-US"/>
        </w:rPr>
      </w:pPr>
      <w:r w:rsidRPr="00B83239">
        <w:rPr>
          <w:rFonts w:ascii="Lucida Console" w:hAnsi="Lucida Console"/>
          <w:sz w:val="20"/>
          <w:szCs w:val="20"/>
          <w:lang w:val="en-US"/>
        </w:rPr>
        <w:t>java -jar specchio-client.jar</w:t>
      </w:r>
    </w:p>
    <w:p w14:paraId="611D7FF1" w14:textId="77777777" w:rsidR="00401CB5" w:rsidRPr="00B350A0" w:rsidRDefault="00401CB5" w:rsidP="00433735">
      <w:pPr>
        <w:rPr>
          <w:u w:val="single"/>
        </w:rPr>
      </w:pPr>
    </w:p>
    <w:p w14:paraId="02315D8E" w14:textId="085FEC86" w:rsidR="00650155" w:rsidRDefault="00433735" w:rsidP="00433735">
      <w:pPr>
        <w:pStyle w:val="Heading3"/>
      </w:pPr>
      <w:bookmarkStart w:id="94" w:name="_Toc499761866"/>
      <w:bookmarkStart w:id="95" w:name="_Toc499761874"/>
      <w:bookmarkStart w:id="96" w:name="_Toc499761875"/>
      <w:bookmarkStart w:id="97" w:name="_Toc49458026"/>
      <w:bookmarkStart w:id="98" w:name="_Toc391565343"/>
      <w:bookmarkEnd w:id="94"/>
      <w:bookmarkEnd w:id="95"/>
      <w:bookmarkEnd w:id="96"/>
      <w:r>
        <w:t>Creating a user account</w:t>
      </w:r>
      <w:bookmarkEnd w:id="97"/>
    </w:p>
    <w:p w14:paraId="708895CA" w14:textId="77777777" w:rsidR="00433735" w:rsidRPr="00B350A0" w:rsidRDefault="00433735" w:rsidP="00650155">
      <w:pPr>
        <w:rPr>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783"/>
      </w:tblGrid>
      <w:tr w:rsidR="00535CA9" w:rsidRPr="00B350A0" w14:paraId="44D9696A" w14:textId="77777777" w:rsidTr="00A35064">
        <w:tc>
          <w:tcPr>
            <w:tcW w:w="8783" w:type="dxa"/>
            <w:shd w:val="clear" w:color="auto" w:fill="DBE5F1" w:themeFill="accent1" w:themeFillTint="33"/>
          </w:tcPr>
          <w:p w14:paraId="13B94003" w14:textId="60712DE2" w:rsidR="00535CA9" w:rsidRPr="00B350A0" w:rsidRDefault="00535CA9" w:rsidP="004A51AA">
            <w:pPr>
              <w:pStyle w:val="Bullet"/>
            </w:pPr>
            <w:bookmarkStart w:id="99" w:name="_Ref413326318"/>
            <w:bookmarkStart w:id="100" w:name="_Ref413326434"/>
            <w:bookmarkStart w:id="101" w:name="_Ref413326488"/>
            <w:bookmarkStart w:id="102" w:name="_Ref413326503"/>
            <w:bookmarkStart w:id="103" w:name="_Ref413326673"/>
            <w:bookmarkEnd w:id="98"/>
            <w:r w:rsidRPr="00B350A0">
              <w:t xml:space="preserve">From the Main menu, select </w:t>
            </w:r>
            <w:r w:rsidRPr="00B350A0">
              <w:rPr>
                <w:rStyle w:val="GUIWord"/>
                <w:u w:val="single"/>
              </w:rPr>
              <w:t>Database – Create a new user account</w:t>
            </w:r>
            <w:r w:rsidRPr="00B350A0">
              <w:rPr>
                <w:rStyle w:val="GUIWord"/>
                <w:u w:val="single"/>
              </w:rPr>
              <w:br/>
            </w:r>
            <w:r w:rsidRPr="00B350A0">
              <w:rPr>
                <w:rStyle w:val="GUIWord"/>
                <w:u w:val="single"/>
              </w:rPr>
              <w:br/>
            </w:r>
            <w:r w:rsidRPr="00B350A0">
              <w:rPr>
                <w:noProof/>
                <w:lang w:eastAsia="en-GB"/>
              </w:rPr>
              <w:drawing>
                <wp:inline distT="0" distB="0" distL="0" distR="0" wp14:anchorId="43596281" wp14:editId="5724BB70">
                  <wp:extent cx="2191385" cy="971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r w:rsidRPr="00B350A0">
              <w:rPr>
                <w:rStyle w:val="GUIWord"/>
                <w:u w:val="single"/>
              </w:rPr>
              <w:br/>
            </w:r>
            <w:r w:rsidRPr="00B350A0">
              <w:rPr>
                <w:rStyle w:val="GUIWord"/>
                <w:u w:val="single"/>
              </w:rPr>
              <w:br/>
            </w:r>
            <w:r w:rsidRPr="00976F01">
              <w:rPr>
                <w:rStyle w:val="GUIWord"/>
              </w:rPr>
              <w:t xml:space="preserve"> </w:t>
            </w:r>
            <w:r w:rsidRPr="00B350A0">
              <w:t>to display the following dialog box:</w:t>
            </w:r>
          </w:p>
        </w:tc>
      </w:tr>
      <w:tr w:rsidR="00535CA9" w:rsidRPr="00B350A0" w14:paraId="59646C23" w14:textId="77777777" w:rsidTr="00A35064">
        <w:tc>
          <w:tcPr>
            <w:tcW w:w="8783" w:type="dxa"/>
            <w:shd w:val="clear" w:color="auto" w:fill="DBE5F1" w:themeFill="accent1" w:themeFillTint="33"/>
          </w:tcPr>
          <w:p w14:paraId="63ADD56E" w14:textId="70F4CBA5" w:rsidR="00535CA9" w:rsidRPr="000C6BFF" w:rsidRDefault="00C46337" w:rsidP="00976F01">
            <w:pPr>
              <w:pStyle w:val="Figure"/>
              <w:ind w:left="1134" w:hanging="425"/>
              <w:rPr>
                <w:sz w:val="22"/>
                <w:szCs w:val="22"/>
              </w:rPr>
            </w:pPr>
            <w:r w:rsidRPr="000C6BFF">
              <w:rPr>
                <w:szCs w:val="22"/>
                <w:lang w:val="en-GB" w:eastAsia="en-GB"/>
              </w:rPr>
              <w:lastRenderedPageBreak/>
              <w:drawing>
                <wp:inline distT="0" distB="0" distL="0" distR="0" wp14:anchorId="7A35741F" wp14:editId="3C8B4D93">
                  <wp:extent cx="2407119" cy="26695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14006" cy="2677178"/>
                          </a:xfrm>
                          <a:prstGeom prst="rect">
                            <a:avLst/>
                          </a:prstGeom>
                        </pic:spPr>
                      </pic:pic>
                    </a:graphicData>
                  </a:graphic>
                </wp:inline>
              </w:drawing>
            </w:r>
          </w:p>
          <w:p w14:paraId="1EE1D992" w14:textId="58CB9680"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2</w:t>
            </w:r>
            <w:r w:rsidRPr="00DA48C2">
              <w:fldChar w:fldCharType="end"/>
            </w:r>
            <w:r w:rsidRPr="00DA48C2">
              <w:t>: Create a new user account dialog</w:t>
            </w:r>
          </w:p>
        </w:tc>
      </w:tr>
      <w:tr w:rsidR="00535CA9" w:rsidRPr="00B350A0" w14:paraId="22CD6247" w14:textId="77777777" w:rsidTr="00A35064">
        <w:tc>
          <w:tcPr>
            <w:tcW w:w="8783" w:type="dxa"/>
            <w:shd w:val="clear" w:color="auto" w:fill="DBE5F1" w:themeFill="accent1" w:themeFillTint="33"/>
          </w:tcPr>
          <w:p w14:paraId="7C955A18" w14:textId="77777777" w:rsidR="00535CA9" w:rsidRPr="00B350A0" w:rsidRDefault="00535CA9" w:rsidP="004A51AA">
            <w:pPr>
              <w:pStyle w:val="Bullet"/>
            </w:pPr>
            <w:r w:rsidRPr="00B350A0">
              <w:t xml:space="preserve">Enter the </w:t>
            </w:r>
            <w:r w:rsidRPr="00B350A0">
              <w:rPr>
                <w:rStyle w:val="GUIWord"/>
                <w:u w:val="single"/>
              </w:rPr>
              <w:t>Web Application Server</w:t>
            </w:r>
            <w:r w:rsidRPr="00B350A0">
              <w:t xml:space="preserve">, </w:t>
            </w:r>
            <w:r w:rsidRPr="00B350A0">
              <w:rPr>
                <w:rStyle w:val="GUIWord"/>
                <w:u w:val="single"/>
              </w:rPr>
              <w:t>Port</w:t>
            </w:r>
            <w:r w:rsidRPr="00B350A0">
              <w:t xml:space="preserve"> and </w:t>
            </w:r>
            <w:r w:rsidRPr="00B350A0">
              <w:rPr>
                <w:rStyle w:val="GUIWord"/>
                <w:u w:val="single"/>
              </w:rPr>
              <w:t>Application Path</w:t>
            </w:r>
            <w:r w:rsidRPr="00B350A0">
              <w:t xml:space="preserve">. </w:t>
            </w:r>
          </w:p>
          <w:p w14:paraId="08AE53B1" w14:textId="77777777" w:rsidR="00535CA9" w:rsidRPr="00B350A0" w:rsidRDefault="00535CA9" w:rsidP="004A51AA">
            <w:pPr>
              <w:pStyle w:val="Bullet"/>
            </w:pPr>
            <w:r w:rsidRPr="00B350A0">
              <w:t>To use the public ANDS-enabled database hosted by the University of Wollongong, use the following details:</w:t>
            </w:r>
          </w:p>
        </w:tc>
      </w:tr>
      <w:tr w:rsidR="00535CA9" w:rsidRPr="00B350A0" w14:paraId="5CE7D594" w14:textId="77777777" w:rsidTr="00A35064">
        <w:tc>
          <w:tcPr>
            <w:tcW w:w="8783" w:type="dxa"/>
            <w:shd w:val="clear" w:color="auto" w:fill="DBE5F1" w:themeFill="accent1" w:themeFillTint="33"/>
          </w:tcPr>
          <w:p w14:paraId="5ECFEB5D" w14:textId="77777777" w:rsidR="00535CA9" w:rsidRPr="00B350A0" w:rsidRDefault="00535CA9" w:rsidP="004A51AA">
            <w:pPr>
              <w:pStyle w:val="ProcessStepFollow"/>
            </w:pPr>
            <w:r w:rsidRPr="00B350A0">
              <w:t xml:space="preserve">Web Application Server: </w:t>
            </w:r>
            <w:r w:rsidRPr="00B350A0">
              <w:rPr>
                <w:rStyle w:val="CodeChar"/>
                <w:rFonts w:eastAsia="Courier New"/>
                <w:sz w:val="22"/>
                <w:szCs w:val="22"/>
                <w:u w:val="single"/>
              </w:rPr>
              <w:t>specchio.uow.edu.au</w:t>
            </w:r>
            <w:r w:rsidRPr="00B350A0">
              <w:t xml:space="preserve"> </w:t>
            </w:r>
          </w:p>
          <w:p w14:paraId="69852EC4" w14:textId="77777777"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35600931" w14:textId="77777777" w:rsidR="00535CA9" w:rsidRPr="00B350A0" w:rsidRDefault="00535CA9" w:rsidP="004A51AA">
            <w:pPr>
              <w:pStyle w:val="ProcessStepFollow"/>
              <w:rPr>
                <w:rStyle w:val="CodeChar"/>
                <w:rFonts w:eastAsia="Courier New"/>
                <w:sz w:val="22"/>
                <w:szCs w:val="22"/>
                <w:u w:val="single"/>
              </w:rPr>
            </w:pPr>
            <w:r w:rsidRPr="00B350A0">
              <w:t xml:space="preserve">Application Path: </w:t>
            </w:r>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_service</w:t>
            </w:r>
            <w:proofErr w:type="spellEnd"/>
          </w:p>
          <w:p w14:paraId="77D5B759" w14:textId="0763264E" w:rsidR="00535CA9" w:rsidRPr="00B350A0" w:rsidRDefault="00535CA9" w:rsidP="004A51AA">
            <w:pPr>
              <w:pStyle w:val="ProcessStep"/>
              <w:rPr>
                <w:rFonts w:eastAsia="Courier New"/>
              </w:rPr>
            </w:pPr>
            <w:r w:rsidRPr="00B350A0">
              <w:t xml:space="preserve">Data Source: </w:t>
            </w:r>
            <w:proofErr w:type="spellStart"/>
            <w:r w:rsidRPr="00B350A0">
              <w:rPr>
                <w:rStyle w:val="CodeChar"/>
                <w:rFonts w:eastAsia="Courier New"/>
                <w:sz w:val="22"/>
                <w:szCs w:val="22"/>
                <w:u w:val="single"/>
              </w:rPr>
              <w:t>jdbc</w:t>
            </w:r>
            <w:proofErr w:type="spellEnd"/>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w:t>
            </w:r>
            <w:proofErr w:type="spellEnd"/>
          </w:p>
        </w:tc>
      </w:tr>
      <w:tr w:rsidR="00535CA9" w:rsidRPr="00B350A0" w14:paraId="25613152" w14:textId="77777777" w:rsidTr="00A35064">
        <w:tc>
          <w:tcPr>
            <w:tcW w:w="8783" w:type="dxa"/>
            <w:shd w:val="clear" w:color="auto" w:fill="DBE5F1" w:themeFill="accent1" w:themeFillTint="33"/>
          </w:tcPr>
          <w:p w14:paraId="44F97F88" w14:textId="77777777" w:rsidR="00535CA9" w:rsidRPr="00B350A0" w:rsidRDefault="00535CA9" w:rsidP="004A51AA">
            <w:pPr>
              <w:pStyle w:val="ProcessStep"/>
            </w:pPr>
            <w:r w:rsidRPr="00B350A0">
              <w:t>To use the Worldwide SPECCHIO Online System, hosted by University of Zurich, use the following details:</w:t>
            </w:r>
          </w:p>
          <w:p w14:paraId="02B1B01F" w14:textId="2E5D8C72" w:rsidR="00535CA9" w:rsidRPr="00B350A0" w:rsidRDefault="00535CA9" w:rsidP="004A51AA">
            <w:pPr>
              <w:pStyle w:val="ProcessStepFollow"/>
            </w:pPr>
            <w:r w:rsidRPr="00B350A0">
              <w:t xml:space="preserve">Web Application Server: </w:t>
            </w:r>
            <w:r w:rsidR="00F21043" w:rsidRPr="00F21043">
              <w:rPr>
                <w:rStyle w:val="CodeChar"/>
                <w:rFonts w:eastAsia="Courier New"/>
                <w:sz w:val="22"/>
                <w:szCs w:val="22"/>
                <w:u w:val="single"/>
              </w:rPr>
              <w:t>sc22.geo.uzh.ch</w:t>
            </w:r>
          </w:p>
          <w:p w14:paraId="1E2A8128" w14:textId="691A0755"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0BF356F2" w14:textId="269827CB" w:rsidR="00535CA9" w:rsidRPr="00B350A0" w:rsidRDefault="00535CA9" w:rsidP="004A51AA">
            <w:pPr>
              <w:pStyle w:val="ProcessStep"/>
            </w:pPr>
            <w:r w:rsidRPr="00B350A0">
              <w:t xml:space="preserve">Application Path: </w:t>
            </w:r>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_service</w:t>
            </w:r>
            <w:proofErr w:type="spellEnd"/>
          </w:p>
          <w:p w14:paraId="759A3249" w14:textId="363B4E0B" w:rsidR="00535CA9" w:rsidRPr="00B350A0" w:rsidRDefault="00535CA9" w:rsidP="004A51AA">
            <w:pPr>
              <w:pStyle w:val="ProcessStep"/>
              <w:rPr>
                <w:rFonts w:eastAsia="Courier New"/>
              </w:rPr>
            </w:pPr>
            <w:r w:rsidRPr="00B350A0">
              <w:t xml:space="preserve">Data Source: Choose between productive and test servers: </w:t>
            </w:r>
            <w:proofErr w:type="spellStart"/>
            <w:r w:rsidRPr="00B350A0">
              <w:rPr>
                <w:rStyle w:val="CodeChar"/>
                <w:rFonts w:eastAsia="Courier New"/>
                <w:sz w:val="22"/>
                <w:szCs w:val="22"/>
                <w:u w:val="single"/>
              </w:rPr>
              <w:t>jdbc</w:t>
            </w:r>
            <w:proofErr w:type="spellEnd"/>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_prod</w:t>
            </w:r>
            <w:proofErr w:type="spellEnd"/>
            <w:r w:rsidRPr="00B350A0">
              <w:rPr>
                <w:rStyle w:val="BodyChar"/>
                <w:rFonts w:eastAsia="Courier New"/>
                <w:sz w:val="22"/>
                <w:szCs w:val="22"/>
                <w:u w:val="single"/>
              </w:rPr>
              <w:t xml:space="preserve"> </w:t>
            </w:r>
            <w:proofErr w:type="gramStart"/>
            <w:r w:rsidRPr="00B350A0">
              <w:rPr>
                <w:rStyle w:val="BodyChar"/>
                <w:rFonts w:eastAsia="Courier New"/>
                <w:sz w:val="22"/>
                <w:szCs w:val="22"/>
                <w:u w:val="single"/>
              </w:rPr>
              <w:t xml:space="preserve">and </w:t>
            </w:r>
            <w:r w:rsidRPr="00B350A0">
              <w:rPr>
                <w:rStyle w:val="CodeChar"/>
                <w:rFonts w:eastAsia="Courier New"/>
                <w:sz w:val="22"/>
                <w:szCs w:val="22"/>
                <w:u w:val="single"/>
              </w:rPr>
              <w:t xml:space="preserve"> </w:t>
            </w:r>
            <w:proofErr w:type="spellStart"/>
            <w:r w:rsidRPr="00B350A0">
              <w:rPr>
                <w:rStyle w:val="CodeChar"/>
                <w:rFonts w:eastAsia="Courier New"/>
                <w:sz w:val="22"/>
                <w:szCs w:val="22"/>
                <w:u w:val="single"/>
              </w:rPr>
              <w:t>jdbc</w:t>
            </w:r>
            <w:proofErr w:type="spellEnd"/>
            <w:proofErr w:type="gramEnd"/>
            <w:r w:rsidRPr="00B350A0">
              <w:rPr>
                <w:rStyle w:val="CodeChar"/>
                <w:rFonts w:eastAsia="Courier New"/>
                <w:sz w:val="22"/>
                <w:szCs w:val="22"/>
                <w:u w:val="single"/>
              </w:rPr>
              <w:t>/</w:t>
            </w:r>
            <w:proofErr w:type="spellStart"/>
            <w:r w:rsidRPr="00B350A0">
              <w:rPr>
                <w:rStyle w:val="CodeChar"/>
                <w:rFonts w:eastAsia="Courier New"/>
                <w:sz w:val="22"/>
                <w:szCs w:val="22"/>
                <w:u w:val="single"/>
              </w:rPr>
              <w:t>specchio_test</w:t>
            </w:r>
            <w:proofErr w:type="spellEnd"/>
          </w:p>
          <w:p w14:paraId="3788201E" w14:textId="77777777" w:rsidR="00535CA9" w:rsidRPr="00B350A0" w:rsidRDefault="00535CA9" w:rsidP="00C46337">
            <w:pPr>
              <w:pStyle w:val="ProcessStep"/>
              <w:numPr>
                <w:ilvl w:val="0"/>
                <w:numId w:val="0"/>
              </w:numPr>
              <w:ind w:left="459"/>
            </w:pPr>
          </w:p>
          <w:p w14:paraId="7C44F3A4" w14:textId="77777777" w:rsidR="00535CA9" w:rsidRPr="00B350A0" w:rsidRDefault="00535CA9" w:rsidP="004A51AA">
            <w:pPr>
              <w:pStyle w:val="ProcessStep"/>
            </w:pPr>
            <w:r w:rsidRPr="00B350A0">
              <w:t>If you wish to use a different database, please ask the administrator of that database for the correct values.</w:t>
            </w:r>
          </w:p>
          <w:p w14:paraId="50734D47" w14:textId="30B81504" w:rsidR="00C46337" w:rsidRPr="00DA48C2" w:rsidRDefault="00535CA9" w:rsidP="003078EE">
            <w:pPr>
              <w:pStyle w:val="Caption"/>
            </w:pPr>
            <w:r w:rsidRPr="00DA48C2">
              <w:rPr>
                <w:noProof/>
                <w:lang w:eastAsia="en-GB"/>
              </w:rPr>
              <w:drawing>
                <wp:inline distT="0" distB="0" distL="0" distR="0" wp14:anchorId="5B4A533A" wp14:editId="4D67AD6A">
                  <wp:extent cx="3200400" cy="114300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0400" cy="1143000"/>
                          </a:xfrm>
                          <a:prstGeom prst="rect">
                            <a:avLst/>
                          </a:prstGeom>
                          <a:noFill/>
                          <a:ln>
                            <a:noFill/>
                          </a:ln>
                        </pic:spPr>
                      </pic:pic>
                    </a:graphicData>
                  </a:graphic>
                </wp:inline>
              </w:drawing>
            </w:r>
            <w:r w:rsidR="00C46337" w:rsidRPr="00DA48C2">
              <w:br/>
              <w:t xml:space="preserve">Figure </w:t>
            </w:r>
            <w:r w:rsidR="00C46337" w:rsidRPr="00DA48C2">
              <w:fldChar w:fldCharType="begin"/>
            </w:r>
            <w:r w:rsidR="00C46337" w:rsidRPr="00DA48C2">
              <w:instrText xml:space="preserve"> SEQ Figure \* ARABIC </w:instrText>
            </w:r>
            <w:r w:rsidR="00C46337" w:rsidRPr="00DA48C2">
              <w:fldChar w:fldCharType="separate"/>
            </w:r>
            <w:r w:rsidR="00087751">
              <w:rPr>
                <w:noProof/>
              </w:rPr>
              <w:t>3</w:t>
            </w:r>
            <w:r w:rsidR="00C46337" w:rsidRPr="00DA48C2">
              <w:fldChar w:fldCharType="end"/>
            </w:r>
            <w:r w:rsidR="00C46337" w:rsidRPr="00DA48C2">
              <w:t>: Server connection details (example for University of Zurich in-house SPECCHIO system)</w:t>
            </w:r>
          </w:p>
          <w:p w14:paraId="4EEE41DA" w14:textId="05C2F5A7" w:rsidR="00535CA9" w:rsidRPr="00B350A0" w:rsidRDefault="00535CA9" w:rsidP="00C46337">
            <w:pPr>
              <w:pStyle w:val="ProcessStep"/>
              <w:numPr>
                <w:ilvl w:val="0"/>
                <w:numId w:val="0"/>
              </w:numPr>
            </w:pPr>
          </w:p>
        </w:tc>
      </w:tr>
      <w:tr w:rsidR="00535CA9" w:rsidRPr="00B350A0" w14:paraId="570C4CA2" w14:textId="77777777" w:rsidTr="00A35064">
        <w:tc>
          <w:tcPr>
            <w:tcW w:w="8783" w:type="dxa"/>
            <w:shd w:val="clear" w:color="auto" w:fill="DBE5F1" w:themeFill="accent1" w:themeFillTint="33"/>
          </w:tcPr>
          <w:p w14:paraId="1CADEA90" w14:textId="77777777" w:rsidR="00535CA9" w:rsidRPr="00B350A0" w:rsidRDefault="00535CA9" w:rsidP="004A51AA">
            <w:pPr>
              <w:pStyle w:val="Bullet"/>
            </w:pPr>
            <w:r w:rsidRPr="00B350A0">
              <w:lastRenderedPageBreak/>
              <w:t xml:space="preserve">Click </w:t>
            </w:r>
            <w:r w:rsidRPr="00B350A0">
              <w:rPr>
                <w:rStyle w:val="ActionButton"/>
                <w:sz w:val="22"/>
                <w:szCs w:val="22"/>
                <w:u w:val="single"/>
              </w:rPr>
              <w:t>Connect</w:t>
            </w:r>
            <w:r w:rsidRPr="00B350A0">
              <w:t>.</w:t>
            </w:r>
          </w:p>
        </w:tc>
      </w:tr>
      <w:tr w:rsidR="00535CA9" w:rsidRPr="00B350A0" w14:paraId="1F1E5653" w14:textId="77777777" w:rsidTr="00A35064">
        <w:tc>
          <w:tcPr>
            <w:tcW w:w="8783" w:type="dxa"/>
            <w:shd w:val="clear" w:color="auto" w:fill="DBE5F1" w:themeFill="accent1" w:themeFillTint="33"/>
          </w:tcPr>
          <w:p w14:paraId="0DE4D725" w14:textId="77777777" w:rsidR="00535CA9" w:rsidRPr="00B350A0" w:rsidRDefault="00535CA9" w:rsidP="004A51AA">
            <w:pPr>
              <w:pStyle w:val="ProcessStepFollow"/>
            </w:pPr>
            <w:r w:rsidRPr="00B350A0">
              <w:t xml:space="preserve">The remaining fields on the screen will become active. If ANDS Publishing is supported for your database, ANDS related fields will appear in the dialog box as shown below. See </w:t>
            </w:r>
            <w:r w:rsidRPr="00B350A0">
              <w:rPr>
                <w:i/>
              </w:rPr>
              <w:t xml:space="preserve">Section 12 </w:t>
            </w:r>
            <w:r w:rsidRPr="00B350A0">
              <w:fldChar w:fldCharType="begin"/>
            </w:r>
            <w:r w:rsidRPr="00B350A0">
              <w:instrText xml:space="preserve"> REF _Ref413326635 \h  \* MERGEFORMAT </w:instrText>
            </w:r>
            <w:r w:rsidRPr="00B350A0">
              <w:fldChar w:fldCharType="separate"/>
            </w:r>
            <w:r w:rsidR="000C7C57" w:rsidRPr="000C7C57">
              <w:rPr>
                <w:i/>
              </w:rPr>
              <w:t>Publishing Data to ANDS</w:t>
            </w:r>
            <w:r w:rsidRPr="00B350A0">
              <w:fldChar w:fldCharType="end"/>
            </w:r>
            <w:r w:rsidRPr="00B350A0">
              <w:t xml:space="preserve"> for more information about the ANDS service and its operation.</w:t>
            </w:r>
          </w:p>
        </w:tc>
      </w:tr>
      <w:tr w:rsidR="00535CA9" w:rsidRPr="00B350A0" w14:paraId="2D2CCAA3" w14:textId="77777777" w:rsidTr="00A35064">
        <w:tc>
          <w:tcPr>
            <w:tcW w:w="8783" w:type="dxa"/>
            <w:shd w:val="clear" w:color="auto" w:fill="DBE5F1" w:themeFill="accent1" w:themeFillTint="33"/>
          </w:tcPr>
          <w:p w14:paraId="69E26440" w14:textId="77777777" w:rsidR="00535CA9" w:rsidRPr="00B350A0" w:rsidRDefault="00535CA9" w:rsidP="00C46337">
            <w:pPr>
              <w:pStyle w:val="Figure"/>
              <w:ind w:left="0" w:firstLine="567"/>
              <w:rPr>
                <w:sz w:val="22"/>
                <w:szCs w:val="22"/>
                <w:u w:val="single"/>
              </w:rPr>
            </w:pPr>
            <w:r w:rsidRPr="00B350A0">
              <w:rPr>
                <w:szCs w:val="22"/>
                <w:u w:val="single"/>
                <w:lang w:val="en-GB" w:eastAsia="en-GB"/>
              </w:rPr>
              <w:drawing>
                <wp:inline distT="0" distB="0" distL="0" distR="0" wp14:anchorId="1D749114" wp14:editId="1BEE7061">
                  <wp:extent cx="1741170" cy="2177411"/>
                  <wp:effectExtent l="19050" t="0" r="0" b="0"/>
                  <wp:docPr id="23" name="Picture 67" descr="E:\Sandra\UserGuidePics\new_u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Sandra\UserGuidePics\new_user2.JPG"/>
                          <pic:cNvPicPr>
                            <a:picLocks noChangeAspect="1" noChangeArrowheads="1"/>
                          </pic:cNvPicPr>
                        </pic:nvPicPr>
                        <pic:blipFill>
                          <a:blip r:embed="rId25" cstate="print"/>
                          <a:srcRect/>
                          <a:stretch>
                            <a:fillRect/>
                          </a:stretch>
                        </pic:blipFill>
                        <pic:spPr bwMode="auto">
                          <a:xfrm>
                            <a:off x="0" y="0"/>
                            <a:ext cx="1739473" cy="2175289"/>
                          </a:xfrm>
                          <a:prstGeom prst="rect">
                            <a:avLst/>
                          </a:prstGeom>
                          <a:noFill/>
                          <a:ln w="9525">
                            <a:noFill/>
                            <a:miter lim="800000"/>
                            <a:headEnd/>
                            <a:tailEnd/>
                          </a:ln>
                        </pic:spPr>
                      </pic:pic>
                    </a:graphicData>
                  </a:graphic>
                </wp:inline>
              </w:drawing>
            </w:r>
          </w:p>
        </w:tc>
      </w:tr>
      <w:tr w:rsidR="00535CA9" w:rsidRPr="00B350A0" w14:paraId="424782EC" w14:textId="77777777" w:rsidTr="00A35064">
        <w:tc>
          <w:tcPr>
            <w:tcW w:w="8783" w:type="dxa"/>
            <w:shd w:val="clear" w:color="auto" w:fill="DBE5F1" w:themeFill="accent1" w:themeFillTint="33"/>
          </w:tcPr>
          <w:p w14:paraId="3B00E2D8" w14:textId="7EEA438D"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4</w:t>
            </w:r>
            <w:r w:rsidRPr="00DA48C2">
              <w:fldChar w:fldCharType="end"/>
            </w:r>
            <w:r w:rsidRPr="00DA48C2">
              <w:t>: Create a user account dialog for ANDS users</w:t>
            </w:r>
          </w:p>
          <w:p w14:paraId="2C0B3C0E" w14:textId="77777777" w:rsidR="00535CA9" w:rsidRPr="00941E8C" w:rsidRDefault="00535CA9" w:rsidP="00A35064">
            <w:pPr>
              <w:ind w:firstLine="709"/>
              <w:rPr>
                <w:sz w:val="22"/>
                <w:szCs w:val="22"/>
              </w:rPr>
            </w:pPr>
            <w:r w:rsidRPr="00941E8C">
              <w:rPr>
                <w:noProof/>
                <w:szCs w:val="22"/>
                <w:lang w:eastAsia="en-GB"/>
              </w:rPr>
              <w:drawing>
                <wp:inline distT="0" distB="0" distL="0" distR="0" wp14:anchorId="2559F0FD" wp14:editId="067ED2C9">
                  <wp:extent cx="3038475" cy="3982864"/>
                  <wp:effectExtent l="0" t="0" r="0" b="0"/>
                  <wp:docPr id="2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2979" cy="3988768"/>
                          </a:xfrm>
                          <a:prstGeom prst="rect">
                            <a:avLst/>
                          </a:prstGeom>
                          <a:noFill/>
                          <a:ln>
                            <a:noFill/>
                          </a:ln>
                        </pic:spPr>
                      </pic:pic>
                    </a:graphicData>
                  </a:graphic>
                </wp:inline>
              </w:drawing>
            </w:r>
          </w:p>
          <w:p w14:paraId="4ABCA660" w14:textId="41D7B970"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5</w:t>
            </w:r>
            <w:r w:rsidRPr="00DA48C2">
              <w:fldChar w:fldCharType="end"/>
            </w:r>
            <w:r w:rsidRPr="00DA48C2">
              <w:t>: Create User Account dialog for non-ANDS users with specific server license agreement</w:t>
            </w:r>
          </w:p>
        </w:tc>
      </w:tr>
      <w:tr w:rsidR="00535CA9" w:rsidRPr="00B350A0" w14:paraId="76578CED" w14:textId="77777777" w:rsidTr="00A35064">
        <w:tc>
          <w:tcPr>
            <w:tcW w:w="8783" w:type="dxa"/>
            <w:shd w:val="clear" w:color="auto" w:fill="DBE5F1" w:themeFill="accent1" w:themeFillTint="33"/>
          </w:tcPr>
          <w:p w14:paraId="4C766D9A" w14:textId="77777777" w:rsidR="00535CA9" w:rsidRPr="00B350A0" w:rsidRDefault="00535CA9" w:rsidP="004A51AA">
            <w:pPr>
              <w:pStyle w:val="Bullet"/>
            </w:pPr>
            <w:r w:rsidRPr="00B350A0">
              <w:t xml:space="preserve">Select your </w:t>
            </w:r>
            <w:r w:rsidRPr="00B350A0">
              <w:rPr>
                <w:rStyle w:val="GUIWord"/>
                <w:u w:val="single"/>
              </w:rPr>
              <w:t>Title</w:t>
            </w:r>
            <w:r w:rsidRPr="00B350A0">
              <w:t xml:space="preserve"> and enter your </w:t>
            </w:r>
            <w:r w:rsidRPr="00B350A0">
              <w:rPr>
                <w:rStyle w:val="GUIWord"/>
                <w:u w:val="single"/>
              </w:rPr>
              <w:t>First name</w:t>
            </w:r>
            <w:r w:rsidRPr="00B350A0">
              <w:t xml:space="preserve"> and </w:t>
            </w:r>
            <w:r w:rsidRPr="00B350A0">
              <w:rPr>
                <w:rStyle w:val="GUIWord"/>
                <w:u w:val="single"/>
              </w:rPr>
              <w:t>Last Name</w:t>
            </w:r>
            <w:r w:rsidRPr="00B350A0">
              <w:t xml:space="preserve">. These will </w:t>
            </w:r>
            <w:r w:rsidRPr="00B350A0">
              <w:lastRenderedPageBreak/>
              <w:t>be used to identify the data which you upload to SPECCHIO to other SPECCHIO users.</w:t>
            </w:r>
          </w:p>
        </w:tc>
      </w:tr>
      <w:tr w:rsidR="00535CA9" w:rsidRPr="00B350A0" w14:paraId="2E94B0BA" w14:textId="77777777" w:rsidTr="00A35064">
        <w:tc>
          <w:tcPr>
            <w:tcW w:w="8783" w:type="dxa"/>
            <w:shd w:val="clear" w:color="auto" w:fill="DBE5F1" w:themeFill="accent1" w:themeFillTint="33"/>
          </w:tcPr>
          <w:p w14:paraId="17C65417" w14:textId="77777777" w:rsidR="00535CA9" w:rsidRPr="00B350A0" w:rsidRDefault="00535CA9" w:rsidP="004A51AA">
            <w:pPr>
              <w:pStyle w:val="Bullet"/>
            </w:pPr>
            <w:r w:rsidRPr="00B350A0">
              <w:lastRenderedPageBreak/>
              <w:t xml:space="preserve">Select the name of your </w:t>
            </w:r>
            <w:r w:rsidRPr="00B350A0">
              <w:rPr>
                <w:rStyle w:val="GUIWord"/>
                <w:u w:val="single"/>
              </w:rPr>
              <w:t>Institute</w:t>
            </w:r>
            <w:r w:rsidRPr="00B350A0">
              <w:t xml:space="preserve"> from the dropdown list.</w:t>
            </w:r>
          </w:p>
        </w:tc>
      </w:tr>
      <w:tr w:rsidR="00535CA9" w:rsidRPr="00B350A0" w14:paraId="2A29340E" w14:textId="77777777" w:rsidTr="00A35064">
        <w:tc>
          <w:tcPr>
            <w:tcW w:w="8783" w:type="dxa"/>
            <w:shd w:val="clear" w:color="auto" w:fill="DBE5F1" w:themeFill="accent1" w:themeFillTint="33"/>
          </w:tcPr>
          <w:p w14:paraId="194C9628" w14:textId="24AADFB1" w:rsidR="00535CA9" w:rsidRPr="00B350A0" w:rsidRDefault="00535CA9" w:rsidP="004A51AA">
            <w:pPr>
              <w:pStyle w:val="ProcessStepFollow"/>
            </w:pPr>
            <w:r w:rsidRPr="00B350A0">
              <w:t xml:space="preserve">If the name of your Institute is not present in the list, click on </w:t>
            </w:r>
            <w:r w:rsidRPr="00B350A0">
              <w:br/>
            </w:r>
            <w:r w:rsidRPr="00B350A0">
              <w:rPr>
                <w:rStyle w:val="ActionButton"/>
                <w:sz w:val="22"/>
                <w:szCs w:val="22"/>
                <w:u w:val="single"/>
              </w:rPr>
              <w:t>Add new institute…</w:t>
            </w:r>
            <w:r w:rsidRPr="00B350A0">
              <w:t>. This will cause the following dialog box to appear.</w:t>
            </w:r>
          </w:p>
        </w:tc>
      </w:tr>
      <w:tr w:rsidR="00535CA9" w:rsidRPr="00B350A0" w14:paraId="76F50E89" w14:textId="77777777" w:rsidTr="00A35064">
        <w:tc>
          <w:tcPr>
            <w:tcW w:w="8783" w:type="dxa"/>
            <w:shd w:val="clear" w:color="auto" w:fill="DBE5F1" w:themeFill="accent1" w:themeFillTint="33"/>
          </w:tcPr>
          <w:p w14:paraId="09BEC76B" w14:textId="77777777" w:rsidR="00535CA9" w:rsidRPr="00941E8C" w:rsidRDefault="00535CA9" w:rsidP="00C46337">
            <w:pPr>
              <w:pStyle w:val="Figure"/>
              <w:ind w:left="0" w:firstLine="567"/>
              <w:rPr>
                <w:sz w:val="22"/>
                <w:szCs w:val="22"/>
              </w:rPr>
            </w:pPr>
            <w:r w:rsidRPr="00941E8C">
              <w:rPr>
                <w:szCs w:val="22"/>
                <w:lang w:val="en-GB" w:eastAsia="en-GB"/>
              </w:rPr>
              <w:drawing>
                <wp:inline distT="0" distB="0" distL="0" distR="0" wp14:anchorId="4A691753" wp14:editId="3CB0AEBC">
                  <wp:extent cx="2778471" cy="2313182"/>
                  <wp:effectExtent l="0" t="19050" r="79029" b="49018"/>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print"/>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535CA9" w:rsidRPr="00B350A0" w14:paraId="3572BC68" w14:textId="77777777" w:rsidTr="00A35064">
        <w:tc>
          <w:tcPr>
            <w:tcW w:w="8783" w:type="dxa"/>
            <w:shd w:val="clear" w:color="auto" w:fill="DBE5F1" w:themeFill="accent1" w:themeFillTint="33"/>
          </w:tcPr>
          <w:p w14:paraId="323BA697" w14:textId="07E962B7"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6</w:t>
            </w:r>
            <w:r w:rsidRPr="00DA48C2">
              <w:fldChar w:fldCharType="end"/>
            </w:r>
            <w:r w:rsidRPr="00DA48C2">
              <w:t xml:space="preserve">: </w:t>
            </w:r>
            <w:bookmarkStart w:id="104" w:name="_Ref506889785"/>
            <w:r w:rsidRPr="00DA48C2">
              <w:t>Create new institute dialog</w:t>
            </w:r>
            <w:bookmarkEnd w:id="104"/>
          </w:p>
        </w:tc>
      </w:tr>
      <w:tr w:rsidR="00535CA9" w:rsidRPr="00B350A0" w14:paraId="1CD1B491" w14:textId="77777777" w:rsidTr="00A35064">
        <w:tc>
          <w:tcPr>
            <w:tcW w:w="8783" w:type="dxa"/>
            <w:shd w:val="clear" w:color="auto" w:fill="DBE5F1" w:themeFill="accent1" w:themeFillTint="33"/>
          </w:tcPr>
          <w:p w14:paraId="0DB2BB8C" w14:textId="77777777" w:rsidR="00535CA9" w:rsidRPr="00B350A0" w:rsidRDefault="00535CA9" w:rsidP="004A51AA">
            <w:pPr>
              <w:pStyle w:val="ProcessStepFollow"/>
            </w:pPr>
            <w:r w:rsidRPr="00B350A0">
              <w:t xml:space="preserve">Fill out all the details of your Institute. After checking it is complete and correct, click on </w:t>
            </w:r>
            <w:r w:rsidRPr="00B350A0">
              <w:rPr>
                <w:rStyle w:val="ActionButton"/>
                <w:sz w:val="22"/>
                <w:szCs w:val="22"/>
                <w:u w:val="single"/>
              </w:rPr>
              <w:t>Create</w:t>
            </w:r>
            <w:r w:rsidRPr="00B350A0">
              <w:t>.</w:t>
            </w:r>
            <w:r w:rsidRPr="00B350A0">
              <w:rPr>
                <w:rStyle w:val="DocActionChar"/>
                <w:sz w:val="22"/>
                <w:szCs w:val="22"/>
                <w:u w:val="single"/>
              </w:rPr>
              <w:t xml:space="preserve"> </w:t>
            </w:r>
            <w:r w:rsidRPr="00B350A0">
              <w:t>This will create an entry for your Institute on the SPECCHIO server.</w:t>
            </w:r>
          </w:p>
        </w:tc>
      </w:tr>
      <w:tr w:rsidR="00535CA9" w:rsidRPr="00B350A0" w14:paraId="51FFCD81" w14:textId="77777777" w:rsidTr="00A35064">
        <w:tc>
          <w:tcPr>
            <w:tcW w:w="8783" w:type="dxa"/>
            <w:shd w:val="clear" w:color="auto" w:fill="DBE5F1" w:themeFill="accent1" w:themeFillTint="33"/>
          </w:tcPr>
          <w:p w14:paraId="3408D5D3" w14:textId="77777777" w:rsidR="00535CA9" w:rsidRPr="00B350A0" w:rsidRDefault="00535CA9" w:rsidP="004A51AA">
            <w:pPr>
              <w:pStyle w:val="Bullet"/>
            </w:pPr>
            <w:r w:rsidRPr="00B350A0">
              <w:t>Enter your email address which other SPECCHIO users can use to contact you. This is a mandatory field.</w:t>
            </w:r>
          </w:p>
        </w:tc>
      </w:tr>
      <w:tr w:rsidR="00535CA9" w:rsidRPr="00B350A0" w14:paraId="6A48284C" w14:textId="77777777" w:rsidTr="00A35064">
        <w:tc>
          <w:tcPr>
            <w:tcW w:w="8783" w:type="dxa"/>
            <w:shd w:val="clear" w:color="auto" w:fill="DBE5F1" w:themeFill="accent1" w:themeFillTint="33"/>
          </w:tcPr>
          <w:p w14:paraId="5D7B9D23" w14:textId="77777777" w:rsidR="00535CA9" w:rsidRPr="00B350A0" w:rsidRDefault="00535CA9" w:rsidP="004A51AA">
            <w:pPr>
              <w:pStyle w:val="Bullet"/>
            </w:pPr>
            <w:r w:rsidRPr="00B350A0">
              <w:t>Enter a URL which other SPECCHIO users can use to access information about you. The URL is an optional field.</w:t>
            </w:r>
          </w:p>
        </w:tc>
      </w:tr>
      <w:tr w:rsidR="00535CA9" w:rsidRPr="00B350A0" w14:paraId="1CEFF587" w14:textId="77777777" w:rsidTr="00A35064">
        <w:tc>
          <w:tcPr>
            <w:tcW w:w="8783" w:type="dxa"/>
            <w:shd w:val="clear" w:color="auto" w:fill="DBE5F1" w:themeFill="accent1" w:themeFillTint="33"/>
          </w:tcPr>
          <w:p w14:paraId="6D3ECA9E" w14:textId="77777777" w:rsidR="00535CA9" w:rsidRPr="00B350A0" w:rsidRDefault="00535CA9" w:rsidP="004A51AA">
            <w:pPr>
              <w:pStyle w:val="Bullet"/>
            </w:pPr>
            <w:r w:rsidRPr="00B350A0">
              <w:t>Include a description of your role. This is a mandatory field.</w:t>
            </w:r>
          </w:p>
        </w:tc>
      </w:tr>
      <w:tr w:rsidR="00535CA9" w:rsidRPr="00B350A0" w14:paraId="08066CB6" w14:textId="77777777" w:rsidTr="00A35064">
        <w:tc>
          <w:tcPr>
            <w:tcW w:w="8783" w:type="dxa"/>
            <w:shd w:val="clear" w:color="auto" w:fill="DBE5F1" w:themeFill="accent1" w:themeFillTint="33"/>
          </w:tcPr>
          <w:p w14:paraId="3CAB05B3" w14:textId="77777777" w:rsidR="00535CA9" w:rsidRPr="00B350A0" w:rsidRDefault="00535CA9" w:rsidP="004A51AA">
            <w:pPr>
              <w:pStyle w:val="Bullet"/>
            </w:pPr>
            <w:r w:rsidRPr="00B350A0">
              <w:t xml:space="preserve">If your server’s database supports ANDS Publishing and you already have an </w:t>
            </w:r>
            <w:r w:rsidRPr="00B350A0">
              <w:rPr>
                <w:rStyle w:val="GUIWord"/>
                <w:u w:val="single"/>
              </w:rPr>
              <w:t>ANDS Party Identifier</w:t>
            </w:r>
            <w:r w:rsidRPr="00B350A0">
              <w:t>, set the checkbox and enter your</w:t>
            </w:r>
            <w:r w:rsidRPr="00B350A0">
              <w:rPr>
                <w:rStyle w:val="GUIWord"/>
                <w:u w:val="single"/>
              </w:rPr>
              <w:t xml:space="preserve"> ANDS Party Identifier</w:t>
            </w:r>
            <w:r w:rsidRPr="00B350A0">
              <w:t xml:space="preserve"> in the relevant field. Take care when entering this field. You cannot change it later. If you do not have an ANDS Party Identifier, leave the checkbox unchecked and SPECCHIO will create one for you.</w:t>
            </w:r>
          </w:p>
        </w:tc>
      </w:tr>
      <w:tr w:rsidR="00535CA9" w:rsidRPr="00B350A0" w14:paraId="077F8D38" w14:textId="77777777" w:rsidTr="00A35064">
        <w:tc>
          <w:tcPr>
            <w:tcW w:w="8783" w:type="dxa"/>
            <w:shd w:val="clear" w:color="auto" w:fill="DBE5F1" w:themeFill="accent1" w:themeFillTint="33"/>
          </w:tcPr>
          <w:p w14:paraId="79853CEF" w14:textId="77777777" w:rsidR="00535CA9" w:rsidRPr="00B350A0" w:rsidRDefault="00535CA9" w:rsidP="00C46337">
            <w:pPr>
              <w:pStyle w:val="Bullet"/>
              <w:keepNext/>
            </w:pPr>
            <w:r w:rsidRPr="00B350A0">
              <w:t xml:space="preserve">Click on </w:t>
            </w:r>
            <w:r w:rsidRPr="00B350A0">
              <w:rPr>
                <w:rStyle w:val="ActionButton"/>
                <w:sz w:val="22"/>
                <w:szCs w:val="22"/>
                <w:u w:val="single"/>
              </w:rPr>
              <w:t>Create</w:t>
            </w:r>
            <w:r w:rsidRPr="00B350A0">
              <w:t>. The dialog box will close.</w:t>
            </w:r>
          </w:p>
        </w:tc>
      </w:tr>
    </w:tbl>
    <w:p w14:paraId="167716E5" w14:textId="7E6ED8CB" w:rsidR="00085DF0" w:rsidRPr="00DA48C2" w:rsidRDefault="00553746" w:rsidP="00085DF0">
      <w:pPr>
        <w:pStyle w:val="Heading1"/>
      </w:pPr>
      <w:bookmarkStart w:id="105" w:name="_Ref506274334"/>
      <w:bookmarkStart w:id="106" w:name="_Ref506274352"/>
      <w:bookmarkStart w:id="107" w:name="_Toc49458027"/>
      <w:r w:rsidRPr="00DA48C2">
        <w:lastRenderedPageBreak/>
        <w:t xml:space="preserve">Get Access to the SPECCHIO </w:t>
      </w:r>
      <w:r w:rsidR="00085DF0" w:rsidRPr="00DA48C2">
        <w:t>Database</w:t>
      </w:r>
      <w:bookmarkEnd w:id="99"/>
      <w:bookmarkEnd w:id="100"/>
      <w:bookmarkEnd w:id="101"/>
      <w:bookmarkEnd w:id="102"/>
      <w:bookmarkEnd w:id="103"/>
      <w:bookmarkEnd w:id="105"/>
      <w:bookmarkEnd w:id="106"/>
      <w:bookmarkEnd w:id="107"/>
    </w:p>
    <w:p w14:paraId="71B61CE4" w14:textId="0B18EC65" w:rsidR="00C53E7F" w:rsidRPr="00C46337" w:rsidRDefault="0080502A" w:rsidP="00535CA9">
      <w:pPr>
        <w:ind w:left="720"/>
      </w:pPr>
      <w:r w:rsidRPr="00C46337">
        <w:t xml:space="preserve">This section describes the functionalities of SPECCHIO’s Main Menu </w:t>
      </w:r>
      <w:r w:rsidR="001E5673" w:rsidRPr="00C46337">
        <w:t>item</w:t>
      </w:r>
      <w:r w:rsidRPr="00C46337">
        <w:t xml:space="preserve"> </w:t>
      </w:r>
      <w:r w:rsidRPr="00C46337">
        <w:rPr>
          <w:rStyle w:val="GUIWord"/>
        </w:rPr>
        <w:t>Database</w:t>
      </w:r>
      <w:r w:rsidRPr="00C46337">
        <w:t xml:space="preserve">. You </w:t>
      </w:r>
      <w:r w:rsidR="00C53E7F" w:rsidRPr="00C46337">
        <w:t xml:space="preserve">will find information on how to: </w:t>
      </w:r>
    </w:p>
    <w:p w14:paraId="691E2BAA" w14:textId="1585FEA3" w:rsidR="0080502A" w:rsidRPr="00C46337" w:rsidRDefault="009263DA" w:rsidP="008C211B">
      <w:pPr>
        <w:ind w:left="720"/>
      </w:pPr>
      <w:r w:rsidRPr="00C46337">
        <w:rPr>
          <w:noProof/>
          <w:lang w:eastAsia="en-GB"/>
        </w:rPr>
        <w:drawing>
          <wp:anchor distT="0" distB="0" distL="114300" distR="114300" simplePos="0" relativeHeight="251674112" behindDoc="1" locked="0" layoutInCell="1" allowOverlap="1" wp14:anchorId="13AA7AD7" wp14:editId="34A133AC">
            <wp:simplePos x="0" y="0"/>
            <wp:positionH relativeFrom="column">
              <wp:posOffset>4395470</wp:posOffset>
            </wp:positionH>
            <wp:positionV relativeFrom="paragraph">
              <wp:posOffset>33020</wp:posOffset>
            </wp:positionV>
            <wp:extent cx="1539875" cy="2277745"/>
            <wp:effectExtent l="0" t="0" r="0" b="0"/>
            <wp:wrapTight wrapText="bothSides">
              <wp:wrapPolygon edited="0">
                <wp:start x="1871" y="0"/>
                <wp:lineTo x="1603" y="181"/>
                <wp:lineTo x="1336" y="3071"/>
                <wp:lineTo x="9085" y="5781"/>
                <wp:lineTo x="1336" y="5962"/>
                <wp:lineTo x="0" y="6323"/>
                <wp:lineTo x="0" y="9394"/>
                <wp:lineTo x="7482" y="11562"/>
                <wp:lineTo x="9887" y="11562"/>
                <wp:lineTo x="1336" y="12104"/>
                <wp:lineTo x="267" y="12284"/>
                <wp:lineTo x="267" y="15175"/>
                <wp:lineTo x="7482" y="17343"/>
                <wp:lineTo x="2405" y="17885"/>
                <wp:lineTo x="1336" y="18427"/>
                <wp:lineTo x="1603" y="21498"/>
                <wp:lineTo x="19774" y="21498"/>
                <wp:lineTo x="20843" y="18607"/>
                <wp:lineTo x="18705" y="17885"/>
                <wp:lineTo x="13895" y="17343"/>
                <wp:lineTo x="21110" y="15175"/>
                <wp:lineTo x="21377" y="12465"/>
                <wp:lineTo x="19774" y="11923"/>
                <wp:lineTo x="13895" y="11562"/>
                <wp:lineTo x="21377" y="9394"/>
                <wp:lineTo x="21377" y="6323"/>
                <wp:lineTo x="20041" y="5962"/>
                <wp:lineTo x="12559" y="5781"/>
                <wp:lineTo x="20041" y="3071"/>
                <wp:lineTo x="20041" y="542"/>
                <wp:lineTo x="19507" y="0"/>
                <wp:lineTo x="1871" y="0"/>
              </wp:wrapPolygon>
            </wp:wrapTight>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39875" cy="2277745"/>
                    </a:xfrm>
                    <a:prstGeom prst="rect">
                      <a:avLst/>
                    </a:prstGeom>
                    <a:noFill/>
                  </pic:spPr>
                </pic:pic>
              </a:graphicData>
            </a:graphic>
          </wp:anchor>
        </w:drawing>
      </w:r>
      <w:r w:rsidR="0080502A" w:rsidRPr="00C46337">
        <w:rPr>
          <w:noProof/>
          <w:lang w:eastAsia="en-GB"/>
        </w:rPr>
        <w:drawing>
          <wp:inline distT="0" distB="0" distL="0" distR="0" wp14:anchorId="261E7416" wp14:editId="2CF5655F">
            <wp:extent cx="2419350" cy="126823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20773" cy="1268976"/>
                    </a:xfrm>
                    <a:prstGeom prst="rect">
                      <a:avLst/>
                    </a:prstGeom>
                    <a:noFill/>
                  </pic:spPr>
                </pic:pic>
              </a:graphicData>
            </a:graphic>
          </wp:inline>
        </w:drawing>
      </w:r>
    </w:p>
    <w:p w14:paraId="5B6FE588" w14:textId="77777777" w:rsidR="00AC4F27" w:rsidRPr="00C46337" w:rsidRDefault="00AC4F27" w:rsidP="008C211B">
      <w:pPr>
        <w:ind w:left="720"/>
      </w:pPr>
    </w:p>
    <w:p w14:paraId="38E93DC4" w14:textId="6BEACC2D" w:rsidR="00AC4F27" w:rsidRPr="00C46337" w:rsidRDefault="00AC4F27" w:rsidP="008C211B">
      <w:pPr>
        <w:ind w:left="720"/>
      </w:pPr>
      <w:r w:rsidRPr="00C46337">
        <w:t xml:space="preserve">This </w:t>
      </w:r>
      <w:r w:rsidR="00015029" w:rsidRPr="00C46337">
        <w:t xml:space="preserve">simplified </w:t>
      </w:r>
      <w:r w:rsidRPr="00C46337">
        <w:t>workflow shows the first steps to get access to the database. Once you have created your user account and edited some general information, simply connect to your database and use the required functions such as browsing, importing, updating or exporting data.</w:t>
      </w:r>
    </w:p>
    <w:p w14:paraId="6F38216C" w14:textId="246544B6" w:rsidR="00AC4F27" w:rsidRPr="00B350A0" w:rsidRDefault="00AC4F27" w:rsidP="008C211B">
      <w:pPr>
        <w:ind w:left="720"/>
        <w:rPr>
          <w:u w:val="single"/>
        </w:rPr>
      </w:pPr>
    </w:p>
    <w:p w14:paraId="060C9AA5" w14:textId="7F7C77F7" w:rsidR="00FA550B" w:rsidRPr="00B350A0" w:rsidRDefault="001472D9" w:rsidP="00941E8C">
      <w:pPr>
        <w:pStyle w:val="Heading2"/>
      </w:pPr>
      <w:bookmarkStart w:id="108" w:name="_Toc500009869"/>
      <w:bookmarkStart w:id="109" w:name="_Toc500010315"/>
      <w:bookmarkStart w:id="110" w:name="_Toc504555912"/>
      <w:bookmarkStart w:id="111" w:name="_Toc506191006"/>
      <w:bookmarkStart w:id="112" w:name="_Toc506191223"/>
      <w:bookmarkStart w:id="113" w:name="_Toc506191437"/>
      <w:bookmarkStart w:id="114" w:name="_Toc506191651"/>
      <w:bookmarkStart w:id="115" w:name="_Toc500009870"/>
      <w:bookmarkStart w:id="116" w:name="_Toc500010316"/>
      <w:bookmarkStart w:id="117" w:name="_Toc504555913"/>
      <w:bookmarkStart w:id="118" w:name="_Toc506191007"/>
      <w:bookmarkStart w:id="119" w:name="_Toc506191224"/>
      <w:bookmarkStart w:id="120" w:name="_Toc506191438"/>
      <w:bookmarkStart w:id="121" w:name="_Toc506191652"/>
      <w:bookmarkStart w:id="122" w:name="_Toc506191439"/>
      <w:bookmarkStart w:id="123" w:name="_Toc506191653"/>
      <w:bookmarkStart w:id="124" w:name="_Ref499978682"/>
      <w:bookmarkStart w:id="125" w:name="_Ref499978686"/>
      <w:bookmarkStart w:id="126" w:name="_Toc49458028"/>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B350A0">
        <w:t>Create a new user account</w:t>
      </w:r>
      <w:bookmarkEnd w:id="124"/>
      <w:bookmarkEnd w:id="125"/>
      <w:bookmarkEnd w:id="126"/>
    </w:p>
    <w:p w14:paraId="1375EB38" w14:textId="7801BDB1" w:rsidR="009263DA" w:rsidRPr="00B350A0" w:rsidRDefault="00BB16C7" w:rsidP="00FB04A5">
      <w:pPr>
        <w:rPr>
          <w:u w:val="single"/>
        </w:rPr>
      </w:pPr>
      <w:r w:rsidRPr="00B350A0">
        <w:rPr>
          <w:noProof/>
          <w:u w:val="single"/>
          <w:lang w:eastAsia="en-GB"/>
        </w:rPr>
        <w:drawing>
          <wp:inline distT="0" distB="0" distL="0" distR="0" wp14:anchorId="75D7277C" wp14:editId="5A12A75F">
            <wp:extent cx="2191385" cy="971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p>
    <w:p w14:paraId="18ABD3F0" w14:textId="77777777" w:rsidR="00BB16C7" w:rsidRPr="00B350A0" w:rsidRDefault="00BB16C7" w:rsidP="00FB04A5">
      <w:pPr>
        <w:rPr>
          <w:u w:val="single"/>
        </w:rPr>
      </w:pPr>
    </w:p>
    <w:p w14:paraId="619D7792" w14:textId="77777777" w:rsidR="00DD0B69" w:rsidRPr="00B350A0" w:rsidRDefault="00DD0B69" w:rsidP="004A51AA">
      <w:pPr>
        <w:pStyle w:val="Warning"/>
      </w:pPr>
      <w:r w:rsidRPr="00B350A0">
        <w:t>Warning</w:t>
      </w:r>
      <w:r w:rsidRPr="00B350A0">
        <w:tab/>
        <w:t>Take care to enter the details for a new Institute correctly. There is no function to change an Institute record nor to remove an Institute record from the SPECCHIO server. If there is a need to change or remove an Institute record, you will need to request your database administrator to do it for you. It is also possible to create a totally blank institute record.</w:t>
      </w:r>
    </w:p>
    <w:p w14:paraId="7100FDF8" w14:textId="6FAAC4C1" w:rsidR="004A4FB4" w:rsidRPr="00B350A0" w:rsidRDefault="004A4FB4" w:rsidP="00941E8C">
      <w:pPr>
        <w:pStyle w:val="Heading2"/>
      </w:pPr>
      <w:bookmarkStart w:id="127" w:name="_Toc49458029"/>
      <w:r w:rsidRPr="00B350A0">
        <w:t>Admi</w:t>
      </w:r>
      <w:r w:rsidRPr="00A8518D">
        <w:rPr>
          <w:rStyle w:val="Heading3Char"/>
          <w:b/>
        </w:rPr>
        <w:t>n</w:t>
      </w:r>
      <w:r w:rsidRPr="00B350A0">
        <w:t>istrator Access</w:t>
      </w:r>
      <w:bookmarkEnd w:id="127"/>
    </w:p>
    <w:p w14:paraId="4E1BFC71" w14:textId="77777777" w:rsidR="004A4FB4" w:rsidRPr="00B350A0" w:rsidRDefault="004A4FB4" w:rsidP="004A51AA">
      <w:pPr>
        <w:pStyle w:val="Body"/>
      </w:pPr>
      <w:r w:rsidRPr="00B350A0">
        <w:t>Certain SPECCHIO functions, such as uploading Instrument definitions and Calibrations, require administrator permission. For normal users, these menu operations are greyed out.</w:t>
      </w:r>
    </w:p>
    <w:p w14:paraId="22B063E1" w14:textId="77777777" w:rsidR="004A4FB4" w:rsidRPr="00B350A0" w:rsidRDefault="004A4FB4" w:rsidP="004A51AA">
      <w:pPr>
        <w:pStyle w:val="Body"/>
      </w:pPr>
      <w:r w:rsidRPr="00B350A0">
        <w:t>When the SPECCHIO database is created, it has an Administrator account defined. The User Name and Password for this account are not generally advertised. See your SPECCHIO Administrator if you require access to these administration functions.</w:t>
      </w:r>
    </w:p>
    <w:p w14:paraId="63F466A2" w14:textId="34BCED9C" w:rsidR="00ED5E0F" w:rsidRPr="00B350A0" w:rsidRDefault="00ED5E0F" w:rsidP="00941E8C">
      <w:pPr>
        <w:pStyle w:val="Heading2"/>
      </w:pPr>
      <w:bookmarkStart w:id="128" w:name="_Toc49458030"/>
      <w:r w:rsidRPr="00B350A0">
        <w:lastRenderedPageBreak/>
        <w:t>Connect to Database</w:t>
      </w:r>
      <w:bookmarkEnd w:id="128"/>
    </w:p>
    <w:p w14:paraId="42B21926" w14:textId="0A41BB6E" w:rsidR="00BE3917" w:rsidRPr="00B350A0" w:rsidRDefault="00BE3917" w:rsidP="00DA48C2">
      <w:pPr>
        <w:ind w:firstLine="709"/>
        <w:rPr>
          <w:u w:val="single"/>
        </w:rPr>
      </w:pPr>
      <w:r w:rsidRPr="00B350A0">
        <w:rPr>
          <w:noProof/>
          <w:u w:val="single"/>
          <w:lang w:eastAsia="en-GB"/>
        </w:rPr>
        <w:drawing>
          <wp:inline distT="0" distB="0" distL="0" distR="0" wp14:anchorId="16C0263B" wp14:editId="4BFE5E14">
            <wp:extent cx="2057400" cy="97339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r="53241" b="57623"/>
                    <a:stretch>
                      <a:fillRect/>
                    </a:stretch>
                  </pic:blipFill>
                  <pic:spPr bwMode="auto">
                    <a:xfrm>
                      <a:off x="0" y="0"/>
                      <a:ext cx="2065699" cy="977320"/>
                    </a:xfrm>
                    <a:prstGeom prst="rect">
                      <a:avLst/>
                    </a:prstGeom>
                    <a:noFill/>
                    <a:ln>
                      <a:noFill/>
                    </a:ln>
                  </pic:spPr>
                </pic:pic>
              </a:graphicData>
            </a:graphic>
          </wp:inline>
        </w:drawing>
      </w:r>
    </w:p>
    <w:p w14:paraId="32124206" w14:textId="77777777" w:rsidR="00F40CC8" w:rsidRPr="00B350A0" w:rsidRDefault="00F40CC8" w:rsidP="004A51AA">
      <w:pPr>
        <w:pStyle w:val="Body"/>
      </w:pPr>
      <w:r w:rsidRPr="00B350A0">
        <w:t>Because the user account details are kept in the database, connecting to the SPECCHIO database and logging in are performed as one operation.</w:t>
      </w:r>
    </w:p>
    <w:p w14:paraId="017BAC9C" w14:textId="652A5E79" w:rsidR="00F40CC8" w:rsidRPr="00B350A0" w:rsidRDefault="00F40CC8" w:rsidP="004A51AA">
      <w:pPr>
        <w:pStyle w:val="Body"/>
      </w:pPr>
      <w:r w:rsidRPr="00B350A0">
        <w:t xml:space="preserve">Preconfigured information for your database and the log in accounts you have created on your computer is stored in the </w:t>
      </w:r>
      <w:r w:rsidRPr="00B350A0">
        <w:rPr>
          <w:rStyle w:val="Codeintext"/>
          <w:u w:val="single"/>
        </w:rPr>
        <w:t>db-config.txt</w:t>
      </w:r>
      <w:r w:rsidRPr="00B350A0">
        <w:t xml:space="preserve"> file on your computer. See </w:t>
      </w:r>
      <w:r w:rsidR="00E67915" w:rsidRPr="00B350A0">
        <w:rPr>
          <w:i/>
        </w:rPr>
        <w:t xml:space="preserve">Section </w:t>
      </w:r>
      <w:r w:rsidR="00A55483">
        <w:rPr>
          <w:i/>
        </w:rPr>
        <w:fldChar w:fldCharType="begin"/>
      </w:r>
      <w:r w:rsidR="00A55483">
        <w:rPr>
          <w:i/>
        </w:rPr>
        <w:instrText xml:space="preserve"> REF _Ref499978682 \r \h </w:instrText>
      </w:r>
      <w:r w:rsidR="00A55483">
        <w:rPr>
          <w:i/>
        </w:rPr>
      </w:r>
      <w:r w:rsidR="00A55483">
        <w:rPr>
          <w:i/>
        </w:rPr>
        <w:fldChar w:fldCharType="separate"/>
      </w:r>
      <w:r w:rsidR="000C7C57">
        <w:rPr>
          <w:i/>
        </w:rPr>
        <w:t>4.1</w:t>
      </w:r>
      <w:r w:rsidR="00A55483">
        <w:rPr>
          <w:i/>
        </w:rPr>
        <w:fldChar w:fldCharType="end"/>
      </w:r>
      <w:r w:rsidR="003F7D06">
        <w:rPr>
          <w:i/>
        </w:rPr>
        <w:t xml:space="preserve"> </w:t>
      </w:r>
      <w:r w:rsidRPr="00B350A0">
        <w:t>for instructions on creating a User Account.</w:t>
      </w:r>
    </w:p>
    <w:p w14:paraId="243CA8AD" w14:textId="77777777" w:rsidR="00015029" w:rsidRPr="00B350A0" w:rsidRDefault="00015029" w:rsidP="004A51AA">
      <w:pPr>
        <w:pStyle w:val="Body"/>
      </w:pPr>
    </w:p>
    <w:p w14:paraId="00999AA4" w14:textId="4ECD6E9A" w:rsidR="00F40CC8" w:rsidRPr="00B350A0" w:rsidRDefault="0004636A" w:rsidP="004A51AA">
      <w:pPr>
        <w:pStyle w:val="ProcessHeading"/>
      </w:pPr>
      <w:r w:rsidRPr="00B350A0">
        <w:t>To co</w:t>
      </w:r>
      <w:r w:rsidR="00FD0359" w:rsidRPr="00B350A0">
        <w:t xml:space="preserve">nnect to database </w:t>
      </w:r>
      <w:r w:rsidR="00A21856" w:rsidRPr="00B350A0">
        <w:t xml:space="preserve">from </w:t>
      </w:r>
      <w:r w:rsidR="00FD0359" w:rsidRPr="00B350A0">
        <w:t>your computer</w:t>
      </w:r>
      <w:r w:rsidRPr="00B350A0">
        <w:t>:</w:t>
      </w:r>
    </w:p>
    <w:tbl>
      <w:tblPr>
        <w:tblStyle w:val="Instructions"/>
        <w:tblW w:w="0" w:type="auto"/>
        <w:tblLook w:val="04A0" w:firstRow="1" w:lastRow="0" w:firstColumn="1" w:lastColumn="0" w:noHBand="0" w:noVBand="1"/>
      </w:tblPr>
      <w:tblGrid>
        <w:gridCol w:w="8533"/>
      </w:tblGrid>
      <w:tr w:rsidR="00F40CC8" w:rsidRPr="00B350A0" w14:paraId="37AC4BB7"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E175A4" w14:textId="7408C5E3" w:rsidR="001A5584" w:rsidRPr="00B350A0" w:rsidRDefault="00F40CC8" w:rsidP="004A51AA">
            <w:pPr>
              <w:pStyle w:val="Bullet"/>
            </w:pPr>
            <w:r w:rsidRPr="00B350A0">
              <w:t xml:space="preserve">Start the SPECCHIO Application. On Windows it </w:t>
            </w:r>
            <w:r w:rsidR="00A55483">
              <w:t>may</w:t>
            </w:r>
            <w:r w:rsidRPr="00B350A0">
              <w:t xml:space="preserve"> be available under the Start menu</w:t>
            </w:r>
            <w:r w:rsidR="0070797B">
              <w:t>; this may depend on your user rights and windows version</w:t>
            </w:r>
            <w:r w:rsidRPr="00B350A0">
              <w:t xml:space="preserve">. </w:t>
            </w:r>
          </w:p>
          <w:p w14:paraId="3294EC21" w14:textId="46BDB79C" w:rsidR="00BE3917" w:rsidRPr="00B350A0" w:rsidRDefault="00F40CC8" w:rsidP="004A51AA">
            <w:pPr>
              <w:pStyle w:val="Bullet"/>
            </w:pPr>
            <w:r w:rsidRPr="00B350A0">
              <w:t xml:space="preserve">Once the SPECCHIO Main Window opens, select </w:t>
            </w:r>
            <w:r w:rsidRPr="00B350A0">
              <w:rPr>
                <w:rStyle w:val="GUIWord"/>
                <w:color w:val="808080" w:themeColor="background1" w:themeShade="80"/>
                <w:u w:val="single"/>
              </w:rPr>
              <w:t>Database</w:t>
            </w:r>
            <w:r w:rsidR="008C211B" w:rsidRPr="00B350A0">
              <w:rPr>
                <w:i/>
                <w:color w:val="808080" w:themeColor="background1" w:themeShade="80"/>
              </w:rPr>
              <w:t xml:space="preserve"> - C</w:t>
            </w:r>
            <w:r w:rsidRPr="00B350A0">
              <w:rPr>
                <w:rStyle w:val="GUIWord"/>
                <w:color w:val="808080" w:themeColor="background1" w:themeShade="80"/>
                <w:u w:val="single"/>
              </w:rPr>
              <w:t xml:space="preserve">onnect to </w:t>
            </w:r>
            <w:proofErr w:type="gramStart"/>
            <w:r w:rsidRPr="00B350A0">
              <w:rPr>
                <w:rStyle w:val="GUIWord"/>
                <w:color w:val="808080" w:themeColor="background1" w:themeShade="80"/>
                <w:u w:val="single"/>
              </w:rPr>
              <w:t>database</w:t>
            </w:r>
            <w:r w:rsidR="00BE3917" w:rsidRPr="00B350A0">
              <w:rPr>
                <w:rStyle w:val="GUIWord"/>
                <w:color w:val="808080" w:themeColor="background1" w:themeShade="80"/>
                <w:u w:val="single"/>
              </w:rPr>
              <w:t xml:space="preserve"> </w:t>
            </w:r>
            <w:r w:rsidR="00BE3917" w:rsidRPr="00B350A0">
              <w:t xml:space="preserve"> to</w:t>
            </w:r>
            <w:proofErr w:type="gramEnd"/>
            <w:r w:rsidR="00BE3917" w:rsidRPr="00B350A0">
              <w:t xml:space="preserve"> dis</w:t>
            </w:r>
            <w:r w:rsidR="00FA550B" w:rsidRPr="00B350A0">
              <w:t>play the connections dialog box:</w:t>
            </w:r>
          </w:p>
          <w:p w14:paraId="46AEBCE7" w14:textId="7739BA74" w:rsidR="00F40CC8" w:rsidRPr="00B350A0" w:rsidRDefault="00B874CA" w:rsidP="004A51AA">
            <w:pPr>
              <w:pStyle w:val="Body"/>
            </w:pPr>
            <w:r w:rsidRPr="00B350A0">
              <w:rPr>
                <w:noProof/>
                <w:lang w:eastAsia="en-GB"/>
              </w:rPr>
              <w:t xml:space="preserve"> </w:t>
            </w:r>
            <w:r w:rsidRPr="00B350A0">
              <w:rPr>
                <w:noProof/>
                <w:lang w:eastAsia="en-GB"/>
              </w:rPr>
              <w:drawing>
                <wp:inline distT="0" distB="0" distL="0" distR="0" wp14:anchorId="319044A3" wp14:editId="7F09335B">
                  <wp:extent cx="4561182" cy="160394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6242" cy="1609239"/>
                          </a:xfrm>
                          <a:prstGeom prst="rect">
                            <a:avLst/>
                          </a:prstGeom>
                        </pic:spPr>
                      </pic:pic>
                    </a:graphicData>
                  </a:graphic>
                </wp:inline>
              </w:drawing>
            </w:r>
          </w:p>
          <w:p w14:paraId="3891BDE0" w14:textId="23272D18" w:rsidR="00F40CC8" w:rsidRPr="00DA48C2" w:rsidRDefault="00F44280"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w:t>
            </w:r>
            <w:r w:rsidR="00397B59" w:rsidRPr="00DA48C2">
              <w:fldChar w:fldCharType="end"/>
            </w:r>
            <w:r w:rsidR="00F40CC8" w:rsidRPr="00DA48C2">
              <w:t>: Connect</w:t>
            </w:r>
            <w:r w:rsidR="00A827F2" w:rsidRPr="00DA48C2">
              <w:t xml:space="preserve"> to d</w:t>
            </w:r>
            <w:r w:rsidR="00F40CC8" w:rsidRPr="00DA48C2">
              <w:t>atabase dialog</w:t>
            </w:r>
          </w:p>
          <w:p w14:paraId="0D5E41A3" w14:textId="270ADE19" w:rsidR="00BE3917" w:rsidRPr="00B350A0" w:rsidRDefault="00BE3917" w:rsidP="004A51AA">
            <w:pPr>
              <w:pStyle w:val="Bullet"/>
            </w:pPr>
            <w:r w:rsidRPr="00B350A0">
              <w:t>If you are accessing SPECCHIO from the same machine you created your account from, the dialogue box should already be populated with your username and password.</w:t>
            </w:r>
          </w:p>
          <w:p w14:paraId="4A2E1556" w14:textId="332429A4" w:rsidR="00F40CC8" w:rsidRPr="00B350A0" w:rsidRDefault="00F40CC8" w:rsidP="004A51AA">
            <w:pPr>
              <w:pStyle w:val="Bullet"/>
            </w:pPr>
            <w:r w:rsidRPr="00B350A0">
              <w:t xml:space="preserve">From the </w:t>
            </w:r>
            <w:r w:rsidRPr="00B350A0">
              <w:rPr>
                <w:rStyle w:val="GUIWord"/>
                <w:u w:val="single"/>
              </w:rPr>
              <w:t>Known connections</w:t>
            </w:r>
            <w:r w:rsidRPr="00B350A0">
              <w:t xml:space="preserve"> dropdown list, select the connection with your User Name following the </w:t>
            </w:r>
            <w:r w:rsidRPr="00B350A0">
              <w:rPr>
                <w:rStyle w:val="Codeintext"/>
                <w:u w:val="single"/>
              </w:rPr>
              <w:t>https://</w:t>
            </w:r>
            <w:r w:rsidRPr="00B350A0">
              <w:t xml:space="preserve"> characters. The User Name will be a contraction of your own First and Last Names.</w:t>
            </w:r>
          </w:p>
          <w:p w14:paraId="64F571B6" w14:textId="77777777" w:rsidR="00F40CC8" w:rsidRPr="00B350A0" w:rsidRDefault="00F40CC8" w:rsidP="004A51AA">
            <w:pPr>
              <w:pStyle w:val="Bullet"/>
            </w:pPr>
            <w:r w:rsidRPr="00B350A0">
              <w:t>Inspect the values which are updated in the dialog box. It should not be necessary to change anything unless specifically requested by your database administrator.</w:t>
            </w:r>
          </w:p>
          <w:p w14:paraId="37183B6B" w14:textId="77777777" w:rsidR="00F40CC8" w:rsidRPr="00B350A0" w:rsidRDefault="002A2F23" w:rsidP="004A51AA">
            <w:pPr>
              <w:pStyle w:val="Bullet"/>
            </w:pPr>
            <w:r w:rsidRPr="00B350A0">
              <w:t xml:space="preserve">Click </w:t>
            </w:r>
            <w:r w:rsidR="00906DED" w:rsidRPr="00FB04A5">
              <w:rPr>
                <w:rStyle w:val="ActionButton"/>
                <w:u w:val="single"/>
              </w:rPr>
              <w:t>Connect</w:t>
            </w:r>
            <w:r w:rsidR="00F40CC8" w:rsidRPr="00B350A0">
              <w:t xml:space="preserve">. The dialog box will close and there will be short delay while the database is read. The details of your database and log in account will be displayed in the Progress Report Panel (the </w:t>
            </w:r>
            <w:proofErr w:type="gramStart"/>
            <w:r w:rsidR="00F40CC8" w:rsidRPr="00B350A0">
              <w:t>right hand</w:t>
            </w:r>
            <w:proofErr w:type="gramEnd"/>
            <w:r w:rsidR="00F40CC8" w:rsidRPr="00B350A0">
              <w:t xml:space="preserve"> panel of the Main Window) and the sub-menu items for SPECCHIO functions will now be active.</w:t>
            </w:r>
          </w:p>
        </w:tc>
      </w:tr>
    </w:tbl>
    <w:p w14:paraId="67E18F22" w14:textId="77777777" w:rsidR="003211BB" w:rsidRPr="00B350A0" w:rsidRDefault="00F40CC8" w:rsidP="004A51AA">
      <w:pPr>
        <w:pStyle w:val="Body"/>
      </w:pPr>
      <w:r w:rsidRPr="00B350A0">
        <w:t>You can repeat this process at any time and log in as a different User, or even log in again as the same User.</w:t>
      </w:r>
    </w:p>
    <w:p w14:paraId="533CFB85" w14:textId="77777777" w:rsidR="00D91550" w:rsidRPr="00B350A0" w:rsidRDefault="00D91550" w:rsidP="004A51AA">
      <w:pPr>
        <w:pStyle w:val="Body"/>
      </w:pPr>
    </w:p>
    <w:p w14:paraId="6589F3EE" w14:textId="06BD0919" w:rsidR="00FD0359" w:rsidRPr="00B350A0" w:rsidRDefault="0004636A" w:rsidP="004A51AA">
      <w:pPr>
        <w:pStyle w:val="ProcessHeading"/>
      </w:pPr>
      <w:r w:rsidRPr="00B350A0">
        <w:t>To c</w:t>
      </w:r>
      <w:r w:rsidR="00FD0359" w:rsidRPr="00B350A0">
        <w:t xml:space="preserve">onnect to database </w:t>
      </w:r>
      <w:r w:rsidR="00A21856" w:rsidRPr="00B350A0">
        <w:t xml:space="preserve">from </w:t>
      </w:r>
      <w:r w:rsidR="00FD0359" w:rsidRPr="00B350A0">
        <w:t>a different computer</w:t>
      </w:r>
      <w:r w:rsidRPr="00B350A0">
        <w:t>:</w:t>
      </w:r>
    </w:p>
    <w:tbl>
      <w:tblPr>
        <w:tblStyle w:val="Instructions"/>
        <w:tblW w:w="0" w:type="auto"/>
        <w:tblLook w:val="04A0" w:firstRow="1" w:lastRow="0" w:firstColumn="1" w:lastColumn="0" w:noHBand="0" w:noVBand="1"/>
      </w:tblPr>
      <w:tblGrid>
        <w:gridCol w:w="8533"/>
      </w:tblGrid>
      <w:tr w:rsidR="00F40CC8" w:rsidRPr="00B350A0" w14:paraId="7072E116"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5DA8D33" w14:textId="77777777" w:rsidR="00FA550B" w:rsidRPr="00B350A0" w:rsidRDefault="00FA550B" w:rsidP="007E778A">
            <w:pPr>
              <w:pStyle w:val="Body"/>
              <w:numPr>
                <w:ilvl w:val="0"/>
                <w:numId w:val="11"/>
              </w:numPr>
            </w:pPr>
            <w:r w:rsidRPr="00B350A0">
              <w:t>If you are accessing SPECCHIO from a different machine, the configuration file will not have your connection details, you may see the following message:</w:t>
            </w:r>
            <w:r w:rsidRPr="00B350A0">
              <w:rPr>
                <w:noProof/>
                <w:lang w:val="en-AU" w:eastAsia="en-AU"/>
              </w:rPr>
              <w:t xml:space="preserve"> </w:t>
            </w:r>
          </w:p>
          <w:p w14:paraId="7C678CF4" w14:textId="77777777" w:rsidR="00FA550B" w:rsidRPr="00B350A0" w:rsidRDefault="00FA550B" w:rsidP="004A51AA">
            <w:pPr>
              <w:pStyle w:val="Body"/>
            </w:pPr>
            <w:r w:rsidRPr="00B350A0">
              <w:rPr>
                <w:noProof/>
                <w:lang w:eastAsia="en-GB"/>
              </w:rPr>
              <w:drawing>
                <wp:inline distT="0" distB="0" distL="0" distR="0" wp14:anchorId="6B17CD90" wp14:editId="6040B656">
                  <wp:extent cx="4257675" cy="1214135"/>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connect.jpg"/>
                          <pic:cNvPicPr/>
                        </pic:nvPicPr>
                        <pic:blipFill>
                          <a:blip r:embed="rId31">
                            <a:extLst>
                              <a:ext uri="{28A0092B-C50C-407E-A947-70E740481C1C}">
                                <a14:useLocalDpi xmlns:a14="http://schemas.microsoft.com/office/drawing/2010/main" val="0"/>
                              </a:ext>
                            </a:extLst>
                          </a:blip>
                          <a:stretch>
                            <a:fillRect/>
                          </a:stretch>
                        </pic:blipFill>
                        <pic:spPr>
                          <a:xfrm>
                            <a:off x="0" y="0"/>
                            <a:ext cx="4277141" cy="1219686"/>
                          </a:xfrm>
                          <a:prstGeom prst="rect">
                            <a:avLst/>
                          </a:prstGeom>
                        </pic:spPr>
                      </pic:pic>
                    </a:graphicData>
                  </a:graphic>
                </wp:inline>
              </w:drawing>
            </w:r>
          </w:p>
          <w:p w14:paraId="2B976C05" w14:textId="4861B4A8" w:rsidR="00FA550B" w:rsidRPr="00DA48C2" w:rsidRDefault="00FA550B"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8</w:t>
            </w:r>
            <w:r w:rsidRPr="00DA48C2">
              <w:fldChar w:fldCharType="end"/>
            </w:r>
            <w:r w:rsidRPr="00DA48C2">
              <w:t>: Connection warning</w:t>
            </w:r>
          </w:p>
          <w:p w14:paraId="2469C13B" w14:textId="124758D5" w:rsidR="00F40CC8" w:rsidRPr="00B350A0" w:rsidRDefault="00FA550B" w:rsidP="007E778A">
            <w:pPr>
              <w:pStyle w:val="Body"/>
              <w:numPr>
                <w:ilvl w:val="0"/>
                <w:numId w:val="11"/>
              </w:numPr>
            </w:pPr>
            <w:r w:rsidRPr="00B350A0">
              <w:t xml:space="preserve">You will need to manually enter the required information into the </w:t>
            </w:r>
            <w:r w:rsidRPr="00FB04A5">
              <w:rPr>
                <w:rStyle w:val="GUIWord"/>
                <w:u w:val="single"/>
              </w:rPr>
              <w:t>Connect to database</w:t>
            </w:r>
            <w:r w:rsidRPr="00B350A0">
              <w:t xml:space="preserve"> dialog box or copy the full connection string from your original configuration file. </w:t>
            </w:r>
            <w:r w:rsidR="00F40CC8" w:rsidRPr="00B350A0">
              <w:t>You will need to know your Username and Password, as well as the connection details, before you can connect to the databas</w:t>
            </w:r>
            <w:r w:rsidRPr="00B350A0">
              <w:t xml:space="preserve">e. Refer to the connection details in section </w:t>
            </w:r>
            <w:r w:rsidRPr="00B350A0">
              <w:fldChar w:fldCharType="begin"/>
            </w:r>
            <w:r w:rsidRPr="00B350A0">
              <w:instrText xml:space="preserve"> REF _Ref499978682 \r \h </w:instrText>
            </w:r>
            <w:r w:rsidR="00B350A0">
              <w:instrText xml:space="preserve"> \* MERGEFORMAT </w:instrText>
            </w:r>
            <w:r w:rsidRPr="00B350A0">
              <w:fldChar w:fldCharType="separate"/>
            </w:r>
            <w:r w:rsidR="000C7C57">
              <w:t>4.1</w:t>
            </w:r>
            <w:r w:rsidRPr="00B350A0">
              <w:fldChar w:fldCharType="end"/>
            </w:r>
            <w:r w:rsidRPr="00B350A0">
              <w:t xml:space="preserve"> (</w:t>
            </w:r>
            <w:r w:rsidRPr="00B350A0">
              <w:fldChar w:fldCharType="begin"/>
            </w:r>
            <w:r w:rsidRPr="00B350A0">
              <w:instrText xml:space="preserve"> REF _Ref499978686 \h </w:instrText>
            </w:r>
            <w:r w:rsidR="00B350A0">
              <w:instrText xml:space="preserve"> \* MERGEFORMAT </w:instrText>
            </w:r>
            <w:r w:rsidRPr="00B350A0">
              <w:fldChar w:fldCharType="separate"/>
            </w:r>
            <w:r w:rsidR="000C7C57" w:rsidRPr="00B350A0">
              <w:t>Create a new user account</w:t>
            </w:r>
            <w:r w:rsidRPr="00B350A0">
              <w:fldChar w:fldCharType="end"/>
            </w:r>
            <w:r w:rsidRPr="00B350A0">
              <w:t>)</w:t>
            </w:r>
            <w:r w:rsidR="00C72F98" w:rsidRPr="00B350A0">
              <w:t>, or contact your administrator.</w:t>
            </w:r>
            <w:r w:rsidR="00494E01" w:rsidRPr="00B350A0">
              <w:t xml:space="preserve"> Alternatively, you may copy the </w:t>
            </w:r>
            <w:r w:rsidR="00494E01" w:rsidRPr="00FB04A5">
              <w:rPr>
                <w:rStyle w:val="Codeintext"/>
                <w:u w:val="single"/>
              </w:rPr>
              <w:t>db_config.txt</w:t>
            </w:r>
            <w:r w:rsidR="00494E01" w:rsidRPr="00B350A0">
              <w:t xml:space="preserve"> file. This file contains all connection details.</w:t>
            </w:r>
          </w:p>
          <w:p w14:paraId="0826BBD8" w14:textId="77777777" w:rsidR="00F40CC8" w:rsidRPr="00B350A0" w:rsidRDefault="007A3154" w:rsidP="00DA48C2">
            <w:pPr>
              <w:pStyle w:val="Figure"/>
              <w:ind w:hanging="280"/>
              <w:rPr>
                <w:u w:val="single"/>
              </w:rPr>
            </w:pPr>
            <w:r w:rsidRPr="00B350A0">
              <w:rPr>
                <w:u w:val="single"/>
                <w:lang w:val="en-GB" w:eastAsia="en-GB"/>
              </w:rPr>
              <w:drawing>
                <wp:inline distT="0" distB="0" distL="0" distR="0" wp14:anchorId="7BC25B31" wp14:editId="69793CBA">
                  <wp:extent cx="3032549" cy="2049780"/>
                  <wp:effectExtent l="0" t="0" r="0" b="7620"/>
                  <wp:docPr id="3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33288" cy="2050279"/>
                          </a:xfrm>
                          <a:prstGeom prst="rect">
                            <a:avLst/>
                          </a:prstGeom>
                          <a:noFill/>
                          <a:ln>
                            <a:noFill/>
                          </a:ln>
                        </pic:spPr>
                      </pic:pic>
                    </a:graphicData>
                  </a:graphic>
                </wp:inline>
              </w:drawing>
            </w:r>
          </w:p>
          <w:p w14:paraId="510104EA" w14:textId="3C8DFC30" w:rsidR="00F40CC8" w:rsidRPr="00DA48C2" w:rsidRDefault="00F40CC8"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9</w:t>
            </w:r>
            <w:r w:rsidR="00397B59" w:rsidRPr="00DA48C2">
              <w:fldChar w:fldCharType="end"/>
            </w:r>
            <w:r w:rsidRPr="00DA48C2">
              <w:t>: Connec</w:t>
            </w:r>
            <w:r w:rsidR="00EB3E56" w:rsidRPr="00DA48C2">
              <w:t>t to d</w:t>
            </w:r>
            <w:r w:rsidRPr="00DA48C2">
              <w:t>atabase dialog</w:t>
            </w:r>
          </w:p>
          <w:p w14:paraId="2F266EBC" w14:textId="47FB5F6B" w:rsidR="00F40CC8" w:rsidRPr="00B350A0" w:rsidRDefault="006A69DD" w:rsidP="00DA48C2">
            <w:pPr>
              <w:pStyle w:val="Bullet"/>
              <w:ind w:left="429" w:hanging="283"/>
            </w:pPr>
            <w:r w:rsidRPr="00B350A0">
              <w:t>Fil</w:t>
            </w:r>
            <w:r w:rsidR="00C72F98" w:rsidRPr="00B350A0">
              <w:t>l</w:t>
            </w:r>
            <w:r w:rsidRPr="00B350A0">
              <w:t xml:space="preserve"> in the connection details, </w:t>
            </w:r>
            <w:r w:rsidR="00EB3E56" w:rsidRPr="00B350A0">
              <w:t>as well as</w:t>
            </w:r>
            <w:r w:rsidRPr="00B350A0">
              <w:t xml:space="preserve"> your Use</w:t>
            </w:r>
            <w:r w:rsidR="00EB3E56" w:rsidRPr="00B350A0">
              <w:t>rname and Password then click</w:t>
            </w:r>
            <w:r w:rsidR="000F0971" w:rsidRPr="00B350A0">
              <w:t xml:space="preserve"> </w:t>
            </w:r>
            <w:r w:rsidR="000F0971" w:rsidRPr="00FB04A5">
              <w:rPr>
                <w:rStyle w:val="ActionButton"/>
                <w:u w:val="single"/>
              </w:rPr>
              <w:t>Connect</w:t>
            </w:r>
            <w:r w:rsidR="000F0971" w:rsidRPr="00B350A0">
              <w:t>.</w:t>
            </w:r>
            <w:r w:rsidR="00F40CC8" w:rsidRPr="00B350A0">
              <w:t xml:space="preserve"> The dialog box will close and there will be short delay while the database is read. The details of your database and log in account will be displayed in the Progress Report Panel (the right</w:t>
            </w:r>
            <w:r w:rsidR="008C3089" w:rsidRPr="00B350A0">
              <w:t>-</w:t>
            </w:r>
            <w:r w:rsidR="00F40CC8" w:rsidRPr="00B350A0">
              <w:t>hand panel of the Main Window) and the sub-menu items for SPECCHIO functions will now be active.</w:t>
            </w:r>
          </w:p>
        </w:tc>
      </w:tr>
    </w:tbl>
    <w:p w14:paraId="501408E6" w14:textId="160F69DE" w:rsidR="00397AE6" w:rsidRPr="00B350A0" w:rsidRDefault="00397AE6" w:rsidP="00941E8C">
      <w:pPr>
        <w:pStyle w:val="Heading2"/>
      </w:pPr>
      <w:bookmarkStart w:id="129" w:name="_Toc500009874"/>
      <w:bookmarkStart w:id="130" w:name="_Toc500010320"/>
      <w:bookmarkStart w:id="131" w:name="_Toc504555917"/>
      <w:bookmarkStart w:id="132" w:name="_Toc506191012"/>
      <w:bookmarkStart w:id="133" w:name="_Toc506191229"/>
      <w:bookmarkStart w:id="134" w:name="_Toc506191443"/>
      <w:bookmarkStart w:id="135" w:name="_Toc506191657"/>
      <w:bookmarkStart w:id="136" w:name="_Toc355280365"/>
      <w:bookmarkStart w:id="137" w:name="_Toc391565338"/>
      <w:bookmarkStart w:id="138" w:name="_Toc49458031"/>
      <w:bookmarkEnd w:id="129"/>
      <w:bookmarkEnd w:id="130"/>
      <w:bookmarkEnd w:id="131"/>
      <w:bookmarkEnd w:id="132"/>
      <w:bookmarkEnd w:id="133"/>
      <w:bookmarkEnd w:id="134"/>
      <w:bookmarkEnd w:id="135"/>
      <w:r w:rsidRPr="00B350A0">
        <w:t>Logging Out</w:t>
      </w:r>
      <w:bookmarkEnd w:id="136"/>
      <w:bookmarkEnd w:id="137"/>
      <w:bookmarkEnd w:id="138"/>
    </w:p>
    <w:p w14:paraId="2BA646F6" w14:textId="77777777" w:rsidR="00397AE6" w:rsidRPr="00B350A0" w:rsidRDefault="00397AE6" w:rsidP="004A51AA">
      <w:pPr>
        <w:pStyle w:val="Body"/>
      </w:pPr>
      <w:r w:rsidRPr="00B350A0">
        <w:t>There is no specific log out function for SPECCHIO. Closing the Main Window will close your database session. If you restart SPECCHIO, you will need to log in again.</w:t>
      </w:r>
    </w:p>
    <w:p w14:paraId="24FD08F6" w14:textId="77777777" w:rsidR="00397AE6" w:rsidRPr="00B350A0" w:rsidRDefault="00397AE6" w:rsidP="004A51AA">
      <w:pPr>
        <w:pStyle w:val="Body"/>
      </w:pPr>
      <w:r w:rsidRPr="00B350A0">
        <w:t xml:space="preserve">If you select </w:t>
      </w:r>
      <w:r w:rsidRPr="00B350A0">
        <w:rPr>
          <w:rStyle w:val="GUIWord"/>
          <w:u w:val="single"/>
        </w:rPr>
        <w:t>Database</w:t>
      </w:r>
      <w:r w:rsidRPr="00B350A0">
        <w:t xml:space="preserve"> -</w:t>
      </w:r>
      <w:r w:rsidRPr="00B350A0">
        <w:rPr>
          <w:rStyle w:val="GUIWord"/>
          <w:u w:val="single"/>
        </w:rPr>
        <w:t>Connect to database</w:t>
      </w:r>
      <w:r w:rsidRPr="00B350A0">
        <w:t xml:space="preserve"> from the SPECCHIO Main Window menus while you are logged in, SPECCHIO will log you out before logging in again as the new User.</w:t>
      </w:r>
    </w:p>
    <w:p w14:paraId="1A4D84AF" w14:textId="2A2AC0B7" w:rsidR="00ED5E0F" w:rsidRPr="00B350A0" w:rsidRDefault="00ED5E0F" w:rsidP="00941E8C">
      <w:pPr>
        <w:pStyle w:val="Heading2"/>
      </w:pPr>
      <w:bookmarkStart w:id="139" w:name="_Toc49458032"/>
      <w:r w:rsidRPr="00B350A0">
        <w:lastRenderedPageBreak/>
        <w:t>Edit user information</w:t>
      </w:r>
      <w:bookmarkEnd w:id="139"/>
    </w:p>
    <w:p w14:paraId="2AE7F3B5" w14:textId="628F9E13" w:rsidR="00182F58" w:rsidRPr="00B350A0" w:rsidRDefault="00182F58" w:rsidP="004A51AA">
      <w:pPr>
        <w:pStyle w:val="Body"/>
      </w:pPr>
      <w:r w:rsidRPr="00B350A0">
        <w:t>After logg</w:t>
      </w:r>
      <w:r w:rsidR="00C57830" w:rsidRPr="00B350A0">
        <w:t>ing</w:t>
      </w:r>
      <w:r w:rsidRPr="00B350A0">
        <w:t xml:space="preserve"> in and connect</w:t>
      </w:r>
      <w:r w:rsidR="00C57830" w:rsidRPr="00B350A0">
        <w:t>ing</w:t>
      </w:r>
      <w:r w:rsidRPr="00B350A0">
        <w:t xml:space="preserve"> to </w:t>
      </w:r>
      <w:r w:rsidR="00C57830" w:rsidRPr="00B350A0">
        <w:t>the</w:t>
      </w:r>
      <w:r w:rsidRPr="00B350A0">
        <w:t xml:space="preserve"> database, you can </w:t>
      </w:r>
      <w:r w:rsidR="00C57830" w:rsidRPr="00B350A0">
        <w:t>edit</w:t>
      </w:r>
      <w:r w:rsidRPr="00B350A0">
        <w:t xml:space="preserve"> your User Information.</w:t>
      </w:r>
    </w:p>
    <w:p w14:paraId="1F7D4132" w14:textId="77777777" w:rsidR="00182F58" w:rsidRPr="00B350A0" w:rsidRDefault="004C0C88" w:rsidP="004A51AA">
      <w:pPr>
        <w:pStyle w:val="ProcessHeading"/>
      </w:pPr>
      <w:r w:rsidRPr="00B350A0">
        <w:t>To Edit user i</w:t>
      </w:r>
      <w:r w:rsidR="0004636A" w:rsidRPr="00B350A0">
        <w:t>nformation:</w:t>
      </w:r>
    </w:p>
    <w:tbl>
      <w:tblPr>
        <w:tblStyle w:val="Instructions"/>
        <w:tblW w:w="0" w:type="auto"/>
        <w:tblLook w:val="04A0" w:firstRow="1" w:lastRow="0" w:firstColumn="1" w:lastColumn="0" w:noHBand="0" w:noVBand="1"/>
      </w:tblPr>
      <w:tblGrid>
        <w:gridCol w:w="8533"/>
      </w:tblGrid>
      <w:tr w:rsidR="00182F58" w:rsidRPr="00B350A0" w14:paraId="0B27D854" w14:textId="77777777" w:rsidTr="00DC6E0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3AD7DC" w14:textId="77777777" w:rsidR="00182F58" w:rsidRPr="00B350A0" w:rsidRDefault="00C57830" w:rsidP="004A51AA">
            <w:pPr>
              <w:pStyle w:val="Bullet"/>
            </w:pPr>
            <w:r w:rsidRPr="00B350A0">
              <w:t>From the Main menu, s</w:t>
            </w:r>
            <w:r w:rsidR="00182F58" w:rsidRPr="00B350A0">
              <w:t xml:space="preserve">elect </w:t>
            </w:r>
            <w:r w:rsidR="00182F58" w:rsidRPr="00B350A0">
              <w:rPr>
                <w:rStyle w:val="GUIWord"/>
                <w:u w:val="single"/>
              </w:rPr>
              <w:t>Database</w:t>
            </w:r>
            <w:r w:rsidRPr="00B350A0">
              <w:rPr>
                <w:rStyle w:val="GUIWord"/>
                <w:u w:val="single"/>
              </w:rPr>
              <w:t xml:space="preserve"> - </w:t>
            </w:r>
            <w:r w:rsidR="00182F58" w:rsidRPr="00B350A0">
              <w:rPr>
                <w:rStyle w:val="GUIWord"/>
                <w:u w:val="single"/>
              </w:rPr>
              <w:t>Edit user information</w:t>
            </w:r>
            <w:r w:rsidR="00182F58" w:rsidRPr="00B350A0">
              <w:t>. The following dialog box will be displayed showing your curre</w:t>
            </w:r>
            <w:r w:rsidR="004C0C88" w:rsidRPr="00B350A0">
              <w:t>nt User information:</w:t>
            </w:r>
          </w:p>
          <w:p w14:paraId="2377CB58" w14:textId="77777777" w:rsidR="00182F58" w:rsidRPr="00B350A0" w:rsidRDefault="00182F58" w:rsidP="00C57830">
            <w:pPr>
              <w:pStyle w:val="Figure"/>
              <w:rPr>
                <w:u w:val="single"/>
              </w:rPr>
            </w:pPr>
            <w:r w:rsidRPr="00B350A0">
              <w:rPr>
                <w:u w:val="single"/>
                <w:lang w:val="en-GB" w:eastAsia="en-GB"/>
              </w:rPr>
              <w:drawing>
                <wp:inline distT="0" distB="0" distL="0" distR="0" wp14:anchorId="05D8FC9A" wp14:editId="779D08FF">
                  <wp:extent cx="2839142" cy="2619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UserInfo.jpg"/>
                          <pic:cNvPicPr/>
                        </pic:nvPicPr>
                        <pic:blipFill>
                          <a:blip r:embed="rId33">
                            <a:extLst>
                              <a:ext uri="{28A0092B-C50C-407E-A947-70E740481C1C}">
                                <a14:useLocalDpi xmlns:a14="http://schemas.microsoft.com/office/drawing/2010/main" val="0"/>
                              </a:ext>
                            </a:extLst>
                          </a:blip>
                          <a:stretch>
                            <a:fillRect/>
                          </a:stretch>
                        </pic:blipFill>
                        <pic:spPr>
                          <a:xfrm>
                            <a:off x="0" y="0"/>
                            <a:ext cx="2849353" cy="2628796"/>
                          </a:xfrm>
                          <a:prstGeom prst="rect">
                            <a:avLst/>
                          </a:prstGeom>
                        </pic:spPr>
                      </pic:pic>
                    </a:graphicData>
                  </a:graphic>
                </wp:inline>
              </w:drawing>
            </w:r>
          </w:p>
          <w:p w14:paraId="45C0C031" w14:textId="39AC30DB" w:rsidR="00182F58" w:rsidRPr="00C00955" w:rsidRDefault="00BE7C6E" w:rsidP="003078EE">
            <w:pPr>
              <w:pStyle w:val="Caption"/>
              <w:rPr>
                <w:lang w:val="de-CH"/>
              </w:rPr>
            </w:pPr>
            <w:proofErr w:type="spellStart"/>
            <w:r w:rsidRPr="00C00955">
              <w:rPr>
                <w:lang w:val="de-CH"/>
              </w:rPr>
              <w:t>Figure</w:t>
            </w:r>
            <w:proofErr w:type="spellEnd"/>
            <w:r w:rsidRPr="00C00955">
              <w:rPr>
                <w:lang w:val="de-CH"/>
              </w:rPr>
              <w:t xml:space="preserve"> </w:t>
            </w:r>
            <w:r w:rsidR="00397B59" w:rsidRPr="00DA48C2">
              <w:fldChar w:fldCharType="begin"/>
            </w:r>
            <w:r w:rsidR="00397B59" w:rsidRPr="00C00955">
              <w:rPr>
                <w:lang w:val="de-CH"/>
              </w:rPr>
              <w:instrText xml:space="preserve"> SEQ Figure \* ARABIC </w:instrText>
            </w:r>
            <w:r w:rsidR="00397B59" w:rsidRPr="00DA48C2">
              <w:fldChar w:fldCharType="separate"/>
            </w:r>
            <w:r w:rsidR="00087751">
              <w:rPr>
                <w:noProof/>
                <w:lang w:val="de-CH"/>
              </w:rPr>
              <w:t>10</w:t>
            </w:r>
            <w:r w:rsidR="00397B59" w:rsidRPr="00DA48C2">
              <w:fldChar w:fldCharType="end"/>
            </w:r>
            <w:r w:rsidR="00182F58" w:rsidRPr="00C00955">
              <w:rPr>
                <w:lang w:val="de-CH"/>
              </w:rPr>
              <w:t xml:space="preserve">: User Information update </w:t>
            </w:r>
            <w:proofErr w:type="spellStart"/>
            <w:r w:rsidR="00182F58" w:rsidRPr="00C00955">
              <w:rPr>
                <w:lang w:val="de-CH"/>
              </w:rPr>
              <w:t>dialog</w:t>
            </w:r>
            <w:proofErr w:type="spellEnd"/>
          </w:p>
          <w:p w14:paraId="0E99EDBF" w14:textId="77777777" w:rsidR="00182F58" w:rsidRPr="00B350A0" w:rsidRDefault="00182F58" w:rsidP="004A51AA">
            <w:pPr>
              <w:pStyle w:val="Bullet"/>
            </w:pPr>
            <w:r w:rsidRPr="00B350A0">
              <w:t>Update the information as required. You cannot change the ANDS Party Identifier.</w:t>
            </w:r>
          </w:p>
          <w:p w14:paraId="424278FA" w14:textId="77777777" w:rsidR="00182F58" w:rsidRPr="00B350A0" w:rsidRDefault="00182F58" w:rsidP="004A51AA">
            <w:pPr>
              <w:pStyle w:val="Bullet"/>
            </w:pPr>
            <w:r w:rsidRPr="00B350A0">
              <w:t>Cli</w:t>
            </w:r>
            <w:r w:rsidR="00824D23" w:rsidRPr="00B350A0">
              <w:t>c</w:t>
            </w:r>
            <w:r w:rsidR="0098638B" w:rsidRPr="00B350A0">
              <w:t xml:space="preserve">k </w:t>
            </w:r>
            <w:r w:rsidR="000F0971" w:rsidRPr="00B350A0">
              <w:rPr>
                <w:rStyle w:val="ActionButton"/>
                <w:u w:val="single"/>
              </w:rPr>
              <w:t>Update</w:t>
            </w:r>
            <w:r w:rsidRPr="00B350A0">
              <w:t xml:space="preserve"> to cause the changes to be written back into the database.</w:t>
            </w:r>
          </w:p>
        </w:tc>
      </w:tr>
    </w:tbl>
    <w:p w14:paraId="0A0FD267" w14:textId="5070FD53" w:rsidR="00182F58" w:rsidRPr="00B350A0" w:rsidRDefault="00182F58" w:rsidP="004A51AA">
      <w:pPr>
        <w:pStyle w:val="Body"/>
      </w:pPr>
      <w:r w:rsidRPr="00B350A0">
        <w:t xml:space="preserve">This process does not change your </w:t>
      </w:r>
      <w:r w:rsidRPr="00B350A0">
        <w:rPr>
          <w:rStyle w:val="GUIWord"/>
          <w:u w:val="single"/>
        </w:rPr>
        <w:t>User Name</w:t>
      </w:r>
      <w:r w:rsidRPr="00B350A0">
        <w:t xml:space="preserve"> or </w:t>
      </w:r>
      <w:r w:rsidRPr="00B350A0">
        <w:rPr>
          <w:rStyle w:val="GUIWord"/>
          <w:u w:val="single"/>
        </w:rPr>
        <w:t>Password</w:t>
      </w:r>
      <w:r w:rsidRPr="00B350A0">
        <w:t>, so there is no requirement to change any of the account configuration stored on your own computer.</w:t>
      </w:r>
    </w:p>
    <w:p w14:paraId="1C0782B3" w14:textId="77777777" w:rsidR="00494E01" w:rsidRPr="00B350A0" w:rsidRDefault="00494E01" w:rsidP="00941E8C">
      <w:pPr>
        <w:pStyle w:val="Heading2"/>
      </w:pPr>
      <w:bookmarkStart w:id="140" w:name="_Toc49458033"/>
      <w:bookmarkStart w:id="141" w:name="_Ref339705695"/>
      <w:r w:rsidRPr="00B350A0">
        <w:t xml:space="preserve">Edit </w:t>
      </w:r>
      <w:proofErr w:type="spellStart"/>
      <w:r w:rsidRPr="00B350A0">
        <w:t>db_config</w:t>
      </w:r>
      <w:proofErr w:type="spellEnd"/>
      <w:r w:rsidRPr="00B350A0">
        <w:t xml:space="preserve"> file</w:t>
      </w:r>
      <w:bookmarkEnd w:id="140"/>
    </w:p>
    <w:p w14:paraId="672DD93A" w14:textId="77777777" w:rsidR="0090231E" w:rsidRPr="00B350A0" w:rsidRDefault="00494E01" w:rsidP="004A51AA">
      <w:pPr>
        <w:pStyle w:val="Body"/>
      </w:pPr>
      <w:r w:rsidRPr="00B350A0">
        <w:t xml:space="preserve">Older versions of SPECCHIO stored </w:t>
      </w:r>
      <w:r w:rsidR="0090231E" w:rsidRPr="00B350A0">
        <w:t>account details</w:t>
      </w:r>
      <w:r w:rsidRPr="00B350A0">
        <w:t xml:space="preserve"> in a configuration file (</w:t>
      </w:r>
      <w:r w:rsidRPr="00B350A0">
        <w:rPr>
          <w:rStyle w:val="iCodeChar"/>
          <w:u w:val="single"/>
        </w:rPr>
        <w:t>db_config.txt</w:t>
      </w:r>
      <w:r w:rsidRPr="00B350A0">
        <w:t>)</w:t>
      </w:r>
      <w:r w:rsidR="0090231E" w:rsidRPr="00B350A0">
        <w:t xml:space="preserve"> by default</w:t>
      </w:r>
      <w:r w:rsidRPr="00B350A0">
        <w:t>. If you have upgraded from previous versions then SPECCHIO will continue to read account data from the configuration file. Newer versions can be enforced to write data into the configuration file</w:t>
      </w:r>
      <w:r w:rsidR="0090231E" w:rsidRPr="00B350A0">
        <w:t xml:space="preserve"> and load account details from it.</w:t>
      </w:r>
    </w:p>
    <w:p w14:paraId="64F37BDB" w14:textId="1DC6747C" w:rsidR="0090231E" w:rsidRPr="00B350A0" w:rsidRDefault="0090231E" w:rsidP="004A51AA">
      <w:pPr>
        <w:pStyle w:val="Body"/>
      </w:pPr>
      <w:r w:rsidRPr="00B350A0">
        <w:t xml:space="preserve">Using the </w:t>
      </w:r>
      <w:proofErr w:type="spellStart"/>
      <w:r w:rsidRPr="00B350A0">
        <w:t>db_config</w:t>
      </w:r>
      <w:proofErr w:type="spellEnd"/>
      <w:r w:rsidRPr="00B350A0">
        <w:t xml:space="preserve"> file can simplify working from different machines. However, care is required to maintain the file structure when editing it manually. Furthermore, installations in a multi-user environment should not use the </w:t>
      </w:r>
      <w:proofErr w:type="spellStart"/>
      <w:r w:rsidRPr="00B350A0">
        <w:t>db_config</w:t>
      </w:r>
      <w:proofErr w:type="spellEnd"/>
      <w:r w:rsidRPr="00B350A0">
        <w:t xml:space="preserve"> </w:t>
      </w:r>
      <w:proofErr w:type="gramStart"/>
      <w:r w:rsidRPr="00B350A0">
        <w:t>file based</w:t>
      </w:r>
      <w:proofErr w:type="gramEnd"/>
      <w:r w:rsidRPr="00B350A0">
        <w:t xml:space="preserve"> storage, as this will expose the connection information to other users having accounts on the same machine.  </w:t>
      </w:r>
    </w:p>
    <w:p w14:paraId="6BE36F13" w14:textId="77777777" w:rsidR="0090231E" w:rsidRPr="00B350A0" w:rsidRDefault="0090231E" w:rsidP="004A51AA">
      <w:pPr>
        <w:pStyle w:val="ProcessHeading"/>
      </w:pPr>
      <w:r w:rsidRPr="00B350A0">
        <w:t xml:space="preserve">To create and/or edit the </w:t>
      </w:r>
      <w:proofErr w:type="spellStart"/>
      <w:r w:rsidRPr="00B350A0">
        <w:t>db_config</w:t>
      </w:r>
      <w:proofErr w:type="spellEnd"/>
      <w:r w:rsidRPr="00B350A0">
        <w:t xml:space="preserve"> file:</w:t>
      </w:r>
    </w:p>
    <w:tbl>
      <w:tblPr>
        <w:tblStyle w:val="Instructions"/>
        <w:tblW w:w="0" w:type="auto"/>
        <w:tblLook w:val="04A0" w:firstRow="1" w:lastRow="0" w:firstColumn="1" w:lastColumn="0" w:noHBand="0" w:noVBand="1"/>
      </w:tblPr>
      <w:tblGrid>
        <w:gridCol w:w="8533"/>
      </w:tblGrid>
      <w:tr w:rsidR="0090231E" w:rsidRPr="00B350A0" w14:paraId="689BE74C" w14:textId="77777777" w:rsidTr="0090231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92909" w14:textId="19B33445" w:rsidR="00347931" w:rsidRPr="00B350A0" w:rsidRDefault="0090231E" w:rsidP="004A51AA">
            <w:pPr>
              <w:pStyle w:val="Bullet"/>
            </w:pPr>
            <w:r w:rsidRPr="00B350A0">
              <w:t xml:space="preserve">From the Main menu, select </w:t>
            </w:r>
            <w:r w:rsidRPr="00B350A0">
              <w:rPr>
                <w:rStyle w:val="GUIWord"/>
                <w:u w:val="single"/>
              </w:rPr>
              <w:t xml:space="preserve">Database - </w:t>
            </w:r>
            <w:r w:rsidR="00347931" w:rsidRPr="00B350A0">
              <w:rPr>
                <w:rStyle w:val="GUIWord"/>
                <w:u w:val="single"/>
              </w:rPr>
              <w:t xml:space="preserve">Edit </w:t>
            </w:r>
            <w:proofErr w:type="spellStart"/>
            <w:r w:rsidR="00347931" w:rsidRPr="00B350A0">
              <w:rPr>
                <w:rStyle w:val="GUIWord"/>
                <w:u w:val="single"/>
              </w:rPr>
              <w:t>db_config</w:t>
            </w:r>
            <w:proofErr w:type="spellEnd"/>
            <w:r w:rsidR="00347931" w:rsidRPr="00B350A0">
              <w:rPr>
                <w:rStyle w:val="GUIWord"/>
                <w:u w:val="single"/>
              </w:rPr>
              <w:t xml:space="preserve"> file</w:t>
            </w:r>
            <w:r w:rsidRPr="00B350A0">
              <w:t xml:space="preserve">. </w:t>
            </w:r>
            <w:r w:rsidR="00347931" w:rsidRPr="00B350A0">
              <w:t xml:space="preserve">In case the menu item is greyed out, enable the editing of the </w:t>
            </w:r>
            <w:proofErr w:type="spellStart"/>
            <w:r w:rsidR="00347931" w:rsidRPr="00B350A0">
              <w:t>db_config</w:t>
            </w:r>
            <w:proofErr w:type="spellEnd"/>
            <w:r w:rsidR="00347931" w:rsidRPr="00B350A0">
              <w:t xml:space="preserve"> file in the SPECCHIO Preferences by setting the according switch (see</w:t>
            </w:r>
            <w:r w:rsidR="00FA550B" w:rsidRPr="00B350A0">
              <w:t xml:space="preserve"> </w:t>
            </w:r>
            <w:r w:rsidR="00FA550B" w:rsidRPr="00B350A0">
              <w:rPr>
                <w:rStyle w:val="CrossReference"/>
                <w:u w:val="single"/>
              </w:rPr>
              <w:t xml:space="preserve">section </w:t>
            </w:r>
            <w:r w:rsidR="00741214" w:rsidRPr="00B350A0">
              <w:rPr>
                <w:rStyle w:val="CrossReference"/>
                <w:u w:val="single"/>
              </w:rPr>
              <w:fldChar w:fldCharType="begin"/>
            </w:r>
            <w:r w:rsidR="00347931" w:rsidRPr="00B350A0">
              <w:rPr>
                <w:rStyle w:val="CrossReference"/>
                <w:u w:val="single"/>
              </w:rPr>
              <w:instrText xml:space="preserve"> REF _Ref339715067 \r \h </w:instrText>
            </w:r>
            <w:r w:rsidR="00CE39FF" w:rsidRP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4.7</w:t>
            </w:r>
            <w:r w:rsidR="00741214" w:rsidRPr="00B350A0">
              <w:rPr>
                <w:rStyle w:val="CrossReference"/>
                <w:u w:val="single"/>
              </w:rPr>
              <w:fldChar w:fldCharType="end"/>
            </w:r>
            <w:r w:rsidR="00347931" w:rsidRPr="00B350A0">
              <w:rPr>
                <w:rStyle w:val="CrossReference"/>
                <w:u w:val="single"/>
              </w:rPr>
              <w:t>).</w:t>
            </w:r>
          </w:p>
          <w:p w14:paraId="3917FEEF" w14:textId="77777777" w:rsidR="0090231E" w:rsidRPr="00B350A0" w:rsidRDefault="00347931" w:rsidP="004A51AA">
            <w:pPr>
              <w:pStyle w:val="Bullet"/>
            </w:pPr>
            <w:r w:rsidRPr="00B350A0">
              <w:t xml:space="preserve">The </w:t>
            </w:r>
            <w:proofErr w:type="spellStart"/>
            <w:r w:rsidRPr="00B350A0">
              <w:t>db_config</w:t>
            </w:r>
            <w:proofErr w:type="spellEnd"/>
            <w:r w:rsidRPr="00B350A0">
              <w:t xml:space="preserve"> file will be displayed in the default text editor of your </w:t>
            </w:r>
            <w:r w:rsidRPr="00B350A0">
              <w:lastRenderedPageBreak/>
              <w:t>operating system.</w:t>
            </w:r>
          </w:p>
        </w:tc>
      </w:tr>
    </w:tbl>
    <w:p w14:paraId="21665005" w14:textId="193BA339" w:rsidR="000D0A41" w:rsidRPr="00B350A0" w:rsidRDefault="000D0A41" w:rsidP="00941E8C">
      <w:pPr>
        <w:pStyle w:val="Heading2"/>
      </w:pPr>
      <w:bookmarkStart w:id="142" w:name="_Ref339715067"/>
      <w:bookmarkStart w:id="143" w:name="_Toc49458034"/>
      <w:r w:rsidRPr="00B350A0">
        <w:lastRenderedPageBreak/>
        <w:t>Preferences</w:t>
      </w:r>
      <w:bookmarkEnd w:id="141"/>
      <w:bookmarkEnd w:id="142"/>
      <w:bookmarkEnd w:id="143"/>
    </w:p>
    <w:p w14:paraId="18EECE1F" w14:textId="071999DB" w:rsidR="009A1180" w:rsidRPr="00B350A0" w:rsidRDefault="00EC252F" w:rsidP="00FB04A5">
      <w:pPr>
        <w:rPr>
          <w:u w:val="single"/>
        </w:rPr>
      </w:pPr>
      <w:r w:rsidRPr="00EC252F">
        <w:rPr>
          <w:noProof/>
          <w:u w:val="single"/>
        </w:rPr>
        <w:drawing>
          <wp:inline distT="0" distB="0" distL="0" distR="0" wp14:anchorId="7C300BA5" wp14:editId="63EFE7D1">
            <wp:extent cx="1320542" cy="7637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343582" cy="777057"/>
                    </a:xfrm>
                    <a:prstGeom prst="rect">
                      <a:avLst/>
                    </a:prstGeom>
                  </pic:spPr>
                </pic:pic>
              </a:graphicData>
            </a:graphic>
          </wp:inline>
        </w:drawing>
      </w:r>
    </w:p>
    <w:p w14:paraId="6D189592" w14:textId="35014A0C" w:rsidR="000D0A41" w:rsidRPr="00B350A0" w:rsidRDefault="000D0A41" w:rsidP="004A51AA">
      <w:pPr>
        <w:pStyle w:val="Body"/>
      </w:pPr>
      <w:r w:rsidRPr="00B350A0">
        <w:t>Preferences are stored in the system settings of your computer and define</w:t>
      </w:r>
      <w:r w:rsidR="00BB1C1C" w:rsidRPr="00B350A0">
        <w:t xml:space="preserve"> some aspects of</w:t>
      </w:r>
      <w:r w:rsidRPr="00B350A0">
        <w:t xml:space="preserve"> how SPECCHIO works. </w:t>
      </w:r>
    </w:p>
    <w:p w14:paraId="0D826DC1" w14:textId="6DDFB0B7" w:rsidR="00B97520" w:rsidRPr="00B350A0" w:rsidRDefault="00B97520" w:rsidP="004A51AA">
      <w:pPr>
        <w:pStyle w:val="Body"/>
      </w:pPr>
      <w:r w:rsidRPr="00B350A0">
        <w:t>When uploading old ASD file formats</w:t>
      </w:r>
      <w:r w:rsidR="003A1FEE" w:rsidRPr="00B350A0">
        <w:t>, an optional creation of measurement unit folders can be chosen by activat</w:t>
      </w:r>
      <w:r w:rsidR="002D2D7E" w:rsidRPr="00B350A0">
        <w:t>ing</w:t>
      </w:r>
      <w:r w:rsidR="003A1FEE" w:rsidRPr="00B350A0">
        <w:t xml:space="preserve"> the relevant box.</w:t>
      </w:r>
    </w:p>
    <w:p w14:paraId="66CCD144" w14:textId="200786F5" w:rsidR="003A1FEE" w:rsidRDefault="00076C44" w:rsidP="004A51AA">
      <w:pPr>
        <w:pStyle w:val="Body"/>
      </w:pPr>
      <w:r w:rsidRPr="00B350A0">
        <w:t xml:space="preserve">If </w:t>
      </w:r>
      <w:r w:rsidR="003A1FEE" w:rsidRPr="00B350A0">
        <w:t>ASD DN files are to be inserted</w:t>
      </w:r>
      <w:r w:rsidRPr="00B350A0">
        <w:t>, they will be inserted</w:t>
      </w:r>
      <w:r w:rsidR="003A1FEE" w:rsidRPr="00B350A0">
        <w:t xml:space="preserve"> in addition to the </w:t>
      </w:r>
      <w:r w:rsidR="002D2D7E" w:rsidRPr="00B350A0">
        <w:t>calibrated</w:t>
      </w:r>
      <w:r w:rsidRPr="00B350A0">
        <w:t xml:space="preserve"> spectrum (e.g. Radiance).</w:t>
      </w:r>
    </w:p>
    <w:p w14:paraId="5BD13507" w14:textId="77F89511" w:rsidR="00EC252F" w:rsidRDefault="00EC252F" w:rsidP="004A51AA">
      <w:pPr>
        <w:pStyle w:val="Body"/>
      </w:pPr>
      <w:r>
        <w:t>The delta times given in ASD files for the time since last white reference (WR) and dark current (DC) can also be stored as metadata. This is experimental and the absolute times cannot be trusted</w:t>
      </w:r>
      <w:r>
        <w:rPr>
          <w:rStyle w:val="FootnoteReference"/>
        </w:rPr>
        <w:footnoteReference w:id="2"/>
      </w:r>
      <w:r>
        <w:t>.</w:t>
      </w:r>
    </w:p>
    <w:p w14:paraId="167B939B" w14:textId="50A21C9C" w:rsidR="00757FAD" w:rsidRPr="00B350A0" w:rsidRDefault="00757FAD" w:rsidP="004A51AA">
      <w:pPr>
        <w:pStyle w:val="Body"/>
      </w:pPr>
      <w:r>
        <w:t>The file loading verbose level can be set to include INFO messages. This is mainly of use when wanting to have reports on the time required by the SPECCHIO server to insert a spectral file.</w:t>
      </w:r>
    </w:p>
    <w:p w14:paraId="2469D2A9" w14:textId="3AB89781" w:rsidR="002D2D7E" w:rsidRDefault="002D2D7E" w:rsidP="004A51AA">
      <w:pPr>
        <w:pStyle w:val="Body"/>
      </w:pPr>
      <w:r w:rsidRPr="00B350A0">
        <w:t xml:space="preserve">Input and output directories define the default directories that are used for file input and output, such as during campaign export/import operations (see </w:t>
      </w:r>
      <w:r w:rsidR="00877F6F" w:rsidRPr="00B350A0">
        <w:fldChar w:fldCharType="begin"/>
      </w:r>
      <w:r w:rsidR="00877F6F" w:rsidRPr="00B350A0">
        <w:instrText xml:space="preserve"> REF _Ref505262059 \r \h </w:instrText>
      </w:r>
      <w:r w:rsidR="00B350A0">
        <w:instrText xml:space="preserve"> \* MERGEFORMAT </w:instrText>
      </w:r>
      <w:r w:rsidR="00877F6F" w:rsidRPr="00B350A0">
        <w:fldChar w:fldCharType="separate"/>
      </w:r>
      <w:r w:rsidR="000C7C57">
        <w:t>9.8</w:t>
      </w:r>
      <w:r w:rsidR="00877F6F" w:rsidRPr="00B350A0">
        <w:fldChar w:fldCharType="end"/>
      </w:r>
      <w:r w:rsidRPr="00B350A0">
        <w:t>).</w:t>
      </w:r>
    </w:p>
    <w:p w14:paraId="5698FD1D" w14:textId="32BE50D9" w:rsidR="00757FAD" w:rsidRPr="00B350A0" w:rsidRDefault="00757FAD" w:rsidP="004A51AA">
      <w:pPr>
        <w:pStyle w:val="Body"/>
      </w:pPr>
      <w:r>
        <w:t xml:space="preserve">Default </w:t>
      </w:r>
      <w:proofErr w:type="spellStart"/>
      <w:r>
        <w:t>FloX</w:t>
      </w:r>
      <w:proofErr w:type="spellEnd"/>
      <w:r>
        <w:t xml:space="preserve"> and </w:t>
      </w:r>
      <w:proofErr w:type="spellStart"/>
      <w:r>
        <w:t>RoX</w:t>
      </w:r>
      <w:proofErr w:type="spellEnd"/>
      <w:r>
        <w:t xml:space="preserve"> calibration file locations can be configured as well; they are used if no calibration file can be found when loading a directory containing </w:t>
      </w:r>
      <w:proofErr w:type="spellStart"/>
      <w:r>
        <w:t>FloX</w:t>
      </w:r>
      <w:proofErr w:type="spellEnd"/>
      <w:r>
        <w:t xml:space="preserve"> and </w:t>
      </w:r>
      <w:proofErr w:type="spellStart"/>
      <w:r>
        <w:t>RoX</w:t>
      </w:r>
      <w:proofErr w:type="spellEnd"/>
      <w:r>
        <w:t xml:space="preserve"> files.</w:t>
      </w:r>
    </w:p>
    <w:p w14:paraId="3368CEEA" w14:textId="77777777" w:rsidR="003E4393" w:rsidRPr="00B350A0" w:rsidRDefault="003E4393" w:rsidP="004A51AA">
      <w:pPr>
        <w:pStyle w:val="Body"/>
      </w:pPr>
    </w:p>
    <w:p w14:paraId="632F065C" w14:textId="77777777" w:rsidR="000D0A41" w:rsidRPr="00B350A0" w:rsidRDefault="000D0A41" w:rsidP="004A51AA">
      <w:pPr>
        <w:pStyle w:val="ProcessHeading"/>
      </w:pPr>
      <w:r w:rsidRPr="00B350A0">
        <w:t>To Change Preferences:</w:t>
      </w:r>
    </w:p>
    <w:tbl>
      <w:tblPr>
        <w:tblStyle w:val="Instructions"/>
        <w:tblW w:w="0" w:type="auto"/>
        <w:tblLook w:val="04A0" w:firstRow="1" w:lastRow="0" w:firstColumn="1" w:lastColumn="0" w:noHBand="0" w:noVBand="1"/>
      </w:tblPr>
      <w:tblGrid>
        <w:gridCol w:w="8533"/>
      </w:tblGrid>
      <w:tr w:rsidR="000D0A41" w:rsidRPr="00B350A0" w14:paraId="0FFAD881" w14:textId="77777777" w:rsidTr="0003452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AE8976" w14:textId="636ACD50" w:rsidR="003E4393" w:rsidRPr="00B350A0" w:rsidRDefault="000D0A41" w:rsidP="004A51AA">
            <w:pPr>
              <w:pStyle w:val="Bullet"/>
            </w:pPr>
            <w:r w:rsidRPr="00B350A0">
              <w:t xml:space="preserve">From the Main menu, select </w:t>
            </w:r>
            <w:r w:rsidRPr="00B350A0">
              <w:rPr>
                <w:rStyle w:val="GUIWord"/>
                <w:u w:val="single"/>
              </w:rPr>
              <w:t xml:space="preserve">Database </w:t>
            </w:r>
            <w:r w:rsidR="001A5584" w:rsidRPr="00B350A0">
              <w:rPr>
                <w:rStyle w:val="GUIWord"/>
                <w:u w:val="single"/>
              </w:rPr>
              <w:t>–</w:t>
            </w:r>
            <w:r w:rsidRPr="00B350A0">
              <w:rPr>
                <w:rStyle w:val="GUIWord"/>
                <w:u w:val="single"/>
              </w:rPr>
              <w:t xml:space="preserve"> Preferences</w:t>
            </w:r>
            <w:r w:rsidR="009A1180" w:rsidRPr="00B350A0">
              <w:t xml:space="preserve">. </w:t>
            </w:r>
            <w:r w:rsidRPr="00B350A0">
              <w:t>The following dialog box will be displayed showing your current preferences:</w:t>
            </w:r>
          </w:p>
          <w:p w14:paraId="1E13EF3C" w14:textId="6ACB281C" w:rsidR="000D0A41" w:rsidRPr="00B350A0" w:rsidRDefault="00EC252F" w:rsidP="00EA2330">
            <w:pPr>
              <w:pStyle w:val="ProcessStep"/>
              <w:numPr>
                <w:ilvl w:val="0"/>
                <w:numId w:val="0"/>
              </w:numPr>
              <w:ind w:left="459"/>
            </w:pPr>
            <w:r w:rsidRPr="00EC252F">
              <w:rPr>
                <w:rStyle w:val="BodyChar"/>
                <w:noProof/>
                <w:u w:val="single"/>
                <w:lang w:eastAsia="en-GB"/>
              </w:rPr>
              <w:drawing>
                <wp:inline distT="0" distB="0" distL="0" distR="0" wp14:anchorId="0ECEB967" wp14:editId="00B1405C">
                  <wp:extent cx="4810991" cy="148977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43622" cy="1499880"/>
                          </a:xfrm>
                          <a:prstGeom prst="rect">
                            <a:avLst/>
                          </a:prstGeom>
                        </pic:spPr>
                      </pic:pic>
                    </a:graphicData>
                  </a:graphic>
                </wp:inline>
              </w:drawing>
            </w:r>
          </w:p>
          <w:p w14:paraId="52E4C5BE" w14:textId="2BAA2113" w:rsidR="000D0A41" w:rsidRPr="00DA48C2" w:rsidRDefault="000D0A41"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11</w:t>
            </w:r>
            <w:r w:rsidR="00397B59" w:rsidRPr="00DA48C2">
              <w:fldChar w:fldCharType="end"/>
            </w:r>
            <w:r w:rsidRPr="00DA48C2">
              <w:t>: User preferences dialog</w:t>
            </w:r>
          </w:p>
          <w:p w14:paraId="2D82FB17" w14:textId="77777777" w:rsidR="000D0A41" w:rsidRPr="00B350A0" w:rsidRDefault="000D0A41" w:rsidP="004A51AA">
            <w:pPr>
              <w:pStyle w:val="Bullet"/>
            </w:pPr>
            <w:r w:rsidRPr="00B350A0">
              <w:t xml:space="preserve">Update the information as required. </w:t>
            </w:r>
            <w:r w:rsidR="00BC10ED" w:rsidRPr="00B350A0">
              <w:t xml:space="preserve">The new settings are available </w:t>
            </w:r>
            <w:r w:rsidR="00BC10ED" w:rsidRPr="00B350A0">
              <w:lastRenderedPageBreak/>
              <w:t>immediately within SPECCHIO.</w:t>
            </w:r>
          </w:p>
          <w:p w14:paraId="14E77EDE" w14:textId="77777777" w:rsidR="000D0A41" w:rsidRPr="00B350A0" w:rsidRDefault="00BC10ED" w:rsidP="004A51AA">
            <w:pPr>
              <w:pStyle w:val="Bullet"/>
            </w:pPr>
            <w:r w:rsidRPr="00B350A0">
              <w:t>Close the window.</w:t>
            </w:r>
          </w:p>
        </w:tc>
      </w:tr>
    </w:tbl>
    <w:p w14:paraId="1ED06BA6" w14:textId="641D838A" w:rsidR="001A5584" w:rsidRPr="00B350A0" w:rsidRDefault="001A5584" w:rsidP="001A5584">
      <w:pPr>
        <w:rPr>
          <w:u w:val="single"/>
        </w:rPr>
      </w:pPr>
      <w:r w:rsidRPr="00B350A0">
        <w:rPr>
          <w:u w:val="single"/>
        </w:rPr>
        <w:lastRenderedPageBreak/>
        <w:t xml:space="preserve">   </w:t>
      </w:r>
    </w:p>
    <w:p w14:paraId="4C196FAA" w14:textId="77777777" w:rsidR="001A5584" w:rsidRPr="00B350A0" w:rsidRDefault="001A5584" w:rsidP="004A51AA">
      <w:pPr>
        <w:pStyle w:val="Body"/>
      </w:pPr>
    </w:p>
    <w:p w14:paraId="1AC30D84" w14:textId="21D2A636" w:rsidR="00DC6E0E" w:rsidRPr="00941E8C" w:rsidRDefault="00F040BF" w:rsidP="009E598E">
      <w:pPr>
        <w:pStyle w:val="Heading1"/>
      </w:pPr>
      <w:bookmarkStart w:id="144" w:name="_Toc398023867"/>
      <w:bookmarkStart w:id="145" w:name="_Toc49458035"/>
      <w:r w:rsidRPr="00941E8C">
        <w:lastRenderedPageBreak/>
        <w:t>Data</w:t>
      </w:r>
      <w:r w:rsidR="00B8323A" w:rsidRPr="00941E8C">
        <w:t xml:space="preserve"> structure and </w:t>
      </w:r>
      <w:bookmarkEnd w:id="144"/>
      <w:r w:rsidR="009C644E" w:rsidRPr="00941E8C">
        <w:t>c</w:t>
      </w:r>
      <w:r w:rsidR="008C62F6" w:rsidRPr="00941E8C">
        <w:t>oncepts</w:t>
      </w:r>
      <w:bookmarkEnd w:id="145"/>
    </w:p>
    <w:p w14:paraId="47EA3999" w14:textId="334844DE" w:rsidR="007344D8" w:rsidRPr="00B350A0" w:rsidRDefault="007344D8" w:rsidP="004A51AA">
      <w:pPr>
        <w:pStyle w:val="Body"/>
      </w:pPr>
      <w:r w:rsidRPr="00B350A0">
        <w:t xml:space="preserve">In this section you will find information about Campaigns and how they are structured. Please see </w:t>
      </w:r>
      <w:r w:rsidRPr="00B350A0">
        <w:rPr>
          <w:i/>
        </w:rPr>
        <w:t xml:space="preserve">Section 7 </w:t>
      </w:r>
      <w:r w:rsidR="00DA4F2C" w:rsidRPr="00B350A0">
        <w:fldChar w:fldCharType="begin"/>
      </w:r>
      <w:r w:rsidR="00DA4F2C" w:rsidRPr="00B350A0">
        <w:instrText xml:space="preserve"> REF _Ref413327320 \h  \* MERGEFORMAT </w:instrText>
      </w:r>
      <w:r w:rsidR="00DA4F2C" w:rsidRPr="00B350A0">
        <w:fldChar w:fldCharType="separate"/>
      </w:r>
      <w:r w:rsidR="000C7C57" w:rsidRPr="000C7C57">
        <w:rPr>
          <w:i/>
        </w:rPr>
        <w:t>Data Input</w:t>
      </w:r>
      <w:r w:rsidR="00DA4F2C" w:rsidRPr="00B350A0">
        <w:fldChar w:fldCharType="end"/>
      </w:r>
      <w:r w:rsidRPr="00B350A0">
        <w:rPr>
          <w:i/>
          <w:color w:val="808080" w:themeColor="background1" w:themeShade="80"/>
        </w:rPr>
        <w:t xml:space="preserve"> </w:t>
      </w:r>
      <w:r w:rsidRPr="00B350A0">
        <w:t>for information on how to set up a campaign and load metadata.</w:t>
      </w:r>
    </w:p>
    <w:p w14:paraId="7FB088B5" w14:textId="77777777" w:rsidR="00DC6E0E" w:rsidRPr="00B350A0" w:rsidRDefault="00DC6E0E" w:rsidP="004A51AA">
      <w:pPr>
        <w:pStyle w:val="Body"/>
      </w:pPr>
      <w:r w:rsidRPr="00B350A0">
        <w:t>SPECCHIO organises the Spectra for each new sampling experiment into Campaigns. The Spectral data in each Campaign can be viewed and operated on together.</w:t>
      </w:r>
    </w:p>
    <w:p w14:paraId="327977B3" w14:textId="77777777" w:rsidR="007344D8" w:rsidRDefault="00DC6E0E" w:rsidP="004A51AA">
      <w:pPr>
        <w:pStyle w:val="Body"/>
      </w:pPr>
      <w:r w:rsidRPr="00B350A0">
        <w:t>Campaigns can contain Spectra measured with different instruments and sensors, including instruments of different Sensor types and measurements done at different times using an Instrument which has been calibrated one or more times between these measurements.</w:t>
      </w:r>
    </w:p>
    <w:p w14:paraId="293F29BB" w14:textId="625E5483" w:rsidR="009C644E" w:rsidRDefault="009C644E" w:rsidP="004A51AA">
      <w:pPr>
        <w:pStyle w:val="Body"/>
      </w:pPr>
      <w:r>
        <w:t>Spectral data handling is based on the space concept; an understanding this paradigm is providing the background to understand how spectral data are handled by the software. This is of particular importance if higher-level languages (e.g. Matlab or R) are used to access SPECCHIO.</w:t>
      </w:r>
    </w:p>
    <w:p w14:paraId="2151DAB0" w14:textId="158BDA4C" w:rsidR="00316C36" w:rsidRPr="00B350A0" w:rsidRDefault="00316C36" w:rsidP="004A51AA">
      <w:pPr>
        <w:pStyle w:val="Body"/>
      </w:pPr>
      <w:r>
        <w:t xml:space="preserve">For details on the storage of metadata please refer to the following sections: </w:t>
      </w:r>
      <w:r w:rsidR="009843E5">
        <w:fldChar w:fldCharType="begin"/>
      </w:r>
      <w:r w:rsidR="009843E5">
        <w:instrText xml:space="preserve"> REF _Ref506299045 \w \h </w:instrText>
      </w:r>
      <w:r w:rsidR="009843E5">
        <w:fldChar w:fldCharType="separate"/>
      </w:r>
      <w:r w:rsidR="000C7C57">
        <w:t>8.2</w:t>
      </w:r>
      <w:r w:rsidR="009843E5">
        <w:fldChar w:fldCharType="end"/>
      </w:r>
      <w:r w:rsidR="009843E5">
        <w:t xml:space="preserve"> (</w:t>
      </w:r>
      <w:r w:rsidR="009843E5">
        <w:fldChar w:fldCharType="begin"/>
      </w:r>
      <w:r w:rsidR="009843E5">
        <w:instrText xml:space="preserve"> REF _Ref506299045 \h </w:instrText>
      </w:r>
      <w:r w:rsidR="009843E5">
        <w:fldChar w:fldCharType="separate"/>
      </w:r>
      <w:r w:rsidR="000C7C57">
        <w:t>Non-Redundant Storage</w:t>
      </w:r>
      <w:r w:rsidR="009843E5">
        <w:fldChar w:fldCharType="end"/>
      </w:r>
      <w:r w:rsidR="009843E5">
        <w:t>), (</w:t>
      </w:r>
      <w:r w:rsidR="009843E5">
        <w:fldChar w:fldCharType="begin"/>
      </w:r>
      <w:r w:rsidR="009843E5">
        <w:instrText xml:space="preserve"> REF _Ref506299126 \h </w:instrText>
      </w:r>
      <w:r w:rsidR="009843E5">
        <w:fldChar w:fldCharType="separate"/>
      </w:r>
      <w:r w:rsidR="000C7C57">
        <w:t>Metadata Storage Levels</w:t>
      </w:r>
      <w:r w:rsidR="009843E5">
        <w:fldChar w:fldCharType="end"/>
      </w:r>
      <w:r w:rsidR="009843E5">
        <w:t>) and ().</w:t>
      </w:r>
    </w:p>
    <w:p w14:paraId="78F1CFE3" w14:textId="69814144" w:rsidR="00DC6E0E" w:rsidRPr="00B350A0" w:rsidRDefault="00DC6E0E" w:rsidP="00941E8C">
      <w:pPr>
        <w:pStyle w:val="Heading2"/>
      </w:pPr>
      <w:bookmarkStart w:id="146" w:name="_Ref359575403"/>
      <w:bookmarkStart w:id="147" w:name="_Ref359575406"/>
      <w:bookmarkStart w:id="148" w:name="_Toc398023868"/>
      <w:bookmarkStart w:id="149" w:name="_Toc49458036"/>
      <w:r w:rsidRPr="00B350A0">
        <w:t>Campaign Hierarchy Structure</w:t>
      </w:r>
      <w:bookmarkEnd w:id="146"/>
      <w:bookmarkEnd w:id="147"/>
      <w:bookmarkEnd w:id="148"/>
      <w:bookmarkEnd w:id="149"/>
    </w:p>
    <w:p w14:paraId="6FC12AB4" w14:textId="77777777" w:rsidR="00DC6E0E" w:rsidRPr="00B350A0" w:rsidRDefault="00DC6E0E" w:rsidP="004A51AA">
      <w:pPr>
        <w:pStyle w:val="Body"/>
      </w:pPr>
      <w:r w:rsidRPr="00B350A0">
        <w:t>On your computer, the Spectral data files for a Campaign must be placed into a sub-folder structure which organises the Spectra according to their context or sampling design. SPECCHIO does not impose any restrictions on the complexity of Campaign and sub-folder hierarchies. SPECCHIO does not enforce any particular way of using this hierarchical structure. The hierarchy tree structure can have any number of levels and can be unbalanced, if desired. This sub-folder structure will be replicated in the SPECCHIO database when the Campaign data are uploaded.</w:t>
      </w:r>
    </w:p>
    <w:p w14:paraId="60902351" w14:textId="77777777" w:rsidR="00DC6E0E" w:rsidRPr="00B350A0" w:rsidRDefault="00DC6E0E" w:rsidP="004A51AA">
      <w:pPr>
        <w:pStyle w:val="Body"/>
      </w:pPr>
      <w:r w:rsidRPr="00B350A0">
        <w:t xml:space="preserve">The concept of a hierarchical data structure that is used in SPECCHIO has been adapted from </w:t>
      </w:r>
      <w:proofErr w:type="spellStart"/>
      <w:r w:rsidRPr="00B350A0">
        <w:t>SpectraProc</w:t>
      </w:r>
      <w:proofErr w:type="spellEnd"/>
      <w:r w:rsidR="00CC011A" w:rsidRPr="00B350A0">
        <w:t xml:space="preserve"> </w:t>
      </w:r>
      <w:r w:rsidR="00741214" w:rsidRPr="00B350A0">
        <w:fldChar w:fldCharType="begin"/>
      </w:r>
      <w:r w:rsidR="00CC011A" w:rsidRPr="00B350A0">
        <w:instrText xml:space="preserve"> ADDIN EN.CITE &lt;EndNote&gt;&lt;Cite&gt;&lt;Author&gt;Hueni&lt;/Author&gt;&lt;Year&gt;2006&lt;/Year&gt;&lt;RecNum&gt;177&lt;/RecNum&gt;&lt;DisplayText&gt;(Hueni and Tuohy, 2006)&lt;/DisplayText&gt;&lt;record&gt;&lt;rec-number&gt;177&lt;/rec-number&gt;&lt;foreign-keys&gt;&lt;key app="EN" db-id="0svr2tdvgevw2ned2pb5tt5ur5tdf0savr9s" timestamp="0"&gt;177&lt;/key&gt;&lt;/foreign-keys&gt;&lt;ref-type name="Journal Article"&gt;17&lt;/ref-type&gt;&lt;contributors&gt;&lt;authors&gt;&lt;author&gt;Hueni, A.&lt;/author&gt;&lt;author&gt;Tuohy, M.&lt;/author&gt;&lt;/authors&gt;&lt;/contributors&gt;&lt;titles&gt;&lt;title&gt;Spectroradiometer Data Structuring, Pre-Processing and Analysis - An IT Based Approach&lt;/title&gt;&lt;secondary-title&gt;Journal of Spatial Science&lt;/secondary-title&gt;&lt;/titles&gt;&lt;periodical&gt;&lt;full-title&gt;Journal of Spatial Science&lt;/full-title&gt;&lt;/periodical&gt;&lt;pages&gt;93-102&lt;/pages&gt;&lt;volume&gt;51&lt;/volume&gt;&lt;number&gt;2&lt;/number&gt;&lt;dates&gt;&lt;year&gt;2006&lt;/year&gt;&lt;/dates&gt;&lt;urls&gt;&lt;/urls&gt;&lt;/record&gt;&lt;/Cite&gt;&lt;/EndNote&gt;</w:instrText>
      </w:r>
      <w:r w:rsidR="00741214" w:rsidRPr="00B350A0">
        <w:fldChar w:fldCharType="separate"/>
      </w:r>
      <w:r w:rsidR="00CC011A" w:rsidRPr="00B350A0">
        <w:rPr>
          <w:noProof/>
        </w:rPr>
        <w:t>(Hueni and Tuohy, 2006)</w:t>
      </w:r>
      <w:r w:rsidR="00741214" w:rsidRPr="00B350A0">
        <w:fldChar w:fldCharType="end"/>
      </w:r>
      <w:r w:rsidRPr="00B350A0">
        <w:t>, which was built on a fixed hierarchy of three levels. However, SPECCHIO supports hierarchies of arbitrary shape and number of levels.</w:t>
      </w:r>
    </w:p>
    <w:p w14:paraId="14A7B1DF" w14:textId="77777777" w:rsidR="00DC6E0E" w:rsidRPr="00B350A0" w:rsidRDefault="00DC6E0E" w:rsidP="004A51AA">
      <w:pPr>
        <w:pStyle w:val="Body"/>
      </w:pPr>
      <w:r w:rsidRPr="00B350A0">
        <w:t>Preferably the design of sampling experiments should include hierarchical data structuring from the beginning. However, existing data can be re-arranged to meet these requirements.</w:t>
      </w:r>
    </w:p>
    <w:p w14:paraId="005F6A85" w14:textId="77777777" w:rsidR="00DC6E0E" w:rsidRPr="00B350A0" w:rsidRDefault="00DC6E0E" w:rsidP="004A51AA">
      <w:pPr>
        <w:pStyle w:val="Body"/>
      </w:pPr>
      <w:bookmarkStart w:id="150" w:name="_Toc355280343"/>
      <w:r w:rsidRPr="00B350A0">
        <w:t>There are some specific restrictions on the Campaign hierarchy tree structure.</w:t>
      </w:r>
    </w:p>
    <w:p w14:paraId="67860DC3" w14:textId="3A4950B1" w:rsidR="00DC6E0E" w:rsidRPr="00B350A0" w:rsidRDefault="00DC6E0E" w:rsidP="004A51AA">
      <w:pPr>
        <w:pStyle w:val="Bullet"/>
      </w:pPr>
      <w:r w:rsidRPr="00B350A0">
        <w:t xml:space="preserve">No other files </w:t>
      </w:r>
      <w:r w:rsidR="00877F6F" w:rsidRPr="00B350A0">
        <w:t xml:space="preserve">should </w:t>
      </w:r>
      <w:r w:rsidRPr="00B350A0">
        <w:t>be in the sub-folder tree except Spectral files. Keep images, PDF files and other files in a separate folder, probably next to the top-level folder of your tree hierarchy structure.</w:t>
      </w:r>
      <w:r w:rsidR="00877F6F" w:rsidRPr="00B350A0">
        <w:t xml:space="preserve"> While unknown files are generally ignored by the file loading process, it is recommended to </w:t>
      </w:r>
      <w:r w:rsidR="00052480" w:rsidRPr="00B350A0">
        <w:t xml:space="preserve">not </w:t>
      </w:r>
      <w:r w:rsidR="00877F6F" w:rsidRPr="00B350A0">
        <w:t>store them in the spectral data hierarchy operated on by SPECCHIO.</w:t>
      </w:r>
    </w:p>
    <w:p w14:paraId="1CCADA72" w14:textId="77777777" w:rsidR="00DC6E0E" w:rsidRPr="00B350A0" w:rsidRDefault="00DC6E0E" w:rsidP="004A51AA">
      <w:pPr>
        <w:pStyle w:val="Bullet"/>
      </w:pPr>
      <w:r w:rsidRPr="00B350A0">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14:paraId="2D2AF8CB" w14:textId="332E579A" w:rsidR="00DC6E0E" w:rsidRPr="00B350A0" w:rsidRDefault="00DC6E0E" w:rsidP="004A51AA">
      <w:pPr>
        <w:pStyle w:val="Body"/>
      </w:pPr>
      <w:r w:rsidRPr="00B350A0">
        <w:t xml:space="preserve">New Spectra can be added to ongoing Campaigns by first adding the files for those Spectra into the existing Campaign sub-folder data structure on your computer’s disk and then invoking the SPECCHIO load operation for the entire Campaign again. Only </w:t>
      </w:r>
      <w:r w:rsidRPr="00B350A0">
        <w:lastRenderedPageBreak/>
        <w:t>new Spectra discovered in the sub-folder hierarchy will be added to the database. Existing Spectra will not be duplicated.</w:t>
      </w:r>
      <w:r w:rsidR="001830AA" w:rsidRPr="00B350A0">
        <w:t xml:space="preserve"> New data can also be added to an existing campaign by adding a new loading path.</w:t>
      </w:r>
    </w:p>
    <w:p w14:paraId="6497521F" w14:textId="77777777" w:rsidR="00DC6E0E" w:rsidRPr="00B350A0" w:rsidRDefault="00DC6E0E" w:rsidP="00DC6E0E">
      <w:pPr>
        <w:pStyle w:val="HeadingSubUnnumbered"/>
        <w:rPr>
          <w:u w:val="single"/>
        </w:rPr>
      </w:pPr>
      <w:r w:rsidRPr="00B350A0">
        <w:rPr>
          <w:u w:val="single"/>
        </w:rPr>
        <w:t>Example – Multiple sites for each species</w:t>
      </w:r>
    </w:p>
    <w:p w14:paraId="1C3648F4" w14:textId="77777777" w:rsidR="00DC6E0E" w:rsidRPr="00B350A0" w:rsidRDefault="00DC6E0E" w:rsidP="004A51AA">
      <w:pPr>
        <w:pStyle w:val="Body"/>
      </w:pPr>
      <w:r w:rsidRPr="00B350A0">
        <w:t>In this example, each species is sampled at a number of sample sites. The sites are numbered in the order of sampling. At each site, several readings are taken to capture the variation exhibited by the specimen in question. A site therefore contains a number of Spectra. This leads to the following hierarchical folder structure.</w:t>
      </w:r>
    </w:p>
    <w:p w14:paraId="69997C60" w14:textId="77777777" w:rsidR="00DC6E0E" w:rsidRPr="00B350A0" w:rsidRDefault="00DC6E0E" w:rsidP="00DC6E0E">
      <w:pPr>
        <w:pStyle w:val="Figure"/>
        <w:rPr>
          <w:u w:val="single"/>
        </w:rPr>
      </w:pPr>
      <w:r w:rsidRPr="00941E8C">
        <w:rPr>
          <w:lang w:val="en-GB" w:eastAsia="en-GB"/>
        </w:rPr>
        <w:drawing>
          <wp:inline distT="0" distB="0" distL="0" distR="0" wp14:anchorId="04B5CFA0" wp14:editId="00E5DC83">
            <wp:extent cx="4065370" cy="2682815"/>
            <wp:effectExtent l="0" t="0" r="0" b="381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6" cstate="print"/>
                    <a:srcRect/>
                    <a:stretch>
                      <a:fillRect/>
                    </a:stretch>
                  </pic:blipFill>
                  <pic:spPr bwMode="auto">
                    <a:xfrm>
                      <a:off x="0" y="0"/>
                      <a:ext cx="4078143" cy="2691244"/>
                    </a:xfrm>
                    <a:prstGeom prst="rect">
                      <a:avLst/>
                    </a:prstGeom>
                    <a:noFill/>
                    <a:ln w="9525">
                      <a:noFill/>
                      <a:miter lim="800000"/>
                      <a:headEnd/>
                      <a:tailEnd/>
                    </a:ln>
                  </pic:spPr>
                </pic:pic>
              </a:graphicData>
            </a:graphic>
          </wp:inline>
        </w:drawing>
      </w:r>
    </w:p>
    <w:p w14:paraId="40455082" w14:textId="4FF9F761" w:rsidR="00DC6E0E" w:rsidRPr="00DA48C2" w:rsidRDefault="00BE7C6E" w:rsidP="003078EE">
      <w:pPr>
        <w:pStyle w:val="Caption"/>
      </w:pPr>
      <w:bookmarkStart w:id="151" w:name="_Toc12926300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2</w:t>
      </w:r>
      <w:r w:rsidR="002E2E38">
        <w:rPr>
          <w:noProof/>
        </w:rPr>
        <w:fldChar w:fldCharType="end"/>
      </w:r>
      <w:r w:rsidR="00DC6E0E" w:rsidRPr="00DA48C2">
        <w:t>: Hierarchical folder structure</w:t>
      </w:r>
      <w:bookmarkEnd w:id="151"/>
    </w:p>
    <w:p w14:paraId="3E2E58B4" w14:textId="77777777" w:rsidR="00DC6E0E" w:rsidRPr="00B350A0" w:rsidRDefault="00DC6E0E" w:rsidP="004A51AA">
      <w:pPr>
        <w:pStyle w:val="Body"/>
      </w:pPr>
      <w:r w:rsidRPr="00B350A0">
        <w:t xml:space="preserve">Although the term “species” is used, it essentially represents the different classes found in a study. These classes can either be assigned according to already existing classification systems, e.g. for plants or minerals. In other </w:t>
      </w:r>
      <w:proofErr w:type="gramStart"/>
      <w:r w:rsidRPr="00B350A0">
        <w:t>cases</w:t>
      </w:r>
      <w:proofErr w:type="gramEnd"/>
      <w:r w:rsidRPr="00B350A0">
        <w:t xml:space="preserve">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a technique such as cluster analysis.</w:t>
      </w:r>
    </w:p>
    <w:bookmarkStart w:id="152" w:name="_Ref130789629"/>
    <w:p w14:paraId="130DC431" w14:textId="46248D75" w:rsidR="00DC6E0E" w:rsidRPr="00B350A0" w:rsidRDefault="00741214" w:rsidP="004A51AA">
      <w:pPr>
        <w:pStyle w:val="Body"/>
      </w:pPr>
      <w:r w:rsidRPr="00B350A0">
        <w:fldChar w:fldCharType="begin"/>
      </w:r>
      <w:r w:rsidR="00C070BC" w:rsidRPr="00B350A0">
        <w:instrText xml:space="preserve"> REF _Ref335422846 \h </w:instrText>
      </w:r>
      <w:r w:rsidR="00B350A0">
        <w:instrText xml:space="preserve"> \* MERGEFORMAT </w:instrText>
      </w:r>
      <w:r w:rsidRPr="00B350A0">
        <w:fldChar w:fldCharType="separate"/>
      </w:r>
      <w:r w:rsidR="000C7C57" w:rsidRPr="00DA48C2">
        <w:t xml:space="preserve">Figure </w:t>
      </w:r>
      <w:r w:rsidR="000C7C57">
        <w:rPr>
          <w:noProof/>
        </w:rPr>
        <w:t>13</w:t>
      </w:r>
      <w:r w:rsidRPr="00B350A0">
        <w:fldChar w:fldCharType="end"/>
      </w:r>
      <w:r w:rsidR="00C070BC" w:rsidRPr="00B350A0">
        <w:t xml:space="preserve"> </w:t>
      </w:r>
      <w:r w:rsidR="00DC6E0E" w:rsidRPr="00B350A0">
        <w:t xml:space="preserve">shows an example of a folder structure containing ASD Spectral files. The main folder </w:t>
      </w:r>
      <w:proofErr w:type="spellStart"/>
      <w:r w:rsidR="00DC6E0E" w:rsidRPr="00B350A0">
        <w:rPr>
          <w:rStyle w:val="Codeintext"/>
          <w:u w:val="single"/>
        </w:rPr>
        <w:t>Vegetation_example</w:t>
      </w:r>
      <w:proofErr w:type="spellEnd"/>
      <w:r w:rsidR="00DC6E0E" w:rsidRPr="00B350A0">
        <w:t xml:space="preserve"> holds all species sub-folders for the study. This main folder is the folder that needs to be specified in the </w:t>
      </w:r>
      <w:r w:rsidR="00DC6E0E" w:rsidRPr="00B350A0">
        <w:rPr>
          <w:rStyle w:val="GUIWord"/>
          <w:u w:val="single"/>
        </w:rPr>
        <w:t>Main directory:</w:t>
      </w:r>
      <w:r w:rsidR="00DC6E0E" w:rsidRPr="00B350A0">
        <w:t xml:space="preserve"> in the</w:t>
      </w:r>
      <w:r w:rsidR="006D5FFB" w:rsidRPr="00B350A0">
        <w:t xml:space="preserve"> Campaign Creation dialog. See </w:t>
      </w:r>
      <w:r w:rsidR="006D5FFB" w:rsidRPr="00B350A0">
        <w:rPr>
          <w:i/>
        </w:rPr>
        <w:t>S</w:t>
      </w:r>
      <w:r w:rsidR="00DC6E0E" w:rsidRPr="00B350A0">
        <w:rPr>
          <w:i/>
        </w:rPr>
        <w:t xml:space="preserve">ection </w:t>
      </w:r>
      <w:r w:rsidR="006D5FFB" w:rsidRPr="00B350A0">
        <w:rPr>
          <w:i/>
        </w:rPr>
        <w:t>7.2</w:t>
      </w:r>
      <w:r w:rsidR="00DC6E0E" w:rsidRPr="00B350A0">
        <w:rPr>
          <w:rStyle w:val="CrossReference"/>
          <w:u w:val="single"/>
        </w:rPr>
        <w:t xml:space="preserve"> </w:t>
      </w:r>
      <w:r w:rsidRPr="00B350A0">
        <w:rPr>
          <w:i/>
        </w:rPr>
        <w:fldChar w:fldCharType="begin"/>
      </w:r>
      <w:r w:rsidR="001257ED" w:rsidRPr="00B350A0">
        <w:rPr>
          <w:rStyle w:val="CrossReference"/>
          <w:i w:val="0"/>
          <w:u w:val="single"/>
        </w:rPr>
        <w:instrText xml:space="preserve"> REF _Ref413327350 \h </w:instrText>
      </w:r>
      <w:r w:rsidR="001257ED" w:rsidRPr="00B350A0">
        <w:rPr>
          <w:i/>
        </w:rPr>
        <w:instrText xml:space="preserve"> \* MERGEFORMAT </w:instrText>
      </w:r>
      <w:r w:rsidRPr="00B350A0">
        <w:rPr>
          <w:i/>
        </w:rPr>
      </w:r>
      <w:r w:rsidRPr="00B350A0">
        <w:rPr>
          <w:i/>
        </w:rPr>
        <w:fldChar w:fldCharType="separate"/>
      </w:r>
      <w:r w:rsidR="000C7C57" w:rsidRPr="000C7C57">
        <w:rPr>
          <w:i/>
        </w:rPr>
        <w:t>Creating a new Campaign</w:t>
      </w:r>
      <w:r w:rsidRPr="00B350A0">
        <w:rPr>
          <w:i/>
        </w:rPr>
        <w:fldChar w:fldCharType="end"/>
      </w:r>
      <w:r w:rsidR="001257ED" w:rsidRPr="00B350A0">
        <w:rPr>
          <w:i/>
        </w:rPr>
        <w:t>.</w:t>
      </w:r>
    </w:p>
    <w:p w14:paraId="122C3444" w14:textId="77777777" w:rsidR="00DC6E0E" w:rsidRPr="00B350A0" w:rsidRDefault="00DC6E0E" w:rsidP="004A51AA">
      <w:pPr>
        <w:pStyle w:val="Body"/>
      </w:pPr>
      <w:r w:rsidRPr="00B350A0">
        <w:t xml:space="preserve">The three species folders contain their related site sub-folders. </w:t>
      </w:r>
    </w:p>
    <w:p w14:paraId="44DDCB7A" w14:textId="77777777" w:rsidR="00DC6E0E" w:rsidRPr="00B350A0" w:rsidRDefault="00DC6E0E" w:rsidP="004A51AA">
      <w:pPr>
        <w:pStyle w:val="Body"/>
      </w:pPr>
      <w:r w:rsidRPr="00B350A0">
        <w:t>The site sub-folders contain all Spectral files collected at these sites for that species.</w:t>
      </w:r>
    </w:p>
    <w:p w14:paraId="0BD3D8B2" w14:textId="77777777" w:rsidR="00DC6E0E" w:rsidRPr="00B350A0" w:rsidRDefault="00DC6E0E" w:rsidP="004A51AA">
      <w:pPr>
        <w:pStyle w:val="Body"/>
      </w:pPr>
      <w:r w:rsidRPr="00B350A0">
        <w:t>The Spectral files are auto-numbered by the ASD capturing software within each site folder.</w:t>
      </w:r>
    </w:p>
    <w:p w14:paraId="592CE22E" w14:textId="77777777" w:rsidR="00DC6E0E" w:rsidRPr="00B350A0" w:rsidRDefault="00DC6E0E" w:rsidP="00DC6E0E">
      <w:pPr>
        <w:pStyle w:val="Figure"/>
        <w:rPr>
          <w:u w:val="single"/>
        </w:rPr>
      </w:pPr>
      <w:r w:rsidRPr="00B350A0">
        <w:rPr>
          <w:u w:val="single"/>
          <w:lang w:val="en-GB" w:eastAsia="en-GB"/>
        </w:rPr>
        <w:lastRenderedPageBreak/>
        <w:drawing>
          <wp:inline distT="0" distB="0" distL="0" distR="0" wp14:anchorId="4791BBCA" wp14:editId="0D494959">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7" cstate="print"/>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29EDDD6C" w14:textId="462DF471" w:rsidR="00DC6E0E" w:rsidRPr="00DA48C2" w:rsidRDefault="00BE7C6E" w:rsidP="003078EE">
      <w:pPr>
        <w:pStyle w:val="Caption"/>
      </w:pPr>
      <w:bookmarkStart w:id="153" w:name="_Ref33542284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3</w:t>
      </w:r>
      <w:r w:rsidR="002E2E38">
        <w:rPr>
          <w:noProof/>
        </w:rPr>
        <w:fldChar w:fldCharType="end"/>
      </w:r>
      <w:bookmarkEnd w:id="153"/>
      <w:r w:rsidR="00DC6E0E" w:rsidRPr="00DA48C2">
        <w:t>: Example of a folder structures holding Spectral files</w:t>
      </w:r>
    </w:p>
    <w:p w14:paraId="2554427E" w14:textId="77777777" w:rsidR="00DC6E0E" w:rsidRPr="00B350A0" w:rsidRDefault="00DC6E0E" w:rsidP="00DC6E0E">
      <w:pPr>
        <w:pStyle w:val="HeadingSubUnnumbered"/>
        <w:rPr>
          <w:u w:val="single"/>
        </w:rPr>
      </w:pPr>
      <w:bookmarkStart w:id="154" w:name="_Toc355280359"/>
      <w:r w:rsidRPr="00B350A0">
        <w:rPr>
          <w:u w:val="single"/>
        </w:rPr>
        <w:t>Example – Reference and Target Spectra</w:t>
      </w:r>
      <w:bookmarkEnd w:id="154"/>
    </w:p>
    <w:p w14:paraId="2C878F7A" w14:textId="1D2B45BD" w:rsidR="00DC6E0E" w:rsidRPr="00B350A0" w:rsidRDefault="00DC6E0E" w:rsidP="004A51AA">
      <w:pPr>
        <w:pStyle w:val="Body"/>
      </w:pPr>
      <w:r w:rsidRPr="00B350A0">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r w:rsidR="001830AA" w:rsidRPr="00B350A0">
        <w:t xml:space="preserve"> </w:t>
      </w:r>
      <w:r w:rsidR="001830AA" w:rsidRPr="00B350A0">
        <w:fldChar w:fldCharType="begin"/>
      </w:r>
      <w:r w:rsidR="001830AA" w:rsidRPr="00B350A0">
        <w:instrText xml:space="preserve"> ADDIN EN.CITE &lt;EndNote&gt;&lt;Cite&gt;&lt;Author&gt;Milton&lt;/Author&gt;&lt;Year&gt;2006&lt;/Year&gt;&lt;RecNum&gt;205&lt;/RecNum&gt;&lt;DisplayText&gt;(Hueni et al., 2017, Milton et al., 2006)&lt;/DisplayText&gt;&lt;record&gt;&lt;rec-number&gt;205&lt;/rec-number&gt;&lt;foreign-keys&gt;&lt;key app="EN" db-id="0svr2tdvgevw2ned2pb5tt5ur5tdf0savr9s" timestamp="0"&gt;205&lt;/key&gt;&lt;/foreign-keys&gt;&lt;ref-type name="Conference Proceedings"&gt;10&lt;/ref-type&gt;&lt;contributors&gt;&lt;authors&gt;&lt;author&gt;Milton, E. J.&lt;/author&gt;&lt;author&gt;Fox, Nigel P.&lt;/author&gt;&lt;author&gt;Schaepman, Michael&lt;/author&gt;&lt;/authors&gt;&lt;/contributors&gt;&lt;titles&gt;&lt;title&gt;Progress in Field Spectroscopy&lt;/title&gt;&lt;secondary-title&gt;Geoscience and Remote Sensing Symposium&lt;/secondary-title&gt;&lt;/titles&gt;&lt;pages&gt;1966-1968&lt;/pages&gt;&lt;dates&gt;&lt;year&gt;2006&lt;/year&gt;&lt;/dates&gt;&lt;pub-location&gt;Denver, CO, US&lt;/pub-location&gt;&lt;publisher&gt;IEEE International&lt;/publisher&gt;&lt;urls&gt;&lt;/urls&gt;&lt;/record&gt;&lt;/Cite&gt;&lt;Cite&gt;&lt;Author&gt;Hueni&lt;/Author&gt;&lt;Year&gt;2017&lt;/Year&gt;&lt;RecNum&gt;719&lt;/RecNum&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1830AA" w:rsidRPr="00B350A0">
        <w:fldChar w:fldCharType="separate"/>
      </w:r>
      <w:r w:rsidR="001830AA" w:rsidRPr="00B350A0">
        <w:rPr>
          <w:noProof/>
        </w:rPr>
        <w:t>(Hueni et al., 2017, Milton et al., 2006)</w:t>
      </w:r>
      <w:r w:rsidR="001830AA" w:rsidRPr="00B350A0">
        <w:fldChar w:fldCharType="end"/>
      </w:r>
      <w:r w:rsidRPr="00B350A0">
        <w:t>.</w:t>
      </w:r>
    </w:p>
    <w:p w14:paraId="6797FB88" w14:textId="77777777" w:rsidR="00DC6E0E" w:rsidRPr="00B350A0" w:rsidRDefault="00DC6E0E" w:rsidP="004A51AA">
      <w:pPr>
        <w:pStyle w:val="Body"/>
      </w:pPr>
      <w:r w:rsidRPr="00B350A0">
        <w:t>The structure must therefore hold target and the related reference radiance Spectra in adjacent folders.</w:t>
      </w:r>
    </w:p>
    <w:p w14:paraId="4C9983CC" w14:textId="77777777" w:rsidR="00DC6E0E" w:rsidRPr="00B350A0" w:rsidRDefault="00DC6E0E" w:rsidP="00DC6E0E">
      <w:pPr>
        <w:pStyle w:val="Figure"/>
        <w:rPr>
          <w:u w:val="single"/>
        </w:rPr>
      </w:pPr>
      <w:r w:rsidRPr="00B350A0">
        <w:rPr>
          <w:u w:val="single"/>
          <w:lang w:val="en-GB" w:eastAsia="en-GB"/>
        </w:rPr>
        <w:drawing>
          <wp:inline distT="0" distB="0" distL="0" distR="0" wp14:anchorId="2CD1BE05" wp14:editId="4F8F9C8F">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3861F876" w14:textId="06F42900" w:rsidR="00DC6E0E" w:rsidRPr="00DA48C2" w:rsidRDefault="00BE7C6E"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4</w:t>
      </w:r>
      <w:r w:rsidR="002E2E38">
        <w:rPr>
          <w:noProof/>
        </w:rPr>
        <w:fldChar w:fldCharType="end"/>
      </w:r>
      <w:r w:rsidR="00DC6E0E" w:rsidRPr="00DA48C2">
        <w:t>: A possible structure for the storage of target and reference radiance Spectra</w:t>
      </w:r>
    </w:p>
    <w:p w14:paraId="2185880F" w14:textId="77777777" w:rsidR="00DC6E0E" w:rsidRPr="00B350A0" w:rsidRDefault="00DC6E0E" w:rsidP="004A51AA">
      <w:pPr>
        <w:pStyle w:val="Body"/>
      </w:pPr>
      <w:r w:rsidRPr="00B350A0">
        <w:t xml:space="preserve">In this example, the </w:t>
      </w:r>
      <w:r w:rsidRPr="00B350A0">
        <w:rPr>
          <w:rStyle w:val="Codeintext"/>
          <w:u w:val="single"/>
        </w:rPr>
        <w:t>Reference</w:t>
      </w:r>
      <w:r w:rsidRPr="00B350A0">
        <w:t xml:space="preserve"> sub-folder holds the reference Spectra which relate to the Spectra in the </w:t>
      </w:r>
      <w:r w:rsidRPr="00B350A0">
        <w:rPr>
          <w:rStyle w:val="Codeintext"/>
          <w:u w:val="single"/>
        </w:rPr>
        <w:t>Plant A</w:t>
      </w:r>
      <w:r w:rsidRPr="00B350A0">
        <w:t xml:space="preserve">, </w:t>
      </w:r>
      <w:r w:rsidRPr="00B350A0">
        <w:rPr>
          <w:rStyle w:val="Codeintext"/>
          <w:u w:val="single"/>
        </w:rPr>
        <w:t>Plant B</w:t>
      </w:r>
      <w:r w:rsidRPr="00B350A0">
        <w:t xml:space="preserve"> and </w:t>
      </w:r>
      <w:r w:rsidRPr="00B350A0">
        <w:rPr>
          <w:rStyle w:val="Codeintext"/>
          <w:u w:val="single"/>
        </w:rPr>
        <w:t>Plant C</w:t>
      </w:r>
      <w:r w:rsidRPr="00B350A0">
        <w:t xml:space="preserve"> sub-folders.</w:t>
      </w:r>
    </w:p>
    <w:p w14:paraId="1427F2D8" w14:textId="32B9D3B0" w:rsidR="001830AA" w:rsidRDefault="001830AA" w:rsidP="004A51AA">
      <w:pPr>
        <w:pStyle w:val="Body"/>
      </w:pPr>
      <w:r w:rsidRPr="00B350A0">
        <w:t>Note: it is also possible to deal with target and reference spectra by giving them according metaparameters.</w:t>
      </w:r>
    </w:p>
    <w:p w14:paraId="059E2CF0" w14:textId="77777777" w:rsidR="008C62F6" w:rsidRDefault="008C62F6" w:rsidP="004A51AA">
      <w:pPr>
        <w:pStyle w:val="Body"/>
      </w:pPr>
    </w:p>
    <w:p w14:paraId="613EC070" w14:textId="0477C706" w:rsidR="008C62F6" w:rsidRPr="00B350A0" w:rsidRDefault="009C644E" w:rsidP="00941E8C">
      <w:pPr>
        <w:pStyle w:val="Heading2"/>
      </w:pPr>
      <w:bookmarkStart w:id="155" w:name="_Ref97181069"/>
      <w:bookmarkStart w:id="156" w:name="_Ref354146650"/>
      <w:bookmarkStart w:id="157" w:name="_Ref354146654"/>
      <w:bookmarkStart w:id="158" w:name="_Toc355280351"/>
      <w:bookmarkStart w:id="159" w:name="_Toc398023914"/>
      <w:bookmarkStart w:id="160" w:name="_Toc49458037"/>
      <w:r>
        <w:t>Spaces and the</w:t>
      </w:r>
      <w:r w:rsidR="008C62F6" w:rsidRPr="00B350A0">
        <w:t xml:space="preserve"> Space Factory</w:t>
      </w:r>
      <w:bookmarkEnd w:id="155"/>
      <w:bookmarkEnd w:id="156"/>
      <w:bookmarkEnd w:id="157"/>
      <w:bookmarkEnd w:id="158"/>
      <w:bookmarkEnd w:id="159"/>
      <w:bookmarkEnd w:id="160"/>
    </w:p>
    <w:p w14:paraId="3F696C31" w14:textId="77777777" w:rsidR="008C62F6" w:rsidRPr="00B350A0" w:rsidRDefault="008C62F6" w:rsidP="008C62F6">
      <w:pPr>
        <w:pStyle w:val="Body"/>
      </w:pPr>
      <w:r w:rsidRPr="00B350A0">
        <w:t xml:space="preserve">SPECCHIO offers interactive, configurable data processing. The concept is based on the feature spaces </w:t>
      </w:r>
      <w:r w:rsidRPr="00B350A0">
        <w:fldChar w:fldCharType="begin"/>
      </w:r>
      <w:r w:rsidRPr="00B350A0">
        <w:instrText xml:space="preserve"> ADDIN EN.CITE &lt;EndNote&gt;&lt;Cite&gt;&lt;Author&gt;Landgrebe&lt;/Author&gt;&lt;Year&gt;1997&lt;/Year&gt;&lt;RecNum&gt;8&lt;/RecNum&gt;&lt;DisplayText&gt;(Landgrebe, 1997)&lt;/DisplayText&gt;&lt;record&gt;&lt;rec-number&gt;8&lt;/rec-number&gt;&lt;foreign-keys&gt;&lt;key app="EN" db-id="0svr2tdvgevw2ned2pb5tt5ur5tdf0savr9s" timestamp="0"&gt;8&lt;/key&gt;&lt;/foreign-keys&gt;&lt;ref-type name="Book"&gt;6&lt;/ref-type&gt;&lt;contributors&gt;&lt;authors&gt;&lt;author&gt;Landgrebe, D.&lt;/author&gt;&lt;/authors&gt;&lt;/contributors&gt;&lt;titles&gt;&lt;title&gt;On Information Extraction Principles for Hyperspectral Data&lt;/title&gt;&lt;/titles&gt;&lt;pages&gt;34&lt;/pages&gt;&lt;dates&gt;&lt;year&gt;1997&lt;/year&gt;&lt;/dates&gt;&lt;pub-location&gt;West Lafayette, IN&lt;/pub-location&gt;&lt;publisher&gt;Purdue University&lt;/publisher&gt;&lt;urls&gt;&lt;/urls&gt;&lt;/record&gt;&lt;/Cite&gt;&lt;/EndNote&gt;</w:instrText>
      </w:r>
      <w:r w:rsidRPr="00B350A0">
        <w:fldChar w:fldCharType="separate"/>
      </w:r>
      <w:r w:rsidRPr="00B350A0">
        <w:rPr>
          <w:noProof/>
        </w:rPr>
        <w:t>(Landgrebe, 1997)</w:t>
      </w:r>
      <w:r w:rsidRPr="00B350A0">
        <w:fldChar w:fldCharType="end"/>
      </w:r>
      <w:r w:rsidRPr="00B350A0">
        <w:t xml:space="preserve"> and complex process flows can be realised by building networks consisting of spaces and processing modules. For detailed information please refer to:  </w:t>
      </w:r>
      <w:r w:rsidRPr="00B350A0">
        <w:fldChar w:fldCharType="begin"/>
      </w:r>
      <w:r w:rsidRPr="00B350A0">
        <w:instrText xml:space="preserve"> ADDIN EN.CITE &lt;EndNote&gt;&lt;Cite&gt;&lt;Author&gt;Hueni&lt;/Author&gt;&lt;Year&gt;2009&lt;/Year&gt;&lt;RecNum&gt;283&lt;/RecNum&gt;&lt;DisplayText&gt;(Hueni et al., 2009)&lt;/DisplayText&gt;&lt;record&gt;&lt;rec-number&gt;283&lt;/rec-number&gt;&lt;foreign-keys&gt;&lt;key app="EN" db-id="0svr2tdvgevw2ned2pb5tt5ur5tdf0savr9s" timestamp="0"&gt;283&lt;/key&gt;&lt;/foreign-keys&gt;&lt;ref-type name="Journal Article"&gt;17&lt;/ref-type&gt;&lt;contributors&gt;&lt;authors&gt;&lt;author&gt;Hueni, A.&lt;/author&gt;&lt;author&gt;Nieke, Jens&lt;/author&gt;&lt;author&gt;Schopfer, J.&lt;/author&gt;&lt;author&gt;Kneubühler, M.&lt;/author&gt;&lt;author&gt;Itten, K.&lt;/author&gt;&lt;/authors&gt;&lt;/contributors&gt;&lt;titles&gt;&lt;title&gt;The spectral database SPECCHIO for improved long term usability and data sharing&lt;/title&gt;&lt;secondary-title&gt;Computers &amp;amp; Geosciences&lt;/secondary-title&gt;&lt;/titles&gt;&lt;periodical&gt;&lt;full-title&gt;Computers &amp;amp; Geosciences&lt;/full-title&gt;&lt;/periodical&gt;&lt;pages&gt;557-565&lt;/pages&gt;&lt;volume&gt;35&lt;/volume&gt;&lt;number&gt;3&lt;/number&gt;&lt;dates&gt;&lt;year&gt;2009&lt;/year&gt;&lt;/dates&gt;&lt;isbn&gt;0098-3004&lt;/isbn&gt;&lt;urls&gt;&lt;/urls&gt;&lt;electronic-resource-num&gt;&lt;style face="underline" font="default" size="100%"&gt;10.1016/j.cageo.2008.03.015&lt;/style&gt;&lt;/electronic-resource-num&gt;&lt;/record&gt;&lt;/Cite&gt;&lt;/EndNote&gt;</w:instrText>
      </w:r>
      <w:r w:rsidRPr="00B350A0">
        <w:fldChar w:fldCharType="separate"/>
      </w:r>
      <w:r w:rsidRPr="00B350A0">
        <w:rPr>
          <w:noProof/>
        </w:rPr>
        <w:t>(Hueni et al., 2009)</w:t>
      </w:r>
      <w:r w:rsidRPr="00B350A0">
        <w:fldChar w:fldCharType="end"/>
      </w:r>
    </w:p>
    <w:p w14:paraId="4A687608" w14:textId="77777777" w:rsidR="008C62F6" w:rsidRPr="00B350A0" w:rsidRDefault="008C62F6" w:rsidP="008C62F6">
      <w:pPr>
        <w:pStyle w:val="Body"/>
      </w:pPr>
      <w:r w:rsidRPr="00B350A0">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14:paraId="2484EFC4" w14:textId="77777777" w:rsidR="008C62F6" w:rsidRPr="00B350A0" w:rsidRDefault="008C62F6" w:rsidP="008C62F6">
      <w:pPr>
        <w:pStyle w:val="Body"/>
      </w:pPr>
      <w:r w:rsidRPr="00B350A0">
        <w:lastRenderedPageBreak/>
        <w:t>The Space Factory is a conceptual, central component of the SPECCHIO system. It creates new spaces based on given inputs and contains the logic to form ‘non-mixed’ spaces.</w:t>
      </w:r>
    </w:p>
    <w:p w14:paraId="1B8B4E6E" w14:textId="77777777" w:rsidR="00921E89" w:rsidRDefault="008C62F6" w:rsidP="008C62F6">
      <w:pPr>
        <w:pStyle w:val="Body"/>
      </w:pPr>
      <w:r w:rsidRPr="00B350A0">
        <w:t xml:space="preserve">Assume the use case of displaying Spectral plots of a number of Spectra. In a first step, the user will select the Spectra to be plotted by effecting a subspace projection </w:t>
      </w:r>
      <w:r w:rsidRPr="00B350A0">
        <w:fldChar w:fldCharType="begin"/>
      </w:r>
      <w:r w:rsidRPr="00B350A0">
        <w:instrText xml:space="preserve"> ADDIN EN.CITE &lt;EndNote&gt;&lt;Cite&gt;&lt;Author&gt;Hüni&lt;/Author&gt;&lt;Year&gt;2007&lt;/Year&gt;&lt;RecNum&gt;677&lt;/RecNum&gt;&lt;DisplayText&gt;(Hüni et al., 2007)&lt;/DisplayText&gt;&lt;record&gt;&lt;rec-number&gt;677&lt;/rec-number&gt;&lt;foreign-keys&gt;&lt;key app="EN" db-id="0svr2tdvgevw2ned2pb5tt5ur5tdf0savr9s" timestamp="1428660724"&gt;677&lt;/key&gt;&lt;/foreign-keys&gt;&lt;ref-type name="Conference Proceedings"&gt;10&lt;/ref-type&gt;&lt;contributors&gt;&lt;authors&gt;&lt;author&gt;Hüni, A.&lt;/author&gt;&lt;author&gt;Nieke, Jens&lt;/author&gt;&lt;author&gt;Schopfer, J.&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2nd Generation of RSL&amp;apos;s Spectrum Database &amp;quot;SPECCHIO&amp;quot;&lt;/title&gt;&lt;secondary-title&gt;10th Intl. Symposium on Physical Measurements and Spectral Signatures in Remote Sensing&lt;/secondary-title&gt;&lt;/titles&gt;&lt;pages&gt;505–510&lt;/pages&gt;&lt;volume&gt;XXXVI, Part 7/C50&lt;/volume&gt;&lt;dates&gt;&lt;year&gt;2007&lt;/year&gt;&lt;/dates&gt;&lt;pub-location&gt;Davos (CH)&lt;/pub-location&gt;&lt;urls&gt;&lt;related-urls&gt;&lt;url&gt;&lt;style face="underline" font="default" size="100%"&gt;http://skgr0103.wur.nl/~schae001/ispmsrs/P98_Huni_Specchio.pdf&lt;/style&gt;&lt;/url&gt;&lt;/related-urls&gt;&lt;/urls&gt;&lt;/record&gt;&lt;/Cite&gt;&lt;/EndNote&gt;</w:instrText>
      </w:r>
      <w:r w:rsidRPr="00B350A0">
        <w:fldChar w:fldCharType="separate"/>
      </w:r>
      <w:r w:rsidRPr="00B350A0">
        <w:rPr>
          <w:noProof/>
        </w:rPr>
        <w:t>(Hüni et al., 2007)</w:t>
      </w:r>
      <w:r w:rsidRPr="00B350A0">
        <w:fldChar w:fldCharType="end"/>
      </w:r>
      <w:r w:rsidRPr="00B350A0">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Pr="00B350A0">
        <w:fldChar w:fldCharType="begin"/>
      </w:r>
      <w:r w:rsidRPr="00B350A0">
        <w:instrText xml:space="preserve"> REF _Ref296956011 \h </w:instrText>
      </w:r>
      <w:r>
        <w:instrText xml:space="preserve"> \* MERGEFORMAT </w:instrText>
      </w:r>
      <w:r w:rsidRPr="00B350A0">
        <w:fldChar w:fldCharType="separate"/>
      </w:r>
      <w:r w:rsidR="000C7C57" w:rsidRPr="00DA48C2">
        <w:t xml:space="preserve">Figure </w:t>
      </w:r>
      <w:r w:rsidR="000C7C57">
        <w:rPr>
          <w:noProof/>
        </w:rPr>
        <w:t>15</w:t>
      </w:r>
      <w:r w:rsidRPr="00B350A0">
        <w:fldChar w:fldCharType="end"/>
      </w:r>
      <w:r w:rsidRPr="00B350A0">
        <w:t>).</w:t>
      </w:r>
    </w:p>
    <w:p w14:paraId="6C901026" w14:textId="77777777" w:rsidR="00921E89" w:rsidRDefault="00921E89" w:rsidP="008C62F6">
      <w:pPr>
        <w:pStyle w:val="Body"/>
      </w:pPr>
    </w:p>
    <w:p w14:paraId="6124AE0B" w14:textId="77777777" w:rsidR="00921E89" w:rsidRDefault="00921E89" w:rsidP="008C62F6">
      <w:pPr>
        <w:pStyle w:val="Body"/>
      </w:pPr>
    </w:p>
    <w:p w14:paraId="1AEF0A65" w14:textId="0E189BFB" w:rsidR="008C62F6" w:rsidRPr="00B350A0" w:rsidRDefault="00921E89" w:rsidP="008C62F6">
      <w:pPr>
        <w:pStyle w:val="Body"/>
      </w:pPr>
      <w:r>
        <w:rPr>
          <w:noProof/>
        </w:rPr>
        <w:drawing>
          <wp:inline distT="0" distB="0" distL="0" distR="0" wp14:anchorId="07367376" wp14:editId="7A550884">
            <wp:extent cx="4879428" cy="251972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paceEngine.pdf"/>
                    <pic:cNvPicPr/>
                  </pic:nvPicPr>
                  <pic:blipFill>
                    <a:blip r:embed="rId39"/>
                    <a:stretch>
                      <a:fillRect/>
                    </a:stretch>
                  </pic:blipFill>
                  <pic:spPr>
                    <a:xfrm>
                      <a:off x="0" y="0"/>
                      <a:ext cx="4886444" cy="2523345"/>
                    </a:xfrm>
                    <a:prstGeom prst="rect">
                      <a:avLst/>
                    </a:prstGeom>
                  </pic:spPr>
                </pic:pic>
              </a:graphicData>
            </a:graphic>
          </wp:inline>
        </w:drawing>
      </w:r>
    </w:p>
    <w:p w14:paraId="46C32B5B" w14:textId="373B7A98" w:rsidR="008C62F6" w:rsidRPr="00DA48C2" w:rsidRDefault="008C62F6" w:rsidP="003078EE">
      <w:pPr>
        <w:pStyle w:val="Caption"/>
      </w:pPr>
      <w:bookmarkStart w:id="161" w:name="_Ref95120608"/>
      <w:bookmarkStart w:id="162" w:name="_Ref29695601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5</w:t>
      </w:r>
      <w:r w:rsidR="002E2E38">
        <w:rPr>
          <w:noProof/>
        </w:rPr>
        <w:fldChar w:fldCharType="end"/>
      </w:r>
      <w:bookmarkEnd w:id="161"/>
      <w:bookmarkEnd w:id="162"/>
      <w:r w:rsidRPr="00DA48C2">
        <w:t>: Building spaces based on user defined subspace projections</w:t>
      </w:r>
    </w:p>
    <w:p w14:paraId="48630E8F" w14:textId="77777777" w:rsidR="008C62F6" w:rsidRPr="00B350A0" w:rsidRDefault="008C62F6" w:rsidP="008C62F6">
      <w:pPr>
        <w:pStyle w:val="Body"/>
      </w:pPr>
    </w:p>
    <w:p w14:paraId="1B326F40" w14:textId="77777777" w:rsidR="008C62F6" w:rsidRPr="00B350A0" w:rsidRDefault="008C62F6" w:rsidP="008C62F6">
      <w:pPr>
        <w:pStyle w:val="Body"/>
      </w:pPr>
      <w:r w:rsidRPr="00B350A0">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 directly, e.g. plotting of Spectral vectors against the common wavelengths of the space.</w:t>
      </w:r>
    </w:p>
    <w:p w14:paraId="7C5EB919" w14:textId="77777777" w:rsidR="008C62F6" w:rsidRPr="00B350A0" w:rsidRDefault="008C62F6" w:rsidP="004A51AA">
      <w:pPr>
        <w:pStyle w:val="Body"/>
      </w:pPr>
    </w:p>
    <w:p w14:paraId="1AC15BFA" w14:textId="40329D6D" w:rsidR="00DC6E0E" w:rsidRPr="00B350A0" w:rsidRDefault="00DC6E0E" w:rsidP="00C00955">
      <w:pPr>
        <w:pStyle w:val="Heading1"/>
      </w:pPr>
      <w:bookmarkStart w:id="163" w:name="_Toc398023869"/>
      <w:bookmarkStart w:id="164" w:name="_Toc49458038"/>
      <w:bookmarkEnd w:id="152"/>
      <w:r w:rsidRPr="00B350A0">
        <w:lastRenderedPageBreak/>
        <w:t>Operational Dataflow</w:t>
      </w:r>
      <w:bookmarkEnd w:id="163"/>
      <w:bookmarkEnd w:id="164"/>
    </w:p>
    <w:p w14:paraId="06F245F6" w14:textId="03539474" w:rsidR="00DC6E0E" w:rsidRPr="00B350A0" w:rsidRDefault="00DC6E0E" w:rsidP="004A51AA">
      <w:pPr>
        <w:pStyle w:val="Body"/>
      </w:pPr>
      <w:r w:rsidRPr="00B350A0">
        <w:t>A typical dataflow is illustrated in</w:t>
      </w:r>
      <w:r w:rsidR="002562E1" w:rsidRPr="00B350A0">
        <w:t xml:space="preserve"> </w:t>
      </w:r>
      <w:r w:rsidR="00741214" w:rsidRPr="00B350A0">
        <w:fldChar w:fldCharType="begin"/>
      </w:r>
      <w:r w:rsidR="002562E1" w:rsidRPr="00B350A0">
        <w:instrText xml:space="preserve"> REF _Ref335422761 \h </w:instrText>
      </w:r>
      <w:r w:rsidR="00B350A0">
        <w:instrText xml:space="preserve"> \* MERGEFORMAT </w:instrText>
      </w:r>
      <w:r w:rsidR="00741214" w:rsidRPr="00B350A0">
        <w:fldChar w:fldCharType="separate"/>
      </w:r>
      <w:r w:rsidR="000C7C57" w:rsidRPr="00DA48C2">
        <w:t xml:space="preserve">Figure </w:t>
      </w:r>
      <w:r w:rsidR="000C7C57">
        <w:rPr>
          <w:noProof/>
        </w:rPr>
        <w:t>16</w:t>
      </w:r>
      <w:r w:rsidR="00741214" w:rsidRPr="00B350A0">
        <w:fldChar w:fldCharType="end"/>
      </w:r>
      <w:r w:rsidRPr="00B350A0">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aded into the database. Spectra and Metadata are saved on the field laptop.</w:t>
      </w:r>
    </w:p>
    <w:p w14:paraId="1772B46E" w14:textId="77777777" w:rsidR="00DC6E0E" w:rsidRPr="00B350A0" w:rsidRDefault="00DC6E0E" w:rsidP="004A51AA">
      <w:pPr>
        <w:pStyle w:val="Body"/>
      </w:pPr>
      <w:r w:rsidRPr="00B350A0">
        <w:t>These files are transferred to a laboratory computer where they are read by the SPECCHIO application and stored in the relevant tables in the Spectral database.</w:t>
      </w:r>
    </w:p>
    <w:p w14:paraId="26808D12" w14:textId="77777777" w:rsidR="00DC6E0E" w:rsidRPr="00B350A0" w:rsidRDefault="00DC6E0E" w:rsidP="00DC6E0E">
      <w:pPr>
        <w:pStyle w:val="Figure"/>
        <w:rPr>
          <w:u w:val="single"/>
        </w:rPr>
      </w:pPr>
      <w:r w:rsidRPr="00941E8C">
        <w:rPr>
          <w:lang w:val="en-GB" w:eastAsia="en-GB"/>
        </w:rPr>
        <w:drawing>
          <wp:inline distT="0" distB="0" distL="0" distR="0" wp14:anchorId="3DC6D877" wp14:editId="5375F0A4">
            <wp:extent cx="5343525" cy="2035171"/>
            <wp:effectExtent l="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cstate="print"/>
                    <a:srcRect l="4887" r="10684" b="8800"/>
                    <a:stretch/>
                  </pic:blipFill>
                  <pic:spPr bwMode="auto">
                    <a:xfrm>
                      <a:off x="0" y="0"/>
                      <a:ext cx="5385463" cy="2051144"/>
                    </a:xfrm>
                    <a:prstGeom prst="rect">
                      <a:avLst/>
                    </a:prstGeom>
                    <a:noFill/>
                    <a:ln>
                      <a:noFill/>
                    </a:ln>
                    <a:extLst>
                      <a:ext uri="{53640926-AAD7-44D8-BBD7-CCE9431645EC}">
                        <a14:shadowObscured xmlns:a14="http://schemas.microsoft.com/office/drawing/2010/main"/>
                      </a:ext>
                    </a:extLst>
                  </pic:spPr>
                </pic:pic>
              </a:graphicData>
            </a:graphic>
          </wp:inline>
        </w:drawing>
      </w:r>
    </w:p>
    <w:p w14:paraId="2CB0AC5B" w14:textId="2868C7DF" w:rsidR="00DC6E0E" w:rsidRPr="00DA48C2" w:rsidRDefault="00BE7C6E" w:rsidP="003078EE">
      <w:pPr>
        <w:pStyle w:val="Caption"/>
      </w:pPr>
      <w:bookmarkStart w:id="165" w:name="_Ref335422761"/>
      <w:bookmarkStart w:id="166" w:name="_Toc12943196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6</w:t>
      </w:r>
      <w:r w:rsidR="002E2E38">
        <w:rPr>
          <w:noProof/>
        </w:rPr>
        <w:fldChar w:fldCharType="end"/>
      </w:r>
      <w:bookmarkEnd w:id="165"/>
      <w:r w:rsidR="00DC6E0E" w:rsidRPr="00DA48C2">
        <w:t>: Dataflow and involved hardware</w:t>
      </w:r>
      <w:bookmarkEnd w:id="166"/>
    </w:p>
    <w:p w14:paraId="10D0D71C" w14:textId="77777777" w:rsidR="00DC6E0E" w:rsidRPr="00B350A0" w:rsidRDefault="00DC6E0E" w:rsidP="004A51AA">
      <w:pPr>
        <w:pStyle w:val="Body"/>
      </w:pPr>
      <w:r w:rsidRPr="00B350A0">
        <w:t>Typically, the operations carried out for each Campaign are:</w:t>
      </w:r>
    </w:p>
    <w:p w14:paraId="36D8FB8E" w14:textId="77777777" w:rsidR="00DC6E0E" w:rsidRPr="00B350A0" w:rsidRDefault="00DC6E0E" w:rsidP="004A51AA">
      <w:pPr>
        <w:pStyle w:val="Bullet"/>
      </w:pPr>
      <w:bookmarkStart w:id="167" w:name="_Ref131844226"/>
      <w:r w:rsidRPr="00B350A0">
        <w:t xml:space="preserve">Creation of a new </w:t>
      </w:r>
      <w:bookmarkEnd w:id="167"/>
      <w:r w:rsidRPr="00B350A0">
        <w:t>Campaign in SPECCHIO and linking it to the sub-folder of Spectra on your computer’s disk</w:t>
      </w:r>
    </w:p>
    <w:p w14:paraId="3D373AC5" w14:textId="77777777" w:rsidR="00DC6E0E" w:rsidRPr="00B350A0" w:rsidRDefault="00DC6E0E" w:rsidP="004A51AA">
      <w:pPr>
        <w:pStyle w:val="Bullet"/>
      </w:pPr>
      <w:r w:rsidRPr="00B350A0">
        <w:t>Uploading of Spectra data from your local disk to the SPECCHIO database</w:t>
      </w:r>
    </w:p>
    <w:p w14:paraId="0AD67CA6" w14:textId="77777777" w:rsidR="00DC6E0E" w:rsidRPr="00B350A0" w:rsidRDefault="00DC6E0E" w:rsidP="004A51AA">
      <w:pPr>
        <w:pStyle w:val="Bullet"/>
      </w:pPr>
      <w:r w:rsidRPr="00B350A0">
        <w:t>Entering of Metadata into the SPECCHIO database for the uploaded Spectra</w:t>
      </w:r>
    </w:p>
    <w:p w14:paraId="6178A10D" w14:textId="77777777" w:rsidR="00DC6E0E" w:rsidRDefault="00DC6E0E" w:rsidP="004A51AA">
      <w:pPr>
        <w:pStyle w:val="Bullet"/>
      </w:pPr>
      <w:r w:rsidRPr="00B350A0">
        <w:t>Repeated data query, visualisation, processing and file output based on the uploaded data</w:t>
      </w:r>
    </w:p>
    <w:p w14:paraId="19A2A34F" w14:textId="77777777" w:rsidR="00C00955" w:rsidRDefault="00C00955" w:rsidP="00C00955">
      <w:pPr>
        <w:pStyle w:val="Bullet"/>
        <w:numPr>
          <w:ilvl w:val="0"/>
          <w:numId w:val="0"/>
        </w:numPr>
        <w:ind w:left="1069" w:hanging="360"/>
      </w:pPr>
    </w:p>
    <w:p w14:paraId="11A10D2F" w14:textId="6A8389FB" w:rsidR="00365EF0" w:rsidRDefault="00365EF0" w:rsidP="00C00955">
      <w:pPr>
        <w:pStyle w:val="Heading1"/>
      </w:pPr>
      <w:bookmarkStart w:id="168" w:name="_Toc49458039"/>
      <w:r>
        <w:lastRenderedPageBreak/>
        <w:t>File Formats</w:t>
      </w:r>
      <w:bookmarkEnd w:id="168"/>
    </w:p>
    <w:p w14:paraId="25FD3958" w14:textId="77777777" w:rsidR="00365EF0" w:rsidRPr="00B350A0" w:rsidRDefault="00365EF0" w:rsidP="00941E8C">
      <w:pPr>
        <w:pStyle w:val="Heading2"/>
      </w:pPr>
      <w:bookmarkStart w:id="169" w:name="_Toc355280353"/>
      <w:bookmarkStart w:id="170" w:name="_Ref357161197"/>
      <w:bookmarkStart w:id="171" w:name="_Ref357161199"/>
      <w:bookmarkStart w:id="172" w:name="_Ref357583982"/>
      <w:bookmarkStart w:id="173" w:name="_Ref357583985"/>
      <w:bookmarkStart w:id="174" w:name="_Ref358132268"/>
      <w:bookmarkStart w:id="175" w:name="_Ref358132290"/>
      <w:bookmarkStart w:id="176" w:name="_Toc398023874"/>
      <w:bookmarkStart w:id="177" w:name="_Ref413328346"/>
      <w:bookmarkStart w:id="178" w:name="_Toc49458040"/>
      <w:r w:rsidRPr="00B350A0">
        <w:t>Supported Input Spectrum File Formats</w:t>
      </w:r>
      <w:bookmarkEnd w:id="169"/>
      <w:bookmarkEnd w:id="170"/>
      <w:bookmarkEnd w:id="171"/>
      <w:bookmarkEnd w:id="172"/>
      <w:bookmarkEnd w:id="173"/>
      <w:bookmarkEnd w:id="174"/>
      <w:bookmarkEnd w:id="175"/>
      <w:bookmarkEnd w:id="176"/>
      <w:bookmarkEnd w:id="177"/>
      <w:bookmarkEnd w:id="178"/>
    </w:p>
    <w:p w14:paraId="7E8D9EA9" w14:textId="77777777" w:rsidR="00365EF0" w:rsidRPr="00B350A0" w:rsidRDefault="00365EF0" w:rsidP="00365EF0">
      <w:pPr>
        <w:pStyle w:val="Body"/>
      </w:pPr>
      <w:r w:rsidRPr="00B350A0">
        <w:t>The following Spectrum file types are supported for loading into SPECCHIO Campaigns.</w:t>
      </w:r>
    </w:p>
    <w:p w14:paraId="1A0CB45B" w14:textId="0424B41B" w:rsidR="00365EF0" w:rsidRDefault="00365EF0" w:rsidP="00365EF0">
      <w:pPr>
        <w:pStyle w:val="Body"/>
      </w:pPr>
      <w:r w:rsidRPr="00B350A0">
        <w:t>Each of the 14 file categories listed below is read by a separate file loader. Spectral files of different file types can be freely mixed in the input directories if required.</w:t>
      </w:r>
    </w:p>
    <w:p w14:paraId="0F1E20D1" w14:textId="082D861F" w:rsidR="00637E72" w:rsidRPr="00B350A0" w:rsidRDefault="00637E72" w:rsidP="00365EF0">
      <w:pPr>
        <w:pStyle w:val="Body"/>
      </w:pPr>
      <w:r>
        <w:t xml:space="preserve">For an up-to-date list of file formats and file format examples please see: </w:t>
      </w:r>
      <w:hyperlink r:id="rId41" w:anchor="what-file-formats-are-supported" w:history="1">
        <w:r w:rsidR="00C20EA1" w:rsidRPr="006E7CEF">
          <w:rPr>
            <w:rStyle w:val="Hyperlink"/>
          </w:rPr>
          <w:t>https://specchio.ch/faq/#what-file-formats-are-supported</w:t>
        </w:r>
      </w:hyperlink>
      <w:r w:rsidR="00C20EA1">
        <w:t xml:space="preserve"> </w:t>
      </w:r>
    </w:p>
    <w:p w14:paraId="746FBD61" w14:textId="77777777" w:rsidR="00365EF0" w:rsidRPr="00A8518D" w:rsidRDefault="00365EF0" w:rsidP="00365EF0">
      <w:pPr>
        <w:pStyle w:val="Heading3"/>
      </w:pPr>
      <w:bookmarkStart w:id="179" w:name="_Toc355280370"/>
      <w:bookmarkStart w:id="180" w:name="_Toc398023875"/>
      <w:bookmarkStart w:id="181" w:name="_Toc49458041"/>
      <w:bookmarkStart w:id="182" w:name="_Ref153795826"/>
      <w:r w:rsidRPr="00A8518D">
        <w:t>ASD Binary Files</w:t>
      </w:r>
      <w:bookmarkEnd w:id="179"/>
      <w:bookmarkEnd w:id="180"/>
      <w:bookmarkEnd w:id="181"/>
    </w:p>
    <w:tbl>
      <w:tblPr>
        <w:tblStyle w:val="TableGrid"/>
        <w:tblW w:w="0" w:type="auto"/>
        <w:tblInd w:w="709" w:type="dxa"/>
        <w:tblLook w:val="04A0" w:firstRow="1" w:lastRow="0" w:firstColumn="1" w:lastColumn="0" w:noHBand="0" w:noVBand="1"/>
      </w:tblPr>
      <w:tblGrid>
        <w:gridCol w:w="1626"/>
        <w:gridCol w:w="6907"/>
      </w:tblGrid>
      <w:tr w:rsidR="00365EF0" w:rsidRPr="00DC42F9" w14:paraId="0E55D00F" w14:textId="77777777" w:rsidTr="00A559D8">
        <w:tc>
          <w:tcPr>
            <w:tcW w:w="1626" w:type="dxa"/>
          </w:tcPr>
          <w:p w14:paraId="7DC12686" w14:textId="77777777" w:rsidR="00365EF0" w:rsidRPr="00DC42F9" w:rsidRDefault="00365EF0" w:rsidP="00A559D8">
            <w:pPr>
              <w:pStyle w:val="Body"/>
              <w:ind w:left="0"/>
              <w:rPr>
                <w:sz w:val="22"/>
                <w:szCs w:val="22"/>
              </w:rPr>
            </w:pPr>
            <w:r w:rsidRPr="00DC42F9">
              <w:rPr>
                <w:sz w:val="22"/>
                <w:szCs w:val="22"/>
              </w:rPr>
              <w:t>Standard or Format Owner</w:t>
            </w:r>
          </w:p>
        </w:tc>
        <w:tc>
          <w:tcPr>
            <w:tcW w:w="6907" w:type="dxa"/>
          </w:tcPr>
          <w:p w14:paraId="75EFDF48"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1E1FCF97" w14:textId="77777777" w:rsidTr="00A559D8">
        <w:tc>
          <w:tcPr>
            <w:tcW w:w="1626" w:type="dxa"/>
          </w:tcPr>
          <w:p w14:paraId="0D1B8F84" w14:textId="77777777" w:rsidR="00365EF0" w:rsidRPr="00DC42F9" w:rsidRDefault="00365EF0" w:rsidP="00A559D8">
            <w:pPr>
              <w:pStyle w:val="Body"/>
              <w:ind w:left="0"/>
              <w:rPr>
                <w:sz w:val="22"/>
                <w:szCs w:val="22"/>
              </w:rPr>
            </w:pPr>
            <w:r w:rsidRPr="00DC42F9">
              <w:rPr>
                <w:sz w:val="22"/>
                <w:szCs w:val="22"/>
              </w:rPr>
              <w:t>Devices</w:t>
            </w:r>
          </w:p>
        </w:tc>
        <w:tc>
          <w:tcPr>
            <w:tcW w:w="6907" w:type="dxa"/>
          </w:tcPr>
          <w:p w14:paraId="755D7A0A" w14:textId="77777777" w:rsidR="00365EF0" w:rsidRPr="00DC42F9" w:rsidRDefault="00365EF0" w:rsidP="00A559D8">
            <w:pPr>
              <w:pStyle w:val="Body"/>
              <w:ind w:left="0"/>
              <w:rPr>
                <w:sz w:val="22"/>
                <w:szCs w:val="22"/>
              </w:rPr>
            </w:pPr>
            <w:r w:rsidRPr="00DC42F9">
              <w:rPr>
                <w:sz w:val="22"/>
                <w:szCs w:val="22"/>
              </w:rPr>
              <w:t xml:space="preserve">ASD </w:t>
            </w:r>
            <w:proofErr w:type="spellStart"/>
            <w:r w:rsidRPr="00DC42F9">
              <w:rPr>
                <w:sz w:val="22"/>
                <w:szCs w:val="22"/>
              </w:rPr>
              <w:t>FieldSpecPro</w:t>
            </w:r>
            <w:proofErr w:type="spellEnd"/>
            <w:r w:rsidRPr="00DC42F9">
              <w:rPr>
                <w:sz w:val="22"/>
                <w:szCs w:val="22"/>
              </w:rPr>
              <w:t>/FS3 spectroradiometers</w:t>
            </w:r>
          </w:p>
        </w:tc>
      </w:tr>
      <w:tr w:rsidR="00365EF0" w:rsidRPr="00DC42F9" w14:paraId="4F728896" w14:textId="77777777" w:rsidTr="00A559D8">
        <w:tc>
          <w:tcPr>
            <w:tcW w:w="1626" w:type="dxa"/>
          </w:tcPr>
          <w:p w14:paraId="456B945E" w14:textId="77777777" w:rsidR="00365EF0" w:rsidRPr="00DC42F9" w:rsidRDefault="00365EF0" w:rsidP="00A559D8">
            <w:pPr>
              <w:pStyle w:val="Body"/>
              <w:ind w:left="0"/>
              <w:rPr>
                <w:sz w:val="22"/>
                <w:szCs w:val="22"/>
              </w:rPr>
            </w:pPr>
            <w:r w:rsidRPr="00DC42F9">
              <w:rPr>
                <w:sz w:val="22"/>
                <w:szCs w:val="22"/>
              </w:rPr>
              <w:t>Supported Formats</w:t>
            </w:r>
          </w:p>
        </w:tc>
        <w:tc>
          <w:tcPr>
            <w:tcW w:w="6907" w:type="dxa"/>
          </w:tcPr>
          <w:p w14:paraId="4B27C30C" w14:textId="77777777" w:rsidR="00365EF0" w:rsidRPr="00DC42F9" w:rsidRDefault="00365EF0" w:rsidP="00A559D8">
            <w:pPr>
              <w:pStyle w:val="Body"/>
              <w:ind w:left="0"/>
              <w:rPr>
                <w:sz w:val="22"/>
                <w:szCs w:val="22"/>
              </w:rPr>
            </w:pPr>
            <w:r w:rsidRPr="00DC42F9">
              <w:rPr>
                <w:sz w:val="22"/>
                <w:szCs w:val="22"/>
                <w:lang w:val="en-US"/>
              </w:rPr>
              <w:t xml:space="preserve">Old file format – </w:t>
            </w:r>
            <w:r w:rsidRPr="00DC42F9">
              <w:rPr>
                <w:sz w:val="22"/>
                <w:szCs w:val="22"/>
              </w:rPr>
              <w:t>ASD FS3, ASD FS PRO and ASD FSVNIR binary files</w:t>
            </w:r>
          </w:p>
        </w:tc>
      </w:tr>
      <w:tr w:rsidR="00365EF0" w:rsidRPr="00DC42F9" w14:paraId="74F374E3" w14:textId="77777777" w:rsidTr="00A559D8">
        <w:tc>
          <w:tcPr>
            <w:tcW w:w="1626" w:type="dxa"/>
          </w:tcPr>
          <w:p w14:paraId="77EECB8A" w14:textId="77777777" w:rsidR="00365EF0" w:rsidRPr="00DC42F9" w:rsidRDefault="00365EF0" w:rsidP="00A559D8">
            <w:pPr>
              <w:pStyle w:val="Body"/>
              <w:ind w:left="0"/>
              <w:rPr>
                <w:sz w:val="22"/>
                <w:szCs w:val="22"/>
              </w:rPr>
            </w:pPr>
            <w:r w:rsidRPr="00DC42F9">
              <w:rPr>
                <w:sz w:val="22"/>
                <w:szCs w:val="22"/>
              </w:rPr>
              <w:t>Comments</w:t>
            </w:r>
          </w:p>
        </w:tc>
        <w:tc>
          <w:tcPr>
            <w:tcW w:w="6907" w:type="dxa"/>
          </w:tcPr>
          <w:p w14:paraId="1F03604D" w14:textId="77777777" w:rsidR="00365EF0" w:rsidRPr="00DC42F9" w:rsidRDefault="00365EF0" w:rsidP="00A559D8">
            <w:pPr>
              <w:pStyle w:val="Body"/>
              <w:ind w:left="0"/>
              <w:rPr>
                <w:sz w:val="22"/>
                <w:szCs w:val="22"/>
              </w:rPr>
            </w:pPr>
            <w:r w:rsidRPr="00DC42F9">
              <w:rPr>
                <w:sz w:val="22"/>
                <w:szCs w:val="22"/>
              </w:rPr>
              <w:t xml:space="preserve">To make the hierarchies compatible with data loaded from ASD </w:t>
            </w:r>
            <w:proofErr w:type="spellStart"/>
            <w:r w:rsidRPr="00DC42F9">
              <w:rPr>
                <w:sz w:val="22"/>
                <w:szCs w:val="22"/>
              </w:rPr>
              <w:t>Indico</w:t>
            </w:r>
            <w:proofErr w:type="spellEnd"/>
            <w:r w:rsidRPr="00DC42F9">
              <w:rPr>
                <w:sz w:val="22"/>
                <w:szCs w:val="22"/>
              </w:rPr>
              <w:t xml:space="preserve"> Version 7 Files, the SPECCHIO Preferences (see </w:t>
            </w:r>
            <w:r w:rsidRPr="00DC42F9">
              <w:rPr>
                <w:rStyle w:val="CrossReference"/>
                <w:sz w:val="22"/>
                <w:szCs w:val="22"/>
                <w:u w:val="single"/>
              </w:rPr>
              <w:t xml:space="preserve">section </w:t>
            </w:r>
            <w:r w:rsidRPr="00DC42F9">
              <w:rPr>
                <w:rStyle w:val="CrossReference"/>
                <w:szCs w:val="22"/>
                <w:u w:val="single"/>
              </w:rPr>
              <w:fldChar w:fldCharType="begin"/>
            </w:r>
            <w:r w:rsidRPr="00DC42F9">
              <w:rPr>
                <w:rStyle w:val="CrossReference"/>
                <w:sz w:val="22"/>
                <w:szCs w:val="22"/>
                <w:u w:val="single"/>
              </w:rPr>
              <w:instrText xml:space="preserve"> REF _Ref339715067 \r \h  \* MERGEFORMAT </w:instrText>
            </w:r>
            <w:r w:rsidRPr="00DC42F9">
              <w:rPr>
                <w:rStyle w:val="CrossReference"/>
                <w:szCs w:val="22"/>
                <w:u w:val="single"/>
              </w:rPr>
            </w:r>
            <w:r w:rsidRPr="00DC42F9">
              <w:rPr>
                <w:rStyle w:val="CrossReference"/>
                <w:szCs w:val="22"/>
                <w:u w:val="single"/>
              </w:rPr>
              <w:fldChar w:fldCharType="separate"/>
            </w:r>
            <w:r w:rsidR="000C7C57">
              <w:rPr>
                <w:rStyle w:val="CrossReference"/>
                <w:sz w:val="22"/>
                <w:szCs w:val="22"/>
                <w:u w:val="single"/>
              </w:rPr>
              <w:t>4.7</w:t>
            </w:r>
            <w:r w:rsidRPr="00DC42F9">
              <w:rPr>
                <w:rStyle w:val="CrossReference"/>
                <w:szCs w:val="22"/>
                <w:u w:val="single"/>
              </w:rPr>
              <w:fldChar w:fldCharType="end"/>
            </w:r>
            <w:r w:rsidRPr="00DC42F9">
              <w:rPr>
                <w:sz w:val="22"/>
                <w:szCs w:val="22"/>
              </w:rPr>
              <w:t>) can be set to generate sub-folders for the old file format as well, e.g., for a radiance file:</w:t>
            </w:r>
          </w:p>
          <w:p w14:paraId="5F92247D" w14:textId="77777777" w:rsidR="00365EF0" w:rsidRPr="00DC42F9" w:rsidRDefault="00365EF0" w:rsidP="00A559D8">
            <w:pPr>
              <w:pStyle w:val="Body"/>
              <w:rPr>
                <w:sz w:val="22"/>
                <w:szCs w:val="22"/>
              </w:rPr>
            </w:pPr>
            <w:r w:rsidRPr="00DC42F9">
              <w:rPr>
                <w:noProof/>
                <w:szCs w:val="22"/>
                <w:lang w:eastAsia="en-GB"/>
              </w:rPr>
              <w:drawing>
                <wp:inline distT="0" distB="0" distL="0" distR="0" wp14:anchorId="35E7FADD" wp14:editId="1F8FCFBF">
                  <wp:extent cx="916940" cy="343853"/>
                  <wp:effectExtent l="0" t="0" r="0" b="12065"/>
                  <wp:docPr id="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16940" cy="343853"/>
                          </a:xfrm>
                          <a:prstGeom prst="rect">
                            <a:avLst/>
                          </a:prstGeom>
                          <a:noFill/>
                          <a:ln>
                            <a:noFill/>
                          </a:ln>
                        </pic:spPr>
                      </pic:pic>
                    </a:graphicData>
                  </a:graphic>
                </wp:inline>
              </w:drawing>
            </w:r>
          </w:p>
          <w:p w14:paraId="048ECA4C" w14:textId="77777777" w:rsidR="00365EF0" w:rsidRPr="00DC42F9" w:rsidRDefault="00365EF0" w:rsidP="00A559D8">
            <w:pPr>
              <w:pStyle w:val="Body"/>
              <w:ind w:left="0"/>
              <w:rPr>
                <w:sz w:val="22"/>
                <w:szCs w:val="22"/>
                <w:lang w:val="en-US"/>
              </w:rPr>
            </w:pPr>
            <w:r w:rsidRPr="00DC42F9">
              <w:rPr>
                <w:sz w:val="22"/>
                <w:szCs w:val="22"/>
              </w:rP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3AD819E8" w14:textId="77777777" w:rsidR="00365EF0" w:rsidRPr="00A8518D" w:rsidRDefault="00365EF0" w:rsidP="00365EF0">
      <w:pPr>
        <w:pStyle w:val="Heading3"/>
      </w:pPr>
      <w:bookmarkStart w:id="183" w:name="_Toc398023876"/>
      <w:bookmarkStart w:id="184" w:name="OLE_LINK34"/>
      <w:bookmarkStart w:id="185" w:name="_Toc49458042"/>
      <w:bookmarkStart w:id="186" w:name="_Toc355280371"/>
      <w:r w:rsidRPr="00A8518D">
        <w:t xml:space="preserve">ASD </w:t>
      </w:r>
      <w:proofErr w:type="spellStart"/>
      <w:r w:rsidRPr="00A8518D">
        <w:t>Indico</w:t>
      </w:r>
      <w:proofErr w:type="spellEnd"/>
      <w:r w:rsidRPr="00A8518D">
        <w:t xml:space="preserve"> Version 7 Files</w:t>
      </w:r>
      <w:bookmarkEnd w:id="183"/>
      <w:bookmarkEnd w:id="184"/>
      <w:bookmarkEnd w:id="185"/>
    </w:p>
    <w:tbl>
      <w:tblPr>
        <w:tblStyle w:val="TableGrid"/>
        <w:tblW w:w="0" w:type="auto"/>
        <w:tblInd w:w="709" w:type="dxa"/>
        <w:tblLook w:val="04A0" w:firstRow="1" w:lastRow="0" w:firstColumn="1" w:lastColumn="0" w:noHBand="0" w:noVBand="1"/>
      </w:tblPr>
      <w:tblGrid>
        <w:gridCol w:w="1644"/>
        <w:gridCol w:w="6889"/>
      </w:tblGrid>
      <w:tr w:rsidR="00365EF0" w:rsidRPr="00DC42F9" w14:paraId="37EFBAC7" w14:textId="77777777" w:rsidTr="00A559D8">
        <w:tc>
          <w:tcPr>
            <w:tcW w:w="1644" w:type="dxa"/>
          </w:tcPr>
          <w:p w14:paraId="0F66B36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1FDFD6A"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38EC0239" w14:textId="77777777" w:rsidTr="00A559D8">
        <w:tc>
          <w:tcPr>
            <w:tcW w:w="1644" w:type="dxa"/>
          </w:tcPr>
          <w:p w14:paraId="02DD341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B24415A" w14:textId="77777777" w:rsidR="00365EF0" w:rsidRPr="00DC42F9" w:rsidRDefault="00365EF0" w:rsidP="00A559D8">
            <w:pPr>
              <w:pStyle w:val="Body"/>
              <w:ind w:left="0"/>
              <w:rPr>
                <w:sz w:val="22"/>
                <w:szCs w:val="22"/>
              </w:rPr>
            </w:pPr>
            <w:proofErr w:type="spellStart"/>
            <w:r w:rsidRPr="00DC42F9">
              <w:rPr>
                <w:sz w:val="22"/>
                <w:szCs w:val="22"/>
              </w:rPr>
              <w:t>Indico</w:t>
            </w:r>
            <w:proofErr w:type="spellEnd"/>
            <w:r w:rsidRPr="00DC42F9">
              <w:rPr>
                <w:sz w:val="22"/>
                <w:szCs w:val="22"/>
              </w:rPr>
              <w:t xml:space="preserve"> Pro Software</w:t>
            </w:r>
          </w:p>
        </w:tc>
      </w:tr>
      <w:tr w:rsidR="00365EF0" w:rsidRPr="00DC42F9" w14:paraId="33D56974" w14:textId="77777777" w:rsidTr="00A559D8">
        <w:tc>
          <w:tcPr>
            <w:tcW w:w="1644" w:type="dxa"/>
          </w:tcPr>
          <w:p w14:paraId="511E1E19"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B757350" w14:textId="77777777" w:rsidR="00365EF0" w:rsidRPr="00DC42F9" w:rsidRDefault="00365EF0" w:rsidP="00A559D8">
            <w:pPr>
              <w:pStyle w:val="Body"/>
              <w:ind w:left="0"/>
              <w:rPr>
                <w:sz w:val="22"/>
                <w:szCs w:val="22"/>
              </w:rPr>
            </w:pPr>
            <w:r w:rsidRPr="00DC42F9">
              <w:rPr>
                <w:sz w:val="22"/>
                <w:szCs w:val="22"/>
                <w:lang w:val="en-US"/>
              </w:rPr>
              <w:t xml:space="preserve">New file format – </w:t>
            </w:r>
            <w:proofErr w:type="spellStart"/>
            <w:r w:rsidRPr="00DC42F9">
              <w:rPr>
                <w:sz w:val="22"/>
                <w:szCs w:val="22"/>
              </w:rPr>
              <w:t>Indico</w:t>
            </w:r>
            <w:proofErr w:type="spellEnd"/>
            <w:r w:rsidRPr="00DC42F9">
              <w:rPr>
                <w:sz w:val="22"/>
                <w:szCs w:val="22"/>
              </w:rPr>
              <w:t xml:space="preserve"> Version 7</w:t>
            </w:r>
          </w:p>
        </w:tc>
      </w:tr>
      <w:tr w:rsidR="00365EF0" w:rsidRPr="00DC42F9" w14:paraId="3C77D55A" w14:textId="77777777" w:rsidTr="00A559D8">
        <w:tc>
          <w:tcPr>
            <w:tcW w:w="1644" w:type="dxa"/>
          </w:tcPr>
          <w:p w14:paraId="1D3B531F"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07F086C9" w14:textId="77777777" w:rsidR="00365EF0" w:rsidRPr="00DC42F9" w:rsidRDefault="00365EF0" w:rsidP="00A559D8">
            <w:pPr>
              <w:pStyle w:val="Body"/>
              <w:ind w:left="0"/>
              <w:rPr>
                <w:sz w:val="22"/>
                <w:szCs w:val="22"/>
              </w:rPr>
            </w:pPr>
            <w:r w:rsidRPr="00DC42F9">
              <w:rPr>
                <w:sz w:val="22"/>
                <w:szCs w:val="22"/>
              </w:rPr>
              <w:t>Subfolders will be created automatically during loading, depending on the selected unit during data acquisition. DN folders holding the raw digital numbers will always be created. Metadata read from the input file and common to DN spectra and processed spectra is shared automatically.</w:t>
            </w:r>
          </w:p>
          <w:p w14:paraId="316F7B2D" w14:textId="77777777" w:rsidR="00365EF0" w:rsidRPr="00DC42F9" w:rsidRDefault="00365EF0" w:rsidP="00A559D8">
            <w:pPr>
              <w:pStyle w:val="Body"/>
              <w:rPr>
                <w:sz w:val="22"/>
                <w:szCs w:val="22"/>
              </w:rPr>
            </w:pPr>
            <w:r w:rsidRPr="00DC42F9">
              <w:rPr>
                <w:noProof/>
                <w:szCs w:val="22"/>
                <w:lang w:eastAsia="en-GB"/>
              </w:rPr>
              <w:lastRenderedPageBreak/>
              <w:drawing>
                <wp:inline distT="0" distB="0" distL="0" distR="0" wp14:anchorId="6B219598" wp14:editId="0274E5CD">
                  <wp:extent cx="1842864" cy="612140"/>
                  <wp:effectExtent l="0" t="0" r="11430" b="0"/>
                  <wp:docPr id="3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42864" cy="612140"/>
                          </a:xfrm>
                          <a:prstGeom prst="rect">
                            <a:avLst/>
                          </a:prstGeom>
                          <a:noFill/>
                          <a:ln>
                            <a:noFill/>
                          </a:ln>
                        </pic:spPr>
                      </pic:pic>
                    </a:graphicData>
                  </a:graphic>
                </wp:inline>
              </w:drawing>
            </w:r>
          </w:p>
          <w:p w14:paraId="1CD542FE" w14:textId="77777777" w:rsidR="00365EF0" w:rsidRPr="00DC42F9" w:rsidRDefault="00365EF0" w:rsidP="00A559D8">
            <w:pPr>
              <w:pStyle w:val="Body"/>
              <w:ind w:left="0"/>
              <w:rPr>
                <w:sz w:val="22"/>
                <w:szCs w:val="22"/>
                <w:lang w:val="en-US"/>
              </w:rPr>
            </w:pPr>
            <w:r w:rsidRPr="00DC42F9">
              <w:rPr>
                <w:sz w:val="22"/>
                <w:szCs w:val="22"/>
              </w:rPr>
              <w:t>Loading of ASD Calibration files of this version using the Spectrum load functions has not been tested and may not work.</w:t>
            </w:r>
          </w:p>
        </w:tc>
      </w:tr>
    </w:tbl>
    <w:p w14:paraId="5C40B7AF" w14:textId="77777777" w:rsidR="00365EF0" w:rsidRPr="00A8518D" w:rsidRDefault="00365EF0" w:rsidP="00365EF0">
      <w:pPr>
        <w:pStyle w:val="Heading3"/>
      </w:pPr>
      <w:bookmarkStart w:id="187" w:name="_Toc398023877"/>
      <w:bookmarkStart w:id="188" w:name="_Toc49458043"/>
      <w:r w:rsidRPr="00A8518D">
        <w:lastRenderedPageBreak/>
        <w:t>GER Signature Files</w:t>
      </w:r>
      <w:bookmarkEnd w:id="182"/>
      <w:bookmarkEnd w:id="186"/>
      <w:bookmarkEnd w:id="187"/>
      <w:bookmarkEnd w:id="188"/>
    </w:p>
    <w:tbl>
      <w:tblPr>
        <w:tblStyle w:val="TableGrid"/>
        <w:tblW w:w="0" w:type="auto"/>
        <w:tblInd w:w="709" w:type="dxa"/>
        <w:tblLook w:val="04A0" w:firstRow="1" w:lastRow="0" w:firstColumn="1" w:lastColumn="0" w:noHBand="0" w:noVBand="1"/>
      </w:tblPr>
      <w:tblGrid>
        <w:gridCol w:w="1644"/>
        <w:gridCol w:w="6889"/>
      </w:tblGrid>
      <w:tr w:rsidR="00365EF0" w:rsidRPr="00DC42F9" w14:paraId="6B5779AE" w14:textId="77777777" w:rsidTr="00A559D8">
        <w:tc>
          <w:tcPr>
            <w:tcW w:w="1644" w:type="dxa"/>
          </w:tcPr>
          <w:p w14:paraId="39D3942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04E8A03A" w14:textId="77777777" w:rsidR="00365EF0" w:rsidRPr="00DC42F9" w:rsidRDefault="00365EF0" w:rsidP="00A559D8">
            <w:pPr>
              <w:pStyle w:val="Body"/>
              <w:ind w:left="0"/>
              <w:rPr>
                <w:sz w:val="22"/>
                <w:szCs w:val="22"/>
              </w:rPr>
            </w:pPr>
            <w:r w:rsidRPr="00DC42F9">
              <w:rPr>
                <w:sz w:val="22"/>
                <w:szCs w:val="22"/>
              </w:rPr>
              <w:t>Spectra Vista Corporation</w:t>
            </w:r>
          </w:p>
        </w:tc>
      </w:tr>
      <w:tr w:rsidR="00365EF0" w:rsidRPr="00DC42F9" w14:paraId="3F9DA4CE" w14:textId="77777777" w:rsidTr="00A559D8">
        <w:tc>
          <w:tcPr>
            <w:tcW w:w="1644" w:type="dxa"/>
          </w:tcPr>
          <w:p w14:paraId="15E3F349"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64F900B9" w14:textId="77777777" w:rsidR="00365EF0" w:rsidRPr="00DC42F9" w:rsidRDefault="00365EF0" w:rsidP="00A559D8">
            <w:pPr>
              <w:pStyle w:val="Body"/>
              <w:ind w:left="0"/>
              <w:rPr>
                <w:sz w:val="22"/>
                <w:szCs w:val="22"/>
              </w:rPr>
            </w:pPr>
            <w:r w:rsidRPr="00DC42F9">
              <w:rPr>
                <w:sz w:val="22"/>
                <w:szCs w:val="22"/>
              </w:rPr>
              <w:t xml:space="preserve">GER 3700 </w:t>
            </w:r>
          </w:p>
        </w:tc>
      </w:tr>
      <w:tr w:rsidR="00365EF0" w:rsidRPr="00DC42F9" w14:paraId="208A91F3" w14:textId="77777777" w:rsidTr="00A559D8">
        <w:tc>
          <w:tcPr>
            <w:tcW w:w="1644" w:type="dxa"/>
          </w:tcPr>
          <w:p w14:paraId="1DC84662"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740E562" w14:textId="77777777" w:rsidR="00365EF0" w:rsidRPr="00DC42F9" w:rsidRDefault="00365EF0" w:rsidP="00A559D8">
            <w:pPr>
              <w:pStyle w:val="TableText"/>
              <w:rPr>
                <w:sz w:val="22"/>
                <w:szCs w:val="22"/>
              </w:rPr>
            </w:pPr>
            <w:r w:rsidRPr="00DC42F9">
              <w:rPr>
                <w:sz w:val="22"/>
                <w:szCs w:val="22"/>
              </w:rPr>
              <w:t>GER 3700 signature text files</w:t>
            </w:r>
          </w:p>
          <w:p w14:paraId="7FACBAE3" w14:textId="77777777" w:rsidR="00365EF0" w:rsidRPr="00DC42F9" w:rsidRDefault="00365EF0" w:rsidP="00A559D8">
            <w:pPr>
              <w:pStyle w:val="TableText"/>
              <w:rPr>
                <w:sz w:val="22"/>
                <w:szCs w:val="22"/>
              </w:rPr>
            </w:pPr>
            <w:r w:rsidRPr="00DC42F9">
              <w:rPr>
                <w:sz w:val="22"/>
                <w:szCs w:val="22"/>
              </w:rPr>
              <w:t>(Files produced by other GER instruments are untested)</w:t>
            </w:r>
          </w:p>
        </w:tc>
      </w:tr>
      <w:tr w:rsidR="00365EF0" w:rsidRPr="00DC42F9" w14:paraId="22EB61FE" w14:textId="77777777" w:rsidTr="00A559D8">
        <w:tc>
          <w:tcPr>
            <w:tcW w:w="1644" w:type="dxa"/>
          </w:tcPr>
          <w:p w14:paraId="7F0DD7F0"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51220906" w14:textId="77777777" w:rsidR="00365EF0" w:rsidRPr="00DC42F9" w:rsidRDefault="00365EF0" w:rsidP="00A559D8">
            <w:pPr>
              <w:pStyle w:val="TableText"/>
              <w:rPr>
                <w:sz w:val="22"/>
                <w:szCs w:val="22"/>
              </w:rPr>
            </w:pPr>
            <w:r w:rsidRPr="00DC42F9">
              <w:rPr>
                <w:sz w:val="22"/>
                <w:szCs w:val="22"/>
              </w:rPr>
              <w:t xml:space="preserve">These files hold two Spectral measurements at once: </w:t>
            </w:r>
            <w:proofErr w:type="gramStart"/>
            <w:r w:rsidRPr="00DC42F9">
              <w:rPr>
                <w:sz w:val="22"/>
                <w:szCs w:val="22"/>
              </w:rPr>
              <w:t>the</w:t>
            </w:r>
            <w:proofErr w:type="gramEnd"/>
            <w:r w:rsidRPr="00DC42F9">
              <w:rPr>
                <w:sz w:val="22"/>
                <w:szCs w:val="22"/>
              </w:rPr>
              <w:t xml:space="preserve"> Target Spectrum and the white Reference Spectrum. When read, two sub-folders named </w:t>
            </w:r>
            <w:r w:rsidRPr="00DC42F9">
              <w:rPr>
                <w:rStyle w:val="GUIWord"/>
                <w:u w:val="single"/>
              </w:rPr>
              <w:t>targets</w:t>
            </w:r>
            <w:r w:rsidRPr="00DC42F9">
              <w:rPr>
                <w:sz w:val="22"/>
                <w:szCs w:val="22"/>
              </w:rPr>
              <w:t xml:space="preserve"> and </w:t>
            </w:r>
            <w:r w:rsidRPr="00DC42F9">
              <w:rPr>
                <w:rStyle w:val="GUIWord"/>
                <w:u w:val="single"/>
              </w:rPr>
              <w:t>references</w:t>
            </w:r>
            <w:r w:rsidRPr="00DC42F9">
              <w:rPr>
                <w:sz w:val="22"/>
                <w:szCs w:val="22"/>
              </w:rPr>
              <w:t xml:space="preserve"> are created. The input file name is used as both the Target Spectrum’s name in the </w:t>
            </w:r>
            <w:r w:rsidRPr="00DC42F9">
              <w:rPr>
                <w:rStyle w:val="GUIWord"/>
                <w:u w:val="single"/>
              </w:rPr>
              <w:t>targets</w:t>
            </w:r>
            <w:r w:rsidRPr="00DC42F9">
              <w:rPr>
                <w:sz w:val="22"/>
                <w:szCs w:val="22"/>
              </w:rPr>
              <w:t xml:space="preserve"> folder and the Reference Spectrum’s name in the </w:t>
            </w:r>
            <w:r w:rsidRPr="00DC42F9">
              <w:rPr>
                <w:rStyle w:val="GUIWord"/>
                <w:u w:val="single"/>
              </w:rPr>
              <w:t>references</w:t>
            </w:r>
            <w:r w:rsidRPr="00DC42F9">
              <w:rPr>
                <w:sz w:val="22"/>
                <w:szCs w:val="22"/>
              </w:rPr>
              <w:t xml:space="preserve"> folder. A data link is created linking the Target Spectrum to the Reference Spectrum.</w:t>
            </w:r>
          </w:p>
          <w:p w14:paraId="21C10851"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59A0AD6E" wp14:editId="042A4B81">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0568DCCD" w14:textId="59BFD116" w:rsidR="00365EF0" w:rsidRPr="00DC42F9" w:rsidRDefault="00365EF0" w:rsidP="003078EE">
            <w:pPr>
              <w:pStyle w:val="CaptioninTable"/>
            </w:pPr>
            <w:bookmarkStart w:id="189" w:name="_Ref153795734"/>
            <w:r w:rsidRPr="00DC42F9">
              <w:t xml:space="preserve">Figure </w:t>
            </w:r>
            <w:r w:rsidRPr="00DC42F9">
              <w:fldChar w:fldCharType="begin"/>
            </w:r>
            <w:r w:rsidRPr="00DC42F9">
              <w:instrText xml:space="preserve"> SEQ Figure \* ARABIC </w:instrText>
            </w:r>
            <w:r w:rsidRPr="00DC42F9">
              <w:fldChar w:fldCharType="separate"/>
            </w:r>
            <w:r w:rsidR="00087751">
              <w:rPr>
                <w:noProof/>
              </w:rPr>
              <w:t>17</w:t>
            </w:r>
            <w:r w:rsidRPr="00DC42F9">
              <w:fldChar w:fldCharType="end"/>
            </w:r>
            <w:bookmarkEnd w:id="189"/>
            <w:r w:rsidRPr="00DC42F9">
              <w:rPr>
                <w:noProof/>
              </w:rPr>
              <w:t xml:space="preserve">: </w:t>
            </w:r>
            <w:r w:rsidRPr="00DC42F9">
              <w:t xml:space="preserve"> Automatically created hierarchies for GER files</w:t>
            </w:r>
          </w:p>
        </w:tc>
      </w:tr>
    </w:tbl>
    <w:p w14:paraId="3B1B059F" w14:textId="77777777" w:rsidR="00365EF0" w:rsidRPr="00A8518D" w:rsidRDefault="00365EF0" w:rsidP="00365EF0">
      <w:pPr>
        <w:pStyle w:val="Heading3"/>
      </w:pPr>
      <w:bookmarkStart w:id="190" w:name="_Toc355280372"/>
      <w:bookmarkStart w:id="191" w:name="_Toc398023878"/>
      <w:bookmarkStart w:id="192" w:name="_Toc49458044"/>
      <w:r w:rsidRPr="00A8518D">
        <w:t>MFR OUT Files</w:t>
      </w:r>
      <w:bookmarkEnd w:id="190"/>
      <w:bookmarkEnd w:id="191"/>
      <w:bookmarkEnd w:id="192"/>
    </w:p>
    <w:tbl>
      <w:tblPr>
        <w:tblStyle w:val="TableGrid"/>
        <w:tblW w:w="0" w:type="auto"/>
        <w:tblInd w:w="709" w:type="dxa"/>
        <w:tblLook w:val="04A0" w:firstRow="1" w:lastRow="0" w:firstColumn="1" w:lastColumn="0" w:noHBand="0" w:noVBand="1"/>
      </w:tblPr>
      <w:tblGrid>
        <w:gridCol w:w="1644"/>
        <w:gridCol w:w="6889"/>
      </w:tblGrid>
      <w:tr w:rsidR="00365EF0" w:rsidRPr="00DC42F9" w14:paraId="0AEA9C89" w14:textId="77777777" w:rsidTr="00A559D8">
        <w:tc>
          <w:tcPr>
            <w:tcW w:w="1644" w:type="dxa"/>
          </w:tcPr>
          <w:p w14:paraId="16B36F05"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CB6C683" w14:textId="77777777" w:rsidR="00365EF0" w:rsidRPr="00DC42F9" w:rsidRDefault="00365EF0" w:rsidP="00A559D8">
            <w:pPr>
              <w:pStyle w:val="Body"/>
              <w:rPr>
                <w:sz w:val="22"/>
                <w:szCs w:val="22"/>
              </w:rPr>
            </w:pPr>
          </w:p>
        </w:tc>
      </w:tr>
      <w:tr w:rsidR="00365EF0" w:rsidRPr="00DC42F9" w14:paraId="745D4EEC" w14:textId="77777777" w:rsidTr="00A559D8">
        <w:tc>
          <w:tcPr>
            <w:tcW w:w="1644" w:type="dxa"/>
          </w:tcPr>
          <w:p w14:paraId="6583DA81"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E62838C" w14:textId="77777777" w:rsidR="00365EF0" w:rsidRPr="00DC42F9" w:rsidRDefault="00365EF0" w:rsidP="00A559D8">
            <w:pPr>
              <w:pStyle w:val="Body"/>
              <w:ind w:left="0"/>
              <w:rPr>
                <w:sz w:val="22"/>
                <w:szCs w:val="22"/>
              </w:rPr>
            </w:pPr>
            <w:r w:rsidRPr="00DC42F9">
              <w:rPr>
                <w:sz w:val="22"/>
                <w:szCs w:val="22"/>
                <w:lang w:val="en-US"/>
              </w:rPr>
              <w:t>MFR Sun Photometer</w:t>
            </w:r>
          </w:p>
        </w:tc>
      </w:tr>
      <w:tr w:rsidR="00365EF0" w:rsidRPr="00DC42F9" w14:paraId="3A1806EC" w14:textId="77777777" w:rsidTr="00A559D8">
        <w:tc>
          <w:tcPr>
            <w:tcW w:w="1644" w:type="dxa"/>
          </w:tcPr>
          <w:p w14:paraId="3AA9B55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1B9F6D8E" w14:textId="77777777" w:rsidR="00365EF0" w:rsidRPr="00DC42F9" w:rsidRDefault="00365EF0" w:rsidP="00A559D8">
            <w:pPr>
              <w:pStyle w:val="TableText"/>
              <w:rPr>
                <w:sz w:val="22"/>
                <w:szCs w:val="22"/>
              </w:rPr>
            </w:pPr>
            <w:r w:rsidRPr="00DC42F9">
              <w:rPr>
                <w:sz w:val="22"/>
                <w:szCs w:val="22"/>
              </w:rPr>
              <w:t>MFR Photometer OUT files</w:t>
            </w:r>
          </w:p>
          <w:p w14:paraId="4E3A9FFA" w14:textId="77777777" w:rsidR="00365EF0" w:rsidRPr="00DC42F9" w:rsidRDefault="00365EF0" w:rsidP="00A559D8">
            <w:pPr>
              <w:pStyle w:val="TableText"/>
              <w:rPr>
                <w:sz w:val="22"/>
                <w:szCs w:val="22"/>
              </w:rPr>
            </w:pPr>
            <w:r w:rsidRPr="00DC42F9">
              <w:rPr>
                <w:sz w:val="22"/>
                <w:szCs w:val="22"/>
                <w:lang w:val="en-US"/>
              </w:rPr>
              <w:t>MFR 7</w:t>
            </w:r>
          </w:p>
        </w:tc>
      </w:tr>
      <w:tr w:rsidR="00365EF0" w:rsidRPr="00DC42F9" w14:paraId="6BB87D6C" w14:textId="77777777" w:rsidTr="00A559D8">
        <w:tc>
          <w:tcPr>
            <w:tcW w:w="1644" w:type="dxa"/>
          </w:tcPr>
          <w:p w14:paraId="46CE620D"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6947026" w14:textId="77777777" w:rsidR="00365EF0" w:rsidRPr="00DC42F9" w:rsidRDefault="00365EF0" w:rsidP="00A559D8">
            <w:pPr>
              <w:pStyle w:val="Body"/>
              <w:rPr>
                <w:sz w:val="22"/>
                <w:szCs w:val="22"/>
              </w:rPr>
            </w:pPr>
            <w:r w:rsidRPr="00DC42F9">
              <w:rPr>
                <w:sz w:val="22"/>
                <w:szCs w:val="22"/>
              </w:rPr>
              <w:t>These files contain the capture time, the sun zenith angle and the Spectral data for total, diffuse and direct irradiance. The sun angle and the direct irradiance data are discarded and only the total and diffuse Spectra are stored.</w:t>
            </w:r>
          </w:p>
          <w:p w14:paraId="379F636E" w14:textId="77777777" w:rsidR="00365EF0" w:rsidRPr="00DC42F9" w:rsidRDefault="00365EF0" w:rsidP="00A559D8">
            <w:pPr>
              <w:pStyle w:val="TableText"/>
              <w:rPr>
                <w:sz w:val="22"/>
                <w:szCs w:val="22"/>
              </w:rPr>
            </w:pPr>
            <w:r w:rsidRPr="00DC42F9">
              <w:rPr>
                <w:sz w:val="22"/>
                <w:szCs w:val="22"/>
              </w:rPr>
              <w:t xml:space="preserve">When read, two sub-folders named </w:t>
            </w:r>
            <w:r w:rsidRPr="00DC42F9">
              <w:rPr>
                <w:rStyle w:val="GUIWord"/>
                <w:u w:val="single"/>
              </w:rPr>
              <w:t xml:space="preserve">total </w:t>
            </w:r>
            <w:r w:rsidRPr="00DC42F9">
              <w:rPr>
                <w:sz w:val="22"/>
                <w:szCs w:val="22"/>
              </w:rPr>
              <w:t xml:space="preserve">and </w:t>
            </w:r>
            <w:r w:rsidRPr="00DC42F9">
              <w:rPr>
                <w:rStyle w:val="GUIWord"/>
                <w:u w:val="single"/>
              </w:rPr>
              <w:t>diffuse</w:t>
            </w:r>
            <w:r w:rsidRPr="00DC42F9">
              <w:rPr>
                <w:sz w:val="22"/>
                <w:szCs w:val="22"/>
              </w:rPr>
              <w:t xml:space="preserve"> are created. The input file name is used as both the name of the total Spectrum’s name in the </w:t>
            </w:r>
            <w:r w:rsidRPr="00DC42F9">
              <w:rPr>
                <w:rStyle w:val="GUIWord"/>
                <w:u w:val="single"/>
              </w:rPr>
              <w:t>total</w:t>
            </w:r>
            <w:r w:rsidRPr="00DC42F9">
              <w:rPr>
                <w:sz w:val="22"/>
                <w:szCs w:val="22"/>
              </w:rPr>
              <w:t xml:space="preserve"> folder and the diffuse Spectrum’s name in the </w:t>
            </w:r>
            <w:r w:rsidRPr="00DC42F9">
              <w:rPr>
                <w:rStyle w:val="GUIWord"/>
                <w:u w:val="single"/>
              </w:rPr>
              <w:t>diffuse</w:t>
            </w:r>
            <w:r w:rsidRPr="00DC42F9">
              <w:rPr>
                <w:sz w:val="22"/>
                <w:szCs w:val="22"/>
              </w:rPr>
              <w:t xml:space="preserve"> folder.</w:t>
            </w:r>
          </w:p>
          <w:p w14:paraId="78B65617" w14:textId="77777777" w:rsidR="00365EF0" w:rsidRPr="00941E8C" w:rsidRDefault="00365EF0" w:rsidP="00A559D8">
            <w:pPr>
              <w:pStyle w:val="FigureinTable"/>
              <w:rPr>
                <w:sz w:val="22"/>
                <w:szCs w:val="22"/>
              </w:rPr>
            </w:pPr>
            <w:r w:rsidRPr="00941E8C">
              <w:rPr>
                <w:szCs w:val="22"/>
                <w:lang w:val="en-GB" w:eastAsia="en-GB"/>
              </w:rPr>
              <w:lastRenderedPageBreak/>
              <w:drawing>
                <wp:inline distT="0" distB="0" distL="0" distR="0" wp14:anchorId="659F459D" wp14:editId="2A3E8941">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0611961D" w14:textId="4D2B1A21" w:rsidR="00365EF0" w:rsidRPr="00DC42F9" w:rsidRDefault="00365EF0" w:rsidP="003078EE">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87751">
              <w:rPr>
                <w:noProof/>
              </w:rPr>
              <w:t>18</w:t>
            </w:r>
            <w:r w:rsidRPr="00DC42F9">
              <w:fldChar w:fldCharType="end"/>
            </w:r>
            <w:r w:rsidRPr="00DC42F9">
              <w:t>: Automatically created hierarchies for MFR data</w:t>
            </w:r>
          </w:p>
        </w:tc>
      </w:tr>
    </w:tbl>
    <w:p w14:paraId="1FB07C7E" w14:textId="77777777" w:rsidR="00365EF0" w:rsidRPr="00A8518D" w:rsidRDefault="00365EF0" w:rsidP="00365EF0">
      <w:pPr>
        <w:pStyle w:val="Heading3"/>
      </w:pPr>
      <w:bookmarkStart w:id="193" w:name="_Toc293145191"/>
      <w:bookmarkStart w:id="194" w:name="_Toc49458045"/>
      <w:bookmarkStart w:id="195" w:name="_Toc355280373"/>
      <w:bookmarkStart w:id="196" w:name="_Toc398023879"/>
      <w:proofErr w:type="spellStart"/>
      <w:r w:rsidRPr="00A8518D">
        <w:lastRenderedPageBreak/>
        <w:t>Microtops</w:t>
      </w:r>
      <w:proofErr w:type="spellEnd"/>
      <w:r w:rsidRPr="00A8518D">
        <w:t xml:space="preserve"> Sun photometer Files</w:t>
      </w:r>
      <w:bookmarkEnd w:id="193"/>
      <w:bookmarkEnd w:id="194"/>
    </w:p>
    <w:tbl>
      <w:tblPr>
        <w:tblStyle w:val="TableGrid"/>
        <w:tblW w:w="0" w:type="auto"/>
        <w:tblInd w:w="709" w:type="dxa"/>
        <w:tblLook w:val="04A0" w:firstRow="1" w:lastRow="0" w:firstColumn="1" w:lastColumn="0" w:noHBand="0" w:noVBand="1"/>
      </w:tblPr>
      <w:tblGrid>
        <w:gridCol w:w="1644"/>
        <w:gridCol w:w="6889"/>
      </w:tblGrid>
      <w:tr w:rsidR="00365EF0" w:rsidRPr="00DC42F9" w14:paraId="5E63ADF0" w14:textId="77777777" w:rsidTr="00A559D8">
        <w:tc>
          <w:tcPr>
            <w:tcW w:w="1644" w:type="dxa"/>
          </w:tcPr>
          <w:p w14:paraId="50A4A2B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7046356" w14:textId="77777777" w:rsidR="00365EF0" w:rsidRPr="00DC42F9" w:rsidRDefault="00365EF0" w:rsidP="00A559D8">
            <w:pPr>
              <w:pStyle w:val="Body"/>
              <w:ind w:left="0"/>
              <w:rPr>
                <w:sz w:val="22"/>
                <w:szCs w:val="22"/>
              </w:rPr>
            </w:pPr>
            <w:r w:rsidRPr="00DC42F9">
              <w:rPr>
                <w:sz w:val="22"/>
                <w:szCs w:val="22"/>
              </w:rPr>
              <w:t>Solar Systems</w:t>
            </w:r>
          </w:p>
        </w:tc>
      </w:tr>
      <w:tr w:rsidR="00365EF0" w:rsidRPr="00DC42F9" w14:paraId="6DAD7762" w14:textId="77777777" w:rsidTr="00A559D8">
        <w:tc>
          <w:tcPr>
            <w:tcW w:w="1644" w:type="dxa"/>
          </w:tcPr>
          <w:p w14:paraId="3114A5E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02D8755" w14:textId="77777777" w:rsidR="00365EF0" w:rsidRPr="00DC42F9" w:rsidRDefault="00365EF0" w:rsidP="00A559D8">
            <w:pPr>
              <w:pStyle w:val="Body"/>
              <w:ind w:left="0"/>
              <w:rPr>
                <w:sz w:val="22"/>
                <w:szCs w:val="22"/>
              </w:rPr>
            </w:pPr>
            <w:proofErr w:type="spellStart"/>
            <w:r w:rsidRPr="00DC42F9">
              <w:rPr>
                <w:sz w:val="22"/>
                <w:szCs w:val="22"/>
              </w:rPr>
              <w:t>Microtops</w:t>
            </w:r>
            <w:proofErr w:type="spellEnd"/>
            <w:r w:rsidRPr="00DC42F9">
              <w:rPr>
                <w:sz w:val="22"/>
                <w:szCs w:val="22"/>
              </w:rPr>
              <w:t xml:space="preserve"> </w:t>
            </w:r>
            <w:r w:rsidRPr="00DC42F9">
              <w:rPr>
                <w:sz w:val="22"/>
                <w:szCs w:val="22"/>
                <w:lang w:val="en-US"/>
              </w:rPr>
              <w:t>Sun Photometer</w:t>
            </w:r>
          </w:p>
        </w:tc>
      </w:tr>
      <w:tr w:rsidR="00365EF0" w:rsidRPr="00DC42F9" w14:paraId="464EE8AC" w14:textId="77777777" w:rsidTr="00A559D8">
        <w:tc>
          <w:tcPr>
            <w:tcW w:w="1644" w:type="dxa"/>
          </w:tcPr>
          <w:p w14:paraId="32C9CA96"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26DB895" w14:textId="77777777" w:rsidR="00365EF0" w:rsidRPr="00DC42F9" w:rsidRDefault="00365EF0" w:rsidP="00A559D8">
            <w:pPr>
              <w:pStyle w:val="TableText"/>
              <w:rPr>
                <w:sz w:val="22"/>
                <w:szCs w:val="22"/>
              </w:rPr>
            </w:pPr>
            <w:proofErr w:type="spellStart"/>
            <w:r w:rsidRPr="00DC42F9">
              <w:rPr>
                <w:sz w:val="22"/>
                <w:szCs w:val="22"/>
              </w:rPr>
              <w:t>Microtops</w:t>
            </w:r>
            <w:proofErr w:type="spellEnd"/>
            <w:r w:rsidRPr="00DC42F9">
              <w:rPr>
                <w:sz w:val="22"/>
                <w:szCs w:val="22"/>
              </w:rPr>
              <w:t xml:space="preserve"> text output files (TXT file extension)</w:t>
            </w:r>
          </w:p>
        </w:tc>
      </w:tr>
      <w:tr w:rsidR="00365EF0" w:rsidRPr="00DC42F9" w14:paraId="6E6FC74C" w14:textId="77777777" w:rsidTr="00A559D8">
        <w:tc>
          <w:tcPr>
            <w:tcW w:w="1644" w:type="dxa"/>
          </w:tcPr>
          <w:p w14:paraId="5C40DF5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3FC4B059" w14:textId="77777777" w:rsidR="00365EF0" w:rsidRPr="00DC42F9" w:rsidRDefault="00365EF0" w:rsidP="00A559D8">
            <w:pPr>
              <w:pStyle w:val="TableText"/>
              <w:rPr>
                <w:sz w:val="22"/>
                <w:szCs w:val="22"/>
              </w:rPr>
            </w:pPr>
            <w:r w:rsidRPr="00DC42F9">
              <w:rPr>
                <w:sz w:val="22"/>
                <w:szCs w:val="22"/>
              </w:rPr>
              <w:t xml:space="preserve">When read, three sub-folders named </w:t>
            </w:r>
            <w:r w:rsidRPr="00DC42F9">
              <w:rPr>
                <w:rStyle w:val="GUIWord"/>
                <w:u w:val="single"/>
              </w:rPr>
              <w:t>AOT</w:t>
            </w:r>
            <w:r w:rsidRPr="00DC42F9">
              <w:rPr>
                <w:rStyle w:val="GUIWord"/>
                <w:i w:val="0"/>
                <w:u w:val="single"/>
              </w:rPr>
              <w:t xml:space="preserve">, </w:t>
            </w:r>
            <w:r w:rsidRPr="00DC42F9">
              <w:rPr>
                <w:rStyle w:val="GUIWord"/>
                <w:u w:val="single"/>
              </w:rPr>
              <w:t xml:space="preserve">Spectrum </w:t>
            </w:r>
            <w:r w:rsidRPr="00DC42F9">
              <w:rPr>
                <w:sz w:val="22"/>
                <w:szCs w:val="22"/>
              </w:rPr>
              <w:t xml:space="preserve">and </w:t>
            </w:r>
            <w:r w:rsidRPr="00DC42F9">
              <w:rPr>
                <w:rStyle w:val="GUIWord"/>
                <w:u w:val="single"/>
              </w:rPr>
              <w:t xml:space="preserve">Spectrum </w:t>
            </w:r>
            <w:proofErr w:type="spellStart"/>
            <w:r w:rsidRPr="00DC42F9">
              <w:rPr>
                <w:rStyle w:val="GUIWord"/>
                <w:u w:val="single"/>
              </w:rPr>
              <w:t>StdDev</w:t>
            </w:r>
            <w:proofErr w:type="spellEnd"/>
            <w:r w:rsidRPr="00DC42F9">
              <w:rPr>
                <w:sz w:val="22"/>
                <w:szCs w:val="22"/>
              </w:rPr>
              <w:t xml:space="preserve"> are created. The input file name is used as the name of the Spectrum’s name in the generated sub-folders.</w:t>
            </w:r>
          </w:p>
          <w:p w14:paraId="77AE1275" w14:textId="77777777" w:rsidR="00365EF0" w:rsidRPr="00DC42F9" w:rsidRDefault="00365EF0" w:rsidP="00A559D8">
            <w:pPr>
              <w:pStyle w:val="TableText"/>
              <w:rPr>
                <w:sz w:val="22"/>
                <w:szCs w:val="22"/>
              </w:rPr>
            </w:pPr>
            <w:r w:rsidRPr="00DC42F9">
              <w:rPr>
                <w:sz w:val="22"/>
                <w:szCs w:val="22"/>
              </w:rPr>
              <w:t>Each spectrum is augmented with its spatial position, sun zenith angle, air pressure and estimated atmospheric water content.</w:t>
            </w:r>
          </w:p>
          <w:p w14:paraId="6C070152"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3C2447B3" wp14:editId="56DF63A2">
                  <wp:extent cx="2528974" cy="1797501"/>
                  <wp:effectExtent l="0" t="0" r="11430" b="6350"/>
                  <wp:docPr id="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63CA9981" w14:textId="0B703C81" w:rsidR="00365EF0" w:rsidRPr="00DC42F9" w:rsidRDefault="00365EF0" w:rsidP="003078EE">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87751">
              <w:rPr>
                <w:noProof/>
              </w:rPr>
              <w:t>19</w:t>
            </w:r>
            <w:r w:rsidRPr="00DC42F9">
              <w:fldChar w:fldCharType="end"/>
            </w:r>
            <w:r w:rsidRPr="00DC42F9">
              <w:t>: Automatically created hierarchies for MFR data</w:t>
            </w:r>
          </w:p>
        </w:tc>
      </w:tr>
    </w:tbl>
    <w:p w14:paraId="513D9BDB" w14:textId="77777777" w:rsidR="00365EF0" w:rsidRPr="00A8518D" w:rsidRDefault="00365EF0" w:rsidP="00365EF0">
      <w:pPr>
        <w:pStyle w:val="Heading3"/>
      </w:pPr>
      <w:bookmarkStart w:id="197" w:name="_Toc293145192"/>
      <w:bookmarkStart w:id="198" w:name="_Toc49458046"/>
      <w:r w:rsidRPr="00A8518D">
        <w:lastRenderedPageBreak/>
        <w:t>Bruker FTIR Files</w:t>
      </w:r>
      <w:bookmarkEnd w:id="197"/>
      <w:bookmarkEnd w:id="198"/>
    </w:p>
    <w:tbl>
      <w:tblPr>
        <w:tblStyle w:val="TableGrid"/>
        <w:tblW w:w="8579" w:type="dxa"/>
        <w:tblInd w:w="709" w:type="dxa"/>
        <w:tblLook w:val="04A0" w:firstRow="1" w:lastRow="0" w:firstColumn="1" w:lastColumn="0" w:noHBand="0" w:noVBand="1"/>
      </w:tblPr>
      <w:tblGrid>
        <w:gridCol w:w="1644"/>
        <w:gridCol w:w="6935"/>
      </w:tblGrid>
      <w:tr w:rsidR="00365EF0" w:rsidRPr="00DC42F9" w14:paraId="0C85B626" w14:textId="77777777" w:rsidTr="00A559D8">
        <w:tc>
          <w:tcPr>
            <w:tcW w:w="1644" w:type="dxa"/>
          </w:tcPr>
          <w:p w14:paraId="4390F41B" w14:textId="77777777" w:rsidR="00365EF0" w:rsidRPr="00DC42F9" w:rsidRDefault="00365EF0" w:rsidP="00A559D8">
            <w:pPr>
              <w:pStyle w:val="Body"/>
              <w:ind w:left="0"/>
              <w:rPr>
                <w:sz w:val="22"/>
                <w:szCs w:val="22"/>
              </w:rPr>
            </w:pPr>
            <w:r w:rsidRPr="00DC42F9">
              <w:rPr>
                <w:sz w:val="22"/>
                <w:szCs w:val="22"/>
              </w:rPr>
              <w:t>Standard or Format Owner</w:t>
            </w:r>
          </w:p>
        </w:tc>
        <w:tc>
          <w:tcPr>
            <w:tcW w:w="6935" w:type="dxa"/>
          </w:tcPr>
          <w:p w14:paraId="2AF17797" w14:textId="77777777" w:rsidR="00365EF0" w:rsidRPr="00DC42F9" w:rsidRDefault="00365EF0" w:rsidP="00A559D8">
            <w:pPr>
              <w:pStyle w:val="Body"/>
              <w:ind w:left="0"/>
              <w:rPr>
                <w:sz w:val="22"/>
                <w:szCs w:val="22"/>
              </w:rPr>
            </w:pPr>
            <w:r w:rsidRPr="00DC42F9">
              <w:rPr>
                <w:sz w:val="22"/>
                <w:szCs w:val="22"/>
              </w:rPr>
              <w:t>Bruker</w:t>
            </w:r>
          </w:p>
        </w:tc>
      </w:tr>
      <w:tr w:rsidR="00365EF0" w:rsidRPr="00DC42F9" w14:paraId="383CB94C" w14:textId="77777777" w:rsidTr="00A559D8">
        <w:tc>
          <w:tcPr>
            <w:tcW w:w="1644" w:type="dxa"/>
          </w:tcPr>
          <w:p w14:paraId="00A97E90" w14:textId="77777777" w:rsidR="00365EF0" w:rsidRPr="00DC42F9" w:rsidRDefault="00365EF0" w:rsidP="00A559D8">
            <w:pPr>
              <w:pStyle w:val="Body"/>
              <w:ind w:left="0"/>
              <w:rPr>
                <w:sz w:val="22"/>
                <w:szCs w:val="22"/>
              </w:rPr>
            </w:pPr>
            <w:r w:rsidRPr="00DC42F9">
              <w:rPr>
                <w:sz w:val="22"/>
                <w:szCs w:val="22"/>
              </w:rPr>
              <w:t>Devices</w:t>
            </w:r>
          </w:p>
        </w:tc>
        <w:tc>
          <w:tcPr>
            <w:tcW w:w="6935" w:type="dxa"/>
          </w:tcPr>
          <w:p w14:paraId="01691AFB" w14:textId="77777777" w:rsidR="00365EF0" w:rsidRPr="00DC42F9" w:rsidRDefault="00365EF0" w:rsidP="00A559D8">
            <w:pPr>
              <w:pStyle w:val="Body"/>
              <w:ind w:left="0"/>
              <w:rPr>
                <w:sz w:val="22"/>
                <w:szCs w:val="22"/>
              </w:rPr>
            </w:pPr>
            <w:r w:rsidRPr="00DC42F9">
              <w:rPr>
                <w:sz w:val="22"/>
                <w:szCs w:val="22"/>
              </w:rPr>
              <w:t>Bruker FTIR</w:t>
            </w:r>
          </w:p>
        </w:tc>
      </w:tr>
      <w:tr w:rsidR="00365EF0" w:rsidRPr="00DC42F9" w14:paraId="44405D69" w14:textId="77777777" w:rsidTr="00A559D8">
        <w:tc>
          <w:tcPr>
            <w:tcW w:w="1644" w:type="dxa"/>
          </w:tcPr>
          <w:p w14:paraId="0C9D5ABC" w14:textId="77777777" w:rsidR="00365EF0" w:rsidRPr="00DC42F9" w:rsidRDefault="00365EF0" w:rsidP="00A559D8">
            <w:pPr>
              <w:pStyle w:val="Body"/>
              <w:ind w:left="0"/>
              <w:rPr>
                <w:sz w:val="22"/>
                <w:szCs w:val="22"/>
              </w:rPr>
            </w:pPr>
            <w:r w:rsidRPr="00DC42F9">
              <w:rPr>
                <w:sz w:val="22"/>
                <w:szCs w:val="22"/>
              </w:rPr>
              <w:t>Supported Formats</w:t>
            </w:r>
          </w:p>
        </w:tc>
        <w:tc>
          <w:tcPr>
            <w:tcW w:w="6935" w:type="dxa"/>
          </w:tcPr>
          <w:p w14:paraId="0BAE996B" w14:textId="77777777" w:rsidR="00365EF0" w:rsidRPr="00DC42F9" w:rsidRDefault="00365EF0" w:rsidP="00A559D8">
            <w:pPr>
              <w:pStyle w:val="TableText"/>
              <w:rPr>
                <w:sz w:val="22"/>
                <w:szCs w:val="22"/>
              </w:rPr>
            </w:pPr>
            <w:r w:rsidRPr="00DC42F9">
              <w:rPr>
                <w:sz w:val="22"/>
                <w:szCs w:val="22"/>
              </w:rPr>
              <w:t xml:space="preserve">Bruker FTIR text files with </w:t>
            </w:r>
            <w:proofErr w:type="spellStart"/>
            <w:r w:rsidRPr="00DC42F9">
              <w:rPr>
                <w:sz w:val="22"/>
                <w:szCs w:val="22"/>
              </w:rPr>
              <w:t>dpt</w:t>
            </w:r>
            <w:proofErr w:type="spellEnd"/>
            <w:r w:rsidRPr="00DC42F9">
              <w:rPr>
                <w:sz w:val="22"/>
                <w:szCs w:val="22"/>
              </w:rPr>
              <w:t xml:space="preserve"> extension</w:t>
            </w:r>
          </w:p>
        </w:tc>
      </w:tr>
      <w:tr w:rsidR="00365EF0" w:rsidRPr="00DC42F9" w14:paraId="3655CB22" w14:textId="77777777" w:rsidTr="00A559D8">
        <w:tc>
          <w:tcPr>
            <w:tcW w:w="1644" w:type="dxa"/>
          </w:tcPr>
          <w:p w14:paraId="744C602E" w14:textId="77777777" w:rsidR="00365EF0" w:rsidRPr="00DC42F9" w:rsidRDefault="00365EF0" w:rsidP="00A559D8">
            <w:pPr>
              <w:pStyle w:val="Body"/>
              <w:ind w:left="0"/>
              <w:rPr>
                <w:sz w:val="22"/>
                <w:szCs w:val="22"/>
              </w:rPr>
            </w:pPr>
            <w:r w:rsidRPr="00DC42F9">
              <w:rPr>
                <w:sz w:val="22"/>
                <w:szCs w:val="22"/>
              </w:rPr>
              <w:t>Comments</w:t>
            </w:r>
          </w:p>
        </w:tc>
        <w:tc>
          <w:tcPr>
            <w:tcW w:w="6935" w:type="dxa"/>
          </w:tcPr>
          <w:p w14:paraId="3112B927" w14:textId="77777777" w:rsidR="00365EF0" w:rsidRPr="00DC42F9" w:rsidRDefault="00365EF0" w:rsidP="00A559D8">
            <w:pPr>
              <w:pStyle w:val="Body"/>
              <w:ind w:left="0"/>
              <w:rPr>
                <w:sz w:val="22"/>
                <w:szCs w:val="22"/>
              </w:rPr>
            </w:pPr>
            <w:r w:rsidRPr="00DC42F9">
              <w:rPr>
                <w:sz w:val="22"/>
                <w:szCs w:val="22"/>
              </w:rPr>
              <w:t>Example files supplied by CSIRO Perth.</w:t>
            </w:r>
          </w:p>
        </w:tc>
      </w:tr>
    </w:tbl>
    <w:p w14:paraId="145EB983" w14:textId="77777777" w:rsidR="00365EF0" w:rsidRPr="00B350A0" w:rsidRDefault="00365EF0" w:rsidP="00365EF0">
      <w:pPr>
        <w:pStyle w:val="HeadingSubUnnumbered"/>
        <w:rPr>
          <w:u w:val="single"/>
        </w:rPr>
      </w:pPr>
      <w:r w:rsidRPr="00B350A0">
        <w:rPr>
          <w:u w:val="single"/>
        </w:rPr>
        <w:t>Example files</w:t>
      </w:r>
    </w:p>
    <w:p w14:paraId="10FF881F" w14:textId="77777777" w:rsidR="00365EF0" w:rsidRPr="00B350A0" w:rsidRDefault="00365EF0" w:rsidP="00365EF0">
      <w:pPr>
        <w:pStyle w:val="Code"/>
      </w:pPr>
      <w:r w:rsidRPr="00B350A0">
        <w:t>3996.35288,7.62443</w:t>
      </w:r>
    </w:p>
    <w:p w14:paraId="3615C336" w14:textId="77777777" w:rsidR="00365EF0" w:rsidRPr="00B350A0" w:rsidRDefault="00365EF0" w:rsidP="00365EF0">
      <w:pPr>
        <w:pStyle w:val="Code"/>
      </w:pPr>
      <w:r w:rsidRPr="00B350A0">
        <w:t>3994.42414,7.64596</w:t>
      </w:r>
    </w:p>
    <w:p w14:paraId="7BEEC010" w14:textId="77777777" w:rsidR="00365EF0" w:rsidRPr="00B350A0" w:rsidRDefault="00365EF0" w:rsidP="00365EF0">
      <w:pPr>
        <w:pStyle w:val="Code"/>
      </w:pPr>
      <w:r w:rsidRPr="00B350A0">
        <w:t>3992.49539,7.65170</w:t>
      </w:r>
    </w:p>
    <w:p w14:paraId="114B10AA" w14:textId="77777777" w:rsidR="00365EF0" w:rsidRPr="00B350A0" w:rsidRDefault="00365EF0" w:rsidP="00365EF0">
      <w:pPr>
        <w:pStyle w:val="Code"/>
      </w:pPr>
      <w:r w:rsidRPr="00B350A0">
        <w:t>3990.56665,7.65495</w:t>
      </w:r>
    </w:p>
    <w:p w14:paraId="07CAFE23" w14:textId="77777777" w:rsidR="00365EF0" w:rsidRPr="00B350A0" w:rsidRDefault="00365EF0" w:rsidP="00365EF0">
      <w:pPr>
        <w:pStyle w:val="Code"/>
      </w:pPr>
      <w:r w:rsidRPr="00B350A0">
        <w:t>3988.63791,7.67457</w:t>
      </w:r>
    </w:p>
    <w:p w14:paraId="118436EC" w14:textId="77777777" w:rsidR="00365EF0" w:rsidRPr="00B350A0" w:rsidRDefault="00365EF0" w:rsidP="00365EF0">
      <w:pPr>
        <w:pStyle w:val="Code"/>
      </w:pPr>
      <w:r w:rsidRPr="00B350A0">
        <w:t>3986.70917,7.69236</w:t>
      </w:r>
    </w:p>
    <w:p w14:paraId="183BA3AD" w14:textId="77777777" w:rsidR="00365EF0" w:rsidRPr="00B350A0" w:rsidRDefault="00365EF0" w:rsidP="00365EF0">
      <w:pPr>
        <w:pStyle w:val="Code"/>
      </w:pPr>
      <w:r w:rsidRPr="00B350A0">
        <w:t>3984.78043,7.69543</w:t>
      </w:r>
    </w:p>
    <w:p w14:paraId="4302D035" w14:textId="77777777" w:rsidR="00365EF0" w:rsidRPr="00B350A0" w:rsidRDefault="00365EF0" w:rsidP="00365EF0">
      <w:pPr>
        <w:pStyle w:val="Code"/>
      </w:pPr>
      <w:r w:rsidRPr="00B350A0">
        <w:t>3982.85169,7.69582</w:t>
      </w:r>
    </w:p>
    <w:p w14:paraId="5DFA491C" w14:textId="77777777" w:rsidR="00365EF0" w:rsidRPr="00B350A0" w:rsidRDefault="00365EF0" w:rsidP="00365EF0">
      <w:pPr>
        <w:pStyle w:val="Code"/>
      </w:pPr>
      <w:r w:rsidRPr="00B350A0">
        <w:t>3980.92294,7.70848</w:t>
      </w:r>
    </w:p>
    <w:p w14:paraId="65D3986D" w14:textId="77777777" w:rsidR="00365EF0" w:rsidRPr="00B350A0" w:rsidRDefault="00365EF0" w:rsidP="00365EF0">
      <w:pPr>
        <w:pStyle w:val="Code"/>
      </w:pPr>
      <w:r w:rsidRPr="00B350A0">
        <w:t>3978.99420,7.72674</w:t>
      </w:r>
    </w:p>
    <w:p w14:paraId="018B84F6" w14:textId="77777777" w:rsidR="00365EF0" w:rsidRPr="00B350A0" w:rsidRDefault="00365EF0" w:rsidP="00365EF0">
      <w:pPr>
        <w:pStyle w:val="Code"/>
      </w:pPr>
      <w:r w:rsidRPr="00B350A0">
        <w:t>…</w:t>
      </w:r>
    </w:p>
    <w:p w14:paraId="60789267" w14:textId="77777777" w:rsidR="00365EF0" w:rsidRPr="00A8518D" w:rsidRDefault="00365EF0" w:rsidP="00365EF0">
      <w:pPr>
        <w:pStyle w:val="Heading3"/>
      </w:pPr>
      <w:bookmarkStart w:id="199" w:name="_Toc49458047"/>
      <w:r w:rsidRPr="00A8518D">
        <w:t>SVC HR-1024 Files</w:t>
      </w:r>
      <w:bookmarkEnd w:id="195"/>
      <w:bookmarkEnd w:id="196"/>
      <w:bookmarkEnd w:id="199"/>
    </w:p>
    <w:tbl>
      <w:tblPr>
        <w:tblStyle w:val="TableGrid"/>
        <w:tblW w:w="0" w:type="auto"/>
        <w:tblInd w:w="709" w:type="dxa"/>
        <w:tblLook w:val="04A0" w:firstRow="1" w:lastRow="0" w:firstColumn="1" w:lastColumn="0" w:noHBand="0" w:noVBand="1"/>
      </w:tblPr>
      <w:tblGrid>
        <w:gridCol w:w="1644"/>
        <w:gridCol w:w="6889"/>
      </w:tblGrid>
      <w:tr w:rsidR="00365EF0" w:rsidRPr="00B350A0" w14:paraId="550514BB" w14:textId="77777777" w:rsidTr="00A559D8">
        <w:tc>
          <w:tcPr>
            <w:tcW w:w="1644" w:type="dxa"/>
          </w:tcPr>
          <w:p w14:paraId="0C956CB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B793C24" w14:textId="77777777" w:rsidR="00365EF0" w:rsidRPr="00DC42F9" w:rsidRDefault="00365EF0" w:rsidP="00460B06">
            <w:pPr>
              <w:pStyle w:val="Body"/>
              <w:ind w:left="0"/>
              <w:rPr>
                <w:sz w:val="22"/>
                <w:szCs w:val="22"/>
              </w:rPr>
            </w:pPr>
            <w:r w:rsidRPr="00DC42F9">
              <w:rPr>
                <w:sz w:val="22"/>
                <w:szCs w:val="22"/>
              </w:rPr>
              <w:t>Spectra Vista Corporation</w:t>
            </w:r>
          </w:p>
        </w:tc>
      </w:tr>
      <w:tr w:rsidR="00365EF0" w:rsidRPr="00B350A0" w14:paraId="238C14C1" w14:textId="77777777" w:rsidTr="00A559D8">
        <w:tc>
          <w:tcPr>
            <w:tcW w:w="1644" w:type="dxa"/>
          </w:tcPr>
          <w:p w14:paraId="3EF93A1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A36CE0F" w14:textId="77777777" w:rsidR="00365EF0" w:rsidRPr="00DC42F9" w:rsidRDefault="00365EF0" w:rsidP="00A559D8">
            <w:pPr>
              <w:pStyle w:val="Body"/>
              <w:ind w:left="0"/>
              <w:rPr>
                <w:sz w:val="22"/>
                <w:szCs w:val="22"/>
              </w:rPr>
            </w:pPr>
            <w:r w:rsidRPr="00DC42F9">
              <w:rPr>
                <w:sz w:val="22"/>
                <w:szCs w:val="22"/>
              </w:rPr>
              <w:t>SVC HR-1024</w:t>
            </w:r>
          </w:p>
        </w:tc>
      </w:tr>
      <w:tr w:rsidR="00365EF0" w:rsidRPr="00B350A0" w14:paraId="668A64CF" w14:textId="77777777" w:rsidTr="00A559D8">
        <w:tc>
          <w:tcPr>
            <w:tcW w:w="1644" w:type="dxa"/>
          </w:tcPr>
          <w:p w14:paraId="5004FAF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6A1CC12D" w14:textId="7A8F3DE7" w:rsidR="00365EF0" w:rsidRPr="00DC42F9" w:rsidRDefault="005670C6" w:rsidP="00A559D8">
            <w:pPr>
              <w:pStyle w:val="Body"/>
              <w:ind w:left="0"/>
              <w:rPr>
                <w:sz w:val="22"/>
                <w:szCs w:val="22"/>
              </w:rPr>
            </w:pPr>
            <w:r>
              <w:rPr>
                <w:sz w:val="22"/>
                <w:szCs w:val="22"/>
              </w:rPr>
              <w:t>SVC HR-1024 files</w:t>
            </w:r>
          </w:p>
          <w:p w14:paraId="6C2BC751" w14:textId="3E5967F7" w:rsidR="00365EF0" w:rsidRPr="00DC42F9" w:rsidRDefault="00365EF0" w:rsidP="00A559D8">
            <w:pPr>
              <w:pStyle w:val="Body"/>
              <w:ind w:left="0"/>
              <w:rPr>
                <w:sz w:val="22"/>
                <w:szCs w:val="22"/>
              </w:rPr>
            </w:pPr>
          </w:p>
        </w:tc>
      </w:tr>
      <w:tr w:rsidR="00365EF0" w:rsidRPr="00B350A0" w14:paraId="2BE972D6" w14:textId="77777777" w:rsidTr="00A559D8">
        <w:tc>
          <w:tcPr>
            <w:tcW w:w="1644" w:type="dxa"/>
          </w:tcPr>
          <w:p w14:paraId="664A591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D49169B" w14:textId="77777777" w:rsidR="00365EF0" w:rsidRPr="00DC42F9" w:rsidRDefault="00365EF0" w:rsidP="00A559D8">
            <w:pPr>
              <w:pStyle w:val="TableText"/>
              <w:rPr>
                <w:sz w:val="22"/>
                <w:szCs w:val="22"/>
              </w:rPr>
            </w:pPr>
            <w:r w:rsidRPr="00DC42F9">
              <w:rPr>
                <w:sz w:val="22"/>
                <w:szCs w:val="22"/>
              </w:rPr>
              <w:t>The HR-1024 stores radiances of reflectance panel, target and the computed target reflectance.</w:t>
            </w:r>
          </w:p>
          <w:p w14:paraId="07F52230" w14:textId="77777777" w:rsidR="00365EF0" w:rsidRPr="00DC42F9" w:rsidRDefault="00365EF0" w:rsidP="00A559D8">
            <w:pPr>
              <w:pStyle w:val="TableText"/>
              <w:rPr>
                <w:sz w:val="22"/>
                <w:szCs w:val="22"/>
              </w:rPr>
            </w:pPr>
            <w:r w:rsidRPr="00DC42F9">
              <w:rPr>
                <w:sz w:val="22"/>
                <w:szCs w:val="22"/>
              </w:rPr>
              <w:t>During the data loading, SPECCHIO generates a hierarchical structure to store these files, setting up data links that connect the reflectance to the target radiance and connecting the target radiance to the reference radiance. If the Instrument was set to acquire radiances only (i.e., no white reference taken), then no special structure will be created.</w:t>
            </w:r>
          </w:p>
          <w:p w14:paraId="622D31CD" w14:textId="77777777" w:rsidR="00365EF0" w:rsidRPr="00DC42F9" w:rsidRDefault="00365EF0" w:rsidP="00A559D8">
            <w:pPr>
              <w:pStyle w:val="TableText"/>
              <w:rPr>
                <w:sz w:val="22"/>
                <w:szCs w:val="22"/>
              </w:rPr>
            </w:pPr>
            <w:r w:rsidRPr="00DC42F9">
              <w:rPr>
                <w:sz w:val="22"/>
                <w:szCs w:val="22"/>
              </w:rPr>
              <w:t>The acquisition time may be wrongly read as it appears that the date format depends on the settings of the computer used to operate the SVC.</w:t>
            </w:r>
          </w:p>
          <w:p w14:paraId="7ADC5F4F" w14:textId="77777777" w:rsidR="00365EF0" w:rsidRPr="00DC42F9" w:rsidRDefault="00365EF0" w:rsidP="00A559D8">
            <w:pPr>
              <w:pStyle w:val="FigureinTable"/>
              <w:rPr>
                <w:noProof w:val="0"/>
                <w:sz w:val="22"/>
                <w:szCs w:val="22"/>
                <w:lang w:val="en-GB" w:eastAsia="en-US"/>
              </w:rPr>
            </w:pPr>
            <w:r w:rsidRPr="00DC42F9">
              <w:rPr>
                <w:szCs w:val="22"/>
                <w:lang w:val="en-GB" w:eastAsia="en-GB"/>
              </w:rPr>
              <w:lastRenderedPageBreak/>
              <w:drawing>
                <wp:inline distT="0" distB="0" distL="0" distR="0" wp14:anchorId="52FE343D" wp14:editId="7D26E1B2">
                  <wp:extent cx="1703494" cy="1647825"/>
                  <wp:effectExtent l="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srcRect/>
                          <a:stretch>
                            <a:fillRect/>
                          </a:stretch>
                        </pic:blipFill>
                        <pic:spPr bwMode="auto">
                          <a:xfrm>
                            <a:off x="0" y="0"/>
                            <a:ext cx="1709601" cy="1653732"/>
                          </a:xfrm>
                          <a:prstGeom prst="rect">
                            <a:avLst/>
                          </a:prstGeom>
                          <a:noFill/>
                          <a:ln w="9525">
                            <a:noFill/>
                            <a:miter lim="800000"/>
                            <a:headEnd/>
                            <a:tailEnd/>
                          </a:ln>
                        </pic:spPr>
                      </pic:pic>
                    </a:graphicData>
                  </a:graphic>
                </wp:inline>
              </w:drawing>
            </w:r>
          </w:p>
          <w:p w14:paraId="734151BB" w14:textId="5FE4D956" w:rsidR="00365EF0" w:rsidRPr="00DC42F9" w:rsidRDefault="00365EF0" w:rsidP="003078EE">
            <w:pPr>
              <w:pStyle w:val="CaptioninTable"/>
            </w:pPr>
            <w:bookmarkStart w:id="200" w:name="_Ref145054801"/>
            <w:r w:rsidRPr="00DC42F9">
              <w:t xml:space="preserve">Figure </w:t>
            </w:r>
            <w:r w:rsidRPr="00DC42F9">
              <w:fldChar w:fldCharType="begin"/>
            </w:r>
            <w:r w:rsidRPr="00DC42F9">
              <w:instrText xml:space="preserve"> SEQ Figure \* ARABIC </w:instrText>
            </w:r>
            <w:r w:rsidRPr="00DC42F9">
              <w:fldChar w:fldCharType="separate"/>
            </w:r>
            <w:r w:rsidR="00087751">
              <w:rPr>
                <w:noProof/>
              </w:rPr>
              <w:t>20</w:t>
            </w:r>
            <w:r w:rsidRPr="00DC42F9">
              <w:fldChar w:fldCharType="end"/>
            </w:r>
            <w:bookmarkEnd w:id="200"/>
            <w:r w:rsidRPr="00DC42F9">
              <w:t>: Automatically generated hierarchy for HR-1024 files</w:t>
            </w:r>
          </w:p>
        </w:tc>
      </w:tr>
    </w:tbl>
    <w:p w14:paraId="35E757FB" w14:textId="77777777" w:rsidR="00365EF0" w:rsidRPr="00B350A0" w:rsidRDefault="00365EF0" w:rsidP="00365EF0">
      <w:pPr>
        <w:pStyle w:val="Note"/>
      </w:pPr>
      <w:r w:rsidRPr="00B350A0">
        <w:lastRenderedPageBreak/>
        <w:t>Note</w:t>
      </w:r>
      <w:r w:rsidRPr="00B350A0">
        <w:tab/>
      </w:r>
      <w:proofErr w:type="gramStart"/>
      <w:r w:rsidRPr="00B350A0">
        <w:t>For</w:t>
      </w:r>
      <w:proofErr w:type="gramEnd"/>
      <w:r w:rsidRPr="00B350A0">
        <w:t xml:space="preserve"> SPECCCHIO version pre 3.1: It is highly recommended to enter the Instrument into the database and load a wavelengths calibration. The wavelengths between instruments differ quite a lot and the standard Sensor definition pre-stored in SPECCHIO is only a poor representation of the real wavelengths.</w:t>
      </w:r>
    </w:p>
    <w:p w14:paraId="072702AB" w14:textId="77777777" w:rsidR="00365EF0" w:rsidRPr="00B350A0" w:rsidRDefault="00365EF0" w:rsidP="00365EF0">
      <w:pPr>
        <w:pStyle w:val="HeadingSubUnnumbered"/>
        <w:rPr>
          <w:u w:val="single"/>
          <w:lang w:val="fr-CH"/>
        </w:rPr>
      </w:pPr>
      <w:proofErr w:type="spellStart"/>
      <w:r w:rsidRPr="00B350A0">
        <w:rPr>
          <w:u w:val="single"/>
          <w:lang w:val="fr-CH"/>
        </w:rPr>
        <w:t>Example</w:t>
      </w:r>
      <w:proofErr w:type="spellEnd"/>
      <w:r w:rsidRPr="00B350A0">
        <w:rPr>
          <w:u w:val="single"/>
          <w:lang w:val="fr-CH"/>
        </w:rPr>
        <w:t xml:space="preserve"> files</w:t>
      </w:r>
    </w:p>
    <w:p w14:paraId="7E9DFC5C" w14:textId="77777777" w:rsidR="00365EF0" w:rsidRPr="00B350A0" w:rsidRDefault="00365EF0" w:rsidP="00365EF0">
      <w:pPr>
        <w:pStyle w:val="Code"/>
        <w:rPr>
          <w:lang w:val="fr-CH"/>
        </w:rPr>
      </w:pPr>
      <w:r w:rsidRPr="00B350A0">
        <w:rPr>
          <w:lang w:val="fr-CH"/>
        </w:rPr>
        <w:t xml:space="preserve">/*** </w:t>
      </w:r>
      <w:proofErr w:type="spellStart"/>
      <w:r w:rsidRPr="00B350A0">
        <w:rPr>
          <w:lang w:val="fr-CH"/>
        </w:rPr>
        <w:t>Spectra</w:t>
      </w:r>
      <w:proofErr w:type="spellEnd"/>
      <w:r w:rsidRPr="00B350A0">
        <w:rPr>
          <w:lang w:val="fr-CH"/>
        </w:rPr>
        <w:t xml:space="preserve"> Vista HR-1024 ***/</w:t>
      </w:r>
    </w:p>
    <w:p w14:paraId="0DE75601" w14:textId="77777777" w:rsidR="00365EF0" w:rsidRPr="00B350A0" w:rsidRDefault="00365EF0" w:rsidP="00365EF0">
      <w:pPr>
        <w:pStyle w:val="Code"/>
      </w:pPr>
      <w:r w:rsidRPr="00B350A0">
        <w:t>name= \My Documents\HR1024_Data\HR.071710.0017.sig</w:t>
      </w:r>
    </w:p>
    <w:p w14:paraId="7EDB0C26" w14:textId="77777777" w:rsidR="00365EF0" w:rsidRPr="00B350A0" w:rsidRDefault="00365EF0" w:rsidP="00365EF0">
      <w:pPr>
        <w:pStyle w:val="Code"/>
      </w:pPr>
      <w:r w:rsidRPr="00B350A0">
        <w:t>instrument= HR: 0761008</w:t>
      </w:r>
    </w:p>
    <w:p w14:paraId="346DF8F4" w14:textId="77777777" w:rsidR="00365EF0" w:rsidRPr="00B350A0" w:rsidRDefault="00365EF0" w:rsidP="00365EF0">
      <w:pPr>
        <w:pStyle w:val="Code"/>
      </w:pPr>
      <w:r w:rsidRPr="00B350A0">
        <w:t>integration= 2, 22, 20, 12, 50, 30</w:t>
      </w:r>
    </w:p>
    <w:p w14:paraId="79F478E3" w14:textId="77777777" w:rsidR="00365EF0" w:rsidRPr="00B350A0" w:rsidRDefault="00365EF0" w:rsidP="00365EF0">
      <w:pPr>
        <w:pStyle w:val="Code"/>
      </w:pPr>
      <w:r w:rsidRPr="00B350A0">
        <w:t>scan time=1, 1</w:t>
      </w:r>
    </w:p>
    <w:p w14:paraId="32CE8AE9" w14:textId="77777777" w:rsidR="00365EF0" w:rsidRPr="00B350A0" w:rsidRDefault="00365EF0" w:rsidP="00365EF0">
      <w:pPr>
        <w:pStyle w:val="Code"/>
      </w:pPr>
      <w:r w:rsidRPr="00B350A0">
        <w:t>optic= LENS14, LENS14</w:t>
      </w:r>
    </w:p>
    <w:p w14:paraId="38B3DC98" w14:textId="77777777" w:rsidR="00365EF0" w:rsidRPr="00B350A0" w:rsidRDefault="00365EF0" w:rsidP="00365EF0">
      <w:pPr>
        <w:pStyle w:val="Code"/>
      </w:pPr>
      <w:r w:rsidRPr="00B350A0">
        <w:t>temp= 31.29, 0.41, -5.71, 31.53, 0.41, -5.77</w:t>
      </w:r>
    </w:p>
    <w:p w14:paraId="672285CA" w14:textId="77777777" w:rsidR="00365EF0" w:rsidRPr="00B350A0" w:rsidRDefault="00365EF0" w:rsidP="00365EF0">
      <w:pPr>
        <w:pStyle w:val="Code"/>
      </w:pPr>
      <w:r w:rsidRPr="00B350A0">
        <w:t>battery= 7.7, 7.7</w:t>
      </w:r>
    </w:p>
    <w:p w14:paraId="327376AB" w14:textId="77777777" w:rsidR="00365EF0" w:rsidRPr="00B350A0" w:rsidRDefault="00365EF0" w:rsidP="00365EF0">
      <w:pPr>
        <w:pStyle w:val="Code"/>
      </w:pPr>
      <w:r w:rsidRPr="00B350A0">
        <w:t>error= 0, 0</w:t>
      </w:r>
    </w:p>
    <w:p w14:paraId="129C4143" w14:textId="77777777" w:rsidR="00365EF0" w:rsidRPr="00B350A0" w:rsidRDefault="00365EF0" w:rsidP="00365EF0">
      <w:pPr>
        <w:pStyle w:val="Code"/>
      </w:pPr>
      <w:r w:rsidRPr="00B350A0">
        <w:t>units= Radiance, Radiance</w:t>
      </w:r>
    </w:p>
    <w:p w14:paraId="0F80513A" w14:textId="77777777" w:rsidR="00365EF0" w:rsidRPr="00B350A0" w:rsidRDefault="00365EF0" w:rsidP="00365EF0">
      <w:pPr>
        <w:pStyle w:val="Code"/>
      </w:pPr>
      <w:r w:rsidRPr="00B350A0">
        <w:t>time= 7/18/10 9:47:09 AM, 7/18/10 9:47:31 AM</w:t>
      </w:r>
    </w:p>
    <w:p w14:paraId="48B8E627" w14:textId="77777777" w:rsidR="00365EF0" w:rsidRPr="00B350A0" w:rsidRDefault="00365EF0" w:rsidP="00365EF0">
      <w:pPr>
        <w:pStyle w:val="Code"/>
      </w:pPr>
      <w:r w:rsidRPr="00B350A0">
        <w:t xml:space="preserve">longitude= </w:t>
      </w:r>
      <w:proofErr w:type="gramStart"/>
      <w:r w:rsidRPr="00B350A0">
        <w:t>11121.2335,W</w:t>
      </w:r>
      <w:proofErr w:type="gramEnd"/>
      <w:r w:rsidRPr="00B350A0">
        <w:t>, 11121.2324,W</w:t>
      </w:r>
    </w:p>
    <w:p w14:paraId="786235F7" w14:textId="77777777" w:rsidR="00365EF0" w:rsidRPr="00B350A0" w:rsidRDefault="00365EF0" w:rsidP="00365EF0">
      <w:pPr>
        <w:pStyle w:val="Code"/>
      </w:pPr>
      <w:r w:rsidRPr="00B350A0">
        <w:t xml:space="preserve">latitude= </w:t>
      </w:r>
      <w:proofErr w:type="gramStart"/>
      <w:r w:rsidRPr="00B350A0">
        <w:t>5330.5955,N</w:t>
      </w:r>
      <w:proofErr w:type="gramEnd"/>
      <w:r w:rsidRPr="00B350A0">
        <w:t>, 5330.5964,N</w:t>
      </w:r>
    </w:p>
    <w:p w14:paraId="6ABD2FBA" w14:textId="77777777" w:rsidR="00365EF0" w:rsidRPr="00B350A0" w:rsidRDefault="00365EF0" w:rsidP="00365EF0">
      <w:pPr>
        <w:pStyle w:val="Code"/>
      </w:pPr>
      <w:proofErr w:type="spellStart"/>
      <w:r w:rsidRPr="00B350A0">
        <w:t>gpstime</w:t>
      </w:r>
      <w:proofErr w:type="spellEnd"/>
      <w:r w:rsidRPr="00B350A0">
        <w:t>= 154336.000, 154356.000</w:t>
      </w:r>
    </w:p>
    <w:p w14:paraId="76DCDB18" w14:textId="77777777" w:rsidR="00365EF0" w:rsidRPr="00B350A0" w:rsidRDefault="00365EF0" w:rsidP="00365EF0">
      <w:pPr>
        <w:pStyle w:val="Code"/>
      </w:pPr>
      <w:proofErr w:type="spellStart"/>
      <w:r w:rsidRPr="00B350A0">
        <w:t>comm</w:t>
      </w:r>
      <w:proofErr w:type="spellEnd"/>
      <w:r w:rsidRPr="00B350A0">
        <w:t xml:space="preserve">= </w:t>
      </w:r>
    </w:p>
    <w:p w14:paraId="11CE1079" w14:textId="77777777" w:rsidR="00365EF0" w:rsidRPr="00B350A0" w:rsidRDefault="00365EF0" w:rsidP="00365EF0">
      <w:pPr>
        <w:pStyle w:val="Code"/>
      </w:pPr>
      <w:r w:rsidRPr="00B350A0">
        <w:t>memory slot= 0, 0</w:t>
      </w:r>
    </w:p>
    <w:p w14:paraId="295AA309" w14:textId="77777777" w:rsidR="00365EF0" w:rsidRPr="00B350A0" w:rsidRDefault="00365EF0" w:rsidP="00365EF0">
      <w:pPr>
        <w:pStyle w:val="Code"/>
      </w:pPr>
      <w:r w:rsidRPr="00B350A0">
        <w:t xml:space="preserve">factors= </w:t>
      </w:r>
    </w:p>
    <w:p w14:paraId="152D6923" w14:textId="77777777" w:rsidR="00365EF0" w:rsidRPr="00B350A0" w:rsidRDefault="00365EF0" w:rsidP="00365EF0">
      <w:pPr>
        <w:pStyle w:val="Code"/>
        <w:rPr>
          <w:lang w:val="it-IT"/>
        </w:rPr>
      </w:pPr>
      <w:r w:rsidRPr="00B350A0">
        <w:rPr>
          <w:lang w:val="it-IT"/>
        </w:rPr>
        <w:t xml:space="preserve">data= </w:t>
      </w:r>
    </w:p>
    <w:p w14:paraId="0A272787" w14:textId="77777777" w:rsidR="00365EF0" w:rsidRPr="00B350A0" w:rsidRDefault="00365EF0" w:rsidP="00365EF0">
      <w:pPr>
        <w:pStyle w:val="Code"/>
        <w:rPr>
          <w:lang w:val="it-IT"/>
        </w:rPr>
      </w:pPr>
      <w:r w:rsidRPr="00B350A0">
        <w:rPr>
          <w:lang w:val="it-IT"/>
        </w:rPr>
        <w:t>344.2 56023.55 4381.86 7.82</w:t>
      </w:r>
    </w:p>
    <w:p w14:paraId="1B242848" w14:textId="77777777" w:rsidR="00365EF0" w:rsidRPr="00B350A0" w:rsidRDefault="00365EF0" w:rsidP="00365EF0">
      <w:pPr>
        <w:pStyle w:val="Code"/>
        <w:rPr>
          <w:lang w:val="it-IT"/>
        </w:rPr>
      </w:pPr>
      <w:r w:rsidRPr="00B350A0">
        <w:rPr>
          <w:lang w:val="it-IT"/>
        </w:rPr>
        <w:t>345.8 54418.00 4186.00 7.69</w:t>
      </w:r>
    </w:p>
    <w:p w14:paraId="552A1B83" w14:textId="77777777" w:rsidR="00365EF0" w:rsidRPr="00B350A0" w:rsidRDefault="00365EF0" w:rsidP="00365EF0">
      <w:pPr>
        <w:pStyle w:val="Code"/>
        <w:rPr>
          <w:lang w:val="it-IT"/>
        </w:rPr>
      </w:pPr>
      <w:r w:rsidRPr="00B350A0">
        <w:rPr>
          <w:lang w:val="it-IT"/>
        </w:rPr>
        <w:t>347.3 56037.65 4365.57 7.79</w:t>
      </w:r>
    </w:p>
    <w:p w14:paraId="4B6E43C3" w14:textId="77777777" w:rsidR="00365EF0" w:rsidRPr="00B350A0" w:rsidRDefault="00365EF0" w:rsidP="00365EF0">
      <w:pPr>
        <w:pStyle w:val="Code"/>
        <w:rPr>
          <w:lang w:val="it-IT"/>
        </w:rPr>
      </w:pPr>
      <w:r w:rsidRPr="00B350A0">
        <w:rPr>
          <w:lang w:val="it-IT"/>
        </w:rPr>
        <w:t>348.9 59474.63 4568.75 7.68</w:t>
      </w:r>
    </w:p>
    <w:p w14:paraId="602A5B24" w14:textId="77777777" w:rsidR="00365EF0" w:rsidRPr="00B350A0" w:rsidRDefault="00365EF0" w:rsidP="00365EF0">
      <w:pPr>
        <w:pStyle w:val="Code"/>
        <w:rPr>
          <w:lang w:val="it-IT"/>
        </w:rPr>
      </w:pPr>
      <w:r w:rsidRPr="00B350A0">
        <w:rPr>
          <w:lang w:val="it-IT"/>
        </w:rPr>
        <w:t>…</w:t>
      </w:r>
    </w:p>
    <w:p w14:paraId="53F762F9" w14:textId="77777777" w:rsidR="00365EF0" w:rsidRPr="00B350A0" w:rsidRDefault="00365EF0" w:rsidP="00365EF0">
      <w:pPr>
        <w:pStyle w:val="Body"/>
        <w:rPr>
          <w:lang w:val="it-IT"/>
        </w:rPr>
      </w:pPr>
    </w:p>
    <w:p w14:paraId="549CBDB4" w14:textId="77777777" w:rsidR="00365EF0" w:rsidRPr="00B350A0" w:rsidRDefault="00365EF0" w:rsidP="00365EF0">
      <w:pPr>
        <w:pStyle w:val="Code"/>
        <w:rPr>
          <w:lang w:val="it-IT"/>
        </w:rPr>
      </w:pPr>
      <w:r w:rsidRPr="00B350A0">
        <w:rPr>
          <w:lang w:val="it-IT"/>
        </w:rPr>
        <w:t xml:space="preserve">/*** </w:t>
      </w:r>
      <w:proofErr w:type="spellStart"/>
      <w:r w:rsidRPr="00B350A0">
        <w:rPr>
          <w:lang w:val="it-IT"/>
        </w:rPr>
        <w:t>Spectra</w:t>
      </w:r>
      <w:proofErr w:type="spellEnd"/>
      <w:r w:rsidRPr="00B350A0">
        <w:rPr>
          <w:lang w:val="it-IT"/>
        </w:rPr>
        <w:t xml:space="preserve"> Vista SIG Data ***/</w:t>
      </w:r>
    </w:p>
    <w:p w14:paraId="1C2674AA" w14:textId="77777777" w:rsidR="00365EF0" w:rsidRPr="00B350A0" w:rsidRDefault="00365EF0" w:rsidP="00365EF0">
      <w:pPr>
        <w:pStyle w:val="Code"/>
      </w:pPr>
      <w:r w:rsidRPr="00B350A0">
        <w:t>name= \My Documents\HR1024_Data\HR.080910.0010.sig</w:t>
      </w:r>
    </w:p>
    <w:p w14:paraId="0A56622C" w14:textId="77777777" w:rsidR="00365EF0" w:rsidRPr="00B350A0" w:rsidRDefault="00365EF0" w:rsidP="00365EF0">
      <w:pPr>
        <w:pStyle w:val="Code"/>
      </w:pPr>
      <w:r w:rsidRPr="00B350A0">
        <w:t>instrument= HR: 0971030</w:t>
      </w:r>
    </w:p>
    <w:p w14:paraId="2F00DF3E" w14:textId="77777777" w:rsidR="00365EF0" w:rsidRPr="00B350A0" w:rsidRDefault="00365EF0" w:rsidP="00365EF0">
      <w:pPr>
        <w:pStyle w:val="Code"/>
      </w:pPr>
      <w:r w:rsidRPr="00B350A0">
        <w:t>integration= 20, 19.2, 30, 200, 60, 30</w:t>
      </w:r>
    </w:p>
    <w:p w14:paraId="4F811C46" w14:textId="77777777" w:rsidR="00365EF0" w:rsidRPr="00B350A0" w:rsidRDefault="00365EF0" w:rsidP="00365EF0">
      <w:pPr>
        <w:pStyle w:val="Code"/>
      </w:pPr>
      <w:r w:rsidRPr="00B350A0">
        <w:t>scan time= 3, 3</w:t>
      </w:r>
    </w:p>
    <w:p w14:paraId="27267F99" w14:textId="77777777" w:rsidR="00365EF0" w:rsidRPr="00B350A0" w:rsidRDefault="00365EF0" w:rsidP="00365EF0">
      <w:pPr>
        <w:pStyle w:val="Code"/>
        <w:rPr>
          <w:lang w:val="it-IT"/>
        </w:rPr>
      </w:pPr>
      <w:proofErr w:type="spellStart"/>
      <w:r w:rsidRPr="00B350A0">
        <w:rPr>
          <w:lang w:val="it-IT"/>
        </w:rPr>
        <w:t>scan</w:t>
      </w:r>
      <w:proofErr w:type="spellEnd"/>
      <w:r w:rsidRPr="00B350A0">
        <w:rPr>
          <w:lang w:val="it-IT"/>
        </w:rPr>
        <w:t xml:space="preserve"> </w:t>
      </w:r>
      <w:proofErr w:type="spellStart"/>
      <w:r w:rsidRPr="00B350A0">
        <w:rPr>
          <w:lang w:val="it-IT"/>
        </w:rPr>
        <w:t>settings</w:t>
      </w:r>
      <w:proofErr w:type="spellEnd"/>
      <w:r w:rsidRPr="00B350A0">
        <w:rPr>
          <w:lang w:val="it-IT"/>
        </w:rPr>
        <w:t>= AD, AI, AD, AI</w:t>
      </w:r>
    </w:p>
    <w:p w14:paraId="0AF9E614" w14:textId="77777777" w:rsidR="00365EF0" w:rsidRPr="00B350A0" w:rsidRDefault="00365EF0" w:rsidP="00365EF0">
      <w:pPr>
        <w:pStyle w:val="Code"/>
      </w:pPr>
      <w:r w:rsidRPr="00B350A0">
        <w:t>external data set1= 8224, 8224, 8224, 8224, 8224, 8224, 8224, 8224, 8224, 8224, 8224, 8224, 8224, 8224, 8224, 8224</w:t>
      </w:r>
    </w:p>
    <w:p w14:paraId="2FFC4A69" w14:textId="77777777" w:rsidR="00365EF0" w:rsidRPr="00B350A0" w:rsidRDefault="00365EF0" w:rsidP="00365EF0">
      <w:pPr>
        <w:pStyle w:val="Code"/>
      </w:pPr>
      <w:r w:rsidRPr="00B350A0">
        <w:t>external data set2= 8224, 8224, 8224, 8224, 8224, 8224, 8224, 8224, 8224, 8224, 8224, 8224, 8224, 8224, 8224, 8224</w:t>
      </w:r>
    </w:p>
    <w:p w14:paraId="7CBF5A02" w14:textId="77777777" w:rsidR="00365EF0" w:rsidRPr="00B350A0" w:rsidRDefault="00365EF0" w:rsidP="00365EF0">
      <w:pPr>
        <w:pStyle w:val="Code"/>
      </w:pPr>
      <w:r w:rsidRPr="00B350A0">
        <w:t>external data dark= 0,0,0,0,0,0,0,0</w:t>
      </w:r>
    </w:p>
    <w:p w14:paraId="53ED03F3" w14:textId="77777777" w:rsidR="00365EF0" w:rsidRPr="00B350A0" w:rsidRDefault="00365EF0" w:rsidP="00365EF0">
      <w:pPr>
        <w:pStyle w:val="Code"/>
      </w:pPr>
      <w:r w:rsidRPr="00B350A0">
        <w:lastRenderedPageBreak/>
        <w:t>external data mask= 0</w:t>
      </w:r>
    </w:p>
    <w:p w14:paraId="46BD599E" w14:textId="77777777" w:rsidR="00365EF0" w:rsidRPr="00B350A0" w:rsidRDefault="00365EF0" w:rsidP="00365EF0">
      <w:pPr>
        <w:pStyle w:val="Code"/>
      </w:pPr>
      <w:r w:rsidRPr="00B350A0">
        <w:t>optic= LENS 4, LENS 4</w:t>
      </w:r>
    </w:p>
    <w:p w14:paraId="6923E228" w14:textId="77777777" w:rsidR="00365EF0" w:rsidRPr="00B350A0" w:rsidRDefault="00365EF0" w:rsidP="00365EF0">
      <w:pPr>
        <w:pStyle w:val="Code"/>
      </w:pPr>
      <w:r w:rsidRPr="00B350A0">
        <w:t>temp= 36.21, 9.08, -5.30, 36.45, 9.08, -5.37</w:t>
      </w:r>
    </w:p>
    <w:p w14:paraId="20A7F79E" w14:textId="77777777" w:rsidR="00365EF0" w:rsidRPr="00B350A0" w:rsidRDefault="00365EF0" w:rsidP="00365EF0">
      <w:pPr>
        <w:pStyle w:val="Code"/>
      </w:pPr>
      <w:r w:rsidRPr="00B350A0">
        <w:t>battery= 7.5, 7.4</w:t>
      </w:r>
    </w:p>
    <w:p w14:paraId="66D32F21" w14:textId="77777777" w:rsidR="00365EF0" w:rsidRPr="00B350A0" w:rsidRDefault="00365EF0" w:rsidP="00365EF0">
      <w:pPr>
        <w:pStyle w:val="Code"/>
      </w:pPr>
      <w:r w:rsidRPr="00B350A0">
        <w:t>error= 0, 0</w:t>
      </w:r>
    </w:p>
    <w:p w14:paraId="4EC3F0CF" w14:textId="77777777" w:rsidR="00365EF0" w:rsidRPr="00B350A0" w:rsidRDefault="00365EF0" w:rsidP="00365EF0">
      <w:pPr>
        <w:pStyle w:val="Code"/>
      </w:pPr>
      <w:r w:rsidRPr="00B350A0">
        <w:t>units= Radiance, Radiance</w:t>
      </w:r>
    </w:p>
    <w:p w14:paraId="4DFA1DA6" w14:textId="77777777" w:rsidR="00365EF0" w:rsidRPr="00B350A0" w:rsidRDefault="00365EF0" w:rsidP="00365EF0">
      <w:pPr>
        <w:pStyle w:val="Code"/>
      </w:pPr>
      <w:r w:rsidRPr="00B350A0">
        <w:t>time= 8/9/10 10:49:47 AM, 8/9/10 10:52:36 AM</w:t>
      </w:r>
    </w:p>
    <w:p w14:paraId="0F504B17" w14:textId="77777777" w:rsidR="00365EF0" w:rsidRPr="00B350A0" w:rsidRDefault="00365EF0" w:rsidP="00365EF0">
      <w:pPr>
        <w:pStyle w:val="Code"/>
        <w:rPr>
          <w:lang w:val="it-IT"/>
        </w:rPr>
      </w:pPr>
      <w:proofErr w:type="spellStart"/>
      <w:r w:rsidRPr="00B350A0">
        <w:rPr>
          <w:lang w:val="it-IT"/>
        </w:rPr>
        <w:t>longitude</w:t>
      </w:r>
      <w:proofErr w:type="spellEnd"/>
      <w:r w:rsidRPr="00B350A0">
        <w:rPr>
          <w:lang w:val="it-IT"/>
        </w:rPr>
        <w:t xml:space="preserve">= </w:t>
      </w:r>
      <w:proofErr w:type="gramStart"/>
      <w:r w:rsidRPr="00B350A0">
        <w:rPr>
          <w:lang w:val="it-IT"/>
        </w:rPr>
        <w:t>01116.9879,E</w:t>
      </w:r>
      <w:proofErr w:type="gramEnd"/>
      <w:r w:rsidRPr="00B350A0">
        <w:rPr>
          <w:lang w:val="it-IT"/>
        </w:rPr>
        <w:t>, 01116.9933,E</w:t>
      </w:r>
    </w:p>
    <w:p w14:paraId="165D6668" w14:textId="77777777" w:rsidR="00365EF0" w:rsidRPr="00B350A0" w:rsidRDefault="00365EF0" w:rsidP="00365EF0">
      <w:pPr>
        <w:pStyle w:val="Code"/>
        <w:rPr>
          <w:lang w:val="it-IT"/>
        </w:rPr>
      </w:pPr>
      <w:proofErr w:type="spellStart"/>
      <w:r w:rsidRPr="00B350A0">
        <w:rPr>
          <w:lang w:val="it-IT"/>
        </w:rPr>
        <w:t>latitude</w:t>
      </w:r>
      <w:proofErr w:type="spellEnd"/>
      <w:r w:rsidRPr="00B350A0">
        <w:rPr>
          <w:lang w:val="it-IT"/>
        </w:rPr>
        <w:t xml:space="preserve">= </w:t>
      </w:r>
      <w:proofErr w:type="gramStart"/>
      <w:r w:rsidRPr="00B350A0">
        <w:rPr>
          <w:lang w:val="it-IT"/>
        </w:rPr>
        <w:t>4806.4988,N</w:t>
      </w:r>
      <w:proofErr w:type="gramEnd"/>
      <w:r w:rsidRPr="00B350A0">
        <w:rPr>
          <w:lang w:val="it-IT"/>
        </w:rPr>
        <w:t>, 4806.5075,N</w:t>
      </w:r>
    </w:p>
    <w:p w14:paraId="182E6E56" w14:textId="77777777" w:rsidR="00365EF0" w:rsidRPr="00B350A0" w:rsidRDefault="00365EF0" w:rsidP="00365EF0">
      <w:pPr>
        <w:pStyle w:val="Code"/>
        <w:rPr>
          <w:lang w:val="fr-CH"/>
        </w:rPr>
      </w:pPr>
      <w:proofErr w:type="spellStart"/>
      <w:proofErr w:type="gramStart"/>
      <w:r w:rsidRPr="00B350A0">
        <w:rPr>
          <w:lang w:val="fr-CH"/>
        </w:rPr>
        <w:t>gpstime</w:t>
      </w:r>
      <w:proofErr w:type="spellEnd"/>
      <w:proofErr w:type="gramEnd"/>
      <w:r w:rsidRPr="00B350A0">
        <w:rPr>
          <w:lang w:val="fr-CH"/>
        </w:rPr>
        <w:t>= 084748.000, 085034.000</w:t>
      </w:r>
    </w:p>
    <w:p w14:paraId="484BA8D1" w14:textId="77777777" w:rsidR="00365EF0" w:rsidRPr="00B350A0" w:rsidRDefault="00365EF0" w:rsidP="00365EF0">
      <w:pPr>
        <w:pStyle w:val="Code"/>
        <w:rPr>
          <w:lang w:val="fr-CH"/>
        </w:rPr>
      </w:pPr>
      <w:proofErr w:type="spellStart"/>
      <w:proofErr w:type="gramStart"/>
      <w:r w:rsidRPr="00B350A0">
        <w:rPr>
          <w:lang w:val="fr-CH"/>
        </w:rPr>
        <w:t>comm</w:t>
      </w:r>
      <w:proofErr w:type="spellEnd"/>
      <w:proofErr w:type="gramEnd"/>
      <w:r w:rsidRPr="00B350A0">
        <w:rPr>
          <w:lang w:val="fr-CH"/>
        </w:rPr>
        <w:t xml:space="preserve">= </w:t>
      </w:r>
    </w:p>
    <w:p w14:paraId="19983005" w14:textId="77777777" w:rsidR="00365EF0" w:rsidRPr="00B350A0" w:rsidRDefault="00365EF0" w:rsidP="00365EF0">
      <w:pPr>
        <w:pStyle w:val="Code"/>
      </w:pPr>
      <w:r w:rsidRPr="00B350A0">
        <w:t>memory slot= 0, 0</w:t>
      </w:r>
    </w:p>
    <w:p w14:paraId="7E76FE56" w14:textId="77777777" w:rsidR="00365EF0" w:rsidRPr="00B350A0" w:rsidRDefault="00365EF0" w:rsidP="00365EF0">
      <w:pPr>
        <w:pStyle w:val="Code"/>
      </w:pPr>
      <w:r w:rsidRPr="00B350A0">
        <w:t xml:space="preserve">factors= </w:t>
      </w:r>
    </w:p>
    <w:p w14:paraId="3608373B" w14:textId="77777777" w:rsidR="00365EF0" w:rsidRPr="00B350A0" w:rsidRDefault="00365EF0" w:rsidP="00365EF0">
      <w:pPr>
        <w:pStyle w:val="Code"/>
      </w:pPr>
      <w:r w:rsidRPr="00B350A0">
        <w:t xml:space="preserve">data= </w:t>
      </w:r>
    </w:p>
    <w:p w14:paraId="743BB45D" w14:textId="77777777" w:rsidR="00365EF0" w:rsidRPr="00B350A0" w:rsidRDefault="00365EF0" w:rsidP="00365EF0">
      <w:pPr>
        <w:pStyle w:val="Code"/>
      </w:pPr>
      <w:r w:rsidRPr="00B350A0">
        <w:t>350.6 127369.73 4658.17 3.66</w:t>
      </w:r>
    </w:p>
    <w:p w14:paraId="31833D23" w14:textId="77777777" w:rsidR="00365EF0" w:rsidRPr="00B350A0" w:rsidRDefault="00365EF0" w:rsidP="00365EF0">
      <w:pPr>
        <w:pStyle w:val="Code"/>
      </w:pPr>
      <w:r w:rsidRPr="00B350A0">
        <w:t>352.1 130962.30 4815.39 3.68</w:t>
      </w:r>
    </w:p>
    <w:p w14:paraId="12CD2A2E" w14:textId="77777777" w:rsidR="00365EF0" w:rsidRPr="00B350A0" w:rsidRDefault="00365EF0" w:rsidP="00365EF0">
      <w:pPr>
        <w:pStyle w:val="Code"/>
      </w:pPr>
      <w:r w:rsidRPr="00B350A0">
        <w:t>353.7 132239.65 4916.35 3.72</w:t>
      </w:r>
    </w:p>
    <w:p w14:paraId="63D7DE9B" w14:textId="77777777" w:rsidR="00365EF0" w:rsidRPr="00B350A0" w:rsidRDefault="00365EF0" w:rsidP="00365EF0">
      <w:pPr>
        <w:pStyle w:val="Code"/>
      </w:pPr>
      <w:r w:rsidRPr="00B350A0">
        <w:t>355.3 128726.40 4836.48 3.76</w:t>
      </w:r>
    </w:p>
    <w:p w14:paraId="6B83CD7A" w14:textId="77777777" w:rsidR="00365EF0" w:rsidRPr="00B350A0" w:rsidRDefault="00365EF0" w:rsidP="00365EF0">
      <w:pPr>
        <w:pStyle w:val="Code"/>
      </w:pPr>
      <w:r w:rsidRPr="00B350A0">
        <w:t>356.8 124030.10 4677.99 3.77</w:t>
      </w:r>
    </w:p>
    <w:p w14:paraId="3A6EB41C" w14:textId="77777777" w:rsidR="00365EF0" w:rsidRPr="00B350A0" w:rsidRDefault="00365EF0" w:rsidP="00365EF0">
      <w:pPr>
        <w:pStyle w:val="Code"/>
      </w:pPr>
      <w:r w:rsidRPr="00B350A0">
        <w:t>358.4 123421.08 4677.13 3.79</w:t>
      </w:r>
    </w:p>
    <w:p w14:paraId="44007A80" w14:textId="77777777" w:rsidR="00365EF0" w:rsidRPr="00B350A0" w:rsidRDefault="00365EF0" w:rsidP="00365EF0">
      <w:pPr>
        <w:pStyle w:val="Code"/>
      </w:pPr>
      <w:r w:rsidRPr="00B350A0">
        <w:t>359.9 130810.10 4966.42 3.80</w:t>
      </w:r>
    </w:p>
    <w:p w14:paraId="616862A8" w14:textId="77777777" w:rsidR="00365EF0" w:rsidRPr="00B350A0" w:rsidRDefault="00365EF0" w:rsidP="00365EF0">
      <w:pPr>
        <w:pStyle w:val="Code"/>
      </w:pPr>
      <w:r w:rsidRPr="00B350A0">
        <w:t>…</w:t>
      </w:r>
    </w:p>
    <w:p w14:paraId="7C9D9EEB" w14:textId="77777777" w:rsidR="00365EF0" w:rsidRPr="00A8518D" w:rsidRDefault="00365EF0" w:rsidP="00365EF0">
      <w:pPr>
        <w:pStyle w:val="Heading3"/>
      </w:pPr>
      <w:bookmarkStart w:id="201" w:name="_Toc355280374"/>
      <w:bookmarkStart w:id="202" w:name="_Toc398023880"/>
      <w:bookmarkStart w:id="203" w:name="_Toc49458048"/>
      <w:r w:rsidRPr="00A8518D">
        <w:t>Apogee Files</w:t>
      </w:r>
      <w:bookmarkEnd w:id="201"/>
      <w:bookmarkEnd w:id="202"/>
      <w:bookmarkEnd w:id="203"/>
    </w:p>
    <w:tbl>
      <w:tblPr>
        <w:tblStyle w:val="TableGrid"/>
        <w:tblW w:w="0" w:type="auto"/>
        <w:tblInd w:w="709" w:type="dxa"/>
        <w:tblLook w:val="04A0" w:firstRow="1" w:lastRow="0" w:firstColumn="1" w:lastColumn="0" w:noHBand="0" w:noVBand="1"/>
      </w:tblPr>
      <w:tblGrid>
        <w:gridCol w:w="1644"/>
        <w:gridCol w:w="6889"/>
      </w:tblGrid>
      <w:tr w:rsidR="00365EF0" w:rsidRPr="00B350A0" w14:paraId="20FC72B0" w14:textId="77777777" w:rsidTr="00A559D8">
        <w:tc>
          <w:tcPr>
            <w:tcW w:w="1644" w:type="dxa"/>
          </w:tcPr>
          <w:p w14:paraId="45E6A00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3B96BDCF" w14:textId="77777777" w:rsidR="00365EF0" w:rsidRPr="00DC42F9" w:rsidRDefault="00365EF0" w:rsidP="00A559D8">
            <w:pPr>
              <w:pStyle w:val="Body"/>
              <w:ind w:left="0"/>
              <w:rPr>
                <w:sz w:val="22"/>
                <w:szCs w:val="22"/>
              </w:rPr>
            </w:pPr>
            <w:r w:rsidRPr="00DC42F9">
              <w:rPr>
                <w:sz w:val="22"/>
                <w:szCs w:val="22"/>
              </w:rPr>
              <w:t>Apogee Instruments</w:t>
            </w:r>
          </w:p>
        </w:tc>
      </w:tr>
      <w:tr w:rsidR="00365EF0" w:rsidRPr="00B350A0" w14:paraId="31AC6A02" w14:textId="77777777" w:rsidTr="00A559D8">
        <w:tc>
          <w:tcPr>
            <w:tcW w:w="1644" w:type="dxa"/>
          </w:tcPr>
          <w:p w14:paraId="0FC87E2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99CDBE4" w14:textId="77777777" w:rsidR="00365EF0" w:rsidRPr="00DC42F9" w:rsidRDefault="00365EF0" w:rsidP="00A559D8">
            <w:pPr>
              <w:pStyle w:val="Body"/>
              <w:ind w:left="0"/>
              <w:rPr>
                <w:sz w:val="22"/>
                <w:szCs w:val="22"/>
              </w:rPr>
            </w:pPr>
          </w:p>
        </w:tc>
      </w:tr>
      <w:tr w:rsidR="00365EF0" w:rsidRPr="00B350A0" w14:paraId="321C8534" w14:textId="77777777" w:rsidTr="00A559D8">
        <w:tc>
          <w:tcPr>
            <w:tcW w:w="1644" w:type="dxa"/>
          </w:tcPr>
          <w:p w14:paraId="3E6BA0B3"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200C1ED" w14:textId="77777777" w:rsidR="00365EF0" w:rsidRPr="00DC42F9" w:rsidRDefault="00365EF0" w:rsidP="00A559D8">
            <w:pPr>
              <w:pStyle w:val="Body"/>
              <w:ind w:left="0"/>
              <w:rPr>
                <w:sz w:val="22"/>
                <w:szCs w:val="22"/>
              </w:rPr>
            </w:pPr>
            <w:r w:rsidRPr="00DC42F9">
              <w:rPr>
                <w:sz w:val="22"/>
                <w:szCs w:val="22"/>
              </w:rPr>
              <w:t>Apogee text files (restricted to a few tested files only – see example below)</w:t>
            </w:r>
          </w:p>
        </w:tc>
      </w:tr>
      <w:tr w:rsidR="00365EF0" w:rsidRPr="00B350A0" w14:paraId="686E0E11" w14:textId="77777777" w:rsidTr="00A559D8">
        <w:tc>
          <w:tcPr>
            <w:tcW w:w="1644" w:type="dxa"/>
          </w:tcPr>
          <w:p w14:paraId="0B2EE92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21B2EE56" w14:textId="77777777" w:rsidR="00365EF0" w:rsidRPr="00DC42F9" w:rsidRDefault="00365EF0" w:rsidP="00A559D8">
            <w:pPr>
              <w:pStyle w:val="TableText"/>
              <w:rPr>
                <w:sz w:val="22"/>
                <w:szCs w:val="22"/>
              </w:rPr>
            </w:pPr>
            <w:r w:rsidRPr="00DC42F9">
              <w:rPr>
                <w:sz w:val="22"/>
                <w:szCs w:val="22"/>
              </w:rPr>
              <w:t>The SPECCHIO Apogee file loader was added to SPECCHIO for one special case. That is the only Apogee file example that has been available for testing. Therefore, this file reader has not been well tested. It is provided “as is” and should be used with caution.</w:t>
            </w:r>
          </w:p>
        </w:tc>
      </w:tr>
    </w:tbl>
    <w:p w14:paraId="611E7E30" w14:textId="77777777" w:rsidR="00365EF0" w:rsidRPr="00B350A0" w:rsidRDefault="00365EF0" w:rsidP="00365EF0">
      <w:pPr>
        <w:pStyle w:val="HeadingSubUnnumbered"/>
        <w:rPr>
          <w:u w:val="single"/>
        </w:rPr>
      </w:pPr>
      <w:r w:rsidRPr="00B350A0">
        <w:rPr>
          <w:u w:val="single"/>
        </w:rPr>
        <w:t>Example of supported Apogee format text file</w:t>
      </w:r>
    </w:p>
    <w:p w14:paraId="69DBD35F" w14:textId="77777777" w:rsidR="00365EF0" w:rsidRPr="00B350A0" w:rsidRDefault="00365EF0" w:rsidP="00365EF0">
      <w:pPr>
        <w:pStyle w:val="Code"/>
      </w:pPr>
      <w:r w:rsidRPr="00B350A0">
        <w:t>" File: cachimbalito2\p5_2.TRM</w:t>
      </w:r>
    </w:p>
    <w:p w14:paraId="3148DED8" w14:textId="77777777" w:rsidR="00365EF0" w:rsidRPr="00B350A0" w:rsidRDefault="00365EF0" w:rsidP="00365EF0">
      <w:pPr>
        <w:pStyle w:val="Code"/>
      </w:pPr>
      <w:r w:rsidRPr="00B350A0">
        <w:t>" TRANS-</w:t>
      </w:r>
      <w:proofErr w:type="gramStart"/>
      <w:r w:rsidRPr="00B350A0">
        <w:t>&gt;  Wave</w:t>
      </w:r>
      <w:proofErr w:type="gramEnd"/>
      <w:r w:rsidRPr="00B350A0">
        <w:t xml:space="preserve">:733.53nm  Pix:1050  Val: 25.767  Time:23ms  Avg:7  Sm:0  Sg:0  </w:t>
      </w:r>
      <w:proofErr w:type="spellStart"/>
      <w:r w:rsidRPr="00B350A0">
        <w:t>Tc:on</w:t>
      </w:r>
      <w:proofErr w:type="spellEnd"/>
      <w:r w:rsidRPr="00B350A0">
        <w:t xml:space="preserve">  Xt:1  Ch:1 </w:t>
      </w:r>
    </w:p>
    <w:p w14:paraId="5399DD8F" w14:textId="77777777" w:rsidR="00365EF0" w:rsidRPr="00B350A0" w:rsidRDefault="00365EF0" w:rsidP="00365EF0">
      <w:pPr>
        <w:pStyle w:val="Code"/>
        <w:rPr>
          <w:lang w:val="it-IT"/>
        </w:rPr>
      </w:pPr>
      <w:r w:rsidRPr="00B350A0">
        <w:t xml:space="preserve"> </w:t>
      </w:r>
      <w:proofErr w:type="gramStart"/>
      <w:r w:rsidRPr="00B350A0">
        <w:rPr>
          <w:lang w:val="it-IT"/>
        </w:rPr>
        <w:t>400.00  1.102</w:t>
      </w:r>
      <w:proofErr w:type="gramEnd"/>
      <w:r w:rsidRPr="00B350A0">
        <w:rPr>
          <w:lang w:val="it-IT"/>
        </w:rPr>
        <w:t>E+000</w:t>
      </w:r>
    </w:p>
    <w:p w14:paraId="50D58FAA"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0.50  1.131</w:t>
      </w:r>
      <w:proofErr w:type="gramEnd"/>
      <w:r w:rsidRPr="00B350A0">
        <w:rPr>
          <w:lang w:val="it-IT"/>
        </w:rPr>
        <w:t>E+000</w:t>
      </w:r>
    </w:p>
    <w:p w14:paraId="2BF548FF"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1.00  1.205</w:t>
      </w:r>
      <w:proofErr w:type="gramEnd"/>
      <w:r w:rsidRPr="00B350A0">
        <w:rPr>
          <w:lang w:val="it-IT"/>
        </w:rPr>
        <w:t>E+000</w:t>
      </w:r>
    </w:p>
    <w:p w14:paraId="7BFE291D"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1.50  1.257</w:t>
      </w:r>
      <w:proofErr w:type="gramEnd"/>
      <w:r w:rsidRPr="00B350A0">
        <w:rPr>
          <w:lang w:val="it-IT"/>
        </w:rPr>
        <w:t>E+000</w:t>
      </w:r>
    </w:p>
    <w:p w14:paraId="607C2C81"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2.00  1.260</w:t>
      </w:r>
      <w:proofErr w:type="gramEnd"/>
      <w:r w:rsidRPr="00B350A0">
        <w:rPr>
          <w:lang w:val="it-IT"/>
        </w:rPr>
        <w:t>E+000</w:t>
      </w:r>
    </w:p>
    <w:p w14:paraId="16C42B28"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2.50  1.336</w:t>
      </w:r>
      <w:proofErr w:type="gramEnd"/>
      <w:r w:rsidRPr="00B350A0">
        <w:rPr>
          <w:lang w:val="it-IT"/>
        </w:rPr>
        <w:t>E+000</w:t>
      </w:r>
    </w:p>
    <w:p w14:paraId="7EB84C48"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3.00  1.341</w:t>
      </w:r>
      <w:proofErr w:type="gramEnd"/>
      <w:r w:rsidRPr="00B350A0">
        <w:rPr>
          <w:lang w:val="it-IT"/>
        </w:rPr>
        <w:t>E+000</w:t>
      </w:r>
    </w:p>
    <w:p w14:paraId="7F53738B"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3.50  1.418</w:t>
      </w:r>
      <w:proofErr w:type="gramEnd"/>
      <w:r w:rsidRPr="00B350A0">
        <w:rPr>
          <w:lang w:val="it-IT"/>
        </w:rPr>
        <w:t>E+000</w:t>
      </w:r>
    </w:p>
    <w:p w14:paraId="3F849268"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4.00  1.451</w:t>
      </w:r>
      <w:proofErr w:type="gramEnd"/>
      <w:r w:rsidRPr="00B350A0">
        <w:rPr>
          <w:lang w:val="it-IT"/>
        </w:rPr>
        <w:t>E+000</w:t>
      </w:r>
    </w:p>
    <w:p w14:paraId="5BF183CF" w14:textId="77777777" w:rsidR="00365EF0" w:rsidRPr="00B350A0" w:rsidRDefault="00365EF0" w:rsidP="00365EF0">
      <w:pPr>
        <w:pStyle w:val="Code"/>
        <w:rPr>
          <w:lang w:val="it-IT"/>
        </w:rPr>
      </w:pPr>
      <w:r w:rsidRPr="00B350A0">
        <w:rPr>
          <w:lang w:val="it-IT"/>
        </w:rPr>
        <w:t xml:space="preserve"> </w:t>
      </w:r>
      <w:proofErr w:type="gramStart"/>
      <w:r w:rsidRPr="00B350A0">
        <w:rPr>
          <w:lang w:val="it-IT"/>
        </w:rPr>
        <w:t>404.50  1.444</w:t>
      </w:r>
      <w:proofErr w:type="gramEnd"/>
      <w:r w:rsidRPr="00B350A0">
        <w:rPr>
          <w:lang w:val="it-IT"/>
        </w:rPr>
        <w:t>E+000</w:t>
      </w:r>
    </w:p>
    <w:p w14:paraId="5B5A88D8" w14:textId="77777777" w:rsidR="00365EF0" w:rsidRPr="00B350A0" w:rsidRDefault="00365EF0" w:rsidP="00365EF0">
      <w:pPr>
        <w:pStyle w:val="Code"/>
      </w:pPr>
      <w:r w:rsidRPr="00B350A0">
        <w:rPr>
          <w:lang w:val="it-IT"/>
        </w:rPr>
        <w:t xml:space="preserve"> </w:t>
      </w:r>
      <w:proofErr w:type="gramStart"/>
      <w:r w:rsidRPr="00B350A0">
        <w:t>405.00  1</w:t>
      </w:r>
      <w:proofErr w:type="gramEnd"/>
      <w:r w:rsidRPr="00B350A0">
        <w:t>.488E+000</w:t>
      </w:r>
    </w:p>
    <w:p w14:paraId="3B40AED8" w14:textId="77777777" w:rsidR="00365EF0" w:rsidRPr="00B350A0" w:rsidRDefault="00365EF0" w:rsidP="00365EF0">
      <w:pPr>
        <w:pStyle w:val="Code"/>
      </w:pPr>
      <w:r w:rsidRPr="00B350A0">
        <w:t>…</w:t>
      </w:r>
    </w:p>
    <w:p w14:paraId="3B806F48" w14:textId="77777777" w:rsidR="00365EF0" w:rsidRPr="00B350A0" w:rsidRDefault="00365EF0" w:rsidP="00365EF0">
      <w:pPr>
        <w:spacing w:after="200" w:line="276" w:lineRule="auto"/>
        <w:rPr>
          <w:b/>
          <w:szCs w:val="22"/>
          <w:u w:val="single"/>
        </w:rPr>
      </w:pPr>
      <w:bookmarkStart w:id="204" w:name="_Ref355167308"/>
      <w:bookmarkStart w:id="205" w:name="_Ref355167311"/>
      <w:bookmarkStart w:id="206" w:name="_Toc355280375"/>
      <w:bookmarkStart w:id="207" w:name="_Toc398023881"/>
    </w:p>
    <w:p w14:paraId="4939FCB1" w14:textId="77777777" w:rsidR="00365EF0" w:rsidRPr="00A8518D" w:rsidRDefault="00365EF0" w:rsidP="00365EF0">
      <w:pPr>
        <w:pStyle w:val="Heading3"/>
      </w:pPr>
      <w:bookmarkStart w:id="208" w:name="_Ref499981312"/>
      <w:bookmarkStart w:id="209" w:name="_Toc49458049"/>
      <w:r w:rsidRPr="00A8518D">
        <w:lastRenderedPageBreak/>
        <w:t>ENVI Spectral Library Files</w:t>
      </w:r>
      <w:bookmarkEnd w:id="204"/>
      <w:bookmarkEnd w:id="205"/>
      <w:bookmarkEnd w:id="206"/>
      <w:bookmarkEnd w:id="207"/>
      <w:bookmarkEnd w:id="208"/>
      <w:bookmarkEnd w:id="209"/>
    </w:p>
    <w:tbl>
      <w:tblPr>
        <w:tblStyle w:val="TableGrid"/>
        <w:tblW w:w="0" w:type="auto"/>
        <w:tblInd w:w="709" w:type="dxa"/>
        <w:tblLook w:val="04A0" w:firstRow="1" w:lastRow="0" w:firstColumn="1" w:lastColumn="0" w:noHBand="0" w:noVBand="1"/>
      </w:tblPr>
      <w:tblGrid>
        <w:gridCol w:w="1644"/>
        <w:gridCol w:w="6889"/>
      </w:tblGrid>
      <w:tr w:rsidR="00365EF0" w:rsidRPr="00DC42F9" w14:paraId="101B15FE" w14:textId="77777777" w:rsidTr="00A559D8">
        <w:tc>
          <w:tcPr>
            <w:tcW w:w="1644" w:type="dxa"/>
          </w:tcPr>
          <w:p w14:paraId="509FDC7B"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FDA2DC8" w14:textId="77777777" w:rsidR="00365EF0" w:rsidRPr="00DC42F9" w:rsidRDefault="00365EF0" w:rsidP="00A559D8">
            <w:pPr>
              <w:pStyle w:val="Body"/>
              <w:ind w:left="0"/>
              <w:rPr>
                <w:sz w:val="22"/>
                <w:szCs w:val="22"/>
              </w:rPr>
            </w:pPr>
            <w:proofErr w:type="spellStart"/>
            <w:r w:rsidRPr="00DC42F9">
              <w:rPr>
                <w:sz w:val="22"/>
                <w:szCs w:val="22"/>
              </w:rPr>
              <w:t>Exelis</w:t>
            </w:r>
            <w:proofErr w:type="spellEnd"/>
            <w:r w:rsidRPr="00DC42F9">
              <w:rPr>
                <w:sz w:val="22"/>
                <w:szCs w:val="22"/>
              </w:rPr>
              <w:t xml:space="preserve"> Visual Information Systems</w:t>
            </w:r>
          </w:p>
        </w:tc>
      </w:tr>
      <w:tr w:rsidR="00365EF0" w:rsidRPr="00DC42F9" w14:paraId="7BCF6308" w14:textId="77777777" w:rsidTr="00A559D8">
        <w:tc>
          <w:tcPr>
            <w:tcW w:w="1644" w:type="dxa"/>
          </w:tcPr>
          <w:p w14:paraId="7A277DEC"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5816BFF8" w14:textId="77777777" w:rsidR="00365EF0" w:rsidRPr="00DC42F9" w:rsidRDefault="00365EF0" w:rsidP="00A559D8">
            <w:pPr>
              <w:pStyle w:val="Body"/>
              <w:ind w:left="0"/>
              <w:rPr>
                <w:sz w:val="22"/>
                <w:szCs w:val="22"/>
              </w:rPr>
            </w:pPr>
            <w:r w:rsidRPr="00DC42F9">
              <w:rPr>
                <w:sz w:val="22"/>
                <w:szCs w:val="22"/>
              </w:rPr>
              <w:t>ENVI Software Library</w:t>
            </w:r>
          </w:p>
        </w:tc>
      </w:tr>
      <w:tr w:rsidR="00365EF0" w:rsidRPr="00DC42F9" w14:paraId="29276B78" w14:textId="77777777" w:rsidTr="00A559D8">
        <w:tc>
          <w:tcPr>
            <w:tcW w:w="1644" w:type="dxa"/>
          </w:tcPr>
          <w:p w14:paraId="5E173738"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3BAE4F5D" w14:textId="77777777" w:rsidR="00365EF0" w:rsidRPr="00DC42F9" w:rsidRDefault="00365EF0" w:rsidP="00A559D8">
            <w:pPr>
              <w:pStyle w:val="Body"/>
              <w:ind w:left="0"/>
              <w:rPr>
                <w:sz w:val="22"/>
                <w:szCs w:val="22"/>
              </w:rPr>
            </w:pPr>
            <w:r w:rsidRPr="00DC42F9">
              <w:rPr>
                <w:sz w:val="22"/>
                <w:szCs w:val="22"/>
              </w:rPr>
              <w:t>ENVI Spectral library files (SLB and SLI)</w:t>
            </w:r>
          </w:p>
        </w:tc>
      </w:tr>
      <w:tr w:rsidR="00365EF0" w:rsidRPr="00DC42F9" w14:paraId="130A0A6B" w14:textId="77777777" w:rsidTr="00A559D8">
        <w:tc>
          <w:tcPr>
            <w:tcW w:w="1644" w:type="dxa"/>
          </w:tcPr>
          <w:p w14:paraId="68529569"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33ACD89" w14:textId="77777777" w:rsidR="00365EF0" w:rsidRPr="00DC42F9" w:rsidRDefault="00365EF0" w:rsidP="00A559D8">
            <w:pPr>
              <w:pStyle w:val="TableText"/>
              <w:rPr>
                <w:sz w:val="22"/>
                <w:szCs w:val="22"/>
              </w:rPr>
            </w:pPr>
            <w:r w:rsidRPr="00DC42F9">
              <w:rPr>
                <w:sz w:val="22"/>
                <w:szCs w:val="22"/>
              </w:rPr>
              <w:t xml:space="preserve">The import routine reads each </w:t>
            </w:r>
            <w:r w:rsidRPr="00DC42F9">
              <w:rPr>
                <w:rStyle w:val="Codeintext"/>
                <w:sz w:val="22"/>
                <w:szCs w:val="22"/>
                <w:u w:val="single"/>
              </w:rPr>
              <w:t>.</w:t>
            </w:r>
            <w:proofErr w:type="spellStart"/>
            <w:r w:rsidRPr="00DC42F9">
              <w:rPr>
                <w:rStyle w:val="Codeintext"/>
                <w:sz w:val="22"/>
                <w:szCs w:val="22"/>
                <w:u w:val="single"/>
              </w:rPr>
              <w:t>hdr</w:t>
            </w:r>
            <w:proofErr w:type="spellEnd"/>
            <w:r w:rsidRPr="00DC42F9">
              <w:rPr>
                <w:sz w:val="22"/>
                <w:szCs w:val="22"/>
              </w:rPr>
              <w:t xml:space="preserve"> file in the folder. Each </w:t>
            </w:r>
            <w:r w:rsidRPr="00DC42F9">
              <w:rPr>
                <w:rStyle w:val="Codeintext"/>
                <w:sz w:val="22"/>
                <w:szCs w:val="22"/>
                <w:u w:val="single"/>
              </w:rPr>
              <w:t>.</w:t>
            </w:r>
            <w:proofErr w:type="spellStart"/>
            <w:r w:rsidRPr="00DC42F9">
              <w:rPr>
                <w:rStyle w:val="Codeintext"/>
                <w:sz w:val="22"/>
                <w:szCs w:val="22"/>
                <w:u w:val="single"/>
              </w:rPr>
              <w:t>hdr</w:t>
            </w:r>
            <w:proofErr w:type="spellEnd"/>
            <w:r w:rsidRPr="00DC42F9">
              <w:rPr>
                <w:sz w:val="22"/>
                <w:szCs w:val="22"/>
              </w:rPr>
              <w:t xml:space="preserve"> file refers to either </w:t>
            </w:r>
            <w:proofErr w:type="gramStart"/>
            <w:r w:rsidRPr="00DC42F9">
              <w:rPr>
                <w:sz w:val="22"/>
                <w:szCs w:val="22"/>
              </w:rPr>
              <w:t xml:space="preserve">an </w:t>
            </w:r>
            <w:r w:rsidRPr="00DC42F9">
              <w:rPr>
                <w:rStyle w:val="Codeintext"/>
                <w:sz w:val="22"/>
                <w:szCs w:val="22"/>
                <w:u w:val="single"/>
              </w:rPr>
              <w:t>.</w:t>
            </w:r>
            <w:proofErr w:type="spellStart"/>
            <w:r w:rsidRPr="00DC42F9">
              <w:rPr>
                <w:rStyle w:val="Codeintext"/>
                <w:sz w:val="22"/>
                <w:szCs w:val="22"/>
                <w:u w:val="single"/>
              </w:rPr>
              <w:t>slb</w:t>
            </w:r>
            <w:proofErr w:type="spellEnd"/>
            <w:proofErr w:type="gramEnd"/>
            <w:r w:rsidRPr="00DC42F9">
              <w:rPr>
                <w:sz w:val="22"/>
                <w:szCs w:val="22"/>
              </w:rPr>
              <w:t xml:space="preserve"> or </w:t>
            </w:r>
            <w:r w:rsidRPr="00DC42F9">
              <w:rPr>
                <w:rStyle w:val="Codeintext"/>
                <w:sz w:val="22"/>
                <w:szCs w:val="22"/>
                <w:u w:val="single"/>
              </w:rPr>
              <w:t>.</w:t>
            </w:r>
            <w:proofErr w:type="spellStart"/>
            <w:r w:rsidRPr="00DC42F9">
              <w:rPr>
                <w:rStyle w:val="Codeintext"/>
                <w:sz w:val="22"/>
                <w:szCs w:val="22"/>
                <w:u w:val="single"/>
              </w:rPr>
              <w:t>sli</w:t>
            </w:r>
            <w:proofErr w:type="spellEnd"/>
            <w:r w:rsidRPr="00DC42F9">
              <w:rPr>
                <w:sz w:val="22"/>
                <w:szCs w:val="22"/>
              </w:rPr>
              <w:t xml:space="preserve"> file for the body of the Spectrum data. That is, Spectrum data are stored in pairs of files. For example:</w:t>
            </w:r>
          </w:p>
          <w:p w14:paraId="41EBEC4B" w14:textId="77777777" w:rsidR="00365EF0" w:rsidRPr="00DC42F9" w:rsidRDefault="00365EF0" w:rsidP="00A559D8">
            <w:pPr>
              <w:pStyle w:val="CodeinTable"/>
              <w:rPr>
                <w:sz w:val="22"/>
                <w:szCs w:val="22"/>
              </w:rPr>
            </w:pPr>
            <w:proofErr w:type="spellStart"/>
            <w:r w:rsidRPr="00DC42F9">
              <w:rPr>
                <w:sz w:val="22"/>
                <w:szCs w:val="22"/>
              </w:rPr>
              <w:t>my_spectra.hdr</w:t>
            </w:r>
            <w:proofErr w:type="spellEnd"/>
          </w:p>
          <w:p w14:paraId="12D4C5D3" w14:textId="77777777" w:rsidR="00365EF0" w:rsidRPr="00DC42F9" w:rsidRDefault="00365EF0" w:rsidP="00A559D8">
            <w:pPr>
              <w:pStyle w:val="CodeinTable"/>
              <w:rPr>
                <w:sz w:val="22"/>
                <w:szCs w:val="22"/>
              </w:rPr>
            </w:pPr>
            <w:proofErr w:type="spellStart"/>
            <w:r w:rsidRPr="00DC42F9">
              <w:rPr>
                <w:sz w:val="22"/>
                <w:szCs w:val="22"/>
              </w:rPr>
              <w:t>my_spectra.slb</w:t>
            </w:r>
            <w:proofErr w:type="spellEnd"/>
          </w:p>
          <w:p w14:paraId="07B5FB8F" w14:textId="77777777" w:rsidR="00365EF0" w:rsidRPr="00DC42F9" w:rsidRDefault="00365EF0" w:rsidP="00A559D8">
            <w:pPr>
              <w:pStyle w:val="TableText"/>
              <w:rPr>
                <w:sz w:val="22"/>
                <w:szCs w:val="22"/>
              </w:rPr>
            </w:pPr>
            <w:r w:rsidRPr="00DC42F9">
              <w:rPr>
                <w:sz w:val="22"/>
                <w:szCs w:val="22"/>
              </w:rPr>
              <w:t>or</w:t>
            </w:r>
          </w:p>
          <w:p w14:paraId="6B80507F" w14:textId="77777777" w:rsidR="00365EF0" w:rsidRPr="00DC42F9" w:rsidRDefault="00365EF0" w:rsidP="00A559D8">
            <w:pPr>
              <w:pStyle w:val="CodeinTable"/>
              <w:rPr>
                <w:sz w:val="22"/>
                <w:szCs w:val="22"/>
              </w:rPr>
            </w:pPr>
            <w:proofErr w:type="spellStart"/>
            <w:r w:rsidRPr="00DC42F9">
              <w:rPr>
                <w:sz w:val="22"/>
                <w:szCs w:val="22"/>
              </w:rPr>
              <w:t>my_spectra.hdr</w:t>
            </w:r>
            <w:proofErr w:type="spellEnd"/>
          </w:p>
          <w:p w14:paraId="349D1724" w14:textId="77777777" w:rsidR="00365EF0" w:rsidRPr="00DC42F9" w:rsidRDefault="00365EF0" w:rsidP="00A559D8">
            <w:pPr>
              <w:pStyle w:val="CodeinTable"/>
              <w:rPr>
                <w:sz w:val="22"/>
                <w:szCs w:val="22"/>
              </w:rPr>
            </w:pPr>
            <w:proofErr w:type="spellStart"/>
            <w:r w:rsidRPr="00DC42F9">
              <w:rPr>
                <w:sz w:val="22"/>
                <w:szCs w:val="22"/>
              </w:rPr>
              <w:t>my_spectra.sli</w:t>
            </w:r>
            <w:proofErr w:type="spellEnd"/>
          </w:p>
          <w:p w14:paraId="098D956D" w14:textId="77777777" w:rsidR="00365EF0" w:rsidRPr="00DC42F9" w:rsidRDefault="00365EF0" w:rsidP="00A559D8">
            <w:pPr>
              <w:pStyle w:val="TableText"/>
              <w:rPr>
                <w:sz w:val="22"/>
                <w:szCs w:val="22"/>
              </w:rPr>
            </w:pPr>
            <w:proofErr w:type="gramStart"/>
            <w:r w:rsidRPr="00DC42F9">
              <w:rPr>
                <w:sz w:val="22"/>
                <w:szCs w:val="22"/>
              </w:rPr>
              <w:t xml:space="preserve">Both </w:t>
            </w:r>
            <w:r w:rsidRPr="00DC42F9">
              <w:rPr>
                <w:rStyle w:val="Codeintext"/>
                <w:sz w:val="22"/>
                <w:szCs w:val="22"/>
                <w:u w:val="single"/>
              </w:rPr>
              <w:t>.</w:t>
            </w:r>
            <w:proofErr w:type="spellStart"/>
            <w:r w:rsidRPr="00DC42F9">
              <w:rPr>
                <w:rStyle w:val="Codeintext"/>
                <w:sz w:val="22"/>
                <w:szCs w:val="22"/>
                <w:u w:val="single"/>
              </w:rPr>
              <w:t>slb</w:t>
            </w:r>
            <w:proofErr w:type="spellEnd"/>
            <w:proofErr w:type="gramEnd"/>
            <w:r w:rsidRPr="00DC42F9">
              <w:rPr>
                <w:sz w:val="22"/>
                <w:szCs w:val="22"/>
              </w:rPr>
              <w:t xml:space="preserve"> and </w:t>
            </w:r>
            <w:r w:rsidRPr="00DC42F9">
              <w:rPr>
                <w:rStyle w:val="Codeintext"/>
                <w:sz w:val="22"/>
                <w:szCs w:val="22"/>
                <w:u w:val="single"/>
              </w:rPr>
              <w:t>.</w:t>
            </w:r>
            <w:proofErr w:type="spellStart"/>
            <w:r w:rsidRPr="00DC42F9">
              <w:rPr>
                <w:rStyle w:val="Codeintext"/>
                <w:sz w:val="22"/>
                <w:szCs w:val="22"/>
                <w:u w:val="single"/>
              </w:rPr>
              <w:t>sli</w:t>
            </w:r>
            <w:proofErr w:type="spellEnd"/>
            <w:r w:rsidRPr="00DC42F9">
              <w:rPr>
                <w:sz w:val="22"/>
                <w:szCs w:val="22"/>
              </w:rPr>
              <w:t xml:space="preserve"> files can be uploaded in the same sub-folder.</w:t>
            </w:r>
          </w:p>
          <w:p w14:paraId="17AA25CE" w14:textId="77777777" w:rsidR="00365EF0" w:rsidRPr="00DC42F9" w:rsidRDefault="00365EF0" w:rsidP="00A559D8">
            <w:pPr>
              <w:pStyle w:val="TableText"/>
              <w:rPr>
                <w:sz w:val="22"/>
                <w:szCs w:val="22"/>
              </w:rPr>
            </w:pPr>
            <w:r w:rsidRPr="00DC42F9">
              <w:rPr>
                <w:sz w:val="22"/>
                <w:szCs w:val="22"/>
              </w:rPr>
              <w:t>Each file pair can contain more than one Spectrum. If present, Spectrum names are read from the header file and stored in the database in the Filename Metadata Attribute.</w:t>
            </w:r>
          </w:p>
          <w:p w14:paraId="757913F1" w14:textId="77777777" w:rsidR="00365EF0" w:rsidRPr="00DC42F9" w:rsidRDefault="00365EF0" w:rsidP="00A559D8">
            <w:pPr>
              <w:pStyle w:val="TableText"/>
              <w:rPr>
                <w:sz w:val="22"/>
                <w:szCs w:val="22"/>
              </w:rPr>
            </w:pPr>
            <w:r w:rsidRPr="00DC42F9">
              <w:rPr>
                <w:sz w:val="22"/>
                <w:szCs w:val="22"/>
              </w:rPr>
              <w:t xml:space="preserve">The File Type Metadata Attribute is set to </w:t>
            </w:r>
            <w:r w:rsidRPr="00DC42F9">
              <w:rPr>
                <w:rStyle w:val="GUIWord"/>
                <w:u w:val="single"/>
              </w:rPr>
              <w:t xml:space="preserve">ENVI </w:t>
            </w:r>
            <w:proofErr w:type="spellStart"/>
            <w:r w:rsidRPr="00DC42F9">
              <w:rPr>
                <w:rStyle w:val="GUIWord"/>
                <w:u w:val="single"/>
              </w:rPr>
              <w:t>Hdr</w:t>
            </w:r>
            <w:proofErr w:type="spellEnd"/>
            <w:r w:rsidRPr="00DC42F9">
              <w:rPr>
                <w:sz w:val="22"/>
                <w:szCs w:val="22"/>
              </w:rPr>
              <w:t>.</w:t>
            </w:r>
          </w:p>
          <w:p w14:paraId="40FF0906" w14:textId="77777777" w:rsidR="00365EF0" w:rsidRPr="00DC42F9" w:rsidRDefault="00365EF0" w:rsidP="00A559D8">
            <w:pPr>
              <w:pStyle w:val="TableText"/>
              <w:rPr>
                <w:sz w:val="22"/>
                <w:szCs w:val="22"/>
              </w:rPr>
            </w:pPr>
            <w:r w:rsidRPr="00DC42F9">
              <w:rPr>
                <w:sz w:val="22"/>
                <w:szCs w:val="22"/>
              </w:rPr>
              <w:t xml:space="preserve">The Sensor definition (i.e. central wavelengths) is not read from the ENVI header file. You should define the correct Sensor using the </w:t>
            </w:r>
            <w:r w:rsidRPr="00DC42F9">
              <w:rPr>
                <w:rStyle w:val="GUIWord"/>
                <w:u w:val="single"/>
              </w:rPr>
              <w:t>Data Maintenance - Load sensor definition</w:t>
            </w:r>
            <w:r w:rsidRPr="00DC42F9">
              <w:rPr>
                <w:sz w:val="22"/>
                <w:szCs w:val="22"/>
              </w:rPr>
              <w:t xml:space="preserve"> menu functions. See </w:t>
            </w:r>
            <w:r w:rsidRPr="00DC42F9">
              <w:rPr>
                <w:i/>
                <w:sz w:val="22"/>
                <w:szCs w:val="22"/>
              </w:rPr>
              <w:t>Section</w:t>
            </w:r>
            <w:r w:rsidRPr="00DC42F9">
              <w:rPr>
                <w:sz w:val="22"/>
                <w:szCs w:val="22"/>
              </w:rPr>
              <w:t xml:space="preserve"> </w:t>
            </w:r>
            <w:r w:rsidRPr="00DC42F9">
              <w:rPr>
                <w:szCs w:val="22"/>
              </w:rPr>
              <w:fldChar w:fldCharType="begin"/>
            </w:r>
            <w:r w:rsidRPr="00DC42F9">
              <w:rPr>
                <w:sz w:val="22"/>
                <w:szCs w:val="22"/>
              </w:rPr>
              <w:instrText xml:space="preserve"> REF _Ref413327484 \r \h  \* MERGEFORMAT </w:instrText>
            </w:r>
            <w:r w:rsidRPr="00DC42F9">
              <w:rPr>
                <w:szCs w:val="22"/>
              </w:rPr>
            </w:r>
            <w:r w:rsidRPr="00DC42F9">
              <w:rPr>
                <w:szCs w:val="22"/>
              </w:rPr>
              <w:fldChar w:fldCharType="separate"/>
            </w:r>
            <w:r w:rsidR="000C7C57" w:rsidRPr="000C7C57">
              <w:rPr>
                <w:rStyle w:val="CrossReference"/>
              </w:rPr>
              <w:t>12.2</w:t>
            </w:r>
            <w:r w:rsidRPr="00DC42F9">
              <w:rPr>
                <w:szCs w:val="22"/>
              </w:rPr>
              <w:fldChar w:fldCharType="end"/>
            </w:r>
            <w:r w:rsidRPr="00DC42F9">
              <w:rPr>
                <w:sz w:val="22"/>
                <w:szCs w:val="22"/>
              </w:rPr>
              <w:t>.</w:t>
            </w:r>
          </w:p>
        </w:tc>
      </w:tr>
    </w:tbl>
    <w:p w14:paraId="033E592E" w14:textId="77777777" w:rsidR="00365EF0" w:rsidRPr="00A8518D" w:rsidRDefault="00365EF0" w:rsidP="00365EF0">
      <w:pPr>
        <w:pStyle w:val="Heading3"/>
      </w:pPr>
      <w:bookmarkStart w:id="210" w:name="_Toc355280376"/>
      <w:bookmarkStart w:id="211" w:name="_Ref356813987"/>
      <w:bookmarkStart w:id="212" w:name="_Ref356813989"/>
      <w:bookmarkStart w:id="213" w:name="_Toc398023882"/>
      <w:bookmarkStart w:id="214" w:name="_Ref413327559"/>
      <w:bookmarkStart w:id="215" w:name="_Ref500010080"/>
      <w:bookmarkStart w:id="216" w:name="_Ref500010081"/>
      <w:bookmarkStart w:id="217" w:name="_Toc49458050"/>
      <w:r w:rsidRPr="00A8518D">
        <w:t xml:space="preserve">Ocean Optics </w:t>
      </w:r>
      <w:proofErr w:type="spellStart"/>
      <w:r w:rsidRPr="00A8518D">
        <w:t>SpectraSuite</w:t>
      </w:r>
      <w:proofErr w:type="spellEnd"/>
      <w:r w:rsidRPr="00A8518D">
        <w:t xml:space="preserve"> Data Files</w:t>
      </w:r>
      <w:bookmarkEnd w:id="210"/>
      <w:bookmarkEnd w:id="211"/>
      <w:bookmarkEnd w:id="212"/>
      <w:bookmarkEnd w:id="213"/>
      <w:bookmarkEnd w:id="214"/>
      <w:bookmarkEnd w:id="215"/>
      <w:bookmarkEnd w:id="216"/>
      <w:bookmarkEnd w:id="217"/>
    </w:p>
    <w:tbl>
      <w:tblPr>
        <w:tblStyle w:val="TableGrid"/>
        <w:tblW w:w="0" w:type="auto"/>
        <w:tblInd w:w="709" w:type="dxa"/>
        <w:tblLook w:val="04A0" w:firstRow="1" w:lastRow="0" w:firstColumn="1" w:lastColumn="0" w:noHBand="0" w:noVBand="1"/>
      </w:tblPr>
      <w:tblGrid>
        <w:gridCol w:w="1644"/>
        <w:gridCol w:w="6889"/>
      </w:tblGrid>
      <w:tr w:rsidR="00365EF0" w:rsidRPr="00B350A0" w14:paraId="2BE41458" w14:textId="77777777" w:rsidTr="00A559D8">
        <w:tc>
          <w:tcPr>
            <w:tcW w:w="1644" w:type="dxa"/>
          </w:tcPr>
          <w:p w14:paraId="09EFF6E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5E0CB4C" w14:textId="77777777" w:rsidR="00365EF0" w:rsidRPr="00DC42F9" w:rsidRDefault="00365EF0" w:rsidP="00A559D8">
            <w:pPr>
              <w:pStyle w:val="TableText"/>
              <w:rPr>
                <w:sz w:val="22"/>
                <w:szCs w:val="22"/>
              </w:rPr>
            </w:pPr>
            <w:r w:rsidRPr="00DC42F9">
              <w:rPr>
                <w:sz w:val="22"/>
                <w:szCs w:val="22"/>
              </w:rPr>
              <w:t>Ocean Optics</w:t>
            </w:r>
          </w:p>
        </w:tc>
      </w:tr>
      <w:tr w:rsidR="00365EF0" w:rsidRPr="00B350A0" w14:paraId="67F800CB" w14:textId="77777777" w:rsidTr="00A559D8">
        <w:tc>
          <w:tcPr>
            <w:tcW w:w="1644" w:type="dxa"/>
          </w:tcPr>
          <w:p w14:paraId="67ED342E"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1F7BC1B" w14:textId="77777777" w:rsidR="00365EF0" w:rsidRPr="00DC42F9" w:rsidRDefault="00365EF0" w:rsidP="00A559D8">
            <w:pPr>
              <w:pStyle w:val="Body"/>
              <w:ind w:left="0"/>
              <w:rPr>
                <w:sz w:val="22"/>
                <w:szCs w:val="22"/>
              </w:rPr>
            </w:pPr>
            <w:r w:rsidRPr="00DC42F9">
              <w:rPr>
                <w:sz w:val="22"/>
                <w:szCs w:val="22"/>
              </w:rPr>
              <w:t>Ocean Optics Spectra Suite</w:t>
            </w:r>
          </w:p>
        </w:tc>
      </w:tr>
      <w:tr w:rsidR="00365EF0" w:rsidRPr="00B350A0" w14:paraId="12459FA4" w14:textId="77777777" w:rsidTr="00A559D8">
        <w:tc>
          <w:tcPr>
            <w:tcW w:w="1644" w:type="dxa"/>
          </w:tcPr>
          <w:p w14:paraId="3043534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1DF6580" w14:textId="77777777" w:rsidR="00365EF0" w:rsidRPr="00DC42F9" w:rsidRDefault="00365EF0" w:rsidP="00A559D8">
            <w:pPr>
              <w:pStyle w:val="Body"/>
              <w:ind w:left="0"/>
              <w:rPr>
                <w:sz w:val="22"/>
                <w:szCs w:val="22"/>
              </w:rPr>
            </w:pPr>
            <w:r w:rsidRPr="00DC42F9">
              <w:rPr>
                <w:sz w:val="22"/>
                <w:szCs w:val="22"/>
              </w:rPr>
              <w:t>Ocean Optics Spectra Suite text files</w:t>
            </w:r>
          </w:p>
        </w:tc>
      </w:tr>
      <w:tr w:rsidR="00365EF0" w:rsidRPr="00B350A0" w14:paraId="15CB5CC1" w14:textId="77777777" w:rsidTr="00A559D8">
        <w:tc>
          <w:tcPr>
            <w:tcW w:w="1644" w:type="dxa"/>
          </w:tcPr>
          <w:p w14:paraId="140A1CA4"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62F96CAF"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t>.csv</w:t>
            </w:r>
            <w:r w:rsidRPr="00DC42F9">
              <w:rPr>
                <w:sz w:val="22"/>
                <w:szCs w:val="22"/>
              </w:rPr>
              <w:t>, although the files are not comma separated.</w:t>
            </w:r>
          </w:p>
        </w:tc>
      </w:tr>
    </w:tbl>
    <w:p w14:paraId="35B21029" w14:textId="77777777" w:rsidR="00365EF0" w:rsidRPr="00B350A0" w:rsidRDefault="00365EF0" w:rsidP="00365EF0">
      <w:pPr>
        <w:pStyle w:val="HeadingSubUnnumbered"/>
        <w:rPr>
          <w:u w:val="single"/>
        </w:rPr>
      </w:pPr>
      <w:r w:rsidRPr="00B350A0">
        <w:rPr>
          <w:u w:val="single"/>
        </w:rPr>
        <w:t>Example file</w:t>
      </w:r>
    </w:p>
    <w:p w14:paraId="0B22C9A4" w14:textId="77777777" w:rsidR="00365EF0" w:rsidRPr="00B350A0" w:rsidRDefault="00365EF0" w:rsidP="00365EF0">
      <w:pPr>
        <w:pStyle w:val="Code"/>
      </w:pPr>
      <w:proofErr w:type="spellStart"/>
      <w:r w:rsidRPr="00B350A0">
        <w:t>SpectraSuite</w:t>
      </w:r>
      <w:proofErr w:type="spellEnd"/>
      <w:r w:rsidRPr="00B350A0">
        <w:t xml:space="preserve"> Data File</w:t>
      </w:r>
    </w:p>
    <w:p w14:paraId="509E5CC3" w14:textId="77777777" w:rsidR="00365EF0" w:rsidRPr="00B350A0" w:rsidRDefault="00365EF0" w:rsidP="00365EF0">
      <w:pPr>
        <w:pStyle w:val="Code"/>
      </w:pPr>
      <w:r w:rsidRPr="00B350A0">
        <w:t>++++++++++++++++++++++++++++++++++++</w:t>
      </w:r>
    </w:p>
    <w:p w14:paraId="665989EB" w14:textId="77777777" w:rsidR="00365EF0" w:rsidRPr="00B350A0" w:rsidRDefault="00365EF0" w:rsidP="00365EF0">
      <w:pPr>
        <w:pStyle w:val="Code"/>
      </w:pPr>
      <w:r w:rsidRPr="00B350A0">
        <w:t>Date: Wed Sep 15 19:14:15 CEST 2010</w:t>
      </w:r>
    </w:p>
    <w:p w14:paraId="140CD77D" w14:textId="77777777" w:rsidR="00365EF0" w:rsidRPr="00B350A0" w:rsidRDefault="00365EF0" w:rsidP="00365EF0">
      <w:pPr>
        <w:pStyle w:val="Code"/>
      </w:pPr>
      <w:r w:rsidRPr="00B350A0">
        <w:t xml:space="preserve">User: </w:t>
      </w:r>
      <w:proofErr w:type="spellStart"/>
      <w:r w:rsidRPr="00B350A0">
        <w:t>telerilevamento</w:t>
      </w:r>
      <w:proofErr w:type="spellEnd"/>
    </w:p>
    <w:p w14:paraId="4BB38517" w14:textId="77777777" w:rsidR="00365EF0" w:rsidRPr="00B350A0" w:rsidRDefault="00365EF0" w:rsidP="00365EF0">
      <w:pPr>
        <w:pStyle w:val="Code"/>
      </w:pPr>
      <w:r w:rsidRPr="00B350A0">
        <w:t>Dark Spectrum Present: No</w:t>
      </w:r>
    </w:p>
    <w:p w14:paraId="4105A36A" w14:textId="77777777" w:rsidR="00365EF0" w:rsidRPr="00B350A0" w:rsidRDefault="00365EF0" w:rsidP="00365EF0">
      <w:pPr>
        <w:pStyle w:val="Code"/>
      </w:pPr>
      <w:r w:rsidRPr="00B350A0">
        <w:t>Reference Spectrum Present: No</w:t>
      </w:r>
    </w:p>
    <w:p w14:paraId="105AEE1B" w14:textId="77777777" w:rsidR="00365EF0" w:rsidRPr="00B350A0" w:rsidRDefault="00365EF0" w:rsidP="00365EF0">
      <w:pPr>
        <w:pStyle w:val="Code"/>
      </w:pPr>
      <w:r w:rsidRPr="00B350A0">
        <w:t>Number of Sampled Component Spectra: 1</w:t>
      </w:r>
    </w:p>
    <w:p w14:paraId="0B6D380F" w14:textId="77777777" w:rsidR="00365EF0" w:rsidRPr="00B350A0" w:rsidRDefault="00365EF0" w:rsidP="00365EF0">
      <w:pPr>
        <w:pStyle w:val="Code"/>
      </w:pPr>
      <w:r w:rsidRPr="00B350A0">
        <w:t>Spectrometers: HR4C1076</w:t>
      </w:r>
    </w:p>
    <w:p w14:paraId="780C5E67" w14:textId="77777777" w:rsidR="00365EF0" w:rsidRPr="00B350A0" w:rsidRDefault="00365EF0" w:rsidP="00365EF0">
      <w:pPr>
        <w:pStyle w:val="Code"/>
      </w:pPr>
      <w:r w:rsidRPr="00B350A0">
        <w:lastRenderedPageBreak/>
        <w:t>Integration Time (</w:t>
      </w:r>
      <w:proofErr w:type="spellStart"/>
      <w:r w:rsidRPr="00B350A0">
        <w:t>usec</w:t>
      </w:r>
      <w:proofErr w:type="spellEnd"/>
      <w:r w:rsidRPr="00B350A0">
        <w:t>): 1000000 (HR4C1076)</w:t>
      </w:r>
    </w:p>
    <w:p w14:paraId="0D8E9626" w14:textId="77777777" w:rsidR="00365EF0" w:rsidRPr="00B350A0" w:rsidRDefault="00365EF0" w:rsidP="00365EF0">
      <w:pPr>
        <w:pStyle w:val="Code"/>
      </w:pPr>
      <w:r w:rsidRPr="00B350A0">
        <w:t>Spectra Averaged: 10 (HR4C1076)</w:t>
      </w:r>
    </w:p>
    <w:p w14:paraId="3222E5AE" w14:textId="77777777" w:rsidR="00365EF0" w:rsidRPr="00B350A0" w:rsidRDefault="00365EF0" w:rsidP="00365EF0">
      <w:pPr>
        <w:pStyle w:val="Code"/>
      </w:pPr>
      <w:r w:rsidRPr="00B350A0">
        <w:t>Boxcar Smoothing: 0 (HR4C1076)</w:t>
      </w:r>
    </w:p>
    <w:p w14:paraId="7FD20EB0" w14:textId="77777777" w:rsidR="00365EF0" w:rsidRPr="00B350A0" w:rsidRDefault="00365EF0" w:rsidP="00365EF0">
      <w:pPr>
        <w:pStyle w:val="Code"/>
      </w:pPr>
      <w:r w:rsidRPr="00B350A0">
        <w:t>Correct for Electrical Dark: No (HR4C1076)</w:t>
      </w:r>
    </w:p>
    <w:p w14:paraId="388A64E8" w14:textId="77777777" w:rsidR="00365EF0" w:rsidRPr="00B350A0" w:rsidRDefault="00365EF0" w:rsidP="00365EF0">
      <w:pPr>
        <w:pStyle w:val="Code"/>
      </w:pPr>
      <w:r w:rsidRPr="00B350A0">
        <w:t>Strobe/Lamp Enabled: No (HR4C1076)</w:t>
      </w:r>
    </w:p>
    <w:p w14:paraId="304DF292" w14:textId="77777777" w:rsidR="00365EF0" w:rsidRPr="00B350A0" w:rsidRDefault="00365EF0" w:rsidP="00365EF0">
      <w:pPr>
        <w:pStyle w:val="Code"/>
      </w:pPr>
      <w:r w:rsidRPr="00B350A0">
        <w:t>Correct for Detector Non-linearity: No (HR4C1076)</w:t>
      </w:r>
    </w:p>
    <w:p w14:paraId="395FA029" w14:textId="77777777" w:rsidR="00365EF0" w:rsidRPr="00B350A0" w:rsidRDefault="00365EF0" w:rsidP="00365EF0">
      <w:pPr>
        <w:pStyle w:val="Code"/>
      </w:pPr>
      <w:r w:rsidRPr="00B350A0">
        <w:t>Correct for Stray Light: No (HR4C1076)</w:t>
      </w:r>
    </w:p>
    <w:p w14:paraId="2490058F" w14:textId="77777777" w:rsidR="00365EF0" w:rsidRPr="00B350A0" w:rsidRDefault="00365EF0" w:rsidP="00365EF0">
      <w:pPr>
        <w:pStyle w:val="Code"/>
      </w:pPr>
      <w:r w:rsidRPr="00B350A0">
        <w:t>Number of Pixels in Processed Spectrum: 3648</w:t>
      </w:r>
    </w:p>
    <w:p w14:paraId="44320F6C" w14:textId="77777777" w:rsidR="00365EF0" w:rsidRPr="00B350A0" w:rsidRDefault="00365EF0" w:rsidP="00365EF0">
      <w:pPr>
        <w:pStyle w:val="Code"/>
      </w:pPr>
      <w:r w:rsidRPr="00B350A0">
        <w:t>&gt;&gt;&gt;&gt;&gt;Begin Processed Spectral Data&lt;&lt;&lt;&lt;&lt;</w:t>
      </w:r>
    </w:p>
    <w:p w14:paraId="4F867F38" w14:textId="77777777" w:rsidR="00365EF0" w:rsidRPr="00B350A0" w:rsidRDefault="00365EF0" w:rsidP="00365EF0">
      <w:pPr>
        <w:pStyle w:val="Code"/>
      </w:pPr>
      <w:r w:rsidRPr="00B350A0">
        <w:t>Wavelength(nm); radiance(W*m-2*sr-1*nm-1)</w:t>
      </w:r>
    </w:p>
    <w:p w14:paraId="75CB7124" w14:textId="77777777" w:rsidR="00365EF0" w:rsidRPr="00B350A0" w:rsidRDefault="00365EF0" w:rsidP="00365EF0">
      <w:pPr>
        <w:pStyle w:val="Code"/>
      </w:pPr>
      <w:r w:rsidRPr="00B350A0">
        <w:t>717.00000;0.17904775</w:t>
      </w:r>
    </w:p>
    <w:p w14:paraId="18C05E34" w14:textId="77777777" w:rsidR="00365EF0" w:rsidRPr="00B350A0" w:rsidRDefault="00365EF0" w:rsidP="00365EF0">
      <w:pPr>
        <w:pStyle w:val="Code"/>
      </w:pPr>
      <w:r w:rsidRPr="00B350A0">
        <w:t>717.02000;0.17878146</w:t>
      </w:r>
    </w:p>
    <w:p w14:paraId="26EAA890" w14:textId="77777777" w:rsidR="00365EF0" w:rsidRPr="00B350A0" w:rsidRDefault="00365EF0" w:rsidP="00365EF0">
      <w:pPr>
        <w:pStyle w:val="Code"/>
      </w:pPr>
      <w:r w:rsidRPr="00B350A0">
        <w:t>717.04000;0.17849983</w:t>
      </w:r>
    </w:p>
    <w:p w14:paraId="13517495" w14:textId="77777777" w:rsidR="00365EF0" w:rsidRPr="00B350A0" w:rsidRDefault="00365EF0" w:rsidP="00365EF0">
      <w:pPr>
        <w:pStyle w:val="Code"/>
      </w:pPr>
      <w:r w:rsidRPr="00B350A0">
        <w:t>717.06000;0.17820124</w:t>
      </w:r>
    </w:p>
    <w:p w14:paraId="36F22A8E" w14:textId="77777777" w:rsidR="00365EF0" w:rsidRPr="00B350A0" w:rsidRDefault="00365EF0" w:rsidP="00365EF0">
      <w:pPr>
        <w:pStyle w:val="Code"/>
      </w:pPr>
      <w:r w:rsidRPr="00B350A0">
        <w:t>…</w:t>
      </w:r>
    </w:p>
    <w:p w14:paraId="03576CCC" w14:textId="77777777" w:rsidR="00365EF0" w:rsidRPr="00A8518D" w:rsidRDefault="00365EF0" w:rsidP="00365EF0">
      <w:pPr>
        <w:pStyle w:val="Heading3"/>
      </w:pPr>
      <w:bookmarkStart w:id="218" w:name="_Toc293145197"/>
      <w:bookmarkStart w:id="219" w:name="_Toc49458051"/>
      <w:bookmarkStart w:id="220" w:name="_Toc355280377"/>
      <w:bookmarkStart w:id="221" w:name="_Toc398023883"/>
      <w:r w:rsidRPr="00A8518D">
        <w:t>Ocean Optics Ocean View Data Files</w:t>
      </w:r>
      <w:bookmarkEnd w:id="218"/>
      <w:bookmarkEnd w:id="219"/>
    </w:p>
    <w:tbl>
      <w:tblPr>
        <w:tblStyle w:val="TableGrid"/>
        <w:tblW w:w="0" w:type="auto"/>
        <w:tblInd w:w="709" w:type="dxa"/>
        <w:tblLook w:val="04A0" w:firstRow="1" w:lastRow="0" w:firstColumn="1" w:lastColumn="0" w:noHBand="0" w:noVBand="1"/>
      </w:tblPr>
      <w:tblGrid>
        <w:gridCol w:w="1644"/>
        <w:gridCol w:w="6845"/>
      </w:tblGrid>
      <w:tr w:rsidR="00365EF0" w:rsidRPr="00DC42F9" w14:paraId="57A97E13" w14:textId="77777777" w:rsidTr="00A559D8">
        <w:tc>
          <w:tcPr>
            <w:tcW w:w="1644" w:type="dxa"/>
          </w:tcPr>
          <w:p w14:paraId="4BF56E1A" w14:textId="77777777" w:rsidR="00365EF0" w:rsidRPr="00DC42F9" w:rsidRDefault="00365EF0" w:rsidP="00A559D8">
            <w:pPr>
              <w:pStyle w:val="Body"/>
              <w:ind w:left="0"/>
              <w:rPr>
                <w:sz w:val="22"/>
                <w:szCs w:val="22"/>
              </w:rPr>
            </w:pPr>
            <w:r w:rsidRPr="00DC42F9">
              <w:rPr>
                <w:sz w:val="22"/>
                <w:szCs w:val="22"/>
              </w:rPr>
              <w:t>Standard or Format Owner</w:t>
            </w:r>
          </w:p>
        </w:tc>
        <w:tc>
          <w:tcPr>
            <w:tcW w:w="6845" w:type="dxa"/>
          </w:tcPr>
          <w:p w14:paraId="218DCACA" w14:textId="77777777" w:rsidR="00365EF0" w:rsidRPr="00DC42F9" w:rsidRDefault="00365EF0" w:rsidP="00A559D8">
            <w:pPr>
              <w:pStyle w:val="TableText"/>
              <w:rPr>
                <w:sz w:val="22"/>
                <w:szCs w:val="22"/>
              </w:rPr>
            </w:pPr>
            <w:r w:rsidRPr="00DC42F9">
              <w:rPr>
                <w:sz w:val="22"/>
                <w:szCs w:val="22"/>
              </w:rPr>
              <w:t>Ocean Optics</w:t>
            </w:r>
          </w:p>
        </w:tc>
      </w:tr>
      <w:tr w:rsidR="00365EF0" w:rsidRPr="00DC42F9" w14:paraId="1CE72133" w14:textId="77777777" w:rsidTr="00A559D8">
        <w:tc>
          <w:tcPr>
            <w:tcW w:w="1644" w:type="dxa"/>
          </w:tcPr>
          <w:p w14:paraId="1C567ED0" w14:textId="77777777" w:rsidR="00365EF0" w:rsidRPr="00DC42F9" w:rsidRDefault="00365EF0" w:rsidP="00A559D8">
            <w:pPr>
              <w:pStyle w:val="Body"/>
              <w:ind w:left="0"/>
              <w:rPr>
                <w:sz w:val="22"/>
                <w:szCs w:val="22"/>
              </w:rPr>
            </w:pPr>
            <w:r w:rsidRPr="00DC42F9">
              <w:rPr>
                <w:sz w:val="22"/>
                <w:szCs w:val="22"/>
              </w:rPr>
              <w:t>Devices</w:t>
            </w:r>
          </w:p>
        </w:tc>
        <w:tc>
          <w:tcPr>
            <w:tcW w:w="6845" w:type="dxa"/>
          </w:tcPr>
          <w:p w14:paraId="3D4BB838" w14:textId="77777777" w:rsidR="00365EF0" w:rsidRPr="00DC42F9" w:rsidRDefault="00365EF0" w:rsidP="00A559D8">
            <w:pPr>
              <w:pStyle w:val="Body"/>
              <w:ind w:left="0"/>
              <w:rPr>
                <w:sz w:val="22"/>
                <w:szCs w:val="22"/>
              </w:rPr>
            </w:pPr>
            <w:r w:rsidRPr="00DC42F9">
              <w:rPr>
                <w:sz w:val="22"/>
                <w:szCs w:val="22"/>
              </w:rPr>
              <w:t>Ocean Optics Ocean View Software</w:t>
            </w:r>
          </w:p>
        </w:tc>
      </w:tr>
      <w:tr w:rsidR="00365EF0" w:rsidRPr="00DC42F9" w14:paraId="51947053" w14:textId="77777777" w:rsidTr="00A559D8">
        <w:tc>
          <w:tcPr>
            <w:tcW w:w="1644" w:type="dxa"/>
          </w:tcPr>
          <w:p w14:paraId="69F167BC" w14:textId="77777777" w:rsidR="00365EF0" w:rsidRPr="00DC42F9" w:rsidRDefault="00365EF0" w:rsidP="00A559D8">
            <w:pPr>
              <w:pStyle w:val="Body"/>
              <w:ind w:left="0"/>
              <w:rPr>
                <w:sz w:val="22"/>
                <w:szCs w:val="22"/>
              </w:rPr>
            </w:pPr>
            <w:r w:rsidRPr="00DC42F9">
              <w:rPr>
                <w:sz w:val="22"/>
                <w:szCs w:val="22"/>
              </w:rPr>
              <w:t>Supported Formats</w:t>
            </w:r>
          </w:p>
        </w:tc>
        <w:tc>
          <w:tcPr>
            <w:tcW w:w="6845" w:type="dxa"/>
          </w:tcPr>
          <w:p w14:paraId="6D2578B4" w14:textId="77777777" w:rsidR="00365EF0" w:rsidRPr="00DC42F9" w:rsidRDefault="00365EF0" w:rsidP="00A559D8">
            <w:pPr>
              <w:pStyle w:val="Body"/>
              <w:ind w:left="0"/>
              <w:rPr>
                <w:sz w:val="22"/>
                <w:szCs w:val="22"/>
              </w:rPr>
            </w:pPr>
            <w:r w:rsidRPr="00DC42F9">
              <w:rPr>
                <w:sz w:val="22"/>
                <w:szCs w:val="22"/>
              </w:rPr>
              <w:t>Ocean Optics Ocean View text files</w:t>
            </w:r>
          </w:p>
        </w:tc>
      </w:tr>
      <w:tr w:rsidR="00365EF0" w:rsidRPr="00DC42F9" w14:paraId="5606236E" w14:textId="77777777" w:rsidTr="00A559D8">
        <w:tc>
          <w:tcPr>
            <w:tcW w:w="1644" w:type="dxa"/>
          </w:tcPr>
          <w:p w14:paraId="46A5FF63" w14:textId="77777777" w:rsidR="00365EF0" w:rsidRPr="00DC42F9" w:rsidRDefault="00365EF0" w:rsidP="00A559D8">
            <w:pPr>
              <w:pStyle w:val="Body"/>
              <w:ind w:left="0"/>
              <w:rPr>
                <w:sz w:val="22"/>
                <w:szCs w:val="22"/>
              </w:rPr>
            </w:pPr>
            <w:r w:rsidRPr="00DC42F9">
              <w:rPr>
                <w:sz w:val="22"/>
                <w:szCs w:val="22"/>
              </w:rPr>
              <w:t>Comments</w:t>
            </w:r>
          </w:p>
        </w:tc>
        <w:tc>
          <w:tcPr>
            <w:tcW w:w="6845" w:type="dxa"/>
          </w:tcPr>
          <w:p w14:paraId="69434DA2"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rPr>
                <w:rStyle w:val="Codeintext"/>
                <w:sz w:val="22"/>
                <w:szCs w:val="22"/>
                <w:u w:val="single"/>
              </w:rPr>
              <w:t>.txt</w:t>
            </w:r>
            <w:r w:rsidRPr="00DC42F9">
              <w:rPr>
                <w:sz w:val="22"/>
                <w:szCs w:val="22"/>
              </w:rPr>
              <w:t>.</w:t>
            </w:r>
          </w:p>
        </w:tc>
      </w:tr>
    </w:tbl>
    <w:p w14:paraId="448A1C29" w14:textId="77777777" w:rsidR="00365EF0" w:rsidRPr="00B350A0" w:rsidRDefault="00365EF0" w:rsidP="00365EF0">
      <w:pPr>
        <w:pStyle w:val="HeadingSubUnnumbered"/>
        <w:rPr>
          <w:u w:val="single"/>
        </w:rPr>
      </w:pPr>
      <w:r w:rsidRPr="00B350A0">
        <w:rPr>
          <w:u w:val="single"/>
        </w:rPr>
        <w:t>Example file</w:t>
      </w:r>
    </w:p>
    <w:p w14:paraId="01672BA3" w14:textId="77777777" w:rsidR="00365EF0" w:rsidRPr="00B350A0" w:rsidRDefault="00365EF0" w:rsidP="00365EF0">
      <w:pPr>
        <w:pStyle w:val="Code"/>
      </w:pPr>
      <w:r w:rsidRPr="00B350A0">
        <w:t>Data from Tree1_Day1_am_MAYP1114952_10-08-17-448.txt Node</w:t>
      </w:r>
    </w:p>
    <w:p w14:paraId="6E01BE6A" w14:textId="77777777" w:rsidR="00365EF0" w:rsidRPr="00B350A0" w:rsidRDefault="00365EF0" w:rsidP="00365EF0">
      <w:pPr>
        <w:pStyle w:val="Code"/>
      </w:pPr>
    </w:p>
    <w:p w14:paraId="53F2DD2C" w14:textId="77777777" w:rsidR="00365EF0" w:rsidRPr="00B350A0" w:rsidRDefault="00365EF0" w:rsidP="00365EF0">
      <w:pPr>
        <w:pStyle w:val="Code"/>
      </w:pPr>
      <w:r w:rsidRPr="00B350A0">
        <w:t>Date: Wed Mar 25 10:08:17 GMT 2015</w:t>
      </w:r>
    </w:p>
    <w:p w14:paraId="271BBF52" w14:textId="77777777" w:rsidR="00365EF0" w:rsidRPr="00B350A0" w:rsidRDefault="00365EF0" w:rsidP="00365EF0">
      <w:pPr>
        <w:pStyle w:val="Code"/>
      </w:pPr>
      <w:r w:rsidRPr="00B350A0">
        <w:t xml:space="preserve">User: </w:t>
      </w:r>
      <w:proofErr w:type="spellStart"/>
      <w:r w:rsidRPr="00B350A0">
        <w:t>amacarth</w:t>
      </w:r>
      <w:proofErr w:type="spellEnd"/>
    </w:p>
    <w:p w14:paraId="6E877A90" w14:textId="77777777" w:rsidR="00365EF0" w:rsidRPr="00B350A0" w:rsidRDefault="00365EF0" w:rsidP="00365EF0">
      <w:pPr>
        <w:pStyle w:val="Code"/>
      </w:pPr>
      <w:r w:rsidRPr="00B350A0">
        <w:t>Spectrometer: MAYP111495</w:t>
      </w:r>
    </w:p>
    <w:p w14:paraId="5E75D4FB" w14:textId="77777777" w:rsidR="00365EF0" w:rsidRPr="00B350A0" w:rsidRDefault="00365EF0" w:rsidP="00365EF0">
      <w:pPr>
        <w:pStyle w:val="Code"/>
      </w:pPr>
      <w:proofErr w:type="spellStart"/>
      <w:r w:rsidRPr="00B350A0">
        <w:t>Autoset</w:t>
      </w:r>
      <w:proofErr w:type="spellEnd"/>
      <w:r w:rsidRPr="00B350A0">
        <w:t xml:space="preserve"> integration time: false</w:t>
      </w:r>
    </w:p>
    <w:p w14:paraId="697885F6" w14:textId="77777777" w:rsidR="00365EF0" w:rsidRPr="00B350A0" w:rsidRDefault="00365EF0" w:rsidP="00365EF0">
      <w:pPr>
        <w:pStyle w:val="Code"/>
      </w:pPr>
      <w:r w:rsidRPr="00B350A0">
        <w:t>Trigger mode: 0</w:t>
      </w:r>
    </w:p>
    <w:p w14:paraId="4FB813F8" w14:textId="77777777" w:rsidR="00365EF0" w:rsidRPr="00B350A0" w:rsidRDefault="00365EF0" w:rsidP="00365EF0">
      <w:pPr>
        <w:pStyle w:val="Code"/>
      </w:pPr>
      <w:r w:rsidRPr="00B350A0">
        <w:t>Integration Time (sec): 8.500000E-1</w:t>
      </w:r>
    </w:p>
    <w:p w14:paraId="63E2F69F" w14:textId="77777777" w:rsidR="00365EF0" w:rsidRPr="00B350A0" w:rsidRDefault="00365EF0" w:rsidP="00365EF0">
      <w:pPr>
        <w:pStyle w:val="Code"/>
      </w:pPr>
      <w:r w:rsidRPr="00B350A0">
        <w:t>Scans to average: 1</w:t>
      </w:r>
    </w:p>
    <w:p w14:paraId="151C1053" w14:textId="77777777" w:rsidR="00365EF0" w:rsidRPr="00B350A0" w:rsidRDefault="00365EF0" w:rsidP="00365EF0">
      <w:pPr>
        <w:pStyle w:val="Code"/>
      </w:pPr>
      <w:r w:rsidRPr="00B350A0">
        <w:t>Electric dark correction enabled: true</w:t>
      </w:r>
    </w:p>
    <w:p w14:paraId="70AAFC78" w14:textId="77777777" w:rsidR="00365EF0" w:rsidRPr="00B350A0" w:rsidRDefault="00365EF0" w:rsidP="00365EF0">
      <w:pPr>
        <w:pStyle w:val="Code"/>
      </w:pPr>
      <w:r w:rsidRPr="00B350A0">
        <w:t>Nonlinearity correction enabled: true</w:t>
      </w:r>
    </w:p>
    <w:p w14:paraId="6AA469E6" w14:textId="77777777" w:rsidR="00365EF0" w:rsidRPr="00B350A0" w:rsidRDefault="00365EF0" w:rsidP="00365EF0">
      <w:pPr>
        <w:pStyle w:val="Code"/>
      </w:pPr>
      <w:r w:rsidRPr="00B350A0">
        <w:t>Boxcar width: 0</w:t>
      </w:r>
    </w:p>
    <w:p w14:paraId="407F8262" w14:textId="77777777" w:rsidR="00365EF0" w:rsidRPr="00B350A0" w:rsidRDefault="00365EF0" w:rsidP="00365EF0">
      <w:pPr>
        <w:pStyle w:val="Code"/>
      </w:pPr>
      <w:proofErr w:type="spellStart"/>
      <w:r w:rsidRPr="00B350A0">
        <w:t>XAxis</w:t>
      </w:r>
      <w:proofErr w:type="spellEnd"/>
      <w:r w:rsidRPr="00B350A0">
        <w:t xml:space="preserve"> mode: Wavelengths</w:t>
      </w:r>
    </w:p>
    <w:p w14:paraId="76B9BDAB" w14:textId="77777777" w:rsidR="00365EF0" w:rsidRPr="00B350A0" w:rsidRDefault="00365EF0" w:rsidP="00365EF0">
      <w:pPr>
        <w:pStyle w:val="Code"/>
      </w:pPr>
      <w:r w:rsidRPr="00B350A0">
        <w:t>Stop averaging: false</w:t>
      </w:r>
    </w:p>
    <w:p w14:paraId="4EAE41AE" w14:textId="77777777" w:rsidR="00365EF0" w:rsidRPr="00B350A0" w:rsidRDefault="00365EF0" w:rsidP="00365EF0">
      <w:pPr>
        <w:pStyle w:val="Code"/>
      </w:pPr>
      <w:r w:rsidRPr="00B350A0">
        <w:t>Number of Pixels in Spectrum: 2068</w:t>
      </w:r>
    </w:p>
    <w:p w14:paraId="0E1A9418" w14:textId="77777777" w:rsidR="00365EF0" w:rsidRPr="00B350A0" w:rsidRDefault="00365EF0" w:rsidP="00365EF0">
      <w:pPr>
        <w:pStyle w:val="Code"/>
      </w:pPr>
      <w:r w:rsidRPr="00B350A0">
        <w:t>&gt;&gt;&gt;&gt;&gt;Begin Spectral Data&lt;&lt;&lt;&lt;&lt;</w:t>
      </w:r>
    </w:p>
    <w:p w14:paraId="2CB01511" w14:textId="77777777" w:rsidR="00365EF0" w:rsidRPr="00B350A0" w:rsidRDefault="00365EF0" w:rsidP="00365EF0">
      <w:pPr>
        <w:pStyle w:val="Code"/>
      </w:pPr>
      <w:r w:rsidRPr="00B350A0">
        <w:t>649.693</w:t>
      </w:r>
      <w:r w:rsidRPr="00B350A0">
        <w:tab/>
        <w:t>838.02</w:t>
      </w:r>
    </w:p>
    <w:p w14:paraId="7A24F76D" w14:textId="77777777" w:rsidR="00365EF0" w:rsidRPr="00B350A0" w:rsidRDefault="00365EF0" w:rsidP="00365EF0">
      <w:pPr>
        <w:pStyle w:val="Code"/>
      </w:pPr>
      <w:r w:rsidRPr="00B350A0">
        <w:t>649.795</w:t>
      </w:r>
      <w:r w:rsidRPr="00B350A0">
        <w:tab/>
        <w:t>-180.19</w:t>
      </w:r>
    </w:p>
    <w:p w14:paraId="77351106" w14:textId="77777777" w:rsidR="00365EF0" w:rsidRPr="00B350A0" w:rsidRDefault="00365EF0" w:rsidP="00365EF0">
      <w:pPr>
        <w:pStyle w:val="Code"/>
      </w:pPr>
      <w:r w:rsidRPr="00B350A0">
        <w:t>649.896</w:t>
      </w:r>
      <w:r w:rsidRPr="00B350A0">
        <w:tab/>
        <w:t>-91.96</w:t>
      </w:r>
    </w:p>
    <w:p w14:paraId="49DAF9E8" w14:textId="77777777" w:rsidR="00365EF0" w:rsidRPr="00B350A0" w:rsidRDefault="00365EF0" w:rsidP="00365EF0">
      <w:pPr>
        <w:pStyle w:val="Code"/>
      </w:pPr>
      <w:r w:rsidRPr="00B350A0">
        <w:t>649.997</w:t>
      </w:r>
      <w:r w:rsidRPr="00B350A0">
        <w:tab/>
        <w:t xml:space="preserve">-111.79 </w:t>
      </w:r>
    </w:p>
    <w:p w14:paraId="70B21451" w14:textId="77777777" w:rsidR="00365EF0" w:rsidRPr="00B350A0" w:rsidRDefault="00365EF0" w:rsidP="00365EF0">
      <w:pPr>
        <w:pStyle w:val="Code"/>
      </w:pPr>
      <w:r w:rsidRPr="00B350A0">
        <w:t>…</w:t>
      </w:r>
    </w:p>
    <w:p w14:paraId="7AC25BDC" w14:textId="77777777" w:rsidR="00365EF0" w:rsidRPr="00A8518D" w:rsidRDefault="00365EF0" w:rsidP="00365EF0">
      <w:pPr>
        <w:pStyle w:val="Heading3"/>
      </w:pPr>
      <w:bookmarkStart w:id="222" w:name="_Toc49458052"/>
      <w:r w:rsidRPr="00A8518D">
        <w:t>HDF5 Files containing FGI goniometer measurements</w:t>
      </w:r>
      <w:bookmarkEnd w:id="220"/>
      <w:bookmarkEnd w:id="221"/>
      <w:bookmarkEnd w:id="222"/>
    </w:p>
    <w:tbl>
      <w:tblPr>
        <w:tblStyle w:val="TableGrid"/>
        <w:tblW w:w="0" w:type="auto"/>
        <w:tblInd w:w="709" w:type="dxa"/>
        <w:tblLook w:val="04A0" w:firstRow="1" w:lastRow="0" w:firstColumn="1" w:lastColumn="0" w:noHBand="0" w:noVBand="1"/>
      </w:tblPr>
      <w:tblGrid>
        <w:gridCol w:w="1644"/>
        <w:gridCol w:w="6889"/>
      </w:tblGrid>
      <w:tr w:rsidR="00365EF0" w:rsidRPr="00B350A0" w14:paraId="69648D8F" w14:textId="77777777" w:rsidTr="00A559D8">
        <w:tc>
          <w:tcPr>
            <w:tcW w:w="1644" w:type="dxa"/>
          </w:tcPr>
          <w:p w14:paraId="0D4B119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3EF9645" w14:textId="77777777" w:rsidR="00365EF0" w:rsidRPr="00DC42F9" w:rsidRDefault="00365EF0" w:rsidP="00A559D8">
            <w:pPr>
              <w:pStyle w:val="Body"/>
              <w:ind w:left="0"/>
              <w:rPr>
                <w:sz w:val="22"/>
                <w:szCs w:val="22"/>
              </w:rPr>
            </w:pPr>
            <w:r w:rsidRPr="00DC42F9">
              <w:rPr>
                <w:sz w:val="22"/>
                <w:szCs w:val="22"/>
              </w:rPr>
              <w:t>Finnish Geodetic Institute proprietary format</w:t>
            </w:r>
          </w:p>
        </w:tc>
      </w:tr>
      <w:tr w:rsidR="00365EF0" w:rsidRPr="00B350A0" w14:paraId="5B5A7BE6" w14:textId="77777777" w:rsidTr="00A559D8">
        <w:tc>
          <w:tcPr>
            <w:tcW w:w="1644" w:type="dxa"/>
          </w:tcPr>
          <w:p w14:paraId="5197A581" w14:textId="77777777" w:rsidR="00365EF0" w:rsidRPr="00DC42F9" w:rsidRDefault="00365EF0" w:rsidP="00A559D8">
            <w:pPr>
              <w:pStyle w:val="Body"/>
              <w:ind w:left="0"/>
              <w:rPr>
                <w:sz w:val="22"/>
                <w:szCs w:val="22"/>
              </w:rPr>
            </w:pPr>
            <w:r w:rsidRPr="00DC42F9">
              <w:rPr>
                <w:sz w:val="22"/>
                <w:szCs w:val="22"/>
              </w:rPr>
              <w:lastRenderedPageBreak/>
              <w:t>Devices</w:t>
            </w:r>
          </w:p>
        </w:tc>
        <w:tc>
          <w:tcPr>
            <w:tcW w:w="0" w:type="auto"/>
          </w:tcPr>
          <w:p w14:paraId="41B517AF" w14:textId="77777777" w:rsidR="00365EF0" w:rsidRPr="00DC42F9" w:rsidRDefault="00365EF0" w:rsidP="00A559D8">
            <w:pPr>
              <w:pStyle w:val="Body"/>
              <w:ind w:left="0"/>
              <w:rPr>
                <w:sz w:val="22"/>
                <w:szCs w:val="22"/>
              </w:rPr>
            </w:pPr>
            <w:r w:rsidRPr="00DC42F9">
              <w:rPr>
                <w:sz w:val="22"/>
                <w:szCs w:val="22"/>
              </w:rPr>
              <w:t>ASD in combination with the FIGIFIGO goniometer</w:t>
            </w:r>
          </w:p>
        </w:tc>
      </w:tr>
      <w:tr w:rsidR="00365EF0" w:rsidRPr="00B350A0" w14:paraId="32EC87A8" w14:textId="77777777" w:rsidTr="00A559D8">
        <w:tc>
          <w:tcPr>
            <w:tcW w:w="1644" w:type="dxa"/>
          </w:tcPr>
          <w:p w14:paraId="395012E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FF1F46B" w14:textId="77777777" w:rsidR="00365EF0" w:rsidRPr="00DC42F9" w:rsidRDefault="00365EF0" w:rsidP="00A559D8">
            <w:pPr>
              <w:pStyle w:val="Body"/>
              <w:ind w:left="0"/>
              <w:rPr>
                <w:sz w:val="22"/>
                <w:szCs w:val="22"/>
              </w:rPr>
            </w:pPr>
            <w:r w:rsidRPr="00DC42F9">
              <w:rPr>
                <w:sz w:val="22"/>
                <w:szCs w:val="22"/>
              </w:rPr>
              <w:t>HDF5 files and XML files containing measurement data from FGI (Finish Geodetic Institute) goniometer measurements</w:t>
            </w:r>
          </w:p>
          <w:p w14:paraId="103A982C" w14:textId="77777777" w:rsidR="00365EF0" w:rsidRPr="00DC42F9" w:rsidRDefault="00365EF0" w:rsidP="00A559D8">
            <w:pPr>
              <w:pStyle w:val="Body"/>
              <w:ind w:left="0"/>
              <w:rPr>
                <w:sz w:val="22"/>
                <w:szCs w:val="22"/>
              </w:rPr>
            </w:pPr>
            <w:r w:rsidRPr="00DC42F9">
              <w:rPr>
                <w:sz w:val="22"/>
                <w:szCs w:val="22"/>
              </w:rPr>
              <w:t>The newest data structure version (with a coupled xml-file, containing all the Metadata) is still experimental and is not yet not fully supported.</w:t>
            </w:r>
          </w:p>
        </w:tc>
      </w:tr>
      <w:tr w:rsidR="00365EF0" w:rsidRPr="00B350A0" w14:paraId="36738843" w14:textId="77777777" w:rsidTr="00A559D8">
        <w:tc>
          <w:tcPr>
            <w:tcW w:w="1644" w:type="dxa"/>
          </w:tcPr>
          <w:p w14:paraId="371D104C"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1070C66" w14:textId="77777777" w:rsidR="00365EF0" w:rsidRPr="00DC42F9" w:rsidRDefault="00365EF0" w:rsidP="00A559D8">
            <w:pPr>
              <w:pStyle w:val="TableText"/>
              <w:rPr>
                <w:sz w:val="22"/>
                <w:szCs w:val="22"/>
              </w:rPr>
            </w:pPr>
            <w:r w:rsidRPr="00DC42F9">
              <w:rPr>
                <w:sz w:val="22"/>
                <w:szCs w:val="22"/>
              </w:rP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14:paraId="093F38B4" w14:textId="77777777" w:rsidR="00365EF0" w:rsidRPr="00A8518D" w:rsidRDefault="00365EF0" w:rsidP="00365EF0">
      <w:pPr>
        <w:pStyle w:val="Heading3"/>
      </w:pPr>
      <w:bookmarkStart w:id="223" w:name="_Toc398023884"/>
      <w:bookmarkStart w:id="224" w:name="_Toc49458053"/>
      <w:bookmarkStart w:id="225" w:name="_Toc355280378"/>
      <w:proofErr w:type="spellStart"/>
      <w:r w:rsidRPr="00A8518D">
        <w:t>UniSpec</w:t>
      </w:r>
      <w:proofErr w:type="spellEnd"/>
      <w:r w:rsidRPr="00A8518D">
        <w:t xml:space="preserve"> Single Channel</w:t>
      </w:r>
      <w:bookmarkEnd w:id="223"/>
      <w:bookmarkEnd w:id="224"/>
    </w:p>
    <w:tbl>
      <w:tblPr>
        <w:tblStyle w:val="TableGrid"/>
        <w:tblW w:w="8471" w:type="dxa"/>
        <w:tblInd w:w="709" w:type="dxa"/>
        <w:tblLook w:val="04A0" w:firstRow="1" w:lastRow="0" w:firstColumn="1" w:lastColumn="0" w:noHBand="0" w:noVBand="1"/>
      </w:tblPr>
      <w:tblGrid>
        <w:gridCol w:w="1644"/>
        <w:gridCol w:w="6827"/>
      </w:tblGrid>
      <w:tr w:rsidR="00365EF0" w:rsidRPr="00B350A0" w14:paraId="105633C8" w14:textId="77777777" w:rsidTr="00A559D8">
        <w:tc>
          <w:tcPr>
            <w:tcW w:w="1644" w:type="dxa"/>
          </w:tcPr>
          <w:p w14:paraId="596EF402"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1093C76C"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3BB9B094" w14:textId="77777777" w:rsidTr="00A559D8">
        <w:tc>
          <w:tcPr>
            <w:tcW w:w="1644" w:type="dxa"/>
          </w:tcPr>
          <w:p w14:paraId="560D4650"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564F4FEA" w14:textId="77777777" w:rsidR="00365EF0" w:rsidRPr="00DC42F9" w:rsidRDefault="00365EF0" w:rsidP="00A559D8">
            <w:pPr>
              <w:pStyle w:val="TableText"/>
              <w:rPr>
                <w:sz w:val="22"/>
                <w:szCs w:val="22"/>
              </w:rPr>
            </w:pPr>
            <w:proofErr w:type="spellStart"/>
            <w:r w:rsidRPr="00DC42F9">
              <w:rPr>
                <w:sz w:val="22"/>
                <w:szCs w:val="22"/>
              </w:rPr>
              <w:t>UniSpec</w:t>
            </w:r>
            <w:proofErr w:type="spellEnd"/>
            <w:r w:rsidRPr="00DC42F9">
              <w:rPr>
                <w:sz w:val="22"/>
                <w:szCs w:val="22"/>
              </w:rPr>
              <w:t xml:space="preserve"> SC</w:t>
            </w:r>
          </w:p>
        </w:tc>
      </w:tr>
      <w:tr w:rsidR="00365EF0" w:rsidRPr="00B350A0" w14:paraId="02802B89" w14:textId="77777777" w:rsidTr="00A559D8">
        <w:tc>
          <w:tcPr>
            <w:tcW w:w="1644" w:type="dxa"/>
          </w:tcPr>
          <w:p w14:paraId="5DB7FF2C"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76C519EA" w14:textId="77777777" w:rsidR="00365EF0" w:rsidRPr="00DC42F9" w:rsidRDefault="00365EF0" w:rsidP="00A559D8">
            <w:pPr>
              <w:pStyle w:val="Body"/>
              <w:ind w:left="0"/>
              <w:rPr>
                <w:sz w:val="22"/>
                <w:szCs w:val="22"/>
              </w:rPr>
            </w:pPr>
            <w:proofErr w:type="spellStart"/>
            <w:r w:rsidRPr="00DC42F9">
              <w:rPr>
                <w:sz w:val="22"/>
                <w:szCs w:val="22"/>
              </w:rPr>
              <w:t>UniSpec</w:t>
            </w:r>
            <w:proofErr w:type="spellEnd"/>
            <w:r w:rsidRPr="00DC42F9">
              <w:rPr>
                <w:sz w:val="22"/>
                <w:szCs w:val="22"/>
              </w:rPr>
              <w:t xml:space="preserve"> Single Beam text files</w:t>
            </w:r>
          </w:p>
        </w:tc>
      </w:tr>
      <w:tr w:rsidR="00365EF0" w:rsidRPr="00B350A0" w14:paraId="4DC153D3" w14:textId="77777777" w:rsidTr="00A559D8">
        <w:tc>
          <w:tcPr>
            <w:tcW w:w="1644" w:type="dxa"/>
          </w:tcPr>
          <w:p w14:paraId="0A12CE43"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0E7F8942" w14:textId="77777777" w:rsidR="00365EF0" w:rsidRPr="00DC42F9" w:rsidRDefault="00365EF0" w:rsidP="00A559D8">
            <w:pPr>
              <w:pStyle w:val="TableText"/>
              <w:rPr>
                <w:sz w:val="22"/>
                <w:szCs w:val="22"/>
              </w:rPr>
            </w:pPr>
          </w:p>
        </w:tc>
      </w:tr>
    </w:tbl>
    <w:p w14:paraId="0CB9B2B7" w14:textId="77777777" w:rsidR="00365EF0" w:rsidRPr="00A8518D" w:rsidRDefault="00365EF0" w:rsidP="00365EF0">
      <w:pPr>
        <w:pStyle w:val="Heading3"/>
      </w:pPr>
      <w:bookmarkStart w:id="226" w:name="_Toc398023885"/>
      <w:bookmarkStart w:id="227" w:name="_Toc49458054"/>
      <w:proofErr w:type="spellStart"/>
      <w:r w:rsidRPr="00A8518D">
        <w:t>UniSpec</w:t>
      </w:r>
      <w:proofErr w:type="spellEnd"/>
      <w:r w:rsidRPr="00A8518D">
        <w:t xml:space="preserve"> Double Channel SPU</w:t>
      </w:r>
      <w:bookmarkEnd w:id="226"/>
      <w:bookmarkEnd w:id="227"/>
    </w:p>
    <w:tbl>
      <w:tblPr>
        <w:tblStyle w:val="TableGrid"/>
        <w:tblW w:w="8471" w:type="dxa"/>
        <w:tblInd w:w="709" w:type="dxa"/>
        <w:tblLook w:val="04A0" w:firstRow="1" w:lastRow="0" w:firstColumn="1" w:lastColumn="0" w:noHBand="0" w:noVBand="1"/>
      </w:tblPr>
      <w:tblGrid>
        <w:gridCol w:w="1644"/>
        <w:gridCol w:w="6827"/>
      </w:tblGrid>
      <w:tr w:rsidR="00365EF0" w:rsidRPr="00B350A0" w14:paraId="4E14F020" w14:textId="77777777" w:rsidTr="00A559D8">
        <w:tc>
          <w:tcPr>
            <w:tcW w:w="1644" w:type="dxa"/>
          </w:tcPr>
          <w:p w14:paraId="4B09C53C"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50E075D3"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2E1761B7" w14:textId="77777777" w:rsidTr="00A559D8">
        <w:tc>
          <w:tcPr>
            <w:tcW w:w="1644" w:type="dxa"/>
          </w:tcPr>
          <w:p w14:paraId="144CD89D"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631EC278" w14:textId="77777777" w:rsidR="00365EF0" w:rsidRPr="00DC42F9" w:rsidRDefault="00365EF0" w:rsidP="00A559D8">
            <w:pPr>
              <w:pStyle w:val="TableText"/>
              <w:rPr>
                <w:sz w:val="22"/>
                <w:szCs w:val="22"/>
              </w:rPr>
            </w:pPr>
            <w:proofErr w:type="spellStart"/>
            <w:r w:rsidRPr="00DC42F9">
              <w:rPr>
                <w:sz w:val="22"/>
                <w:szCs w:val="22"/>
              </w:rPr>
              <w:t>UniSpec</w:t>
            </w:r>
            <w:proofErr w:type="spellEnd"/>
            <w:r w:rsidRPr="00DC42F9">
              <w:rPr>
                <w:sz w:val="22"/>
                <w:szCs w:val="22"/>
              </w:rPr>
              <w:t xml:space="preserve"> DC</w:t>
            </w:r>
          </w:p>
        </w:tc>
      </w:tr>
      <w:tr w:rsidR="00365EF0" w:rsidRPr="00B350A0" w14:paraId="43E9F23E" w14:textId="77777777" w:rsidTr="00A559D8">
        <w:tc>
          <w:tcPr>
            <w:tcW w:w="1644" w:type="dxa"/>
          </w:tcPr>
          <w:p w14:paraId="520C8771"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45B4CB59" w14:textId="77777777" w:rsidR="00365EF0" w:rsidRPr="00DC42F9" w:rsidRDefault="00365EF0" w:rsidP="00A559D8">
            <w:pPr>
              <w:pStyle w:val="Body"/>
              <w:ind w:left="0"/>
              <w:rPr>
                <w:sz w:val="22"/>
                <w:szCs w:val="22"/>
              </w:rPr>
            </w:pPr>
            <w:proofErr w:type="spellStart"/>
            <w:r w:rsidRPr="00DC42F9">
              <w:rPr>
                <w:sz w:val="22"/>
                <w:szCs w:val="22"/>
              </w:rPr>
              <w:t>UniSpec</w:t>
            </w:r>
            <w:proofErr w:type="spellEnd"/>
            <w:r w:rsidRPr="00DC42F9">
              <w:rPr>
                <w:sz w:val="22"/>
                <w:szCs w:val="22"/>
              </w:rPr>
              <w:t xml:space="preserve"> Dual Beam text files</w:t>
            </w:r>
          </w:p>
        </w:tc>
      </w:tr>
      <w:tr w:rsidR="00365EF0" w:rsidRPr="00B350A0" w14:paraId="25161FC7" w14:textId="77777777" w:rsidTr="00A559D8">
        <w:trPr>
          <w:trHeight w:val="977"/>
        </w:trPr>
        <w:tc>
          <w:tcPr>
            <w:tcW w:w="1644" w:type="dxa"/>
          </w:tcPr>
          <w:p w14:paraId="00FF175C"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552FC7F0" w14:textId="77777777" w:rsidR="00365EF0" w:rsidRPr="00DC42F9" w:rsidRDefault="00365EF0" w:rsidP="00A559D8">
            <w:pPr>
              <w:pStyle w:val="TableText"/>
              <w:rPr>
                <w:sz w:val="22"/>
                <w:szCs w:val="22"/>
              </w:rPr>
            </w:pPr>
          </w:p>
        </w:tc>
      </w:tr>
    </w:tbl>
    <w:p w14:paraId="5CCDCF36" w14:textId="77777777" w:rsidR="00365EF0" w:rsidRPr="00A8518D" w:rsidRDefault="00365EF0" w:rsidP="00365EF0">
      <w:pPr>
        <w:pStyle w:val="Heading3"/>
      </w:pPr>
      <w:bookmarkStart w:id="228" w:name="_Toc398023886"/>
      <w:bookmarkStart w:id="229" w:name="_Toc49458055"/>
      <w:r w:rsidRPr="00A8518D">
        <w:t>SPECPR</w:t>
      </w:r>
      <w:bookmarkEnd w:id="228"/>
      <w:bookmarkEnd w:id="229"/>
    </w:p>
    <w:tbl>
      <w:tblPr>
        <w:tblStyle w:val="TableGrid"/>
        <w:tblW w:w="0" w:type="auto"/>
        <w:tblInd w:w="709" w:type="dxa"/>
        <w:tblLook w:val="04A0" w:firstRow="1" w:lastRow="0" w:firstColumn="1" w:lastColumn="0" w:noHBand="0" w:noVBand="1"/>
      </w:tblPr>
      <w:tblGrid>
        <w:gridCol w:w="1644"/>
        <w:gridCol w:w="6889"/>
      </w:tblGrid>
      <w:tr w:rsidR="00365EF0" w:rsidRPr="00B350A0" w14:paraId="3D0E00E3" w14:textId="77777777" w:rsidTr="00A559D8">
        <w:tc>
          <w:tcPr>
            <w:tcW w:w="1644" w:type="dxa"/>
          </w:tcPr>
          <w:p w14:paraId="5E93341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0433325" w14:textId="77777777" w:rsidR="00365EF0" w:rsidRPr="00DC42F9" w:rsidRDefault="00365EF0" w:rsidP="00A559D8">
            <w:pPr>
              <w:pStyle w:val="Body"/>
              <w:ind w:left="0"/>
              <w:rPr>
                <w:sz w:val="22"/>
                <w:szCs w:val="22"/>
              </w:rPr>
            </w:pPr>
            <w:r w:rsidRPr="00DC42F9">
              <w:rPr>
                <w:sz w:val="22"/>
                <w:szCs w:val="22"/>
              </w:rPr>
              <w:t>U.S. Geological Survey</w:t>
            </w:r>
          </w:p>
        </w:tc>
      </w:tr>
      <w:tr w:rsidR="00365EF0" w:rsidRPr="00B350A0" w14:paraId="125D40C5" w14:textId="77777777" w:rsidTr="00A559D8">
        <w:tc>
          <w:tcPr>
            <w:tcW w:w="1644" w:type="dxa"/>
          </w:tcPr>
          <w:p w14:paraId="5D44D443"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348FF957" w14:textId="77777777" w:rsidR="00365EF0" w:rsidRPr="00DC42F9" w:rsidRDefault="00365EF0" w:rsidP="00A559D8">
            <w:pPr>
              <w:pStyle w:val="Body"/>
              <w:ind w:left="0"/>
              <w:rPr>
                <w:sz w:val="22"/>
                <w:szCs w:val="22"/>
              </w:rPr>
            </w:pPr>
            <w:r w:rsidRPr="00DC42F9">
              <w:rPr>
                <w:sz w:val="22"/>
                <w:szCs w:val="22"/>
              </w:rPr>
              <w:t>USGS PRISM software</w:t>
            </w:r>
          </w:p>
        </w:tc>
      </w:tr>
      <w:tr w:rsidR="00365EF0" w:rsidRPr="00B350A0" w14:paraId="4ADC05C1" w14:textId="77777777" w:rsidTr="00A559D8">
        <w:tc>
          <w:tcPr>
            <w:tcW w:w="1644" w:type="dxa"/>
          </w:tcPr>
          <w:p w14:paraId="1E8A87F5"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38E72EF" w14:textId="77777777" w:rsidR="00365EF0" w:rsidRPr="00DC42F9" w:rsidRDefault="00365EF0" w:rsidP="00A559D8">
            <w:pPr>
              <w:pStyle w:val="Body"/>
              <w:ind w:left="0"/>
              <w:rPr>
                <w:sz w:val="22"/>
                <w:szCs w:val="22"/>
              </w:rPr>
            </w:pPr>
            <w:r w:rsidRPr="00DC42F9">
              <w:rPr>
                <w:sz w:val="22"/>
                <w:szCs w:val="22"/>
              </w:rPr>
              <w:t>SPECPR</w:t>
            </w:r>
          </w:p>
        </w:tc>
      </w:tr>
      <w:tr w:rsidR="00365EF0" w:rsidRPr="00B350A0" w14:paraId="2C6A1AB9" w14:textId="77777777" w:rsidTr="00A559D8">
        <w:tc>
          <w:tcPr>
            <w:tcW w:w="1644" w:type="dxa"/>
          </w:tcPr>
          <w:p w14:paraId="75D5892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1BFBF81C" w14:textId="77777777" w:rsidR="00365EF0" w:rsidRPr="00DC42F9" w:rsidRDefault="00365EF0" w:rsidP="00A559D8">
            <w:pPr>
              <w:pStyle w:val="TableText"/>
              <w:rPr>
                <w:sz w:val="22"/>
                <w:szCs w:val="22"/>
              </w:rPr>
            </w:pPr>
            <w:r w:rsidRPr="00DC42F9">
              <w:rPr>
                <w:sz w:val="22"/>
                <w:szCs w:val="22"/>
              </w:rPr>
              <w:t>Search for more information about PRISM software and the SPECPR file format from the U.S. Geological web site.</w:t>
            </w:r>
          </w:p>
        </w:tc>
      </w:tr>
    </w:tbl>
    <w:p w14:paraId="7D8FE8CB" w14:textId="77777777" w:rsidR="00365EF0" w:rsidRPr="00A8518D" w:rsidRDefault="00365EF0" w:rsidP="00365EF0">
      <w:pPr>
        <w:pStyle w:val="Heading3"/>
      </w:pPr>
      <w:bookmarkStart w:id="230" w:name="_Toc398023887"/>
      <w:bookmarkStart w:id="231" w:name="_Toc49458056"/>
      <w:proofErr w:type="spellStart"/>
      <w:r w:rsidRPr="00A8518D">
        <w:lastRenderedPageBreak/>
        <w:t>Modtran</w:t>
      </w:r>
      <w:proofErr w:type="spellEnd"/>
      <w:r w:rsidRPr="00A8518D">
        <w:t xml:space="preserve"> Albedo File</w:t>
      </w:r>
      <w:bookmarkEnd w:id="230"/>
      <w:bookmarkEnd w:id="231"/>
    </w:p>
    <w:tbl>
      <w:tblPr>
        <w:tblStyle w:val="TableGrid"/>
        <w:tblW w:w="0" w:type="auto"/>
        <w:tblInd w:w="709" w:type="dxa"/>
        <w:tblLook w:val="04A0" w:firstRow="1" w:lastRow="0" w:firstColumn="1" w:lastColumn="0" w:noHBand="0" w:noVBand="1"/>
      </w:tblPr>
      <w:tblGrid>
        <w:gridCol w:w="1644"/>
        <w:gridCol w:w="6889"/>
      </w:tblGrid>
      <w:tr w:rsidR="00365EF0" w:rsidRPr="00B350A0" w14:paraId="2B737844" w14:textId="77777777" w:rsidTr="00A559D8">
        <w:tc>
          <w:tcPr>
            <w:tcW w:w="1644" w:type="dxa"/>
          </w:tcPr>
          <w:p w14:paraId="14E2BFCA" w14:textId="77777777" w:rsidR="00365EF0" w:rsidRPr="003A3104" w:rsidRDefault="00365EF0" w:rsidP="00A559D8">
            <w:pPr>
              <w:pStyle w:val="Body"/>
              <w:ind w:left="0"/>
              <w:rPr>
                <w:sz w:val="22"/>
                <w:szCs w:val="22"/>
              </w:rPr>
            </w:pPr>
            <w:r w:rsidRPr="003A3104">
              <w:rPr>
                <w:sz w:val="22"/>
                <w:szCs w:val="22"/>
              </w:rPr>
              <w:t>Standard or Format Owner</w:t>
            </w:r>
          </w:p>
        </w:tc>
        <w:tc>
          <w:tcPr>
            <w:tcW w:w="0" w:type="auto"/>
          </w:tcPr>
          <w:p w14:paraId="59E46E97" w14:textId="77777777" w:rsidR="00365EF0" w:rsidRPr="003A3104" w:rsidRDefault="00365EF0" w:rsidP="00A559D8">
            <w:pPr>
              <w:pStyle w:val="Body"/>
              <w:ind w:left="0"/>
              <w:rPr>
                <w:sz w:val="22"/>
                <w:szCs w:val="22"/>
              </w:rPr>
            </w:pPr>
            <w:r w:rsidRPr="003A3104">
              <w:rPr>
                <w:sz w:val="22"/>
                <w:szCs w:val="22"/>
              </w:rPr>
              <w:t>Spectral Sciences Inc. and U.S. Air Force Research Laboratory</w:t>
            </w:r>
          </w:p>
        </w:tc>
      </w:tr>
      <w:tr w:rsidR="00365EF0" w:rsidRPr="00B350A0" w14:paraId="674B238E" w14:textId="77777777" w:rsidTr="00A559D8">
        <w:tc>
          <w:tcPr>
            <w:tcW w:w="1644" w:type="dxa"/>
          </w:tcPr>
          <w:p w14:paraId="07D98147" w14:textId="77777777" w:rsidR="00365EF0" w:rsidRPr="003A3104" w:rsidRDefault="00365EF0" w:rsidP="00A559D8">
            <w:pPr>
              <w:pStyle w:val="Body"/>
              <w:ind w:left="0"/>
              <w:rPr>
                <w:sz w:val="22"/>
                <w:szCs w:val="22"/>
              </w:rPr>
            </w:pPr>
            <w:r w:rsidRPr="003A3104">
              <w:rPr>
                <w:sz w:val="22"/>
                <w:szCs w:val="22"/>
              </w:rPr>
              <w:t>Devices</w:t>
            </w:r>
          </w:p>
        </w:tc>
        <w:tc>
          <w:tcPr>
            <w:tcW w:w="0" w:type="auto"/>
          </w:tcPr>
          <w:p w14:paraId="3E413997" w14:textId="77777777" w:rsidR="00365EF0" w:rsidRPr="003A3104" w:rsidRDefault="00365EF0" w:rsidP="00A559D8">
            <w:pPr>
              <w:pStyle w:val="Body"/>
              <w:ind w:left="0"/>
              <w:rPr>
                <w:sz w:val="22"/>
                <w:szCs w:val="22"/>
              </w:rPr>
            </w:pPr>
            <w:r w:rsidRPr="003A3104">
              <w:rPr>
                <w:sz w:val="22"/>
                <w:szCs w:val="22"/>
              </w:rPr>
              <w:t>Modtran5 atmospheric radiative transfer model software</w:t>
            </w:r>
          </w:p>
        </w:tc>
      </w:tr>
      <w:tr w:rsidR="00365EF0" w:rsidRPr="00B350A0" w14:paraId="2953793B" w14:textId="77777777" w:rsidTr="00A559D8">
        <w:tc>
          <w:tcPr>
            <w:tcW w:w="1644" w:type="dxa"/>
          </w:tcPr>
          <w:p w14:paraId="489FE649" w14:textId="77777777" w:rsidR="00365EF0" w:rsidRPr="003A3104" w:rsidRDefault="00365EF0" w:rsidP="00A559D8">
            <w:pPr>
              <w:pStyle w:val="Body"/>
              <w:ind w:left="0"/>
              <w:rPr>
                <w:sz w:val="22"/>
                <w:szCs w:val="22"/>
              </w:rPr>
            </w:pPr>
            <w:r w:rsidRPr="003A3104">
              <w:rPr>
                <w:sz w:val="22"/>
                <w:szCs w:val="22"/>
              </w:rPr>
              <w:t>Supported Formats</w:t>
            </w:r>
          </w:p>
        </w:tc>
        <w:tc>
          <w:tcPr>
            <w:tcW w:w="0" w:type="auto"/>
          </w:tcPr>
          <w:p w14:paraId="39526758" w14:textId="77777777" w:rsidR="00365EF0" w:rsidRPr="003A3104" w:rsidRDefault="00365EF0" w:rsidP="00A559D8">
            <w:pPr>
              <w:pStyle w:val="Body"/>
              <w:ind w:left="0"/>
              <w:rPr>
                <w:sz w:val="22"/>
                <w:szCs w:val="22"/>
              </w:rPr>
            </w:pPr>
            <w:proofErr w:type="spellStart"/>
            <w:r w:rsidRPr="003A3104">
              <w:rPr>
                <w:sz w:val="22"/>
                <w:szCs w:val="22"/>
              </w:rPr>
              <w:t>Modtran</w:t>
            </w:r>
            <w:proofErr w:type="spellEnd"/>
            <w:r w:rsidRPr="003A3104">
              <w:rPr>
                <w:sz w:val="22"/>
                <w:szCs w:val="22"/>
              </w:rPr>
              <w:t xml:space="preserve"> Albedo files</w:t>
            </w:r>
          </w:p>
        </w:tc>
      </w:tr>
      <w:tr w:rsidR="00365EF0" w:rsidRPr="00B350A0" w14:paraId="1543B79D" w14:textId="77777777" w:rsidTr="00A559D8">
        <w:tc>
          <w:tcPr>
            <w:tcW w:w="1644" w:type="dxa"/>
          </w:tcPr>
          <w:p w14:paraId="025E933F" w14:textId="77777777" w:rsidR="00365EF0" w:rsidRPr="003A3104" w:rsidRDefault="00365EF0" w:rsidP="00A559D8">
            <w:pPr>
              <w:pStyle w:val="Body"/>
              <w:ind w:left="0"/>
              <w:rPr>
                <w:sz w:val="22"/>
                <w:szCs w:val="22"/>
              </w:rPr>
            </w:pPr>
            <w:r w:rsidRPr="003A3104">
              <w:rPr>
                <w:sz w:val="22"/>
                <w:szCs w:val="22"/>
              </w:rPr>
              <w:t>Comments</w:t>
            </w:r>
          </w:p>
        </w:tc>
        <w:tc>
          <w:tcPr>
            <w:tcW w:w="0" w:type="auto"/>
          </w:tcPr>
          <w:p w14:paraId="01437DF4" w14:textId="77777777" w:rsidR="00365EF0" w:rsidRPr="003A3104" w:rsidRDefault="00365EF0" w:rsidP="00A559D8">
            <w:pPr>
              <w:pStyle w:val="TableText"/>
              <w:rPr>
                <w:sz w:val="22"/>
                <w:szCs w:val="22"/>
              </w:rPr>
            </w:pPr>
            <w:r w:rsidRPr="003A3104">
              <w:rPr>
                <w:sz w:val="22"/>
                <w:szCs w:val="22"/>
              </w:rPr>
              <w:t xml:space="preserve">More information can be found on the </w:t>
            </w:r>
            <w:proofErr w:type="spellStart"/>
            <w:r w:rsidRPr="003A3104">
              <w:rPr>
                <w:sz w:val="22"/>
                <w:szCs w:val="22"/>
              </w:rPr>
              <w:t>Modtran</w:t>
            </w:r>
            <w:proofErr w:type="spellEnd"/>
            <w:r w:rsidRPr="003A3104">
              <w:rPr>
                <w:sz w:val="22"/>
                <w:szCs w:val="22"/>
              </w:rPr>
              <w:t xml:space="preserve"> web site at </w:t>
            </w:r>
            <w:hyperlink r:id="rId48" w:history="1">
              <w:r w:rsidRPr="003A3104">
                <w:rPr>
                  <w:rStyle w:val="Hyperlink"/>
                  <w:sz w:val="22"/>
                  <w:szCs w:val="22"/>
                </w:rPr>
                <w:t>http://www.Modtran5.com</w:t>
              </w:r>
            </w:hyperlink>
            <w:r w:rsidRPr="003A3104">
              <w:rPr>
                <w:sz w:val="22"/>
                <w:szCs w:val="22"/>
              </w:rPr>
              <w:t>.</w:t>
            </w:r>
          </w:p>
        </w:tc>
      </w:tr>
    </w:tbl>
    <w:p w14:paraId="293C7FA6" w14:textId="10550087" w:rsidR="00C20EA1" w:rsidRDefault="00C20EA1" w:rsidP="00365EF0">
      <w:pPr>
        <w:pStyle w:val="Heading3"/>
      </w:pPr>
      <w:bookmarkStart w:id="232" w:name="_Toc49458057"/>
      <w:bookmarkStart w:id="233" w:name="_Toc398023888"/>
      <w:proofErr w:type="spellStart"/>
      <w:r>
        <w:t>FloX</w:t>
      </w:r>
      <w:proofErr w:type="spellEnd"/>
      <w:r>
        <w:t xml:space="preserve"> and </w:t>
      </w:r>
      <w:proofErr w:type="spellStart"/>
      <w:r>
        <w:t>RoX</w:t>
      </w:r>
      <w:proofErr w:type="spellEnd"/>
      <w:r>
        <w:t xml:space="preserve"> Files</w:t>
      </w:r>
      <w:bookmarkEnd w:id="232"/>
    </w:p>
    <w:p w14:paraId="63174FC2" w14:textId="77221703" w:rsidR="00C20EA1" w:rsidRDefault="00C20EA1" w:rsidP="00C20EA1"/>
    <w:tbl>
      <w:tblPr>
        <w:tblStyle w:val="TableGrid"/>
        <w:tblW w:w="0" w:type="auto"/>
        <w:tblInd w:w="709" w:type="dxa"/>
        <w:tblLook w:val="04A0" w:firstRow="1" w:lastRow="0" w:firstColumn="1" w:lastColumn="0" w:noHBand="0" w:noVBand="1"/>
      </w:tblPr>
      <w:tblGrid>
        <w:gridCol w:w="1644"/>
        <w:gridCol w:w="6827"/>
      </w:tblGrid>
      <w:tr w:rsidR="00C20EA1" w:rsidRPr="00B52CED" w14:paraId="4CB2E2E5" w14:textId="77777777" w:rsidTr="00C20EA1">
        <w:tc>
          <w:tcPr>
            <w:tcW w:w="1644" w:type="dxa"/>
          </w:tcPr>
          <w:p w14:paraId="01F3D32D" w14:textId="77777777" w:rsidR="00C20EA1" w:rsidRPr="00B52CED" w:rsidRDefault="00C20EA1" w:rsidP="00E3689F">
            <w:pPr>
              <w:pStyle w:val="Body"/>
              <w:ind w:left="0"/>
              <w:rPr>
                <w:sz w:val="22"/>
                <w:szCs w:val="22"/>
              </w:rPr>
            </w:pPr>
            <w:r w:rsidRPr="00B52CED">
              <w:rPr>
                <w:sz w:val="22"/>
                <w:szCs w:val="22"/>
              </w:rPr>
              <w:t>Standard or Format Owner</w:t>
            </w:r>
          </w:p>
        </w:tc>
        <w:tc>
          <w:tcPr>
            <w:tcW w:w="6827" w:type="dxa"/>
          </w:tcPr>
          <w:p w14:paraId="01F91BF9" w14:textId="25145FDF" w:rsidR="00C20EA1" w:rsidRPr="00B52CED" w:rsidRDefault="00C20EA1" w:rsidP="00E3689F">
            <w:pPr>
              <w:pStyle w:val="Body"/>
              <w:ind w:left="0"/>
              <w:rPr>
                <w:sz w:val="22"/>
                <w:szCs w:val="22"/>
              </w:rPr>
            </w:pPr>
            <w:r w:rsidRPr="00B52CED">
              <w:rPr>
                <w:sz w:val="22"/>
                <w:szCs w:val="22"/>
              </w:rPr>
              <w:t xml:space="preserve">JB Hyperspectral, </w:t>
            </w:r>
            <w:hyperlink r:id="rId49" w:history="1">
              <w:r w:rsidRPr="00B52CED">
                <w:rPr>
                  <w:rStyle w:val="Hyperlink"/>
                  <w:sz w:val="22"/>
                  <w:szCs w:val="22"/>
                </w:rPr>
                <w:t>https://www.jb-hyperspectral.com</w:t>
              </w:r>
            </w:hyperlink>
            <w:r w:rsidRPr="00B52CED">
              <w:rPr>
                <w:sz w:val="22"/>
                <w:szCs w:val="22"/>
              </w:rPr>
              <w:t xml:space="preserve"> </w:t>
            </w:r>
          </w:p>
        </w:tc>
      </w:tr>
      <w:tr w:rsidR="00C20EA1" w:rsidRPr="00B52CED" w14:paraId="0F7DD94D" w14:textId="77777777" w:rsidTr="00C20EA1">
        <w:tc>
          <w:tcPr>
            <w:tcW w:w="1644" w:type="dxa"/>
          </w:tcPr>
          <w:p w14:paraId="05B747F4" w14:textId="77777777" w:rsidR="00C20EA1" w:rsidRPr="00B52CED" w:rsidRDefault="00C20EA1" w:rsidP="00E3689F">
            <w:pPr>
              <w:pStyle w:val="Body"/>
              <w:ind w:left="0"/>
              <w:rPr>
                <w:sz w:val="22"/>
                <w:szCs w:val="22"/>
              </w:rPr>
            </w:pPr>
            <w:r w:rsidRPr="00B52CED">
              <w:rPr>
                <w:sz w:val="22"/>
                <w:szCs w:val="22"/>
              </w:rPr>
              <w:t>Devices</w:t>
            </w:r>
          </w:p>
        </w:tc>
        <w:tc>
          <w:tcPr>
            <w:tcW w:w="6827" w:type="dxa"/>
          </w:tcPr>
          <w:p w14:paraId="63500287" w14:textId="71480AD2" w:rsidR="00C20EA1" w:rsidRPr="00B52CED" w:rsidRDefault="00C20EA1" w:rsidP="00E3689F">
            <w:pPr>
              <w:pStyle w:val="Body"/>
              <w:ind w:left="0"/>
              <w:rPr>
                <w:sz w:val="22"/>
                <w:szCs w:val="22"/>
              </w:rPr>
            </w:pPr>
            <w:proofErr w:type="spellStart"/>
            <w:r w:rsidRPr="00B52CED">
              <w:rPr>
                <w:sz w:val="22"/>
                <w:szCs w:val="22"/>
              </w:rPr>
              <w:t>FloX</w:t>
            </w:r>
            <w:proofErr w:type="spellEnd"/>
            <w:r w:rsidRPr="00B52CED">
              <w:rPr>
                <w:sz w:val="22"/>
                <w:szCs w:val="22"/>
              </w:rPr>
              <w:t xml:space="preserve"> &amp; </w:t>
            </w:r>
            <w:proofErr w:type="spellStart"/>
            <w:r w:rsidRPr="00B52CED">
              <w:rPr>
                <w:sz w:val="22"/>
                <w:szCs w:val="22"/>
              </w:rPr>
              <w:t>RoX</w:t>
            </w:r>
            <w:proofErr w:type="spellEnd"/>
          </w:p>
        </w:tc>
      </w:tr>
      <w:tr w:rsidR="00C20EA1" w:rsidRPr="00B52CED" w14:paraId="53F86233" w14:textId="77777777" w:rsidTr="00C20EA1">
        <w:tc>
          <w:tcPr>
            <w:tcW w:w="1644" w:type="dxa"/>
          </w:tcPr>
          <w:p w14:paraId="6A0613CB" w14:textId="77777777" w:rsidR="00C20EA1" w:rsidRPr="00B52CED" w:rsidRDefault="00C20EA1" w:rsidP="00E3689F">
            <w:pPr>
              <w:pStyle w:val="Body"/>
              <w:ind w:left="0"/>
              <w:rPr>
                <w:sz w:val="22"/>
                <w:szCs w:val="22"/>
              </w:rPr>
            </w:pPr>
            <w:r w:rsidRPr="00B52CED">
              <w:rPr>
                <w:sz w:val="22"/>
                <w:szCs w:val="22"/>
              </w:rPr>
              <w:t>Supported Formats</w:t>
            </w:r>
          </w:p>
        </w:tc>
        <w:tc>
          <w:tcPr>
            <w:tcW w:w="6827" w:type="dxa"/>
          </w:tcPr>
          <w:p w14:paraId="06325520" w14:textId="0E3D0957" w:rsidR="00C20EA1" w:rsidRPr="00B52CED" w:rsidRDefault="00C20EA1" w:rsidP="00E3689F">
            <w:pPr>
              <w:pStyle w:val="Body"/>
              <w:ind w:left="0"/>
              <w:rPr>
                <w:sz w:val="22"/>
                <w:szCs w:val="22"/>
              </w:rPr>
            </w:pPr>
            <w:proofErr w:type="spellStart"/>
            <w:r w:rsidRPr="00B52CED">
              <w:rPr>
                <w:sz w:val="22"/>
                <w:szCs w:val="22"/>
              </w:rPr>
              <w:t>FloX</w:t>
            </w:r>
            <w:proofErr w:type="spellEnd"/>
            <w:r w:rsidRPr="00B52CED">
              <w:rPr>
                <w:sz w:val="22"/>
                <w:szCs w:val="22"/>
              </w:rPr>
              <w:t xml:space="preserve"> &amp; </w:t>
            </w:r>
            <w:proofErr w:type="spellStart"/>
            <w:r w:rsidRPr="00B52CED">
              <w:rPr>
                <w:sz w:val="22"/>
                <w:szCs w:val="22"/>
              </w:rPr>
              <w:t>RoX</w:t>
            </w:r>
            <w:proofErr w:type="spellEnd"/>
          </w:p>
        </w:tc>
      </w:tr>
      <w:tr w:rsidR="00C20EA1" w:rsidRPr="00B52CED" w14:paraId="4EE231DC" w14:textId="77777777" w:rsidTr="00C20EA1">
        <w:tc>
          <w:tcPr>
            <w:tcW w:w="1644" w:type="dxa"/>
          </w:tcPr>
          <w:p w14:paraId="7ADC137E" w14:textId="77777777" w:rsidR="00C20EA1" w:rsidRPr="00B52CED" w:rsidRDefault="00C20EA1" w:rsidP="00E3689F">
            <w:pPr>
              <w:pStyle w:val="Body"/>
              <w:ind w:left="0"/>
              <w:rPr>
                <w:sz w:val="22"/>
                <w:szCs w:val="22"/>
              </w:rPr>
            </w:pPr>
            <w:r w:rsidRPr="00B52CED">
              <w:rPr>
                <w:sz w:val="22"/>
                <w:szCs w:val="22"/>
              </w:rPr>
              <w:t>Comments</w:t>
            </w:r>
          </w:p>
        </w:tc>
        <w:tc>
          <w:tcPr>
            <w:tcW w:w="6827" w:type="dxa"/>
          </w:tcPr>
          <w:p w14:paraId="67E4C839" w14:textId="0958C4CB" w:rsidR="00C20EA1" w:rsidRPr="00B52CED" w:rsidRDefault="00B52CED" w:rsidP="00E3689F">
            <w:pPr>
              <w:pStyle w:val="TableText"/>
              <w:rPr>
                <w:sz w:val="22"/>
                <w:szCs w:val="22"/>
              </w:rPr>
            </w:pPr>
            <w:r w:rsidRPr="00B52CED">
              <w:rPr>
                <w:sz w:val="22"/>
                <w:szCs w:val="22"/>
              </w:rPr>
              <w:t>A calibration file should be stored alongside the spectral data. Alternatively, if the calibration remains the same for all the data you are handling, then the calibration file location can be set in the SPECCHIO preferences.</w:t>
            </w:r>
          </w:p>
        </w:tc>
      </w:tr>
    </w:tbl>
    <w:p w14:paraId="71D9D3FC" w14:textId="77777777" w:rsidR="00C20EA1" w:rsidRPr="00C20EA1" w:rsidRDefault="00C20EA1" w:rsidP="00C20EA1"/>
    <w:p w14:paraId="61E7AE76" w14:textId="1D21801C" w:rsidR="00365EF0" w:rsidRPr="00A8518D" w:rsidRDefault="00365EF0" w:rsidP="00365EF0">
      <w:pPr>
        <w:pStyle w:val="Heading3"/>
      </w:pPr>
      <w:bookmarkStart w:id="234" w:name="_Toc49458058"/>
      <w:r w:rsidRPr="00A8518D">
        <w:t>Excel files</w:t>
      </w:r>
      <w:bookmarkEnd w:id="225"/>
      <w:bookmarkEnd w:id="233"/>
      <w:bookmarkEnd w:id="234"/>
    </w:p>
    <w:tbl>
      <w:tblPr>
        <w:tblStyle w:val="TableGrid"/>
        <w:tblW w:w="0" w:type="auto"/>
        <w:tblInd w:w="709" w:type="dxa"/>
        <w:tblLook w:val="04A0" w:firstRow="1" w:lastRow="0" w:firstColumn="1" w:lastColumn="0" w:noHBand="0" w:noVBand="1"/>
      </w:tblPr>
      <w:tblGrid>
        <w:gridCol w:w="1644"/>
        <w:gridCol w:w="6889"/>
      </w:tblGrid>
      <w:tr w:rsidR="00365EF0" w:rsidRPr="00B350A0" w14:paraId="4DED8774" w14:textId="77777777" w:rsidTr="00A559D8">
        <w:tc>
          <w:tcPr>
            <w:tcW w:w="1644" w:type="dxa"/>
          </w:tcPr>
          <w:p w14:paraId="101CC6EF"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3B087140" w14:textId="77777777" w:rsidR="00365EF0" w:rsidRPr="00D86006" w:rsidRDefault="00365EF0" w:rsidP="00A559D8">
            <w:pPr>
              <w:pStyle w:val="Body"/>
              <w:ind w:left="0"/>
              <w:rPr>
                <w:sz w:val="22"/>
                <w:szCs w:val="22"/>
              </w:rPr>
            </w:pPr>
            <w:r w:rsidRPr="00D86006">
              <w:rPr>
                <w:sz w:val="22"/>
                <w:szCs w:val="22"/>
              </w:rPr>
              <w:t>Microsoft Excel Spreadsheet files</w:t>
            </w:r>
          </w:p>
        </w:tc>
      </w:tr>
      <w:tr w:rsidR="00365EF0" w:rsidRPr="00B350A0" w14:paraId="038AD366" w14:textId="77777777" w:rsidTr="00A559D8">
        <w:tc>
          <w:tcPr>
            <w:tcW w:w="1644" w:type="dxa"/>
          </w:tcPr>
          <w:p w14:paraId="2C7259DD"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39EE3C44"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697EED8D" w14:textId="77777777" w:rsidTr="00A559D8">
        <w:tc>
          <w:tcPr>
            <w:tcW w:w="1644" w:type="dxa"/>
          </w:tcPr>
          <w:p w14:paraId="7FDCA999"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F633F9A" w14:textId="77777777" w:rsidR="00365EF0" w:rsidRPr="00D86006" w:rsidRDefault="00365EF0" w:rsidP="00A559D8">
            <w:pPr>
              <w:pStyle w:val="Body"/>
              <w:ind w:left="0"/>
              <w:rPr>
                <w:sz w:val="22"/>
                <w:szCs w:val="22"/>
              </w:rPr>
            </w:pPr>
            <w:r w:rsidRPr="00D86006">
              <w:rPr>
                <w:sz w:val="22"/>
                <w:szCs w:val="22"/>
              </w:rPr>
              <w:t>.XLS files only - .CSV, .XLSX etc are not supported</w:t>
            </w:r>
          </w:p>
          <w:p w14:paraId="2D8BDBE0" w14:textId="77777777" w:rsidR="00365EF0" w:rsidRPr="00D86006" w:rsidRDefault="00365EF0" w:rsidP="00A559D8">
            <w:pPr>
              <w:pStyle w:val="Body"/>
              <w:ind w:left="0"/>
              <w:rPr>
                <w:sz w:val="22"/>
                <w:szCs w:val="22"/>
              </w:rPr>
            </w:pPr>
            <w:r w:rsidRPr="00D86006">
              <w:rPr>
                <w:sz w:val="22"/>
                <w:szCs w:val="22"/>
              </w:rPr>
              <w:t xml:space="preserve">(.CSV files may be erroneously read as Ocean Optics </w:t>
            </w:r>
            <w:proofErr w:type="spellStart"/>
            <w:r w:rsidRPr="00D86006">
              <w:rPr>
                <w:sz w:val="22"/>
                <w:szCs w:val="22"/>
              </w:rPr>
              <w:t>SpectraSuite</w:t>
            </w:r>
            <w:proofErr w:type="spellEnd"/>
            <w:r w:rsidRPr="00D86006">
              <w:rPr>
                <w:sz w:val="22"/>
                <w:szCs w:val="22"/>
              </w:rPr>
              <w:t xml:space="preserve"> Data Files. See Section </w:t>
            </w:r>
            <w:r w:rsidRPr="00D86006">
              <w:rPr>
                <w:i/>
              </w:rPr>
              <w:fldChar w:fldCharType="begin"/>
            </w:r>
            <w:r w:rsidRPr="00D86006">
              <w:rPr>
                <w:i/>
              </w:rPr>
              <w:instrText xml:space="preserve"> REF _Ref500010080 \r \h  \* MERGEFORMAT </w:instrText>
            </w:r>
            <w:r w:rsidRPr="00D86006">
              <w:rPr>
                <w:i/>
              </w:rPr>
            </w:r>
            <w:r w:rsidRPr="00D86006">
              <w:rPr>
                <w:i/>
              </w:rPr>
              <w:fldChar w:fldCharType="separate"/>
            </w:r>
            <w:r w:rsidR="000C7C57">
              <w:rPr>
                <w:i/>
              </w:rPr>
              <w:t>7.1.10</w:t>
            </w:r>
            <w:r w:rsidRPr="00D86006">
              <w:rPr>
                <w:i/>
              </w:rPr>
              <w:fldChar w:fldCharType="end"/>
            </w:r>
            <w:r w:rsidRPr="00D86006">
              <w:rPr>
                <w:sz w:val="22"/>
                <w:szCs w:val="22"/>
              </w:rPr>
              <w:t>.)</w:t>
            </w:r>
          </w:p>
        </w:tc>
      </w:tr>
      <w:tr w:rsidR="00365EF0" w:rsidRPr="00B350A0" w14:paraId="0DB89BE9" w14:textId="77777777" w:rsidTr="00A559D8">
        <w:tc>
          <w:tcPr>
            <w:tcW w:w="1644" w:type="dxa"/>
          </w:tcPr>
          <w:p w14:paraId="456C1782"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5ECEB589" w14:textId="77777777" w:rsidR="00365EF0" w:rsidRPr="00D86006" w:rsidRDefault="00365EF0" w:rsidP="00A559D8">
            <w:pPr>
              <w:pStyle w:val="TableText"/>
              <w:rPr>
                <w:sz w:val="22"/>
                <w:szCs w:val="22"/>
              </w:rPr>
            </w:pPr>
            <w:r w:rsidRPr="00D86006">
              <w:rPr>
                <w:sz w:val="22"/>
                <w:szCs w:val="22"/>
              </w:rPr>
              <w:t>The first column of the Excel file must contain the Wavelength values in increasing order, with a heading in the first row.</w:t>
            </w:r>
          </w:p>
          <w:p w14:paraId="3B172468" w14:textId="77777777" w:rsidR="00365EF0" w:rsidRPr="00D86006" w:rsidRDefault="00365EF0" w:rsidP="00A559D8">
            <w:pPr>
              <w:pStyle w:val="TableText"/>
              <w:rPr>
                <w:sz w:val="22"/>
                <w:szCs w:val="22"/>
              </w:rPr>
            </w:pPr>
            <w:r w:rsidRPr="00D86006">
              <w:rPr>
                <w:sz w:val="22"/>
                <w:szCs w:val="22"/>
              </w:rPr>
              <w:t>Each of the second and subsequent columns contains the data for a single Spectrum. The first row is the name of the Spectrum. Subsequent rows in the column contain the Spectrum values for the wavelengths specified in the first column.</w:t>
            </w:r>
          </w:p>
          <w:p w14:paraId="01DC893E" w14:textId="77777777" w:rsidR="00365EF0" w:rsidRPr="00D86006" w:rsidRDefault="00365EF0" w:rsidP="00A559D8">
            <w:pPr>
              <w:pStyle w:val="TableText"/>
              <w:rPr>
                <w:sz w:val="22"/>
                <w:szCs w:val="22"/>
              </w:rPr>
            </w:pPr>
            <w:r w:rsidRPr="00D86006">
              <w:rPr>
                <w:sz w:val="22"/>
                <w:szCs w:val="22"/>
              </w:rPr>
              <w:t xml:space="preserve">The Spectra’s File </w:t>
            </w:r>
            <w:proofErr w:type="gramStart"/>
            <w:r w:rsidRPr="00D86006">
              <w:rPr>
                <w:sz w:val="22"/>
                <w:szCs w:val="22"/>
              </w:rPr>
              <w:t>name</w:t>
            </w:r>
            <w:proofErr w:type="gramEnd"/>
            <w:r w:rsidRPr="00D86006">
              <w:rPr>
                <w:sz w:val="22"/>
                <w:szCs w:val="22"/>
              </w:rPr>
              <w:t xml:space="preserve"> Metadata Attribute values are constructed from the Excel file name and the Spectrum name in the first row of the spreadsheet, separated with a “_” character.</w:t>
            </w:r>
          </w:p>
          <w:p w14:paraId="0489D2BD" w14:textId="77777777" w:rsidR="00365EF0" w:rsidRPr="00D86006" w:rsidRDefault="00365EF0" w:rsidP="00A559D8">
            <w:pPr>
              <w:pStyle w:val="TableText"/>
              <w:rPr>
                <w:sz w:val="22"/>
                <w:szCs w:val="22"/>
              </w:rPr>
            </w:pPr>
            <w:r w:rsidRPr="00D86006">
              <w:rPr>
                <w:sz w:val="22"/>
                <w:szCs w:val="22"/>
              </w:rPr>
              <w:t>There can be no other data in the spreadsheet and the table of data must be rectangular with no gaps. Excel formatting is ignored.</w:t>
            </w:r>
          </w:p>
          <w:p w14:paraId="36664D84" w14:textId="77777777" w:rsidR="00365EF0" w:rsidRPr="00D86006" w:rsidRDefault="00365EF0" w:rsidP="00A559D8">
            <w:pPr>
              <w:pStyle w:val="TableText"/>
              <w:rPr>
                <w:sz w:val="22"/>
                <w:szCs w:val="22"/>
              </w:rPr>
            </w:pPr>
            <w:r w:rsidRPr="00D86006">
              <w:rPr>
                <w:sz w:val="22"/>
                <w:szCs w:val="22"/>
              </w:rPr>
              <w:lastRenderedPageBreak/>
              <w:t>Only the first datasheet is read.</w:t>
            </w:r>
          </w:p>
        </w:tc>
      </w:tr>
    </w:tbl>
    <w:p w14:paraId="7E41F176" w14:textId="77777777" w:rsidR="00365EF0" w:rsidRPr="00B350A0" w:rsidRDefault="00365EF0" w:rsidP="00365EF0">
      <w:pPr>
        <w:pStyle w:val="HeadingSubUnnumbered"/>
        <w:rPr>
          <w:u w:val="single"/>
          <w:lang w:val="en-AU"/>
        </w:rPr>
      </w:pPr>
      <w:r w:rsidRPr="00B350A0">
        <w:rPr>
          <w:u w:val="single"/>
          <w:lang w:val="en-AU"/>
        </w:rPr>
        <w:lastRenderedPageBreak/>
        <w:t>Example file</w:t>
      </w:r>
    </w:p>
    <w:p w14:paraId="42D9486F" w14:textId="77777777" w:rsidR="00365EF0" w:rsidRPr="00B350A0" w:rsidRDefault="00365EF0" w:rsidP="00365EF0">
      <w:pPr>
        <w:pStyle w:val="Figure"/>
        <w:rPr>
          <w:u w:val="single"/>
          <w:lang w:val="en-AU"/>
        </w:rPr>
      </w:pPr>
      <w:r w:rsidRPr="00B350A0">
        <w:rPr>
          <w:u w:val="single"/>
          <w:lang w:val="en-GB" w:eastAsia="en-GB"/>
        </w:rPr>
        <w:drawing>
          <wp:inline distT="0" distB="0" distL="0" distR="0" wp14:anchorId="57AD6C30" wp14:editId="331C5776">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4BC9AE0" w14:textId="24862B78" w:rsidR="00365EF0" w:rsidRPr="00DA48C2" w:rsidRDefault="00365EF0"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1</w:t>
      </w:r>
      <w:r w:rsidR="002E2E38">
        <w:rPr>
          <w:noProof/>
        </w:rPr>
        <w:fldChar w:fldCharType="end"/>
      </w:r>
      <w:r w:rsidRPr="00DA48C2">
        <w:t>: Top-left corner of example Spectrum spreadsheet</w:t>
      </w:r>
    </w:p>
    <w:p w14:paraId="728E40F7" w14:textId="77777777" w:rsidR="00365EF0" w:rsidRPr="00A8518D" w:rsidRDefault="00365EF0" w:rsidP="00365EF0">
      <w:pPr>
        <w:pStyle w:val="Heading3"/>
      </w:pPr>
      <w:bookmarkStart w:id="235" w:name="_Toc355280379"/>
      <w:bookmarkStart w:id="236" w:name="_Toc398023889"/>
      <w:bookmarkStart w:id="237" w:name="_Toc49458059"/>
      <w:r w:rsidRPr="00A8518D">
        <w:t>TXT Space Formatted Text Files</w:t>
      </w:r>
      <w:bookmarkEnd w:id="235"/>
      <w:bookmarkEnd w:id="236"/>
      <w:bookmarkEnd w:id="237"/>
    </w:p>
    <w:p w14:paraId="565F2968" w14:textId="77777777" w:rsidR="00365EF0" w:rsidRPr="00B350A0" w:rsidRDefault="00365EF0" w:rsidP="00365EF0">
      <w:pPr>
        <w:pStyle w:val="Note"/>
      </w:pPr>
      <w:r w:rsidRPr="00B350A0">
        <w:t>Note</w:t>
      </w:r>
      <w:r w:rsidRPr="00B350A0">
        <w:tab/>
        <w:t>TXT files are deprecated, except in the case where Reference Panel calibrations are loaded as Spectra. Please use the Excel file format instead.</w:t>
      </w:r>
    </w:p>
    <w:tbl>
      <w:tblPr>
        <w:tblStyle w:val="TableGrid"/>
        <w:tblW w:w="0" w:type="auto"/>
        <w:tblInd w:w="709" w:type="dxa"/>
        <w:tblLook w:val="04A0" w:firstRow="1" w:lastRow="0" w:firstColumn="1" w:lastColumn="0" w:noHBand="0" w:noVBand="1"/>
      </w:tblPr>
      <w:tblGrid>
        <w:gridCol w:w="1644"/>
        <w:gridCol w:w="6889"/>
      </w:tblGrid>
      <w:tr w:rsidR="00365EF0" w:rsidRPr="00B350A0" w14:paraId="03D8C962" w14:textId="77777777" w:rsidTr="00A559D8">
        <w:tc>
          <w:tcPr>
            <w:tcW w:w="1644" w:type="dxa"/>
          </w:tcPr>
          <w:p w14:paraId="1BC4675B"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58BDC91A"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573266D0" w14:textId="77777777" w:rsidTr="00A559D8">
        <w:tc>
          <w:tcPr>
            <w:tcW w:w="1644" w:type="dxa"/>
          </w:tcPr>
          <w:p w14:paraId="2EB26D66"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0E1BAFC2" w14:textId="77777777" w:rsidR="00365EF0" w:rsidRPr="00D86006" w:rsidRDefault="00365EF0" w:rsidP="00A559D8">
            <w:pPr>
              <w:pStyle w:val="Body"/>
              <w:ind w:left="0"/>
              <w:rPr>
                <w:sz w:val="22"/>
                <w:szCs w:val="22"/>
              </w:rPr>
            </w:pPr>
            <w:r w:rsidRPr="00D86006">
              <w:rPr>
                <w:sz w:val="22"/>
                <w:szCs w:val="22"/>
              </w:rPr>
              <w:t>IDL (Interactive Data Language) or ENVI text file output</w:t>
            </w:r>
          </w:p>
        </w:tc>
      </w:tr>
      <w:tr w:rsidR="00365EF0" w:rsidRPr="00B350A0" w14:paraId="02E98DE2" w14:textId="77777777" w:rsidTr="00A559D8">
        <w:tc>
          <w:tcPr>
            <w:tcW w:w="1644" w:type="dxa"/>
          </w:tcPr>
          <w:p w14:paraId="439F2263"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AF70E39" w14:textId="77777777" w:rsidR="00365EF0" w:rsidRPr="00D86006" w:rsidRDefault="00365EF0" w:rsidP="00A559D8">
            <w:pPr>
              <w:pStyle w:val="Body"/>
              <w:ind w:left="0"/>
              <w:rPr>
                <w:sz w:val="22"/>
                <w:szCs w:val="22"/>
              </w:rPr>
            </w:pPr>
            <w:r w:rsidRPr="00D86006">
              <w:rPr>
                <w:sz w:val="22"/>
                <w:szCs w:val="22"/>
              </w:rPr>
              <w:t>White space separated text files (as produced by IDL programs or ENVI when writing Spectral data to text files)</w:t>
            </w:r>
          </w:p>
        </w:tc>
      </w:tr>
      <w:tr w:rsidR="00365EF0" w:rsidRPr="00B350A0" w14:paraId="514CCD1C" w14:textId="77777777" w:rsidTr="00A559D8">
        <w:tc>
          <w:tcPr>
            <w:tcW w:w="1644" w:type="dxa"/>
          </w:tcPr>
          <w:p w14:paraId="54F4BD2A"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4C09D897" w14:textId="77777777" w:rsidR="00365EF0" w:rsidRPr="00D86006" w:rsidRDefault="00365EF0" w:rsidP="00A559D8">
            <w:pPr>
              <w:pStyle w:val="TableText"/>
              <w:rPr>
                <w:sz w:val="22"/>
                <w:szCs w:val="22"/>
              </w:rPr>
            </w:pPr>
            <w:r w:rsidRPr="00D86006">
              <w:rPr>
                <w:sz w:val="22"/>
                <w:szCs w:val="22"/>
              </w:rPr>
              <w:t>TXT Spectrum files can be created or viewed with a text editor.</w:t>
            </w:r>
          </w:p>
          <w:p w14:paraId="30C6EBA7" w14:textId="77777777" w:rsidR="00365EF0" w:rsidRPr="00D86006" w:rsidRDefault="00365EF0" w:rsidP="00A559D8">
            <w:pPr>
              <w:pStyle w:val="Bullet"/>
              <w:ind w:left="0"/>
              <w:rPr>
                <w:sz w:val="22"/>
                <w:szCs w:val="22"/>
              </w:rPr>
            </w:pPr>
            <w:r w:rsidRPr="00D86006">
              <w:rPr>
                <w:sz w:val="22"/>
                <w:szCs w:val="22"/>
              </w:rPr>
              <w:t>Each file can hold one or more Spectra.</w:t>
            </w:r>
          </w:p>
          <w:p w14:paraId="5A4B347E" w14:textId="77777777" w:rsidR="00365EF0" w:rsidRPr="00D86006" w:rsidRDefault="00365EF0" w:rsidP="00A559D8">
            <w:pPr>
              <w:pStyle w:val="Bullet"/>
              <w:ind w:left="0"/>
              <w:rPr>
                <w:sz w:val="22"/>
                <w:szCs w:val="22"/>
              </w:rPr>
            </w:pPr>
            <w:r w:rsidRPr="00D86006">
              <w:rPr>
                <w:sz w:val="22"/>
                <w:szCs w:val="22"/>
              </w:rPr>
              <w:t>Values in each line are white space separated. Tabs are OK.</w:t>
            </w:r>
          </w:p>
          <w:p w14:paraId="1229A2EA" w14:textId="77777777" w:rsidR="00365EF0" w:rsidRPr="00D86006" w:rsidRDefault="00365EF0" w:rsidP="00A559D8">
            <w:pPr>
              <w:pStyle w:val="Bullet"/>
              <w:ind w:left="0"/>
            </w:pPr>
            <w:r w:rsidRPr="00D86006">
              <w:rPr>
                <w:sz w:val="22"/>
                <w:szCs w:val="22"/>
              </w:rPr>
              <w:t>Starting each line with whitespace is optional.</w:t>
            </w:r>
          </w:p>
          <w:p w14:paraId="625B9604" w14:textId="77777777" w:rsidR="00365EF0" w:rsidRPr="00D86006" w:rsidRDefault="00365EF0" w:rsidP="00A559D8">
            <w:pPr>
              <w:pStyle w:val="Bullet"/>
              <w:ind w:left="0"/>
              <w:rPr>
                <w:sz w:val="22"/>
                <w:szCs w:val="22"/>
              </w:rPr>
            </w:pPr>
            <w:r w:rsidRPr="00D86006">
              <w:rPr>
                <w:sz w:val="22"/>
                <w:szCs w:val="22"/>
              </w:rPr>
              <w:t>The first line of the file is a heading line. The first value on this heading line must be “</w:t>
            </w:r>
            <w:proofErr w:type="spellStart"/>
            <w:r w:rsidRPr="00D86006">
              <w:rPr>
                <w:sz w:val="22"/>
                <w:szCs w:val="22"/>
              </w:rPr>
              <w:t>wvl</w:t>
            </w:r>
            <w:proofErr w:type="spellEnd"/>
            <w:r w:rsidRPr="00D86006">
              <w:rPr>
                <w:sz w:val="22"/>
                <w:szCs w:val="22"/>
              </w:rPr>
              <w:t>”. Its subsequent values are used as the File name Metadata Attribute values for the Spectra in SPECCHIO.</w:t>
            </w:r>
          </w:p>
          <w:p w14:paraId="6E96FB54" w14:textId="77777777" w:rsidR="00365EF0" w:rsidRPr="00D86006" w:rsidRDefault="00365EF0" w:rsidP="00A559D8">
            <w:pPr>
              <w:pStyle w:val="Bullet"/>
              <w:ind w:left="0"/>
            </w:pPr>
            <w:r w:rsidRPr="00D86006">
              <w:rPr>
                <w:sz w:val="22"/>
                <w:szCs w:val="22"/>
              </w:rPr>
              <w:t>Spectrum names cannot include spaces.</w:t>
            </w:r>
          </w:p>
          <w:p w14:paraId="3134CA97" w14:textId="77777777" w:rsidR="00365EF0" w:rsidRPr="00D86006" w:rsidRDefault="00365EF0" w:rsidP="00A559D8">
            <w:pPr>
              <w:pStyle w:val="Bullet"/>
              <w:ind w:left="0"/>
              <w:rPr>
                <w:sz w:val="22"/>
                <w:szCs w:val="22"/>
              </w:rPr>
            </w:pPr>
            <w:r w:rsidRPr="00D86006">
              <w:rPr>
                <w:sz w:val="22"/>
                <w:szCs w:val="22"/>
              </w:rPr>
              <w:t>All values on subsequent lines must be numeric. The first column is the wavelength in nanometres. Subsequent columns are the Spectrum values for each Spectrum at that wavelength.</w:t>
            </w:r>
          </w:p>
        </w:tc>
      </w:tr>
    </w:tbl>
    <w:p w14:paraId="0A65853D" w14:textId="77777777" w:rsidR="00365EF0" w:rsidRPr="00B350A0" w:rsidRDefault="00365EF0" w:rsidP="00365EF0">
      <w:pPr>
        <w:pStyle w:val="HeadingSubUnnumbered"/>
        <w:rPr>
          <w:u w:val="single"/>
        </w:rPr>
      </w:pPr>
      <w:r w:rsidRPr="00B350A0">
        <w:rPr>
          <w:u w:val="single"/>
        </w:rPr>
        <w:lastRenderedPageBreak/>
        <w:t>Example</w:t>
      </w:r>
    </w:p>
    <w:p w14:paraId="73B5355F" w14:textId="77777777" w:rsidR="00365EF0" w:rsidRPr="00B350A0" w:rsidRDefault="00365EF0" w:rsidP="00365EF0">
      <w:pPr>
        <w:pStyle w:val="Body"/>
      </w:pPr>
      <w:r w:rsidRPr="00B350A0">
        <w:t xml:space="preserve">The following TXT Spectrum file example defines two Spectra named </w:t>
      </w:r>
      <w:r w:rsidRPr="00B350A0">
        <w:rPr>
          <w:rStyle w:val="Codeintext"/>
          <w:u w:val="single"/>
        </w:rPr>
        <w:t>mean_090499</w:t>
      </w:r>
      <w:r w:rsidRPr="00B350A0">
        <w:t xml:space="preserve"> and </w:t>
      </w:r>
      <w:r w:rsidRPr="00B350A0">
        <w:rPr>
          <w:rStyle w:val="Codeintext"/>
          <w:u w:val="single"/>
        </w:rPr>
        <w:t>mean_020599</w:t>
      </w:r>
      <w:r w:rsidRPr="00B350A0">
        <w:t>. They each have observations at wavelengths from 350nm to 361nm.</w:t>
      </w:r>
    </w:p>
    <w:p w14:paraId="09CD70E8" w14:textId="77777777" w:rsidR="00365EF0" w:rsidRPr="00B350A0" w:rsidRDefault="00365EF0" w:rsidP="00365EF0">
      <w:pPr>
        <w:pStyle w:val="Code"/>
      </w:pPr>
      <w:r w:rsidRPr="00B350A0">
        <w:t xml:space="preserve">        </w:t>
      </w:r>
      <w:proofErr w:type="spellStart"/>
      <w:r w:rsidRPr="00B350A0">
        <w:t>wvl</w:t>
      </w:r>
      <w:proofErr w:type="spellEnd"/>
      <w:r w:rsidRPr="00B350A0">
        <w:t xml:space="preserve">              mean_090499              mean_020599           </w:t>
      </w:r>
    </w:p>
    <w:p w14:paraId="29711D45" w14:textId="77777777" w:rsidR="00365EF0" w:rsidRPr="00B350A0" w:rsidRDefault="00365EF0" w:rsidP="00365EF0">
      <w:pPr>
        <w:pStyle w:val="Code"/>
      </w:pPr>
      <w:r w:rsidRPr="00B350A0">
        <w:t xml:space="preserve">      350.000                0.0246756                0.0229771         </w:t>
      </w:r>
    </w:p>
    <w:p w14:paraId="737CA140" w14:textId="77777777" w:rsidR="00365EF0" w:rsidRPr="00B350A0" w:rsidRDefault="00365EF0" w:rsidP="00365EF0">
      <w:pPr>
        <w:pStyle w:val="Code"/>
      </w:pPr>
      <w:r w:rsidRPr="00B350A0">
        <w:t xml:space="preserve">      351.000                0.0246917                0.0228430         </w:t>
      </w:r>
    </w:p>
    <w:p w14:paraId="0F431581" w14:textId="77777777" w:rsidR="00365EF0" w:rsidRPr="00B350A0" w:rsidRDefault="00365EF0" w:rsidP="00365EF0">
      <w:pPr>
        <w:pStyle w:val="Code"/>
      </w:pPr>
      <w:r w:rsidRPr="00B350A0">
        <w:t xml:space="preserve">      352.000                0.0247316                0.0229652         </w:t>
      </w:r>
    </w:p>
    <w:p w14:paraId="1B9CB614" w14:textId="77777777" w:rsidR="00365EF0" w:rsidRPr="00B350A0" w:rsidRDefault="00365EF0" w:rsidP="00365EF0">
      <w:pPr>
        <w:pStyle w:val="Code"/>
      </w:pPr>
      <w:r w:rsidRPr="00B350A0">
        <w:t xml:space="preserve">      353.000                0.0248502                0.0231014         </w:t>
      </w:r>
    </w:p>
    <w:p w14:paraId="6601EA4A" w14:textId="77777777" w:rsidR="00365EF0" w:rsidRPr="00B350A0" w:rsidRDefault="00365EF0" w:rsidP="00365EF0">
      <w:pPr>
        <w:pStyle w:val="Code"/>
      </w:pPr>
      <w:r w:rsidRPr="00B350A0">
        <w:t xml:space="preserve">      354.000                0.0250081                0.0232272         </w:t>
      </w:r>
    </w:p>
    <w:p w14:paraId="72860E98" w14:textId="77777777" w:rsidR="00365EF0" w:rsidRPr="00B350A0" w:rsidRDefault="00365EF0" w:rsidP="00365EF0">
      <w:pPr>
        <w:pStyle w:val="Code"/>
      </w:pPr>
      <w:r w:rsidRPr="00B350A0">
        <w:t xml:space="preserve">      355.000                0.0250736                0.0232273         </w:t>
      </w:r>
    </w:p>
    <w:p w14:paraId="1BEAC4C6" w14:textId="77777777" w:rsidR="00365EF0" w:rsidRPr="00B350A0" w:rsidRDefault="00365EF0" w:rsidP="00365EF0">
      <w:pPr>
        <w:pStyle w:val="Code"/>
      </w:pPr>
      <w:r w:rsidRPr="00B350A0">
        <w:t xml:space="preserve">      356.000                0.0249883                0.0233005         </w:t>
      </w:r>
    </w:p>
    <w:p w14:paraId="188B949B" w14:textId="77777777" w:rsidR="00365EF0" w:rsidRPr="00B350A0" w:rsidRDefault="00365EF0" w:rsidP="00365EF0">
      <w:pPr>
        <w:pStyle w:val="Code"/>
      </w:pPr>
      <w:r w:rsidRPr="00B350A0">
        <w:t xml:space="preserve">      357.000                0.0249174                0.0233962         </w:t>
      </w:r>
    </w:p>
    <w:p w14:paraId="3DD0CC62" w14:textId="77777777" w:rsidR="00365EF0" w:rsidRPr="00B350A0" w:rsidRDefault="00365EF0" w:rsidP="00365EF0">
      <w:pPr>
        <w:pStyle w:val="Code"/>
      </w:pPr>
      <w:r w:rsidRPr="00B350A0">
        <w:t xml:space="preserve">      358.000                0.0250481                0.0234734         </w:t>
      </w:r>
    </w:p>
    <w:p w14:paraId="0E3DAFC9" w14:textId="77777777" w:rsidR="00365EF0" w:rsidRPr="00B350A0" w:rsidRDefault="00365EF0" w:rsidP="00365EF0">
      <w:pPr>
        <w:pStyle w:val="Code"/>
      </w:pPr>
      <w:r w:rsidRPr="00B350A0">
        <w:t xml:space="preserve">      359.000                0.0252141                0.0235376         </w:t>
      </w:r>
    </w:p>
    <w:p w14:paraId="6F8D5FE0" w14:textId="77777777" w:rsidR="00365EF0" w:rsidRPr="00B350A0" w:rsidRDefault="00365EF0" w:rsidP="00365EF0">
      <w:pPr>
        <w:pStyle w:val="Code"/>
      </w:pPr>
      <w:r w:rsidRPr="00B350A0">
        <w:t xml:space="preserve">      360.000                0.0253346                0.0236057         </w:t>
      </w:r>
    </w:p>
    <w:p w14:paraId="1DA3F483" w14:textId="77777777" w:rsidR="00365EF0" w:rsidRPr="00B350A0" w:rsidRDefault="00365EF0" w:rsidP="00365EF0">
      <w:pPr>
        <w:pStyle w:val="Code"/>
      </w:pPr>
      <w:r w:rsidRPr="00B350A0">
        <w:t xml:space="preserve">      361.000                0.0253806                0.0236832         </w:t>
      </w:r>
    </w:p>
    <w:p w14:paraId="497198BC" w14:textId="77777777" w:rsidR="00365EF0" w:rsidRDefault="00365EF0" w:rsidP="00365EF0"/>
    <w:p w14:paraId="1637A12C" w14:textId="77777777" w:rsidR="00365EF0" w:rsidRPr="00B350A0" w:rsidRDefault="00365EF0" w:rsidP="00941E8C">
      <w:pPr>
        <w:pStyle w:val="Heading2"/>
      </w:pPr>
      <w:bookmarkStart w:id="238" w:name="_Toc398023890"/>
      <w:bookmarkStart w:id="239" w:name="_Toc49458060"/>
      <w:bookmarkStart w:id="240" w:name="_Ref356491633"/>
      <w:r w:rsidRPr="00B350A0">
        <w:t>Supported Output Spectrum File Formats</w:t>
      </w:r>
      <w:bookmarkEnd w:id="238"/>
      <w:bookmarkEnd w:id="239"/>
    </w:p>
    <w:p w14:paraId="6F2ECBFB" w14:textId="77777777" w:rsidR="00365EF0" w:rsidRPr="00B350A0" w:rsidRDefault="00365EF0" w:rsidP="00365EF0">
      <w:pPr>
        <w:pStyle w:val="Body"/>
      </w:pPr>
      <w:r w:rsidRPr="00B350A0">
        <w:t>Spectrum data can be written in two data formats.</w:t>
      </w:r>
    </w:p>
    <w:p w14:paraId="71544275" w14:textId="77777777" w:rsidR="00365EF0" w:rsidRPr="00B350A0" w:rsidRDefault="00365EF0" w:rsidP="00365EF0">
      <w:pPr>
        <w:pStyle w:val="Bullet"/>
      </w:pPr>
      <w:r w:rsidRPr="00B350A0">
        <w:t>CSV (Comma Separated Values) for subsequent import into various 3</w:t>
      </w:r>
      <w:r w:rsidRPr="00B350A0">
        <w:rPr>
          <w:vertAlign w:val="superscript"/>
        </w:rPr>
        <w:t>rd</w:t>
      </w:r>
      <w:r w:rsidRPr="00B350A0">
        <w:t xml:space="preserve"> party applications like spreadsheets or statistical packages</w:t>
      </w:r>
    </w:p>
    <w:p w14:paraId="48868075" w14:textId="77777777" w:rsidR="00365EF0" w:rsidRPr="00B350A0" w:rsidRDefault="00365EF0" w:rsidP="00365EF0">
      <w:pPr>
        <w:pStyle w:val="Bullet"/>
      </w:pPr>
      <w:r w:rsidRPr="00B350A0">
        <w:t>ENVI Spectral Library (SLB)</w:t>
      </w:r>
    </w:p>
    <w:bookmarkEnd w:id="240"/>
    <w:p w14:paraId="417841C2" w14:textId="77777777" w:rsidR="00365EF0" w:rsidRPr="00365EF0" w:rsidRDefault="00365EF0" w:rsidP="00365EF0"/>
    <w:p w14:paraId="77C5E18D" w14:textId="6E29AEE2" w:rsidR="00C00955" w:rsidRDefault="00C00955" w:rsidP="00C00955">
      <w:pPr>
        <w:pStyle w:val="Heading1"/>
      </w:pPr>
      <w:bookmarkStart w:id="241" w:name="_Toc49458061"/>
      <w:r>
        <w:lastRenderedPageBreak/>
        <w:t>Metadata</w:t>
      </w:r>
      <w:bookmarkEnd w:id="241"/>
    </w:p>
    <w:p w14:paraId="6BC76B21" w14:textId="3BE3F80A" w:rsidR="00DC6E0E" w:rsidRPr="00B350A0" w:rsidRDefault="00DC6E0E" w:rsidP="00941E8C">
      <w:pPr>
        <w:pStyle w:val="Heading2"/>
      </w:pPr>
      <w:bookmarkStart w:id="242" w:name="_Ref358394245"/>
      <w:bookmarkStart w:id="243" w:name="_Toc398023870"/>
      <w:bookmarkStart w:id="244" w:name="_Toc49458062"/>
      <w:r w:rsidRPr="00B350A0">
        <w:t xml:space="preserve">Research Groups and Accessing SPECCHIO </w:t>
      </w:r>
      <w:bookmarkEnd w:id="150"/>
      <w:r w:rsidRPr="00B350A0">
        <w:t>Campaigns</w:t>
      </w:r>
      <w:bookmarkEnd w:id="242"/>
      <w:bookmarkEnd w:id="243"/>
      <w:bookmarkEnd w:id="244"/>
    </w:p>
    <w:p w14:paraId="5C65B10C" w14:textId="77777777" w:rsidR="00DC6E0E" w:rsidRPr="00B350A0" w:rsidRDefault="00DC6E0E" w:rsidP="004A51AA">
      <w:pPr>
        <w:pStyle w:val="Body"/>
      </w:pPr>
      <w:r w:rsidRPr="00B350A0">
        <w:t>When you upload data for a Campaign to SPECCHIO, all Users of your SPECCHIO database can access your Campaign. However, only you can modify or delete your Campaign unless you specifically allow others to have write access to it. This access is controlled by setting a Research Group of Users for each Campaign that you upload. Just as you can add other Users to the Campaign’s Research Group, so you can remove them too.</w:t>
      </w:r>
    </w:p>
    <w:p w14:paraId="69C07566" w14:textId="77777777" w:rsidR="000C7C57" w:rsidRPr="000C7C57" w:rsidRDefault="00DC6E0E" w:rsidP="000C7C57">
      <w:pPr>
        <w:pStyle w:val="Body"/>
        <w:rPr>
          <w:i/>
        </w:rPr>
      </w:pPr>
      <w:r w:rsidRPr="00B350A0">
        <w:t>The membership of each Research Group is stored as Metadata for the Campaign. Each Research Group applies only to one Campaign. (</w:t>
      </w:r>
      <w:r w:rsidR="00BD4BE6" w:rsidRPr="00B350A0">
        <w:t xml:space="preserve">See </w:t>
      </w:r>
      <w:r w:rsidR="006953DD" w:rsidRPr="00B350A0">
        <w:rPr>
          <w:i/>
        </w:rPr>
        <w:t>S</w:t>
      </w:r>
      <w:r w:rsidR="00BD4BE6" w:rsidRPr="00B350A0">
        <w:rPr>
          <w:i/>
        </w:rPr>
        <w:t>ection</w:t>
      </w:r>
      <w:r w:rsidR="00BD4BE6" w:rsidRPr="00B350A0">
        <w:t xml:space="preserve"> </w:t>
      </w:r>
      <w:r w:rsidR="00BD4BE6"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more information about Metadata and </w:t>
      </w:r>
      <w:r w:rsidR="006953DD" w:rsidRPr="00B350A0">
        <w:rPr>
          <w:i/>
        </w:rPr>
        <w:t>S</w:t>
      </w:r>
      <w:r w:rsidR="00BD4BE6" w:rsidRPr="00B350A0">
        <w:rPr>
          <w:i/>
        </w:rPr>
        <w:t>ection</w:t>
      </w:r>
      <w:r w:rsidR="00BD4BE6" w:rsidRPr="00B350A0">
        <w:t xml:space="preserve"> </w:t>
      </w:r>
      <w:r w:rsidR="00BD4BE6" w:rsidRPr="00B350A0">
        <w:rPr>
          <w:i/>
        </w:rPr>
        <w:t>7.5.2</w:t>
      </w:r>
      <w:r w:rsidR="008E0FCC" w:rsidRPr="00B350A0">
        <w:t xml:space="preserve"> </w:t>
      </w:r>
      <w:r w:rsidR="00DA4F2C" w:rsidRPr="00B350A0">
        <w:fldChar w:fldCharType="begin"/>
      </w:r>
      <w:r w:rsidR="00DA4F2C" w:rsidRPr="00B350A0">
        <w:instrText xml:space="preserve"> REF _Ref413327410 \h  \* MERGEFORMAT </w:instrText>
      </w:r>
      <w:r w:rsidR="00DA4F2C" w:rsidRPr="00B350A0">
        <w:fldChar w:fldCharType="separate"/>
      </w:r>
      <w:r w:rsidR="000C7C57" w:rsidRPr="000C7C57">
        <w:rPr>
          <w:i/>
        </w:rPr>
        <w:t>Drag &amp; Drop Options</w:t>
      </w:r>
    </w:p>
    <w:p w14:paraId="1764C191" w14:textId="77777777" w:rsidR="000C7C57" w:rsidRDefault="000C7C57" w:rsidP="000C7C57">
      <w:pPr>
        <w:pStyle w:val="Body"/>
      </w:pPr>
      <w:r w:rsidRPr="000C7C57">
        <w:rPr>
          <w:i/>
        </w:rPr>
        <w:t>Drag</w:t>
      </w:r>
      <w:r>
        <w:t xml:space="preserve"> &amp; Drop is currently implemented for spatial metadata only. KML files containing points, polylines or polygons can be drag and dropped onto spatial fields to populate them.</w:t>
      </w:r>
    </w:p>
    <w:p w14:paraId="0F62A6A7" w14:textId="77777777" w:rsidR="000C7C57" w:rsidRDefault="000C7C57" w:rsidP="00B74AA1"/>
    <w:p w14:paraId="56A01960" w14:textId="77777777" w:rsidR="000C7C57" w:rsidRDefault="000C7C57" w:rsidP="00B74AA1">
      <w:r w:rsidRPr="00FC723C">
        <w:rPr>
          <w:noProof/>
          <w:lang w:eastAsia="en-GB"/>
        </w:rPr>
        <w:drawing>
          <wp:inline distT="0" distB="0" distL="0" distR="0" wp14:anchorId="7312CCAA" wp14:editId="22CF72DD">
            <wp:extent cx="5731510" cy="889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889000"/>
                    </a:xfrm>
                    <a:prstGeom prst="rect">
                      <a:avLst/>
                    </a:prstGeom>
                  </pic:spPr>
                </pic:pic>
              </a:graphicData>
            </a:graphic>
          </wp:inline>
        </w:drawing>
      </w:r>
    </w:p>
    <w:p w14:paraId="56FA675E" w14:textId="77777777" w:rsidR="000C7C57" w:rsidRDefault="000C7C57" w:rsidP="003078EE">
      <w:pPr>
        <w:pStyle w:val="Caption"/>
      </w:pPr>
      <w:r>
        <w:t xml:space="preserve">Figure </w:t>
      </w:r>
      <w:r>
        <w:rPr>
          <w:noProof/>
        </w:rPr>
        <w:t>32</w:t>
      </w:r>
      <w:r>
        <w:t>: Dragging of a KML file onto a Spatial Position metadata field</w:t>
      </w:r>
    </w:p>
    <w:p w14:paraId="5F5C65C7" w14:textId="77777777" w:rsidR="000C7C57" w:rsidRPr="00B74AA1" w:rsidRDefault="000C7C57" w:rsidP="00B74AA1"/>
    <w:p w14:paraId="4445EE1A" w14:textId="61658A6E" w:rsidR="00DC6E0E" w:rsidRPr="00B350A0" w:rsidRDefault="000C7C57" w:rsidP="004A51AA">
      <w:pPr>
        <w:pStyle w:val="Body"/>
        <w:rPr>
          <w:color w:val="FF0000"/>
        </w:rPr>
      </w:pPr>
      <w:r w:rsidRPr="00A8518D">
        <w:t>Displaying and Editing Campaign Metadata</w:t>
      </w:r>
      <w:r w:rsidR="00DA4F2C" w:rsidRPr="00B350A0">
        <w:fldChar w:fldCharType="end"/>
      </w:r>
      <w:r w:rsidR="00DC6E0E" w:rsidRPr="00B350A0">
        <w:t xml:space="preserve"> for </w:t>
      </w:r>
      <w:r w:rsidR="001E3D8F" w:rsidRPr="00B350A0">
        <w:t>instruction</w:t>
      </w:r>
      <w:r w:rsidR="00DC6E0E" w:rsidRPr="00B350A0">
        <w:t xml:space="preserve">s </w:t>
      </w:r>
      <w:r w:rsidR="001A4668" w:rsidRPr="00B350A0">
        <w:t xml:space="preserve">to </w:t>
      </w:r>
      <w:r w:rsidR="00DC6E0E" w:rsidRPr="00B350A0">
        <w:t>updat</w:t>
      </w:r>
      <w:r w:rsidR="001A4668" w:rsidRPr="00B350A0">
        <w:t>e</w:t>
      </w:r>
      <w:r w:rsidR="00DC6E0E" w:rsidRPr="00B350A0">
        <w:t xml:space="preserve"> it.)</w:t>
      </w:r>
    </w:p>
    <w:p w14:paraId="49CC45FE" w14:textId="77777777" w:rsidR="00DC6E0E" w:rsidRPr="00B350A0" w:rsidRDefault="00DC6E0E" w:rsidP="004A51AA">
      <w:pPr>
        <w:pStyle w:val="Body"/>
      </w:pPr>
      <w:r w:rsidRPr="00B350A0">
        <w:t>When you add another SPECCHIO User to the Research Group for your Campaign, that User gets all the rights that you have for that Campaign. That is, they can modify the data, add to it or remove it. They can also change the membership of the Research Group.</w:t>
      </w:r>
    </w:p>
    <w:p w14:paraId="3CA6065A" w14:textId="77777777" w:rsidR="00DC6E0E" w:rsidRPr="00B350A0" w:rsidRDefault="00DC6E0E" w:rsidP="004A51AA">
      <w:pPr>
        <w:pStyle w:val="Body"/>
      </w:pPr>
      <w:r w:rsidRPr="00B350A0">
        <w:t>It is not possible to remove yourself from the list of Users in the Research group.</w:t>
      </w:r>
    </w:p>
    <w:p w14:paraId="3F34E3B4" w14:textId="70E61137" w:rsidR="00BF36D2" w:rsidRDefault="00BF36D2" w:rsidP="00941E8C">
      <w:pPr>
        <w:pStyle w:val="Heading2"/>
      </w:pPr>
      <w:bookmarkStart w:id="245" w:name="_Ref506299045"/>
      <w:bookmarkStart w:id="246" w:name="_Toc49458063"/>
      <w:bookmarkStart w:id="247" w:name="_Toc355280344"/>
      <w:bookmarkStart w:id="248" w:name="_Toc398023871"/>
      <w:r>
        <w:t>Non-Redundant Storage</w:t>
      </w:r>
      <w:bookmarkEnd w:id="245"/>
      <w:bookmarkEnd w:id="246"/>
    </w:p>
    <w:p w14:paraId="3CA2B933" w14:textId="77949DCB" w:rsidR="00BF36D2" w:rsidRDefault="00747DA7" w:rsidP="00BF36D2">
      <w:pPr>
        <w:pStyle w:val="Body"/>
      </w:pPr>
      <w:r>
        <w:t>Many metaparameters constituting the spectral metadata are highly redundant, in particular as often measurements are being replicated for statistical reasons.</w:t>
      </w:r>
    </w:p>
    <w:p w14:paraId="28FD648C" w14:textId="7A83CED6" w:rsidR="009843E5" w:rsidRDefault="00747DA7" w:rsidP="009843E5">
      <w:pPr>
        <w:pStyle w:val="Body"/>
      </w:pPr>
      <w:r>
        <w:t>S</w:t>
      </w:r>
      <w:r w:rsidR="009843E5">
        <w:t>PECCHIO supports non-redundant storage of metadata by creating links between spectra and values, allowing unique values to be stored only once for a group of spectra.</w:t>
      </w:r>
    </w:p>
    <w:p w14:paraId="58B358BE" w14:textId="6E4BF401" w:rsidR="009843E5" w:rsidRPr="00B350A0" w:rsidRDefault="00501C04" w:rsidP="009843E5">
      <w:pPr>
        <w:pStyle w:val="Body"/>
      </w:pPr>
      <w:r>
        <w:t>There are two storage methods within SPECCHIO:</w:t>
      </w:r>
    </w:p>
    <w:p w14:paraId="73605114" w14:textId="77777777" w:rsidR="009843E5" w:rsidRPr="00B350A0" w:rsidRDefault="009843E5" w:rsidP="009843E5">
      <w:pPr>
        <w:pStyle w:val="Body"/>
      </w:pPr>
    </w:p>
    <w:tbl>
      <w:tblPr>
        <w:tblStyle w:val="TableGrid"/>
        <w:tblW w:w="0" w:type="auto"/>
        <w:tblInd w:w="817" w:type="dxa"/>
        <w:tblLook w:val="04A0" w:firstRow="1" w:lastRow="0" w:firstColumn="1" w:lastColumn="0" w:noHBand="0" w:noVBand="1"/>
      </w:tblPr>
      <w:tblGrid>
        <w:gridCol w:w="2126"/>
        <w:gridCol w:w="6299"/>
      </w:tblGrid>
      <w:tr w:rsidR="009843E5" w:rsidRPr="007C5F44" w14:paraId="73733A9D" w14:textId="77777777" w:rsidTr="00925189">
        <w:tc>
          <w:tcPr>
            <w:tcW w:w="2126" w:type="dxa"/>
          </w:tcPr>
          <w:p w14:paraId="51136739" w14:textId="1AD2CAC6" w:rsidR="009843E5" w:rsidRPr="007C5F44" w:rsidRDefault="009843E5" w:rsidP="00925189">
            <w:pPr>
              <w:pStyle w:val="HangingIndent"/>
              <w:ind w:left="183" w:firstLine="0"/>
              <w:rPr>
                <w:sz w:val="22"/>
                <w:szCs w:val="22"/>
              </w:rPr>
            </w:pPr>
            <w:r>
              <w:rPr>
                <w:rStyle w:val="Strong"/>
                <w:sz w:val="22"/>
                <w:szCs w:val="22"/>
                <w:u w:val="single"/>
              </w:rPr>
              <w:t>Non-EAV</w:t>
            </w:r>
            <w:r w:rsidRPr="007C5F44">
              <w:rPr>
                <w:rStyle w:val="Strong"/>
                <w:sz w:val="22"/>
                <w:szCs w:val="22"/>
                <w:u w:val="single"/>
              </w:rPr>
              <w:t xml:space="preserve"> Metadata</w:t>
            </w:r>
            <w:r w:rsidRPr="007C5F44">
              <w:rPr>
                <w:sz w:val="22"/>
                <w:szCs w:val="22"/>
              </w:rPr>
              <w:t xml:space="preserve">   </w:t>
            </w:r>
          </w:p>
        </w:tc>
        <w:tc>
          <w:tcPr>
            <w:tcW w:w="6299" w:type="dxa"/>
          </w:tcPr>
          <w:p w14:paraId="706BD264" w14:textId="77777777" w:rsidR="009843E5" w:rsidRPr="007C5F44" w:rsidRDefault="009843E5" w:rsidP="00925189">
            <w:pPr>
              <w:pStyle w:val="HangingIndent"/>
              <w:ind w:left="0" w:firstLine="0"/>
              <w:rPr>
                <w:sz w:val="22"/>
                <w:szCs w:val="22"/>
              </w:rPr>
            </w:pPr>
            <w:r w:rsidRPr="007C5F44">
              <w:rPr>
                <w:sz w:val="22"/>
                <w:szCs w:val="22"/>
              </w:rPr>
              <w:t xml:space="preserve">The following attributes are stored for all Spectra and are always displayed – Measurement unit, File format, Sensor, Instrument and Reference. If they are not relevant or no data is available, set them to </w:t>
            </w:r>
            <w:r w:rsidRPr="007C5F44">
              <w:rPr>
                <w:rStyle w:val="GUIWord"/>
                <w:u w:val="single"/>
              </w:rPr>
              <w:t>Nil</w:t>
            </w:r>
            <w:r w:rsidRPr="007C5F44">
              <w:rPr>
                <w:sz w:val="22"/>
                <w:szCs w:val="22"/>
              </w:rPr>
              <w:t>.</w:t>
            </w:r>
          </w:p>
        </w:tc>
      </w:tr>
      <w:tr w:rsidR="009843E5" w:rsidRPr="007C5F44" w14:paraId="1C3CEBE4" w14:textId="77777777" w:rsidTr="00925189">
        <w:tc>
          <w:tcPr>
            <w:tcW w:w="2126" w:type="dxa"/>
          </w:tcPr>
          <w:p w14:paraId="269C95A5" w14:textId="77777777" w:rsidR="009843E5" w:rsidRPr="007C5F44" w:rsidRDefault="009843E5" w:rsidP="00925189">
            <w:pPr>
              <w:pStyle w:val="HangingIndent"/>
              <w:ind w:hanging="2227"/>
              <w:rPr>
                <w:sz w:val="22"/>
                <w:szCs w:val="22"/>
              </w:rPr>
            </w:pPr>
            <w:r w:rsidRPr="007C5F44">
              <w:rPr>
                <w:rStyle w:val="Strong"/>
                <w:sz w:val="22"/>
                <w:szCs w:val="22"/>
                <w:u w:val="single"/>
              </w:rPr>
              <w:t>EAV Metadata</w:t>
            </w:r>
            <w:r w:rsidRPr="007C5F44">
              <w:rPr>
                <w:sz w:val="22"/>
                <w:szCs w:val="22"/>
              </w:rPr>
              <w:t xml:space="preserve">   </w:t>
            </w:r>
          </w:p>
        </w:tc>
        <w:tc>
          <w:tcPr>
            <w:tcW w:w="6299" w:type="dxa"/>
          </w:tcPr>
          <w:p w14:paraId="6025911D" w14:textId="06B68145" w:rsidR="009843E5" w:rsidRPr="007C5F44" w:rsidRDefault="009843E5" w:rsidP="00501C04">
            <w:pPr>
              <w:pStyle w:val="HangingIndent"/>
              <w:ind w:left="0" w:firstLine="0"/>
              <w:rPr>
                <w:sz w:val="22"/>
                <w:szCs w:val="22"/>
              </w:rPr>
            </w:pPr>
            <w:r w:rsidRPr="007C5F44">
              <w:rPr>
                <w:sz w:val="22"/>
                <w:szCs w:val="22"/>
              </w:rPr>
              <w:t xml:space="preserve">So that space is optimised, for all other Metadata Attributes </w:t>
            </w:r>
            <w:r w:rsidRPr="007C5F44">
              <w:rPr>
                <w:sz w:val="22"/>
                <w:szCs w:val="22"/>
              </w:rPr>
              <w:lastRenderedPageBreak/>
              <w:t xml:space="preserve">SPECCHIO stores only those values which are set. They are stored in an Entity/Attribute/Value table, where one Metadata value is stored in each row of the table as an Attribute=Value pair (such as Ambient Temp=23.5). </w:t>
            </w:r>
            <w:r>
              <w:rPr>
                <w:sz w:val="22"/>
                <w:szCs w:val="22"/>
              </w:rPr>
              <w:t>A cross-relation table between the Entity (i.e. the spectrum</w:t>
            </w:r>
            <w:r w:rsidR="00501C04">
              <w:rPr>
                <w:sz w:val="22"/>
                <w:szCs w:val="22"/>
              </w:rPr>
              <w:t xml:space="preserve"> or the hierarchy (for details see </w:t>
            </w:r>
            <w:r w:rsidR="00501C04">
              <w:rPr>
                <w:szCs w:val="22"/>
              </w:rPr>
              <w:fldChar w:fldCharType="begin"/>
            </w:r>
            <w:r w:rsidR="00501C04">
              <w:rPr>
                <w:sz w:val="22"/>
                <w:szCs w:val="22"/>
              </w:rPr>
              <w:instrText xml:space="preserve"> REF _Ref506299126 \r \h </w:instrText>
            </w:r>
            <w:r w:rsidR="00501C04">
              <w:rPr>
                <w:szCs w:val="22"/>
              </w:rPr>
            </w:r>
            <w:r w:rsidR="00501C04">
              <w:rPr>
                <w:szCs w:val="22"/>
              </w:rPr>
              <w:fldChar w:fldCharType="separate"/>
            </w:r>
            <w:r w:rsidR="000C7C57">
              <w:rPr>
                <w:sz w:val="22"/>
                <w:szCs w:val="22"/>
              </w:rPr>
              <w:t>8.3</w:t>
            </w:r>
            <w:r w:rsidR="00501C04">
              <w:rPr>
                <w:szCs w:val="22"/>
              </w:rPr>
              <w:fldChar w:fldCharType="end"/>
            </w:r>
            <w:r w:rsidR="00501C04">
              <w:rPr>
                <w:sz w:val="22"/>
                <w:szCs w:val="22"/>
              </w:rPr>
              <w:t>)</w:t>
            </w:r>
            <w:r>
              <w:rPr>
                <w:sz w:val="22"/>
                <w:szCs w:val="22"/>
              </w:rPr>
              <w:t>) and the Value</w:t>
            </w:r>
            <w:r w:rsidRPr="007C5F44">
              <w:rPr>
                <w:sz w:val="22"/>
                <w:szCs w:val="22"/>
              </w:rPr>
              <w:t xml:space="preserve"> stores a list of Spectra which are associated with this particular Attribute and Value.</w:t>
            </w:r>
            <w:r>
              <w:rPr>
                <w:sz w:val="22"/>
                <w:szCs w:val="22"/>
              </w:rPr>
              <w:t xml:space="preserve"> Details may be found in </w:t>
            </w:r>
            <w:r w:rsidR="00501C04">
              <w:rPr>
                <w:szCs w:val="22"/>
              </w:rPr>
              <w:fldChar w:fldCharType="begin"/>
            </w:r>
            <w:r w:rsidR="00501C04">
              <w:rPr>
                <w:sz w:val="22"/>
                <w:szCs w:val="22"/>
              </w:rPr>
              <w:instrText xml:space="preserve"> ADDIN EN.CITE &lt;EndNote&gt;&lt;Cite&gt;&lt;Author&gt;Hueni&lt;/Author&gt;&lt;Year&gt;2012&lt;/Year&gt;&lt;RecNum&gt;679&lt;/RecNum&gt;&lt;DisplayText&gt;(Hueni et al., 2012)&lt;/DisplayText&gt;&lt;record&gt;&lt;rec-number&gt;679&lt;/rec-number&gt;&lt;foreign-keys&gt;&lt;key app="EN" db-id="0svr2tdvgevw2ned2pb5tt5ur5tdf0savr9s" timestamp="1428660813"&gt;679&lt;/key&gt;&lt;/foreign-keys&gt;&lt;ref-type name="Conference Paper"&gt;47&lt;/ref-type&gt;&lt;contributors&gt;&lt;authors&gt;&lt;author&gt;Hueni, A.&lt;/author&gt;&lt;author&gt;Chisholm, L.&lt;/author&gt;&lt;author&gt;Suarez, L.&lt;/author&gt;&lt;author&gt;Ong, Cindy&lt;/author&gt;&lt;author&gt;Wyatt, M.&lt;/author&gt;&lt;/authors&gt;&lt;/contributors&gt;&lt;titles&gt;&lt;title&gt;Spectral Information System Development for Australia&lt;/title&gt;&lt;secondary-title&gt;Geospatial Science Research Symposium&lt;/secondary-title&gt;&lt;/titles&gt;&lt;pages&gt;1-11&lt;/pages&gt;&lt;volume&gt;1328&lt;/volume&gt;&lt;dates&gt;&lt;year&gt;2012&lt;/year&gt;&lt;pub-dates&gt;&lt;date&gt;10.-12. Dec.&lt;/date&gt;&lt;/pub-dates&gt;&lt;/dates&gt;&lt;pub-location&gt;Melbourne, Australia&lt;/pub-location&gt;&lt;urls&gt;&lt;related-urls&gt;&lt;url&gt;http://ceur-ws.org/Vol-1328/&lt;/url&gt;&lt;/related-urls&gt;&lt;/urls&gt;&lt;/record&gt;&lt;/Cite&gt;&lt;/EndNote&gt;</w:instrText>
            </w:r>
            <w:r w:rsidR="00501C04">
              <w:rPr>
                <w:szCs w:val="22"/>
              </w:rPr>
              <w:fldChar w:fldCharType="separate"/>
            </w:r>
            <w:r w:rsidR="00501C04">
              <w:rPr>
                <w:noProof/>
                <w:sz w:val="22"/>
                <w:szCs w:val="22"/>
              </w:rPr>
              <w:t>(Hueni et al., 2012)</w:t>
            </w:r>
            <w:r w:rsidR="00501C04">
              <w:rPr>
                <w:szCs w:val="22"/>
              </w:rPr>
              <w:fldChar w:fldCharType="end"/>
            </w:r>
            <w:r w:rsidR="00501C04">
              <w:rPr>
                <w:sz w:val="22"/>
                <w:szCs w:val="22"/>
              </w:rPr>
              <w:t>.</w:t>
            </w:r>
          </w:p>
        </w:tc>
      </w:tr>
    </w:tbl>
    <w:p w14:paraId="09609150" w14:textId="77777777" w:rsidR="009843E5" w:rsidRPr="00BF36D2" w:rsidRDefault="009843E5" w:rsidP="00BF36D2">
      <w:pPr>
        <w:pStyle w:val="Body"/>
      </w:pPr>
    </w:p>
    <w:p w14:paraId="5A680ABC" w14:textId="366AA688" w:rsidR="00BF36D2" w:rsidRDefault="00BF36D2" w:rsidP="00941E8C">
      <w:pPr>
        <w:pStyle w:val="Heading2"/>
      </w:pPr>
      <w:bookmarkStart w:id="249" w:name="_Ref506299126"/>
      <w:bookmarkStart w:id="250" w:name="_Toc49458064"/>
      <w:r>
        <w:t>Metadata Storage Levels</w:t>
      </w:r>
      <w:bookmarkEnd w:id="249"/>
      <w:bookmarkEnd w:id="250"/>
    </w:p>
    <w:p w14:paraId="2933770B" w14:textId="76A210F0" w:rsidR="00BF36D2" w:rsidRDefault="00BF36D2" w:rsidP="00BF36D2">
      <w:pPr>
        <w:pStyle w:val="Body"/>
      </w:pPr>
      <w:r>
        <w:t>Starting with V3.3.0, SPECCHIO supports two different storage levels:</w:t>
      </w:r>
    </w:p>
    <w:p w14:paraId="4270B5A2" w14:textId="1D42CB2A" w:rsidR="00BF36D2" w:rsidRDefault="00501C04" w:rsidP="007E778A">
      <w:pPr>
        <w:pStyle w:val="Body"/>
        <w:numPr>
          <w:ilvl w:val="0"/>
          <w:numId w:val="17"/>
        </w:numPr>
      </w:pPr>
      <w:r>
        <w:t>Spectrum Level: metadata values are linked to individual spectra</w:t>
      </w:r>
    </w:p>
    <w:p w14:paraId="2289D87C" w14:textId="35853D7B" w:rsidR="00501C04" w:rsidRDefault="00501C04" w:rsidP="007E778A">
      <w:pPr>
        <w:pStyle w:val="Body"/>
        <w:numPr>
          <w:ilvl w:val="0"/>
          <w:numId w:val="17"/>
        </w:numPr>
      </w:pPr>
      <w:r>
        <w:t>Hierarchy Level: metadata values are linked to hierarchies</w:t>
      </w:r>
    </w:p>
    <w:p w14:paraId="56E54B43" w14:textId="77777777" w:rsidR="00501C04" w:rsidRDefault="00501C04" w:rsidP="00501C04">
      <w:pPr>
        <w:pStyle w:val="Body"/>
      </w:pPr>
    </w:p>
    <w:p w14:paraId="0AEFEAA0" w14:textId="122915E4" w:rsidR="00501C04" w:rsidRPr="00BF36D2" w:rsidRDefault="00501C04" w:rsidP="00501C04">
      <w:pPr>
        <w:pStyle w:val="Body"/>
      </w:pPr>
      <w:r>
        <w:t xml:space="preserve">Storage at hierarchy level results in a virtual inheritance of </w:t>
      </w:r>
      <w:proofErr w:type="spellStart"/>
      <w:r>
        <w:t>metaparamters</w:t>
      </w:r>
      <w:proofErr w:type="spellEnd"/>
      <w:r>
        <w:t xml:space="preserve"> set for a hierarchy to all spectra beneath this hierarchy. The significance of this can be appreciated by looking at an example. Consider a large campaign comprising 100’000 spectra. Some metadata, like and experimental design description, will apply to all spectra. If </w:t>
      </w:r>
    </w:p>
    <w:p w14:paraId="484E85CF" w14:textId="3521AA87" w:rsidR="00DC6E0E" w:rsidRPr="00B350A0" w:rsidRDefault="00DC6E0E" w:rsidP="00941E8C">
      <w:pPr>
        <w:pStyle w:val="Heading2"/>
      </w:pPr>
      <w:bookmarkStart w:id="251" w:name="_Toc49458065"/>
      <w:r w:rsidRPr="00B350A0">
        <w:t>Time Data</w:t>
      </w:r>
      <w:bookmarkEnd w:id="247"/>
      <w:bookmarkEnd w:id="248"/>
      <w:bookmarkEnd w:id="251"/>
    </w:p>
    <w:p w14:paraId="07702B3F" w14:textId="77777777" w:rsidR="00DC6E0E" w:rsidRPr="00B350A0" w:rsidRDefault="00DC6E0E" w:rsidP="004A51AA">
      <w:pPr>
        <w:pStyle w:val="Body"/>
      </w:pPr>
      <w:r w:rsidRPr="00B350A0">
        <w:t>SPECCHIO expects acquisition times for Spectra acquisition to be in UTC (Coordinated Universal Time). For practical purposes UTC is considered equivalent to GMT. However, the term UTC is recommended for technical contexts</w:t>
      </w:r>
      <w:r w:rsidR="00FF6181" w:rsidRPr="00B350A0">
        <w:t xml:space="preserve"> </w:t>
      </w:r>
      <w:r w:rsidR="00741214" w:rsidRPr="00B350A0">
        <w:fldChar w:fldCharType="begin"/>
      </w:r>
      <w:r w:rsidR="00CC011A" w:rsidRPr="00B350A0">
        <w:instrText xml:space="preserve"> ADDIN EN.CITE &lt;EndNote&gt;&lt;Cite&gt;&lt;Author&gt;NOAA&lt;/Author&gt;&lt;Year&gt;2003&lt;/Year&gt;&lt;RecNum&gt;182&lt;/RecNum&gt;&lt;DisplayText&gt;(NOAA, 2003)&lt;/DisplayText&gt;&lt;record&gt;&lt;rec-number&gt;182&lt;/rec-number&gt;&lt;foreign-keys&gt;&lt;key app="EN" db-id="0svr2tdvgevw2ned2pb5tt5ur5tdf0savr9s" timestamp="0"&gt;182&lt;/key&gt;&lt;/foreign-keys&gt;&lt;ref-type name="Web Page"&gt;12&lt;/ref-type&gt;&lt;contributors&gt;&lt;authors&gt;&lt;author&gt;NOAA&lt;/author&gt;&lt;/authors&gt;&lt;/contributors&gt;&lt;titles&gt;&lt;title&gt;What is UTC or GMT Time?&lt;/title&gt;&lt;/titles&gt;&lt;dates&gt;&lt;year&gt;2003&lt;/year&gt;&lt;/dates&gt;&lt;urls&gt;&lt;related-urls&gt;&lt;url&gt;http://www.nhc.noaa.gov/aboututc.shtml&lt;/url&gt;&lt;/related-urls&gt;&lt;/urls&gt;&lt;/record&gt;&lt;/Cite&gt;&lt;/EndNote&gt;</w:instrText>
      </w:r>
      <w:r w:rsidR="00741214" w:rsidRPr="00B350A0">
        <w:fldChar w:fldCharType="separate"/>
      </w:r>
      <w:r w:rsidR="00CC011A" w:rsidRPr="00B350A0">
        <w:rPr>
          <w:noProof/>
        </w:rPr>
        <w:t>(NOAA, 2003)</w:t>
      </w:r>
      <w:r w:rsidR="00741214" w:rsidRPr="00B350A0">
        <w:fldChar w:fldCharType="end"/>
      </w:r>
      <w:r w:rsidRPr="00B350A0">
        <w:t>.</w:t>
      </w:r>
    </w:p>
    <w:p w14:paraId="7537C994" w14:textId="2055D1EB" w:rsidR="00DC6E0E" w:rsidRPr="00B350A0" w:rsidRDefault="00DC6E0E" w:rsidP="004A51AA">
      <w:pPr>
        <w:pStyle w:val="Body"/>
      </w:pPr>
      <w:r w:rsidRPr="00B350A0">
        <w:t>The above implies that all computers capturing data for use in SPECCHIO should have their time zone set to GMT and their system time adjusted to UTC. However, this is not usual, so the Spectrum acquisition date/time can be modified in the database if a time different from UTC was used.</w:t>
      </w:r>
      <w:r w:rsidR="00034371" w:rsidRPr="00B350A0">
        <w:t xml:space="preserve"> To deal with this general problem in a generic and traceable way, a metaparameter named Acquisition Time (UTC) has been added to enable the storage of both computer system time and UTC time for a spectrum.</w:t>
      </w:r>
    </w:p>
    <w:p w14:paraId="783D2DB8" w14:textId="78F27FC7" w:rsidR="00DC6E0E" w:rsidRPr="00B350A0" w:rsidRDefault="00DC6E0E" w:rsidP="004A51AA">
      <w:pPr>
        <w:pStyle w:val="Body"/>
      </w:pPr>
      <w:r w:rsidRPr="00B350A0">
        <w:t>Other times, such as Spectra upload times and calibration times, are usually stored in local time</w:t>
      </w:r>
      <w:r w:rsidR="00034371" w:rsidRPr="00B350A0">
        <w:t>, that is, the time of the SPECCHIO server</w:t>
      </w:r>
      <w:r w:rsidRPr="00B350A0">
        <w:t>.</w:t>
      </w:r>
    </w:p>
    <w:p w14:paraId="5E0FEEE4" w14:textId="60259768" w:rsidR="00DC6E0E" w:rsidRPr="00B350A0" w:rsidRDefault="00DC6E0E" w:rsidP="00941E8C">
      <w:pPr>
        <w:pStyle w:val="Heading2"/>
      </w:pPr>
      <w:bookmarkStart w:id="252" w:name="_Ref153677830"/>
      <w:bookmarkStart w:id="253" w:name="_Toc355280345"/>
      <w:bookmarkStart w:id="254" w:name="_Toc398023872"/>
      <w:bookmarkStart w:id="255" w:name="_Toc49458066"/>
      <w:r w:rsidRPr="00B350A0">
        <w:t>Data Links</w:t>
      </w:r>
      <w:bookmarkEnd w:id="252"/>
      <w:bookmarkEnd w:id="253"/>
      <w:bookmarkEnd w:id="254"/>
      <w:bookmarkEnd w:id="255"/>
    </w:p>
    <w:p w14:paraId="244C9532" w14:textId="77777777" w:rsidR="008E0FCC" w:rsidRPr="00B350A0" w:rsidRDefault="008E0FCC" w:rsidP="004A51AA">
      <w:pPr>
        <w:pStyle w:val="Body"/>
      </w:pPr>
      <w:r w:rsidRPr="00B350A0">
        <w:t>For some calculations on Spectra, such as the conversion of a Radiance Spectrum to a Reflectance Factor Spectrum, SPECCHIO needs to know the related White Reference Spectrum for each Target Spectrum. Data links are used to define these relationships.</w:t>
      </w:r>
    </w:p>
    <w:p w14:paraId="29045603" w14:textId="77777777" w:rsidR="008E0FCC" w:rsidRPr="00B350A0" w:rsidRDefault="008E0FCC" w:rsidP="004A51AA">
      <w:pPr>
        <w:pStyle w:val="Body"/>
      </w:pPr>
      <w:r w:rsidRPr="00B350A0">
        <w:t xml:space="preserve">A Reference Data Link is a reference from a Target Spectrum to its related Reference Spectrum. </w:t>
      </w:r>
    </w:p>
    <w:p w14:paraId="2664896F" w14:textId="77777777" w:rsidR="008E0FCC" w:rsidRPr="00B350A0" w:rsidRDefault="008E0FCC" w:rsidP="004A51AA">
      <w:pPr>
        <w:pStyle w:val="Body"/>
      </w:pPr>
      <w:r w:rsidRPr="00B350A0">
        <w:t>A Target Data Link is a reference from a Reference Spectrum to its related Target Spectrum or from a Target Spectrum to another Target Spectrum when an object was sampled with different instruments.</w:t>
      </w:r>
    </w:p>
    <w:tbl>
      <w:tblPr>
        <w:tblStyle w:val="TableGrid"/>
        <w:tblW w:w="0" w:type="auto"/>
        <w:tblInd w:w="787" w:type="dxa"/>
        <w:tblLook w:val="04A0" w:firstRow="1" w:lastRow="0" w:firstColumn="1" w:lastColumn="0" w:noHBand="0" w:noVBand="1"/>
      </w:tblPr>
      <w:tblGrid>
        <w:gridCol w:w="1884"/>
        <w:gridCol w:w="6239"/>
      </w:tblGrid>
      <w:tr w:rsidR="00A35064" w:rsidRPr="00DC42F9" w14:paraId="5F4CA1C9" w14:textId="77777777" w:rsidTr="00DC42F9">
        <w:trPr>
          <w:trHeight w:val="2627"/>
        </w:trPr>
        <w:tc>
          <w:tcPr>
            <w:tcW w:w="1884" w:type="dxa"/>
          </w:tcPr>
          <w:p w14:paraId="680F13DD" w14:textId="77777777" w:rsidR="00A35064" w:rsidRPr="00DC42F9" w:rsidRDefault="00A35064" w:rsidP="00DC42F9">
            <w:pPr>
              <w:pStyle w:val="HangingIndent"/>
              <w:ind w:hanging="2410"/>
              <w:rPr>
                <w:sz w:val="22"/>
                <w:szCs w:val="22"/>
              </w:rPr>
            </w:pPr>
            <w:r w:rsidRPr="00DC42F9">
              <w:rPr>
                <w:rStyle w:val="Strong"/>
                <w:sz w:val="22"/>
                <w:szCs w:val="22"/>
                <w:u w:val="single"/>
              </w:rPr>
              <w:lastRenderedPageBreak/>
              <w:t>Manufacturer</w:t>
            </w:r>
          </w:p>
        </w:tc>
        <w:tc>
          <w:tcPr>
            <w:tcW w:w="6239" w:type="dxa"/>
          </w:tcPr>
          <w:p w14:paraId="2579E8F1" w14:textId="77777777" w:rsidR="00A35064" w:rsidRPr="00DC42F9" w:rsidRDefault="00A35064" w:rsidP="00DC42F9">
            <w:pPr>
              <w:pStyle w:val="HangingIndent"/>
              <w:ind w:left="0" w:firstLine="0"/>
              <w:rPr>
                <w:sz w:val="22"/>
                <w:szCs w:val="22"/>
              </w:rPr>
            </w:pPr>
            <w:r w:rsidRPr="00DC42F9">
              <w:rPr>
                <w:sz w:val="22"/>
                <w:szCs w:val="22"/>
              </w:rPr>
              <w:t xml:space="preserve">A manufacturer of </w:t>
            </w:r>
            <w:proofErr w:type="spellStart"/>
            <w:r w:rsidRPr="00DC42F9">
              <w:rPr>
                <w:sz w:val="22"/>
                <w:szCs w:val="22"/>
              </w:rPr>
              <w:t>spectroradiometric</w:t>
            </w:r>
            <w:proofErr w:type="spellEnd"/>
            <w:r w:rsidRPr="00DC42F9">
              <w:rPr>
                <w:sz w:val="22"/>
                <w:szCs w:val="22"/>
              </w:rPr>
              <w:t xml:space="preserve"> instruments.</w:t>
            </w:r>
          </w:p>
          <w:p w14:paraId="50EA2F5B" w14:textId="77777777" w:rsidR="00A35064" w:rsidRPr="00DC42F9" w:rsidRDefault="00A35064" w:rsidP="00DC42F9">
            <w:pPr>
              <w:pStyle w:val="HangingIndent"/>
              <w:ind w:left="0" w:firstLine="0"/>
              <w:rPr>
                <w:sz w:val="22"/>
                <w:szCs w:val="22"/>
              </w:rPr>
            </w:pPr>
            <w:r w:rsidRPr="00DC42F9">
              <w:rPr>
                <w:sz w:val="22"/>
                <w:szCs w:val="22"/>
              </w:rPr>
              <w:t xml:space="preserve">The list of possible Manufacturers is a fixed table in SPECCHIO. Users cannot add to it, change it or even view it. If you require a new Manufacturer to be added, you must contact your System Administrator. The table as released with this version of SPECCHIO can be found in </w:t>
            </w:r>
            <w:r w:rsidRPr="00DC42F9">
              <w:rPr>
                <w:szCs w:val="22"/>
              </w:rPr>
              <w:fldChar w:fldCharType="begin"/>
            </w:r>
            <w:r w:rsidRPr="00DC42F9">
              <w:rPr>
                <w:sz w:val="22"/>
                <w:szCs w:val="22"/>
              </w:rPr>
              <w:instrText xml:space="preserve"> REF _Ref357589894 \r \h  \* MERGEFORMAT </w:instrText>
            </w:r>
            <w:r w:rsidRPr="00DC42F9">
              <w:rPr>
                <w:szCs w:val="22"/>
              </w:rPr>
            </w:r>
            <w:r w:rsidRPr="00DC42F9">
              <w:rPr>
                <w:szCs w:val="22"/>
              </w:rPr>
              <w:fldChar w:fldCharType="separate"/>
            </w:r>
            <w:r w:rsidR="000C7C57" w:rsidRPr="000C7C57">
              <w:rPr>
                <w:rStyle w:val="CrossReference"/>
              </w:rPr>
              <w:t xml:space="preserve">Appendix B: </w:t>
            </w:r>
            <w:r w:rsidRPr="00DC42F9">
              <w:rPr>
                <w:szCs w:val="22"/>
              </w:rPr>
              <w:fldChar w:fldCharType="end"/>
            </w:r>
            <w:r w:rsidRPr="00DC42F9">
              <w:rPr>
                <w:szCs w:val="22"/>
              </w:rPr>
              <w:fldChar w:fldCharType="begin"/>
            </w:r>
            <w:r w:rsidRPr="00DC42F9">
              <w:rPr>
                <w:sz w:val="22"/>
                <w:szCs w:val="22"/>
              </w:rPr>
              <w:instrText xml:space="preserve"> REF _Ref357589894 \h  \* MERGEFORMAT </w:instrText>
            </w:r>
            <w:r w:rsidRPr="00DC42F9">
              <w:rPr>
                <w:szCs w:val="22"/>
              </w:rPr>
            </w:r>
            <w:r w:rsidRPr="00DC42F9">
              <w:rPr>
                <w:szCs w:val="22"/>
              </w:rPr>
              <w:fldChar w:fldCharType="separate"/>
            </w:r>
            <w:r w:rsidR="000C7C57" w:rsidRPr="000C7C57">
              <w:rPr>
                <w:rStyle w:val="CrossReference"/>
                <w:sz w:val="22"/>
                <w:szCs w:val="22"/>
              </w:rPr>
              <w:t>Predefined Manufacturer Table</w:t>
            </w:r>
            <w:r w:rsidRPr="00DC42F9">
              <w:rPr>
                <w:szCs w:val="22"/>
              </w:rPr>
              <w:fldChar w:fldCharType="end"/>
            </w:r>
            <w:r w:rsidRPr="00DC42F9">
              <w:rPr>
                <w:sz w:val="22"/>
                <w:szCs w:val="22"/>
              </w:rPr>
              <w:t xml:space="preserve"> of this document.</w:t>
            </w:r>
          </w:p>
          <w:p w14:paraId="43278CAD" w14:textId="77777777" w:rsidR="00A35064" w:rsidRPr="00DC42F9" w:rsidRDefault="00A35064" w:rsidP="00DC42F9">
            <w:pPr>
              <w:pStyle w:val="HangingIndent"/>
              <w:ind w:left="0" w:firstLine="0"/>
              <w:rPr>
                <w:sz w:val="22"/>
                <w:szCs w:val="22"/>
              </w:rPr>
            </w:pPr>
            <w:r w:rsidRPr="00DC42F9">
              <w:rPr>
                <w:sz w:val="22"/>
                <w:szCs w:val="22"/>
              </w:rPr>
              <w:t>Each Manufacturer is assigned an integer Manufacturer ID.</w:t>
            </w:r>
          </w:p>
        </w:tc>
      </w:tr>
      <w:tr w:rsidR="00A35064" w:rsidRPr="00DC42F9" w14:paraId="3EF4E994" w14:textId="77777777" w:rsidTr="00DC42F9">
        <w:trPr>
          <w:trHeight w:val="4711"/>
        </w:trPr>
        <w:tc>
          <w:tcPr>
            <w:tcW w:w="1884" w:type="dxa"/>
          </w:tcPr>
          <w:p w14:paraId="19E78D2A" w14:textId="77777777" w:rsidR="00A35064" w:rsidRPr="00DC42F9" w:rsidRDefault="00A35064" w:rsidP="00DC42F9">
            <w:pPr>
              <w:pStyle w:val="HangingIndent"/>
              <w:ind w:hanging="2410"/>
              <w:rPr>
                <w:sz w:val="22"/>
                <w:szCs w:val="22"/>
              </w:rPr>
            </w:pPr>
            <w:r w:rsidRPr="00DC42F9">
              <w:rPr>
                <w:rStyle w:val="Strong"/>
                <w:sz w:val="22"/>
                <w:szCs w:val="22"/>
                <w:u w:val="single"/>
              </w:rPr>
              <w:t>Sensor</w:t>
            </w:r>
          </w:p>
        </w:tc>
        <w:tc>
          <w:tcPr>
            <w:tcW w:w="6239" w:type="dxa"/>
          </w:tcPr>
          <w:p w14:paraId="631F425F" w14:textId="77777777" w:rsidR="00A35064" w:rsidRPr="00DC42F9" w:rsidRDefault="00A35064" w:rsidP="00DC42F9">
            <w:pPr>
              <w:pStyle w:val="HangingIndent"/>
              <w:ind w:left="0" w:firstLine="0"/>
              <w:rPr>
                <w:sz w:val="22"/>
                <w:szCs w:val="22"/>
              </w:rPr>
            </w:pPr>
            <w:r w:rsidRPr="00DC42F9">
              <w:rPr>
                <w:sz w:val="22"/>
                <w:szCs w:val="22"/>
              </w:rPr>
              <w:t xml:space="preserve">A description of a physical setup of a Sensor or a model of a </w:t>
            </w:r>
            <w:proofErr w:type="spellStart"/>
            <w:r w:rsidRPr="00DC42F9">
              <w:rPr>
                <w:sz w:val="22"/>
                <w:szCs w:val="22"/>
              </w:rPr>
              <w:t>spectroradiometric</w:t>
            </w:r>
            <w:proofErr w:type="spellEnd"/>
            <w:r w:rsidRPr="00DC42F9">
              <w:rPr>
                <w:sz w:val="22"/>
                <w:szCs w:val="22"/>
              </w:rPr>
              <w:t xml:space="preserve"> Instrument. A Sensor is usually identified by a Sensor type designator (also referred to as an “Instrument type” or “Instrument model”) which is generally defined by the manufacturer.</w:t>
            </w:r>
          </w:p>
          <w:p w14:paraId="4142269B" w14:textId="77777777" w:rsidR="00A35064" w:rsidRPr="00DC42F9" w:rsidRDefault="00A35064" w:rsidP="00DC42F9">
            <w:pPr>
              <w:pStyle w:val="HangingIndent"/>
              <w:ind w:left="0" w:firstLine="0"/>
              <w:rPr>
                <w:i/>
                <w:sz w:val="22"/>
                <w:szCs w:val="22"/>
              </w:rPr>
            </w:pPr>
            <w:r w:rsidRPr="00DC42F9">
              <w:rPr>
                <w:sz w:val="22"/>
                <w:szCs w:val="22"/>
              </w:rPr>
              <w:t xml:space="preserve">Each Sensor has a fixed number of bands, average wavelengths and FWHM (Full Width at Half Maximum) per channel, and a Sensor type number (usually a numeric code given by the manufacturer). Each Sensor Type is defined only once in the database. As released, SPECCHIO has a standard set of Sensors already defined in its database. The table as released with this version of SPECCHIO can be found in </w:t>
            </w:r>
            <w:r w:rsidRPr="00DC42F9">
              <w:rPr>
                <w:i/>
                <w:sz w:val="22"/>
                <w:szCs w:val="22"/>
              </w:rPr>
              <w:t xml:space="preserve">Appendix C </w:t>
            </w:r>
            <w:r w:rsidRPr="00DC42F9">
              <w:rPr>
                <w:szCs w:val="22"/>
              </w:rPr>
              <w:fldChar w:fldCharType="begin"/>
            </w:r>
            <w:r w:rsidRPr="00DC42F9">
              <w:rPr>
                <w:sz w:val="22"/>
                <w:szCs w:val="22"/>
              </w:rPr>
              <w:instrText xml:space="preserve"> REF _Ref358389791 \h  \* MERGEFORMAT </w:instrText>
            </w:r>
            <w:r w:rsidRPr="00DC42F9">
              <w:rPr>
                <w:szCs w:val="22"/>
              </w:rPr>
            </w:r>
            <w:r w:rsidRPr="00DC42F9">
              <w:rPr>
                <w:szCs w:val="22"/>
              </w:rPr>
              <w:fldChar w:fldCharType="separate"/>
            </w:r>
            <w:r w:rsidR="000C7C57" w:rsidRPr="000C7C57">
              <w:rPr>
                <w:i/>
                <w:sz w:val="22"/>
                <w:szCs w:val="22"/>
              </w:rPr>
              <w:t>Predefined Sensor Table</w:t>
            </w:r>
            <w:r w:rsidRPr="00DC42F9">
              <w:rPr>
                <w:szCs w:val="22"/>
              </w:rPr>
              <w:fldChar w:fldCharType="end"/>
            </w:r>
            <w:r w:rsidRPr="00DC42F9">
              <w:rPr>
                <w:sz w:val="22"/>
                <w:szCs w:val="22"/>
              </w:rPr>
              <w:t xml:space="preserve"> of this document. However, new Sensors can be added to this list. Refer to </w:t>
            </w:r>
            <w:r w:rsidRPr="00DC42F9">
              <w:rPr>
                <w:i/>
                <w:sz w:val="22"/>
                <w:szCs w:val="22"/>
              </w:rPr>
              <w:t xml:space="preserve">Section 9.4 </w:t>
            </w:r>
            <w:r w:rsidRPr="00DC42F9">
              <w:rPr>
                <w:szCs w:val="22"/>
              </w:rPr>
              <w:fldChar w:fldCharType="begin"/>
            </w:r>
            <w:r w:rsidRPr="00DC42F9">
              <w:rPr>
                <w:sz w:val="22"/>
                <w:szCs w:val="22"/>
              </w:rPr>
              <w:instrText xml:space="preserve"> REF _Ref413327484 \h  \* MERGEFORMAT </w:instrText>
            </w:r>
            <w:r w:rsidRPr="00DC42F9">
              <w:rPr>
                <w:szCs w:val="22"/>
              </w:rPr>
            </w:r>
            <w:r w:rsidRPr="00DC42F9">
              <w:rPr>
                <w:szCs w:val="22"/>
              </w:rPr>
              <w:fldChar w:fldCharType="separate"/>
            </w:r>
            <w:r w:rsidR="000C7C57" w:rsidRPr="000C7C57">
              <w:rPr>
                <w:i/>
                <w:sz w:val="22"/>
                <w:szCs w:val="22"/>
              </w:rPr>
              <w:t>Load sensor definition</w:t>
            </w:r>
            <w:r w:rsidRPr="00DC42F9">
              <w:rPr>
                <w:szCs w:val="22"/>
              </w:rPr>
              <w:fldChar w:fldCharType="end"/>
            </w:r>
            <w:r w:rsidRPr="00DC42F9">
              <w:rPr>
                <w:i/>
                <w:sz w:val="22"/>
                <w:szCs w:val="22"/>
              </w:rPr>
              <w:t>.</w:t>
            </w:r>
          </w:p>
          <w:p w14:paraId="21CFD7F6" w14:textId="77777777" w:rsidR="00A35064" w:rsidRPr="00DC42F9" w:rsidRDefault="00A35064" w:rsidP="00DC42F9">
            <w:pPr>
              <w:pStyle w:val="HangingIndent"/>
              <w:ind w:left="0" w:firstLine="0"/>
              <w:rPr>
                <w:sz w:val="22"/>
                <w:szCs w:val="22"/>
              </w:rPr>
            </w:pPr>
            <w:r w:rsidRPr="00DC42F9">
              <w:rPr>
                <w:sz w:val="22"/>
                <w:szCs w:val="22"/>
              </w:rPr>
              <w:t>As of V3.1 of SPECCHIO, new sensors are automatically generated if no appropriate sensor is found during the loading of spectral input files.</w:t>
            </w:r>
          </w:p>
          <w:p w14:paraId="3D9CAF11" w14:textId="77777777" w:rsidR="00A35064" w:rsidRPr="00DC42F9" w:rsidRDefault="00A35064" w:rsidP="00DC42F9">
            <w:pPr>
              <w:pStyle w:val="HangingIndent"/>
              <w:ind w:left="0" w:firstLine="0"/>
              <w:rPr>
                <w:sz w:val="22"/>
                <w:szCs w:val="22"/>
              </w:rPr>
            </w:pPr>
            <w:r w:rsidRPr="00DC42F9">
              <w:rPr>
                <w:sz w:val="22"/>
                <w:szCs w:val="22"/>
              </w:rPr>
              <w:t>Each Sensor is assigned a unique integer Sensor ID by SPECCHIO.</w:t>
            </w:r>
          </w:p>
        </w:tc>
      </w:tr>
      <w:tr w:rsidR="00A35064" w:rsidRPr="00DC42F9" w14:paraId="0F7396FC" w14:textId="77777777" w:rsidTr="00DC42F9">
        <w:trPr>
          <w:trHeight w:val="710"/>
        </w:trPr>
        <w:tc>
          <w:tcPr>
            <w:tcW w:w="1884" w:type="dxa"/>
          </w:tcPr>
          <w:p w14:paraId="54B1BAC4" w14:textId="77777777" w:rsidR="00A35064" w:rsidRPr="00DC42F9" w:rsidRDefault="00A35064" w:rsidP="00DC42F9">
            <w:pPr>
              <w:pStyle w:val="HangingIndent"/>
              <w:ind w:hanging="2410"/>
              <w:rPr>
                <w:sz w:val="22"/>
                <w:szCs w:val="22"/>
              </w:rPr>
            </w:pPr>
            <w:r w:rsidRPr="00DC42F9">
              <w:rPr>
                <w:rStyle w:val="Strong"/>
                <w:sz w:val="22"/>
                <w:szCs w:val="22"/>
                <w:u w:val="single"/>
              </w:rPr>
              <w:t>Instrument</w:t>
            </w:r>
          </w:p>
        </w:tc>
        <w:tc>
          <w:tcPr>
            <w:tcW w:w="6239" w:type="dxa"/>
          </w:tcPr>
          <w:p w14:paraId="4156CF8A" w14:textId="77777777" w:rsidR="00A35064" w:rsidRPr="00DC42F9" w:rsidRDefault="00A35064" w:rsidP="00DC42F9">
            <w:pPr>
              <w:pStyle w:val="HangingIndent"/>
              <w:ind w:left="0" w:firstLine="0"/>
              <w:rPr>
                <w:sz w:val="22"/>
                <w:szCs w:val="22"/>
              </w:rPr>
            </w:pPr>
            <w:r w:rsidRPr="00DC42F9">
              <w:rPr>
                <w:sz w:val="22"/>
                <w:szCs w:val="22"/>
              </w:rPr>
              <w:t>An instance of a certain Sensor Type. There can be several different Instruments that are all of one Sensor Type. Each Instrument has a defined owner. Each Instrument record in the Instrument Table refers to its related entry in the Sensor table so that its standard Sensor technical details can be accessed.</w:t>
            </w:r>
          </w:p>
          <w:p w14:paraId="3A64AEE9" w14:textId="77777777" w:rsidR="00A35064" w:rsidRPr="00DC42F9" w:rsidRDefault="00A35064" w:rsidP="00DC42F9">
            <w:pPr>
              <w:pStyle w:val="HangingIndent"/>
              <w:ind w:left="0" w:firstLine="0"/>
              <w:rPr>
                <w:sz w:val="22"/>
                <w:szCs w:val="22"/>
              </w:rPr>
            </w:pPr>
            <w:r w:rsidRPr="00DC42F9">
              <w:rPr>
                <w:sz w:val="22"/>
                <w:szCs w:val="22"/>
              </w:rPr>
              <w:t>As of V3.1 of SPECCHIO, new instruments are automatically added to the database when no matching instrument can be identified during data loading.</w:t>
            </w:r>
          </w:p>
          <w:p w14:paraId="4396E8F3" w14:textId="77777777" w:rsidR="00A35064" w:rsidRPr="00DC42F9" w:rsidRDefault="00A35064" w:rsidP="00DC42F9">
            <w:pPr>
              <w:pStyle w:val="HangingIndent"/>
              <w:ind w:left="0" w:firstLine="0"/>
              <w:rPr>
                <w:sz w:val="22"/>
                <w:szCs w:val="22"/>
              </w:rPr>
            </w:pPr>
            <w:r w:rsidRPr="00DC42F9">
              <w:rPr>
                <w:sz w:val="22"/>
                <w:szCs w:val="22"/>
              </w:rPr>
              <w:t>Each Instrument is assigned a unique integer Instrument Number.</w:t>
            </w:r>
          </w:p>
        </w:tc>
      </w:tr>
      <w:tr w:rsidR="00A35064" w:rsidRPr="00DC42F9" w14:paraId="2BD9D597" w14:textId="77777777" w:rsidTr="00DC42F9">
        <w:tc>
          <w:tcPr>
            <w:tcW w:w="1884" w:type="dxa"/>
          </w:tcPr>
          <w:p w14:paraId="6073F9D1" w14:textId="77777777" w:rsidR="00A35064" w:rsidRPr="00DC42F9" w:rsidRDefault="00A35064" w:rsidP="00DC42F9">
            <w:pPr>
              <w:pStyle w:val="HangingIndent"/>
              <w:ind w:hanging="2410"/>
              <w:rPr>
                <w:sz w:val="22"/>
                <w:szCs w:val="22"/>
              </w:rPr>
            </w:pPr>
            <w:r w:rsidRPr="00DC42F9">
              <w:rPr>
                <w:rStyle w:val="Strong"/>
                <w:sz w:val="22"/>
                <w:szCs w:val="22"/>
                <w:u w:val="single"/>
              </w:rPr>
              <w:t>Calibration</w:t>
            </w:r>
          </w:p>
        </w:tc>
        <w:tc>
          <w:tcPr>
            <w:tcW w:w="6239" w:type="dxa"/>
          </w:tcPr>
          <w:p w14:paraId="5C43B093" w14:textId="77777777" w:rsidR="00A35064" w:rsidRPr="00DC42F9" w:rsidRDefault="00A35064" w:rsidP="00DC42F9">
            <w:pPr>
              <w:pStyle w:val="HangingIndent"/>
              <w:ind w:left="0" w:firstLine="0"/>
              <w:rPr>
                <w:sz w:val="22"/>
                <w:szCs w:val="22"/>
              </w:rPr>
            </w:pPr>
            <w:r w:rsidRPr="00DC42F9">
              <w:rPr>
                <w:sz w:val="22"/>
                <w:szCs w:val="22"/>
              </w:rPr>
              <w:t xml:space="preserve">Instruments optionally have a history of Calibrations. There are generally multiple Calibrations in that history, each Calibration being identified by either a date, and/or a Calibration Number which is a sequence number incremented each time the Instrument is sent for calibration. Calibration Numbers are unique for an Instrument. An Instrument Calibration defines an updated set of average wavelengths </w:t>
            </w:r>
            <w:r w:rsidRPr="00DC42F9">
              <w:rPr>
                <w:sz w:val="22"/>
                <w:szCs w:val="22"/>
              </w:rPr>
              <w:lastRenderedPageBreak/>
              <w:t>per band. When a Calibration is available, its information overrides the information in the Sensor record for the Instrument. As of V3.1 of SPECCHIO, new wavelength calibrations are automatically added to known instruments if differences in centre wavelengths are encountered during data loading.</w:t>
            </w:r>
          </w:p>
        </w:tc>
      </w:tr>
    </w:tbl>
    <w:p w14:paraId="79F920B7" w14:textId="77777777" w:rsidR="008E0FCC" w:rsidRPr="00B350A0" w:rsidRDefault="008E0FCC" w:rsidP="004A51AA">
      <w:pPr>
        <w:pStyle w:val="Body"/>
      </w:pPr>
      <w:r w:rsidRPr="00B350A0">
        <w:lastRenderedPageBreak/>
        <w:t>A Provenance Data Link is a reference from a higher-level product to the spectral input data used in its production. Provenance Data Links are e.g. generated automatically when a spectral input contains target and reference radiances as well as derived reflectance factors, e.g. for SVC or Spectral Evolution instruments.</w:t>
      </w:r>
    </w:p>
    <w:p w14:paraId="656911ED" w14:textId="31565838" w:rsidR="008E0FCC" w:rsidRPr="00B350A0" w:rsidRDefault="008E0FCC" w:rsidP="004A51AA">
      <w:pPr>
        <w:pStyle w:val="Body"/>
      </w:pPr>
      <w:r w:rsidRPr="00B350A0">
        <w:t>There are two types of calculation for which SPECCHIO uses Reference Spectra. The type is selected automatically based on Reference Spectrum’s Metadata Attributes.</w:t>
      </w:r>
    </w:p>
    <w:p w14:paraId="588339C7" w14:textId="77777777" w:rsidR="009C1088" w:rsidRPr="00B350A0" w:rsidRDefault="009C1088" w:rsidP="004A51AA">
      <w:pPr>
        <w:pStyle w:val="Body"/>
      </w:pPr>
    </w:p>
    <w:tbl>
      <w:tblPr>
        <w:tblStyle w:val="TableGrid"/>
        <w:tblW w:w="0" w:type="auto"/>
        <w:tblInd w:w="817" w:type="dxa"/>
        <w:tblLook w:val="04A0" w:firstRow="1" w:lastRow="0" w:firstColumn="1" w:lastColumn="0" w:noHBand="0" w:noVBand="1"/>
      </w:tblPr>
      <w:tblGrid>
        <w:gridCol w:w="1791"/>
        <w:gridCol w:w="6634"/>
      </w:tblGrid>
      <w:tr w:rsidR="00DC42F9" w:rsidRPr="00DC42F9" w14:paraId="60848B1A" w14:textId="77777777" w:rsidTr="00DC42F9">
        <w:tc>
          <w:tcPr>
            <w:tcW w:w="1791" w:type="dxa"/>
          </w:tcPr>
          <w:p w14:paraId="0AE19E46" w14:textId="77777777" w:rsidR="00DD09B7" w:rsidRPr="00DC42F9" w:rsidRDefault="00DD09B7" w:rsidP="00DC42F9">
            <w:pPr>
              <w:rPr>
                <w:sz w:val="22"/>
                <w:szCs w:val="22"/>
              </w:rPr>
            </w:pPr>
            <w:r w:rsidRPr="00DC42F9">
              <w:rPr>
                <w:sz w:val="22"/>
                <w:szCs w:val="22"/>
              </w:rPr>
              <w:t>White Reference</w:t>
            </w:r>
          </w:p>
        </w:tc>
        <w:tc>
          <w:tcPr>
            <w:tcW w:w="6634" w:type="dxa"/>
          </w:tcPr>
          <w:p w14:paraId="0C81897F" w14:textId="77777777" w:rsidR="00DD09B7" w:rsidRPr="00DC42F9" w:rsidRDefault="008E0FCC" w:rsidP="00DC42F9">
            <w:pPr>
              <w:rPr>
                <w:sz w:val="22"/>
                <w:szCs w:val="22"/>
              </w:rPr>
            </w:pPr>
            <w:r w:rsidRPr="00DC42F9">
              <w:rPr>
                <w:sz w:val="22"/>
                <w:szCs w:val="22"/>
              </w:rPr>
              <w:t xml:space="preserve">The linked Spectrum is the Radiance Spectrum of a white Reference Panel, such as a </w:t>
            </w:r>
            <w:proofErr w:type="spellStart"/>
            <w:r w:rsidRPr="00DC42F9">
              <w:rPr>
                <w:sz w:val="22"/>
                <w:szCs w:val="22"/>
              </w:rPr>
              <w:t>Spectralon</w:t>
            </w:r>
            <w:proofErr w:type="spellEnd"/>
            <w:r w:rsidRPr="00DC42F9">
              <w:rPr>
                <w:sz w:val="22"/>
                <w:szCs w:val="22"/>
              </w:rPr>
              <w:t xml:space="preserve"> panel, in the same illumination conditions.</w:t>
            </w:r>
          </w:p>
        </w:tc>
      </w:tr>
      <w:tr w:rsidR="00DC42F9" w:rsidRPr="00DC42F9" w14:paraId="6861430D" w14:textId="77777777" w:rsidTr="00DC42F9">
        <w:tc>
          <w:tcPr>
            <w:tcW w:w="1791" w:type="dxa"/>
          </w:tcPr>
          <w:p w14:paraId="57D9469A" w14:textId="77777777" w:rsidR="00DD09B7" w:rsidRPr="00DC42F9" w:rsidRDefault="00DD09B7" w:rsidP="00DC42F9">
            <w:pPr>
              <w:rPr>
                <w:sz w:val="22"/>
                <w:szCs w:val="22"/>
              </w:rPr>
            </w:pPr>
            <w:r w:rsidRPr="00DC42F9">
              <w:rPr>
                <w:sz w:val="22"/>
                <w:szCs w:val="22"/>
              </w:rPr>
              <w:t>Cosine</w:t>
            </w:r>
          </w:p>
        </w:tc>
        <w:tc>
          <w:tcPr>
            <w:tcW w:w="6634" w:type="dxa"/>
          </w:tcPr>
          <w:p w14:paraId="457659D6" w14:textId="77777777" w:rsidR="00DD09B7" w:rsidRPr="00DC42F9" w:rsidRDefault="008E0FCC" w:rsidP="00DC42F9">
            <w:pPr>
              <w:rPr>
                <w:sz w:val="22"/>
                <w:szCs w:val="22"/>
              </w:rPr>
            </w:pPr>
            <w:r w:rsidRPr="00DC42F9">
              <w:rPr>
                <w:sz w:val="22"/>
                <w:szCs w:val="22"/>
              </w:rPr>
              <w:t>The linked Spectrum is an Irradiance Spectrum, usually acquired with a cosine receptor.</w:t>
            </w:r>
          </w:p>
        </w:tc>
      </w:tr>
    </w:tbl>
    <w:p w14:paraId="76564188" w14:textId="77777777" w:rsidR="00DD09B7" w:rsidRPr="00B350A0" w:rsidRDefault="00DD09B7" w:rsidP="004A51AA">
      <w:pPr>
        <w:pStyle w:val="HangingIndent"/>
      </w:pPr>
    </w:p>
    <w:p w14:paraId="661CE941" w14:textId="77777777" w:rsidR="00DC6E0E" w:rsidRPr="00B350A0" w:rsidRDefault="00DC6E0E" w:rsidP="004A51AA">
      <w:pPr>
        <w:pStyle w:val="Body"/>
      </w:pPr>
      <w:r w:rsidRPr="00B350A0">
        <w:t xml:space="preserve">In some </w:t>
      </w:r>
      <w:proofErr w:type="gramStart"/>
      <w:r w:rsidRPr="00B350A0">
        <w:t>cases</w:t>
      </w:r>
      <w:proofErr w:type="gramEnd"/>
      <w:r w:rsidRPr="00B350A0">
        <w:t xml:space="preserve"> data links are set up automatically during Campaign data loading. For example, GER signature files include the Spectra of both target and white reference.</w:t>
      </w:r>
    </w:p>
    <w:p w14:paraId="7E2D3D59" w14:textId="77777777" w:rsidR="00DC6E0E" w:rsidRPr="00B350A0" w:rsidRDefault="00DC6E0E" w:rsidP="004A51AA">
      <w:pPr>
        <w:pStyle w:val="Note"/>
      </w:pPr>
      <w:r w:rsidRPr="00B350A0">
        <w:t xml:space="preserve">Note </w:t>
      </w:r>
      <w:r w:rsidRPr="00B350A0">
        <w:tab/>
        <w:t xml:space="preserve">Data links do not make sense for Target Spectra with Measurement Units other than Radiance and for Reference Spectra other than Radiance or Irradiance. In other </w:t>
      </w:r>
      <w:proofErr w:type="gramStart"/>
      <w:r w:rsidRPr="00B350A0">
        <w:t>cases</w:t>
      </w:r>
      <w:proofErr w:type="gramEnd"/>
      <w:r w:rsidRPr="00B350A0">
        <w:t xml:space="preserve"> the results are undefined and they should not be set.</w:t>
      </w:r>
    </w:p>
    <w:p w14:paraId="678146D5" w14:textId="11FDD48D" w:rsidR="00034371" w:rsidRPr="00B350A0" w:rsidRDefault="00034371" w:rsidP="004A51AA">
      <w:pPr>
        <w:pStyle w:val="Note"/>
      </w:pPr>
      <w:r w:rsidRPr="00B350A0">
        <w:t xml:space="preserve">Note </w:t>
      </w:r>
      <w:r w:rsidRPr="00B350A0">
        <w:tab/>
        <w:t>The reflectance factor computation implemented in SPECCHIO is a simplified version, as each target spectrum needs to be linked to a reference spectrum. More scientific calculation can be achieved by using external code (e.g. Matlab or R).</w:t>
      </w:r>
    </w:p>
    <w:p w14:paraId="39721F5D" w14:textId="77777777" w:rsidR="00034371" w:rsidRPr="00B350A0" w:rsidRDefault="00034371" w:rsidP="004A51AA">
      <w:pPr>
        <w:pStyle w:val="Body"/>
      </w:pPr>
    </w:p>
    <w:p w14:paraId="28977E43" w14:textId="4FADD88A" w:rsidR="00DC6E0E" w:rsidRPr="00B350A0" w:rsidRDefault="00DC6E0E" w:rsidP="00941E8C">
      <w:pPr>
        <w:pStyle w:val="Heading2"/>
      </w:pPr>
      <w:bookmarkStart w:id="256" w:name="_Ref153696358"/>
      <w:bookmarkStart w:id="257" w:name="_Toc355280346"/>
      <w:bookmarkStart w:id="258" w:name="_Toc398023873"/>
      <w:bookmarkStart w:id="259" w:name="_Toc49458067"/>
      <w:r w:rsidRPr="00B350A0">
        <w:t>Manufacturers, Sensors, Instruments</w:t>
      </w:r>
      <w:bookmarkEnd w:id="256"/>
      <w:bookmarkEnd w:id="257"/>
      <w:r w:rsidRPr="00B350A0">
        <w:t xml:space="preserve"> and Calibrations</w:t>
      </w:r>
      <w:bookmarkEnd w:id="258"/>
      <w:bookmarkEnd w:id="259"/>
    </w:p>
    <w:p w14:paraId="56D39ECA" w14:textId="77777777" w:rsidR="00DC6E0E" w:rsidRPr="00B350A0" w:rsidRDefault="00DC6E0E" w:rsidP="004A51AA">
      <w:pPr>
        <w:pStyle w:val="Body"/>
      </w:pPr>
      <w:r w:rsidRPr="00B350A0">
        <w:t>SPECCHIO defines Manufacturers, Sensors, Instruments and Calibrations, which each have their own table in the database.</w:t>
      </w:r>
    </w:p>
    <w:p w14:paraId="4DCEB6DE" w14:textId="77777777" w:rsidR="00DC6E0E" w:rsidRPr="00B350A0" w:rsidRDefault="00DC6E0E" w:rsidP="00DC6E0E">
      <w:pPr>
        <w:pStyle w:val="HeadingSubUnnumbered"/>
        <w:rPr>
          <w:u w:val="single"/>
        </w:rPr>
      </w:pPr>
      <w:r w:rsidRPr="00B350A0">
        <w:rPr>
          <w:u w:val="single"/>
        </w:rPr>
        <w:lastRenderedPageBreak/>
        <w:t>Example</w:t>
      </w:r>
    </w:p>
    <w:p w14:paraId="0E4A3A05" w14:textId="77777777" w:rsidR="00DC6E0E" w:rsidRPr="00B350A0" w:rsidRDefault="002E2E38" w:rsidP="00DC6E0E">
      <w:pPr>
        <w:pStyle w:val="Figure"/>
        <w:rPr>
          <w:u w:val="single"/>
        </w:rPr>
      </w:pPr>
      <w:r>
        <w:rPr>
          <w:u w:val="single"/>
          <w:lang w:val="en-US" w:eastAsia="en-US"/>
        </w:rPr>
      </w:r>
      <w:r>
        <w:rPr>
          <w:u w:val="single"/>
          <w:lang w:val="en-US" w:eastAsia="en-US"/>
        </w:rPr>
        <w:pict w14:anchorId="13622DEA">
          <v:group id="Canvas 62" o:spid="_x0000_s1054" style="width:435.95pt;height:154.3pt;mso-position-horizontal-relative:char;mso-position-vertical-relative:line" coordsize="55365,19596">
            <v:rect id="AutoShape 406" o:spid="_x0000_s1055" style="position:absolute;width:55365;height:1959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" fillcolor="#f2f2f2 [3052]" stroked="f">
              <o:lock v:ext="edit" aspectratio="t"/>
            </v:rect>
            <v:rect id="Rectangle 68" o:spid="_x0000_s1056" style="position:absolute;left:41973;top:4540;width:11265;height:907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">
              <v:textbox style="mso-next-textbox:#Rectangle 68">
                <w:txbxContent>
                  <w:p w14:paraId="7B2EB4A8" w14:textId="77777777" w:rsidR="00E3689F" w:rsidRPr="00F650F0" w:rsidRDefault="00E3689F" w:rsidP="00DC6E0E">
                    <w:pPr>
                      <w:rPr>
                        <w:rStyle w:val="Strong"/>
                        <w:sz w:val="20"/>
                      </w:rPr>
                    </w:pPr>
                    <w:r w:rsidRPr="00F650F0">
                      <w:rPr>
                        <w:rStyle w:val="Strong"/>
                        <w:sz w:val="20"/>
                      </w:rPr>
                      <w:t>Calibration 1</w:t>
                    </w:r>
                  </w:p>
                </w:txbxContent>
              </v:textbox>
            </v:rect>
            <v:rect id="Rectangle 67" o:spid="_x0000_s1057" style="position:absolute;left:41351;top:6038;width:11258;height:906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">
              <v:textbox style="mso-next-textbox:#Rectangle 67">
                <w:txbxContent>
                  <w:p w14:paraId="20E1002B" w14:textId="77777777" w:rsidR="00E3689F" w:rsidRPr="00F650F0" w:rsidRDefault="00E3689F" w:rsidP="00DC6E0E">
                    <w:pPr>
                      <w:rPr>
                        <w:rStyle w:val="Strong"/>
                        <w:sz w:val="20"/>
                      </w:rPr>
                    </w:pPr>
                    <w:r w:rsidRPr="00F650F0">
                      <w:rPr>
                        <w:rStyle w:val="Strong"/>
                        <w:sz w:val="20"/>
                      </w:rPr>
                      <w:t>Calibration 2</w:t>
                    </w:r>
                  </w:p>
                </w:txbxContent>
              </v:textbox>
            </v:rect>
            <v:rect id="Rectangle 63" o:spid="_x0000_s1058" style="position:absolute;left:27165;top:787;width:10255;height:1318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">
              <v:textbox style="mso-next-textbox:#Rectangle 63">
                <w:txbxContent>
                  <w:p w14:paraId="373195FC" w14:textId="77777777" w:rsidR="00E3689F" w:rsidRPr="00F650F0" w:rsidRDefault="00E3689F" w:rsidP="00DC6E0E">
                    <w:pPr>
                      <w:rPr>
                        <w:rStyle w:val="Strong"/>
                        <w:sz w:val="20"/>
                      </w:rPr>
                    </w:pPr>
                    <w:r w:rsidRPr="00F650F0">
                      <w:rPr>
                        <w:rStyle w:val="Strong"/>
                        <w:sz w:val="20"/>
                      </w:rPr>
                      <w:t>Instrument “Joe’s GER 3700”</w:t>
                    </w:r>
                  </w:p>
                  <w:p w14:paraId="0453C6A2" w14:textId="77777777" w:rsidR="00E3689F" w:rsidRPr="00F650F0" w:rsidRDefault="00E3689F" w:rsidP="00DC6E0E">
                    <w:pPr>
                      <w:rPr>
                        <w:sz w:val="14"/>
                        <w:szCs w:val="18"/>
                        <w:lang w:val="en-AU"/>
                      </w:rPr>
                    </w:pPr>
                  </w:p>
                  <w:p w14:paraId="1CF7DF6A" w14:textId="77777777" w:rsidR="00E3689F" w:rsidRDefault="00E3689F" w:rsidP="00DC6E0E">
                    <w:pPr>
                      <w:rPr>
                        <w:sz w:val="14"/>
                        <w:szCs w:val="18"/>
                        <w:lang w:val="en-AU"/>
                      </w:rPr>
                    </w:pPr>
                    <w:r>
                      <w:rPr>
                        <w:sz w:val="14"/>
                        <w:szCs w:val="18"/>
                        <w:lang w:val="en-AU"/>
                      </w:rPr>
                      <w:t>Instrument Number,</w:t>
                    </w:r>
                  </w:p>
                  <w:p w14:paraId="6C429F93" w14:textId="77777777" w:rsidR="00E3689F" w:rsidRPr="00F650F0" w:rsidRDefault="00E3689F" w:rsidP="00DC6E0E">
                    <w:pPr>
                      <w:rPr>
                        <w:sz w:val="14"/>
                        <w:szCs w:val="18"/>
                        <w:lang w:val="en-AU"/>
                      </w:rPr>
                    </w:pPr>
                    <w:r w:rsidRPr="00F650F0">
                      <w:rPr>
                        <w:sz w:val="14"/>
                        <w:szCs w:val="18"/>
                        <w:lang w:val="en-AU"/>
                      </w:rPr>
                      <w:t>Name,</w:t>
                    </w:r>
                  </w:p>
                  <w:p w14:paraId="52F0C1D6" w14:textId="77777777" w:rsidR="00E3689F" w:rsidRPr="00F650F0" w:rsidRDefault="00E3689F"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1059" style="position:absolute;left:15151;top:3835;width:9550;height:1384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">
              <v:textbox style="mso-next-textbox:#Rectangle 64">
                <w:txbxContent>
                  <w:p w14:paraId="04F46A1C" w14:textId="77777777" w:rsidR="00E3689F" w:rsidRPr="007024F8" w:rsidRDefault="00E3689F" w:rsidP="00DC6E0E">
                    <w:pPr>
                      <w:rPr>
                        <w:rStyle w:val="Strong"/>
                        <w:sz w:val="20"/>
                        <w:lang w:val="de-CH"/>
                      </w:rPr>
                    </w:pPr>
                    <w:r w:rsidRPr="007024F8">
                      <w:rPr>
                        <w:rStyle w:val="Strong"/>
                        <w:sz w:val="20"/>
                        <w:lang w:val="de-CH"/>
                      </w:rPr>
                      <w:t>Sensor “GER 3700”</w:t>
                    </w:r>
                  </w:p>
                  <w:p w14:paraId="2F9774D6" w14:textId="77777777" w:rsidR="00E3689F" w:rsidRPr="007024F8" w:rsidRDefault="00E3689F" w:rsidP="00DC6E0E">
                    <w:pPr>
                      <w:rPr>
                        <w:sz w:val="14"/>
                        <w:szCs w:val="18"/>
                        <w:lang w:val="de-CH"/>
                      </w:rPr>
                    </w:pPr>
                  </w:p>
                  <w:p w14:paraId="606A0637" w14:textId="77777777" w:rsidR="00E3689F" w:rsidRPr="007024F8" w:rsidRDefault="00E3689F" w:rsidP="00DC6E0E">
                    <w:pPr>
                      <w:rPr>
                        <w:sz w:val="14"/>
                        <w:szCs w:val="18"/>
                        <w:lang w:val="de-CH"/>
                      </w:rPr>
                    </w:pPr>
                    <w:r w:rsidRPr="007024F8">
                      <w:rPr>
                        <w:sz w:val="14"/>
                        <w:szCs w:val="18"/>
                        <w:lang w:val="de-CH"/>
                      </w:rPr>
                      <w:t>Sensor ID,</w:t>
                    </w:r>
                    <w:r w:rsidRPr="007024F8">
                      <w:rPr>
                        <w:sz w:val="14"/>
                        <w:szCs w:val="18"/>
                        <w:lang w:val="de-CH"/>
                      </w:rPr>
                      <w:br/>
                      <w:t>Name,</w:t>
                    </w:r>
                  </w:p>
                  <w:p w14:paraId="5E7D48F7" w14:textId="77777777" w:rsidR="00E3689F" w:rsidRPr="00F650F0" w:rsidRDefault="00E3689F" w:rsidP="00DC6E0E">
                    <w:pPr>
                      <w:rPr>
                        <w:sz w:val="14"/>
                        <w:szCs w:val="18"/>
                        <w:lang w:val="en-AU"/>
                      </w:rPr>
                    </w:pPr>
                    <w:r w:rsidRPr="00F650F0">
                      <w:rPr>
                        <w:sz w:val="14"/>
                        <w:szCs w:val="18"/>
                        <w:lang w:val="en-AU"/>
                      </w:rPr>
                      <w:t>Description,</w:t>
                    </w:r>
                  </w:p>
                  <w:p w14:paraId="07651588" w14:textId="77777777" w:rsidR="00E3689F" w:rsidRPr="00F650F0" w:rsidRDefault="00E3689F" w:rsidP="00DC6E0E">
                    <w:pPr>
                      <w:rPr>
                        <w:sz w:val="14"/>
                        <w:szCs w:val="18"/>
                        <w:lang w:val="en-AU"/>
                      </w:rPr>
                    </w:pPr>
                    <w:r w:rsidRPr="00F650F0">
                      <w:rPr>
                        <w:sz w:val="14"/>
                        <w:szCs w:val="18"/>
                        <w:lang w:val="en-AU"/>
                      </w:rPr>
                      <w:t>Manufacturer ID,</w:t>
                    </w:r>
                  </w:p>
                  <w:p w14:paraId="4BF7C82A" w14:textId="77777777" w:rsidR="00E3689F" w:rsidRPr="00F650F0" w:rsidRDefault="00E3689F" w:rsidP="00DC6E0E">
                    <w:pPr>
                      <w:rPr>
                        <w:sz w:val="14"/>
                        <w:szCs w:val="18"/>
                        <w:lang w:val="en-AU"/>
                      </w:rPr>
                    </w:pPr>
                    <w:r w:rsidRPr="00F650F0">
                      <w:rPr>
                        <w:sz w:val="14"/>
                        <w:szCs w:val="18"/>
                        <w:lang w:val="en-AU"/>
                      </w:rPr>
                      <w:t>Type No,</w:t>
                    </w:r>
                  </w:p>
                  <w:p w14:paraId="7BC6D137" w14:textId="77777777" w:rsidR="00E3689F" w:rsidRPr="00F650F0" w:rsidRDefault="00E3689F" w:rsidP="00DC6E0E">
                    <w:pPr>
                      <w:rPr>
                        <w:sz w:val="14"/>
                        <w:szCs w:val="18"/>
                        <w:lang w:val="en-AU"/>
                      </w:rPr>
                    </w:pPr>
                    <w:r w:rsidRPr="00F650F0">
                      <w:rPr>
                        <w:sz w:val="14"/>
                        <w:szCs w:val="18"/>
                        <w:lang w:val="en-AU"/>
                      </w:rPr>
                      <w:t>No of Bands,</w:t>
                    </w:r>
                  </w:p>
                  <w:p w14:paraId="155522A5" w14:textId="77777777" w:rsidR="00E3689F" w:rsidRPr="00F650F0" w:rsidRDefault="00E3689F" w:rsidP="00DC6E0E">
                    <w:pPr>
                      <w:rPr>
                        <w:sz w:val="14"/>
                        <w:szCs w:val="18"/>
                        <w:lang w:val="en-AU"/>
                      </w:rPr>
                    </w:pPr>
                    <w:r w:rsidRPr="00F650F0">
                      <w:rPr>
                        <w:sz w:val="14"/>
                        <w:szCs w:val="18"/>
                        <w:lang w:val="en-AU"/>
                      </w:rPr>
                      <w:t>Wavelength at each band</w:t>
                    </w:r>
                  </w:p>
                </w:txbxContent>
              </v:textbox>
            </v:rect>
            <v:rect id="Rectangle 66" o:spid="_x0000_s1060" style="position:absolute;left:40532;top:7327;width:11264;height:907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">
              <v:textbox style="mso-next-textbox:#Rectangle 66">
                <w:txbxContent>
                  <w:p w14:paraId="7E4DE01C" w14:textId="77777777" w:rsidR="00E3689F" w:rsidRPr="00F650F0" w:rsidRDefault="00E3689F" w:rsidP="00DC6E0E">
                    <w:pPr>
                      <w:rPr>
                        <w:rStyle w:val="Strong"/>
                        <w:sz w:val="20"/>
                      </w:rPr>
                    </w:pPr>
                    <w:r w:rsidRPr="00F650F0">
                      <w:rPr>
                        <w:rStyle w:val="Strong"/>
                        <w:sz w:val="20"/>
                      </w:rPr>
                      <w:t>Calibration 3</w:t>
                    </w:r>
                  </w:p>
                  <w:p w14:paraId="0C9B7E4C" w14:textId="77777777" w:rsidR="00E3689F" w:rsidRPr="00F650F0" w:rsidRDefault="00E3689F" w:rsidP="00DC6E0E">
                    <w:pPr>
                      <w:rPr>
                        <w:sz w:val="14"/>
                        <w:szCs w:val="18"/>
                        <w:lang w:val="en-AU"/>
                      </w:rPr>
                    </w:pPr>
                  </w:p>
                  <w:p w14:paraId="4448E148" w14:textId="77777777" w:rsidR="00E3689F" w:rsidRPr="00F650F0" w:rsidRDefault="00E3689F" w:rsidP="00DC6E0E">
                    <w:pPr>
                      <w:rPr>
                        <w:sz w:val="14"/>
                        <w:szCs w:val="18"/>
                        <w:lang w:val="en-AU"/>
                      </w:rPr>
                    </w:pPr>
                    <w:r w:rsidRPr="00F650F0">
                      <w:rPr>
                        <w:sz w:val="14"/>
                        <w:szCs w:val="18"/>
                        <w:lang w:val="en-AU"/>
                      </w:rPr>
                      <w:t>Date,</w:t>
                    </w:r>
                  </w:p>
                  <w:p w14:paraId="3AF75F6C" w14:textId="77777777" w:rsidR="00E3689F" w:rsidRPr="00F650F0" w:rsidRDefault="00E3689F" w:rsidP="00DC6E0E">
                    <w:pPr>
                      <w:rPr>
                        <w:sz w:val="14"/>
                        <w:szCs w:val="18"/>
                        <w:lang w:val="en-AU"/>
                      </w:rPr>
                    </w:pPr>
                    <w:r w:rsidRPr="00F650F0">
                      <w:rPr>
                        <w:sz w:val="14"/>
                        <w:szCs w:val="18"/>
                        <w:lang w:val="en-AU"/>
                      </w:rPr>
                      <w:t>Calibration Number, Comments,</w:t>
                    </w:r>
                  </w:p>
                  <w:p w14:paraId="3F148B06" w14:textId="77777777" w:rsidR="00E3689F" w:rsidRPr="00F650F0" w:rsidRDefault="00E3689F" w:rsidP="00DC6E0E">
                    <w:pPr>
                      <w:rPr>
                        <w:sz w:val="14"/>
                        <w:szCs w:val="18"/>
                        <w:lang w:val="en-AU"/>
                      </w:rPr>
                    </w:pPr>
                    <w:r w:rsidRPr="00F650F0">
                      <w:rPr>
                        <w:sz w:val="14"/>
                        <w:szCs w:val="18"/>
                        <w:lang w:val="en-AU"/>
                      </w:rPr>
                      <w:t>Measured wavelength at each band</w:t>
                    </w:r>
                  </w:p>
                </w:txbxContent>
              </v:textbox>
            </v:rect>
            <v:rect id="Rectangle 69" o:spid="_x0000_s1061" style="position:absolute;left:39579;top:3835;width:14459;height:1337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" filled="f">
              <v:stroke dashstyle="dash"/>
            </v:rect>
            <v:shapetype id="_x0000_t32" coordsize="21600,21600" o:spt="32" o:oned="t" path="m,l21600,21600e" filled="f">
              <v:path arrowok="t" fillok="f" o:connecttype="none"/>
              <o:lock v:ext="edit" shapetype="t"/>
            </v:shapetype>
            <v:shape id="AutoShape 70" o:spid="_x0000_s1062" type="#_x0000_t32" style="position:absolute;left:37420;top:7378;width:2159;height:3143;visibility:visibl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">
              <v:stroke endarrow="block"/>
            </v:shape>
            <v:shapetype id="_x0000_t202" coordsize="21600,21600" o:spt="202" path="m,l,21600r21600,l21600,xe">
              <v:stroke joinstyle="miter"/>
              <v:path gradientshapeok="t" o:connecttype="rect"/>
            </v:shapetype>
            <v:shape id="Text Box 71" o:spid="_x0000_s1063" type="#_x0000_t202" style="position:absolute;left:38893;top:1873;width:14808;height:266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" filled="f" stroked="f">
              <v:textbox style="mso-next-textbox:#Text Box 71">
                <w:txbxContent>
                  <w:p w14:paraId="61B3C452" w14:textId="77777777" w:rsidR="00E3689F" w:rsidRPr="006B7D47" w:rsidRDefault="00E3689F" w:rsidP="00DC6E0E">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1064" style="position:absolute;left:1365;top:9226;width:10846;height:9481;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">
              <v:textbox style="mso-next-textbox:#Rectangle 74">
                <w:txbxContent>
                  <w:p w14:paraId="5B8A880B" w14:textId="77777777" w:rsidR="00E3689F" w:rsidRPr="00F650F0" w:rsidRDefault="00E3689F" w:rsidP="00DC6E0E">
                    <w:pPr>
                      <w:rPr>
                        <w:rStyle w:val="Strong"/>
                        <w:sz w:val="20"/>
                      </w:rPr>
                    </w:pPr>
                    <w:r>
                      <w:rPr>
                        <w:rStyle w:val="Strong"/>
                        <w:sz w:val="20"/>
                      </w:rPr>
                      <w:t>Manufacturer</w:t>
                    </w:r>
                    <w:r w:rsidRPr="00F650F0">
                      <w:rPr>
                        <w:rStyle w:val="Strong"/>
                        <w:sz w:val="20"/>
                      </w:rPr>
                      <w:t xml:space="preserve"> “GER”</w:t>
                    </w:r>
                  </w:p>
                  <w:p w14:paraId="6C91EDE7" w14:textId="77777777" w:rsidR="00E3689F" w:rsidRPr="00F650F0" w:rsidRDefault="00E3689F" w:rsidP="00DC6E0E">
                    <w:pPr>
                      <w:rPr>
                        <w:sz w:val="14"/>
                        <w:szCs w:val="18"/>
                        <w:lang w:val="en-AU"/>
                      </w:rPr>
                    </w:pPr>
                  </w:p>
                  <w:p w14:paraId="3560A3F1" w14:textId="77777777" w:rsidR="00E3689F" w:rsidRPr="00F650F0" w:rsidRDefault="00E3689F" w:rsidP="00DC6E0E">
                    <w:pPr>
                      <w:rPr>
                        <w:sz w:val="14"/>
                        <w:szCs w:val="18"/>
                        <w:lang w:val="en-AU"/>
                      </w:rPr>
                    </w:pPr>
                    <w:r w:rsidRPr="00F650F0">
                      <w:rPr>
                        <w:sz w:val="14"/>
                        <w:szCs w:val="18"/>
                        <w:lang w:val="en-AU"/>
                      </w:rPr>
                      <w:t>Manufacturer ID,</w:t>
                    </w:r>
                  </w:p>
                  <w:p w14:paraId="577E131D" w14:textId="77777777" w:rsidR="00E3689F" w:rsidRDefault="00E3689F" w:rsidP="00DC6E0E">
                    <w:pPr>
                      <w:rPr>
                        <w:sz w:val="14"/>
                        <w:szCs w:val="18"/>
                        <w:lang w:val="en-AU"/>
                      </w:rPr>
                    </w:pPr>
                    <w:r w:rsidRPr="00F650F0">
                      <w:rPr>
                        <w:sz w:val="14"/>
                        <w:szCs w:val="18"/>
                        <w:lang w:val="en-AU"/>
                      </w:rPr>
                      <w:t>Name,</w:t>
                    </w:r>
                    <w:r>
                      <w:rPr>
                        <w:sz w:val="14"/>
                        <w:szCs w:val="18"/>
                        <w:lang w:val="en-AU"/>
                      </w:rPr>
                      <w:br/>
                      <w:t>URL,</w:t>
                    </w:r>
                  </w:p>
                  <w:p w14:paraId="1AB03314" w14:textId="77777777" w:rsidR="00E3689F" w:rsidRPr="00F650F0" w:rsidRDefault="00E3689F" w:rsidP="00DC6E0E">
                    <w:pPr>
                      <w:rPr>
                        <w:sz w:val="14"/>
                        <w:szCs w:val="18"/>
                        <w:lang w:val="en-AU"/>
                      </w:rPr>
                    </w:pPr>
                    <w:r>
                      <w:rPr>
                        <w:sz w:val="14"/>
                        <w:szCs w:val="18"/>
                        <w:lang w:val="en-AU"/>
                      </w:rPr>
                      <w:t>Short Name</w:t>
                    </w:r>
                  </w:p>
                </w:txbxContent>
              </v:textbox>
            </v:rect>
            <v:shape id="Freeform 213" o:spid="_x0000_s1065" style="position:absolute;left:24701;top:11868;width:3213;height:476;visibility:visible;mso-wrap-style:square;v-text-anchor:top" coordsize="50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" path="m,c,,253,,506,e" filled="f">
              <v:stroke startarrow="block"/>
              <v:path arrowok="t" o:connecttype="custom" o:connectlocs="0,0;2040255,0" o:connectangles="0,0"/>
            </v:shape>
            <v:shape id="Freeform 214" o:spid="_x0000_s1066" style="position:absolute;left:12211;top:12344;width:3759;height:1626;visibility:visible;mso-wrap-style:square;v-text-anchor:top" coordsize="592,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" path="m,256c,256,296,128,592,e" filled="f">
              <v:stroke startarrow="block"/>
              <v:path arrowok="t" o:connecttype="custom" o:connectlocs="0,1032510;2386965,0" o:connectangles="0,0"/>
            </v:shape>
            <w10:anchorlock/>
          </v:group>
        </w:pict>
      </w:r>
    </w:p>
    <w:p w14:paraId="50A07D59" w14:textId="2396106D" w:rsidR="00DC6E0E" w:rsidRPr="00DA48C2" w:rsidRDefault="00BE7C6E"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2</w:t>
      </w:r>
      <w:r w:rsidR="002E2E38">
        <w:rPr>
          <w:noProof/>
        </w:rPr>
        <w:fldChar w:fldCharType="end"/>
      </w:r>
      <w:r w:rsidR="00DC6E0E" w:rsidRPr="00DA48C2">
        <w:t>: Relationship between an Instrument, its Calibrations, Sensor and Manufacturer</w:t>
      </w:r>
    </w:p>
    <w:p w14:paraId="37F5ADA1" w14:textId="77777777" w:rsidR="00DC6E0E" w:rsidRPr="00B350A0" w:rsidRDefault="00DC6E0E" w:rsidP="004A51AA">
      <w:pPr>
        <w:pStyle w:val="Body"/>
      </w:pPr>
      <w:r w:rsidRPr="00B350A0">
        <w:t>Consider the example above of Joe’s GER 3700 Instrument. This Instrument is an instance of a GER 3700 Sensor. The Sensor defines the average wavelength per band. In turn, the Sensor has a reference to the Manufacturer record for that Sensor’s Manufacturer.</w:t>
      </w:r>
    </w:p>
    <w:p w14:paraId="6712BB59" w14:textId="77777777" w:rsidR="00DC6E0E" w:rsidRPr="00B350A0" w:rsidRDefault="00DC6E0E" w:rsidP="004A51AA">
      <w:pPr>
        <w:pStyle w:val="Body"/>
      </w:pPr>
      <w:r w:rsidRPr="00B350A0">
        <w:t>As long as no Calibration for the Instrument has been entered into the database the channels defined in the Sensor will be used for plotting and exporting Spectral data. When Calibrations are entered for Instruments, the measured wavelengths override the Sensor specifications. For further information</w:t>
      </w:r>
      <w:r w:rsidR="006D5FFB" w:rsidRPr="00B350A0">
        <w:t xml:space="preserve"> </w:t>
      </w:r>
      <w:r w:rsidRPr="00B350A0">
        <w:t>please refer to</w:t>
      </w:r>
      <w:r w:rsidR="00BE7C6E" w:rsidRPr="00B350A0">
        <w:t xml:space="preserve"> (</w:t>
      </w:r>
      <w:proofErr w:type="spellStart"/>
      <w:r w:rsidR="00BE7C6E" w:rsidRPr="00B350A0">
        <w:t>Hueni</w:t>
      </w:r>
      <w:proofErr w:type="spellEnd"/>
      <w:r w:rsidR="00BE7C6E" w:rsidRPr="00B350A0">
        <w:t xml:space="preserve"> &amp; </w:t>
      </w:r>
      <w:proofErr w:type="spellStart"/>
      <w:r w:rsidR="00BE7C6E" w:rsidRPr="00B350A0">
        <w:t>Kneubuehler</w:t>
      </w:r>
      <w:proofErr w:type="spellEnd"/>
      <w:r w:rsidR="00BE7C6E" w:rsidRPr="00B350A0">
        <w:t>, SPECCHIO: A System for Storing and Sharing Spectroradiometer Data, 2007)</w:t>
      </w:r>
      <w:r w:rsidRPr="00B350A0">
        <w:t xml:space="preserve">. </w:t>
      </w:r>
    </w:p>
    <w:p w14:paraId="2C020958" w14:textId="054FEAE9" w:rsidR="00DC6E0E" w:rsidRPr="00B350A0" w:rsidRDefault="00DC6E0E" w:rsidP="00941E8C">
      <w:pPr>
        <w:pStyle w:val="Heading2"/>
      </w:pPr>
      <w:bookmarkStart w:id="260" w:name="_Ref357586090"/>
      <w:bookmarkStart w:id="261" w:name="_Toc398023891"/>
      <w:bookmarkStart w:id="262" w:name="_Toc49458068"/>
      <w:r w:rsidRPr="00B350A0">
        <w:t>Campaign-related Metadata</w:t>
      </w:r>
      <w:bookmarkEnd w:id="260"/>
      <w:bookmarkEnd w:id="261"/>
      <w:bookmarkEnd w:id="262"/>
    </w:p>
    <w:p w14:paraId="652D40A5" w14:textId="77777777" w:rsidR="00DC6E0E" w:rsidRPr="00B350A0" w:rsidRDefault="00DC6E0E" w:rsidP="004A51AA">
      <w:pPr>
        <w:pStyle w:val="Body"/>
      </w:pPr>
      <w:r w:rsidRPr="00B350A0">
        <w:t>SPECCHIO allows Users to store Metadata about the Spectral data they have uploaded into SPECCHIO Campaigns. It is stored at two levels: Campaign-related Metadata and Spectrum-related Metadata.</w:t>
      </w:r>
    </w:p>
    <w:p w14:paraId="1415E551" w14:textId="77777777" w:rsidR="00DC6E0E" w:rsidRPr="00B350A0" w:rsidRDefault="00DC6E0E" w:rsidP="004A51AA">
      <w:pPr>
        <w:pStyle w:val="Body"/>
      </w:pPr>
      <w:r w:rsidRPr="00B350A0">
        <w:t>The following Metadata Attributes can be set independently for each Campaign.</w:t>
      </w:r>
    </w:p>
    <w:tbl>
      <w:tblPr>
        <w:tblStyle w:val="TableSimple"/>
        <w:tblW w:w="0" w:type="auto"/>
        <w:tblInd w:w="817" w:type="dxa"/>
        <w:tblLook w:val="04A0" w:firstRow="1" w:lastRow="0" w:firstColumn="1" w:lastColumn="0" w:noHBand="0" w:noVBand="1"/>
      </w:tblPr>
      <w:tblGrid>
        <w:gridCol w:w="1799"/>
        <w:gridCol w:w="6626"/>
      </w:tblGrid>
      <w:tr w:rsidR="00DC6E0E" w:rsidRPr="00B350A0" w14:paraId="39A7EDF4" w14:textId="77777777" w:rsidTr="00DC6E0E">
        <w:tc>
          <w:tcPr>
            <w:tcW w:w="0" w:type="auto"/>
          </w:tcPr>
          <w:p w14:paraId="270B1311"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6EE74751" w14:textId="77777777" w:rsidR="00DC6E0E" w:rsidRPr="00B350A0" w:rsidRDefault="00DC6E0E" w:rsidP="004A51AA">
            <w:pPr>
              <w:pStyle w:val="TableText"/>
            </w:pPr>
            <w:r w:rsidRPr="00B350A0">
              <w:t>The name under which the Campaign is stored in the SPECCHIO database.</w:t>
            </w:r>
          </w:p>
        </w:tc>
      </w:tr>
      <w:tr w:rsidR="00DC6E0E" w:rsidRPr="00B350A0" w14:paraId="2273AEDA" w14:textId="77777777" w:rsidTr="00DC6E0E">
        <w:tc>
          <w:tcPr>
            <w:tcW w:w="0" w:type="auto"/>
          </w:tcPr>
          <w:p w14:paraId="7A608978" w14:textId="77777777" w:rsidR="00DC6E0E" w:rsidRPr="00B350A0" w:rsidRDefault="00DC6E0E" w:rsidP="004A51AA">
            <w:pPr>
              <w:pStyle w:val="TableText"/>
              <w:rPr>
                <w:rStyle w:val="GUIWord"/>
                <w:u w:val="single"/>
              </w:rPr>
            </w:pPr>
            <w:r w:rsidRPr="00B350A0">
              <w:rPr>
                <w:rStyle w:val="GUIWord"/>
                <w:u w:val="single"/>
              </w:rPr>
              <w:t>Description</w:t>
            </w:r>
          </w:p>
        </w:tc>
        <w:tc>
          <w:tcPr>
            <w:tcW w:w="0" w:type="auto"/>
          </w:tcPr>
          <w:p w14:paraId="6486CD02" w14:textId="77777777" w:rsidR="00DC6E0E" w:rsidRPr="00B350A0" w:rsidRDefault="00DC6E0E" w:rsidP="004A51AA">
            <w:pPr>
              <w:pStyle w:val="TableText"/>
            </w:pPr>
            <w:r w:rsidRPr="00B350A0">
              <w:t>A free format description of the Campaign.</w:t>
            </w:r>
          </w:p>
        </w:tc>
      </w:tr>
      <w:tr w:rsidR="00DC6E0E" w:rsidRPr="00B350A0" w14:paraId="486B8ACC" w14:textId="77777777" w:rsidTr="00DC6E0E">
        <w:tc>
          <w:tcPr>
            <w:tcW w:w="0" w:type="auto"/>
          </w:tcPr>
          <w:p w14:paraId="4B07B4F7" w14:textId="77777777" w:rsidR="00DC6E0E" w:rsidRPr="00B350A0" w:rsidRDefault="00DC6E0E" w:rsidP="004A51AA">
            <w:pPr>
              <w:pStyle w:val="TableText"/>
              <w:rPr>
                <w:rStyle w:val="GUIWord"/>
                <w:u w:val="single"/>
              </w:rPr>
            </w:pPr>
            <w:r w:rsidRPr="00B350A0">
              <w:rPr>
                <w:rStyle w:val="GUIWord"/>
                <w:u w:val="single"/>
              </w:rPr>
              <w:t>Investigator</w:t>
            </w:r>
          </w:p>
        </w:tc>
        <w:tc>
          <w:tcPr>
            <w:tcW w:w="0" w:type="auto"/>
          </w:tcPr>
          <w:p w14:paraId="01B6446C" w14:textId="77777777" w:rsidR="00DC6E0E" w:rsidRPr="00B350A0" w:rsidRDefault="00DC6E0E" w:rsidP="004A51AA">
            <w:pPr>
              <w:pStyle w:val="TableText"/>
            </w:pPr>
            <w:r w:rsidRPr="00B350A0">
              <w:t>The person in charge of this Campaign (i.e. the User defining and loading the Campaign). This field is filled automatically and cannot be changed.</w:t>
            </w:r>
          </w:p>
        </w:tc>
      </w:tr>
      <w:tr w:rsidR="00DC6E0E" w:rsidRPr="00B350A0" w14:paraId="6C18CC0B" w14:textId="77777777" w:rsidTr="00DC6E0E">
        <w:tc>
          <w:tcPr>
            <w:tcW w:w="0" w:type="auto"/>
          </w:tcPr>
          <w:p w14:paraId="60B88A5A" w14:textId="77777777" w:rsidR="00DC6E0E" w:rsidRPr="00B350A0" w:rsidRDefault="00DC6E0E" w:rsidP="004A51AA">
            <w:pPr>
              <w:pStyle w:val="TableText"/>
              <w:rPr>
                <w:rStyle w:val="GUIWord"/>
                <w:u w:val="single"/>
              </w:rPr>
            </w:pPr>
            <w:r w:rsidRPr="00B350A0">
              <w:rPr>
                <w:rStyle w:val="GUIWord"/>
                <w:u w:val="single"/>
              </w:rPr>
              <w:t>Path</w:t>
            </w:r>
          </w:p>
        </w:tc>
        <w:tc>
          <w:tcPr>
            <w:tcW w:w="0" w:type="auto"/>
          </w:tcPr>
          <w:p w14:paraId="22A09229" w14:textId="77777777" w:rsidR="00DC6E0E" w:rsidRPr="00B350A0" w:rsidRDefault="00DC6E0E" w:rsidP="004A51AA">
            <w:pPr>
              <w:pStyle w:val="TableText"/>
            </w:pPr>
            <w:r w:rsidRPr="00B350A0">
              <w:t>The file system path pointing to the main folder from which this Campaign was uploaded.</w:t>
            </w:r>
          </w:p>
          <w:p w14:paraId="05140537" w14:textId="77777777" w:rsidR="00DC6E0E" w:rsidRPr="00B350A0" w:rsidRDefault="00DC6E0E" w:rsidP="004A51AA">
            <w:pPr>
              <w:pStyle w:val="TableText"/>
            </w:pPr>
            <w:r w:rsidRPr="00B350A0">
              <w:t>Multiple paths can be defined to support uploading of subsequent Spectral data from multiple computers. This is intended to assist when further data is uploaded for this Campaign.</w:t>
            </w:r>
          </w:p>
        </w:tc>
      </w:tr>
      <w:tr w:rsidR="00DC6E0E" w:rsidRPr="00B350A0" w14:paraId="33314995" w14:textId="77777777" w:rsidTr="00DC6E0E">
        <w:tc>
          <w:tcPr>
            <w:tcW w:w="0" w:type="auto"/>
          </w:tcPr>
          <w:p w14:paraId="0E58C3A0" w14:textId="77777777" w:rsidR="00DC6E0E" w:rsidRPr="00B350A0" w:rsidRDefault="00DC6E0E" w:rsidP="004A51AA">
            <w:pPr>
              <w:pStyle w:val="TableText"/>
              <w:rPr>
                <w:rStyle w:val="GUIWord"/>
                <w:u w:val="single"/>
              </w:rPr>
            </w:pPr>
            <w:r w:rsidRPr="00B350A0">
              <w:rPr>
                <w:rStyle w:val="GUIWord"/>
                <w:u w:val="single"/>
              </w:rPr>
              <w:lastRenderedPageBreak/>
              <w:t>Research Group Members</w:t>
            </w:r>
          </w:p>
        </w:tc>
        <w:tc>
          <w:tcPr>
            <w:tcW w:w="0" w:type="auto"/>
          </w:tcPr>
          <w:p w14:paraId="7E558DE3" w14:textId="77777777" w:rsidR="00DC6E0E" w:rsidRPr="00B350A0" w:rsidRDefault="00DC6E0E" w:rsidP="004A51AA">
            <w:pPr>
              <w:pStyle w:val="TableText"/>
            </w:pPr>
            <w:r w:rsidRPr="00B350A0">
              <w:t>A list of Users of this SPECCHIO database who have permission to modify this Campaign. Each of these Users must be registered with a SPECCHIO User account.</w:t>
            </w:r>
          </w:p>
        </w:tc>
      </w:tr>
    </w:tbl>
    <w:p w14:paraId="04E0A662" w14:textId="730955F2" w:rsidR="00DC6E0E" w:rsidRPr="00B350A0" w:rsidRDefault="00DC6E0E" w:rsidP="00941E8C">
      <w:pPr>
        <w:pStyle w:val="Heading2"/>
      </w:pPr>
      <w:bookmarkStart w:id="263" w:name="_Ref354084522"/>
      <w:bookmarkStart w:id="264" w:name="_Ref354084526"/>
      <w:bookmarkStart w:id="265" w:name="_Toc355280349"/>
      <w:bookmarkStart w:id="266" w:name="_Toc398023892"/>
      <w:bookmarkStart w:id="267" w:name="_Toc49458069"/>
      <w:r w:rsidRPr="00B350A0">
        <w:t>Metadata</w:t>
      </w:r>
      <w:bookmarkEnd w:id="263"/>
      <w:bookmarkEnd w:id="264"/>
      <w:bookmarkEnd w:id="265"/>
      <w:bookmarkEnd w:id="266"/>
      <w:r w:rsidR="00C00955">
        <w:t xml:space="preserve"> Attributes</w:t>
      </w:r>
      <w:bookmarkEnd w:id="267"/>
    </w:p>
    <w:p w14:paraId="395BBB7E" w14:textId="160555F2" w:rsidR="00DC6E0E" w:rsidRPr="00B350A0" w:rsidRDefault="00DC6E0E" w:rsidP="004A51AA">
      <w:pPr>
        <w:pStyle w:val="Body"/>
      </w:pPr>
      <w:r w:rsidRPr="00B350A0">
        <w:t>For more information on the Metadata parameters supported by SPECCHIO please refer to</w:t>
      </w:r>
      <w:r w:rsidR="00B35F1E" w:rsidRPr="00B350A0">
        <w:t xml:space="preserve"> </w:t>
      </w:r>
      <w:r w:rsidR="00741214" w:rsidRPr="00B350A0">
        <w:fldChar w:fldCharType="begin"/>
      </w:r>
      <w:r w:rsidR="001830AA" w:rsidRPr="00B350A0">
        <w:instrText xml:space="preserve"> ADDIN EN.CITE &lt;EndNote&gt;&lt;Cite&gt;&lt;Author&gt;Hüni&lt;/Author&gt;&lt;Year&gt;2007&lt;/Year&gt;&lt;RecNum&gt;676&lt;/RecNum&gt;&lt;DisplayText&gt;(Hüni and Kneubühler, 2007)&lt;/DisplayText&gt;&lt;record&gt;&lt;rec-number&gt;676&lt;/rec-number&gt;&lt;foreign-keys&gt;&lt;key app="EN" db-id="0svr2tdvgevw2ned2pb5tt5ur5tdf0savr9s" timestamp="1428660724"&gt;676&lt;/key&gt;&lt;/foreign-keys&gt;&lt;ref-type name="Journal Article"&gt;17&lt;/ref-type&gt;&lt;contributors&gt;&lt;authors&gt;&lt;author&gt;Hüni, A.&lt;/author&gt;&lt;author&gt;Kneubühler, M.&lt;/author&gt;&lt;/authors&gt;&lt;/contributors&gt;&lt;titles&gt;&lt;title&gt;SPECCHIO: a system for storing and sharing spectroradiometer data&lt;/title&gt;&lt;secondary-title&gt;SPIE Newsroom&lt;/secondary-title&gt;&lt;/titles&gt;&lt;periodical&gt;&lt;full-title&gt;SPIE Newsroom&lt;/full-title&gt;&lt;/periodical&gt;&lt;pages&gt;1-2&lt;/pages&gt;&lt;number&gt;December 2007&lt;/number&gt;&lt;dates&gt;&lt;year&gt;2007&lt;/year&gt;&lt;pub-dates&gt;&lt;date&gt;Dec.&lt;/date&gt;&lt;/pub-dates&gt;&lt;/dates&gt;&lt;publisher&gt;SPIE&lt;/publisher&gt;&lt;urls&gt;&lt;related-urls&gt;&lt;url&gt;&lt;style face="underline" font="default" size="100%"&gt;http://spie.org/x18220.xml&lt;/style&gt;&lt;/url&gt;&lt;/related-urls&gt;&lt;/urls&gt;&lt;electronic-resource-num&gt;&lt;style face="underline" font="default" size="100%"&gt;10.1117/2.1200711.0956&lt;/style&gt;&lt;/electronic-resource-num&gt;&lt;/record&gt;&lt;/Cite&gt;&lt;/EndNote&gt;</w:instrText>
      </w:r>
      <w:r w:rsidR="00741214" w:rsidRPr="00B350A0">
        <w:fldChar w:fldCharType="separate"/>
      </w:r>
      <w:r w:rsidR="00B35F1E" w:rsidRPr="00B350A0">
        <w:rPr>
          <w:noProof/>
        </w:rPr>
        <w:t>(Hüni and Kneubühler, 2007)</w:t>
      </w:r>
      <w:r w:rsidR="00741214" w:rsidRPr="00B350A0">
        <w:fldChar w:fldCharType="end"/>
      </w:r>
      <w:r w:rsidRPr="00B350A0">
        <w:t>.</w:t>
      </w:r>
      <w:bookmarkStart w:id="268" w:name="_Ref354084379"/>
      <w:bookmarkStart w:id="269" w:name="_Ref354084382"/>
      <w:bookmarkStart w:id="270" w:name="_Toc355280348"/>
    </w:p>
    <w:bookmarkEnd w:id="268"/>
    <w:bookmarkEnd w:id="269"/>
    <w:bookmarkEnd w:id="270"/>
    <w:p w14:paraId="0F34ABF7" w14:textId="77777777" w:rsidR="00DC6E0E" w:rsidRPr="00B350A0" w:rsidRDefault="00DC6E0E" w:rsidP="004A51AA">
      <w:pPr>
        <w:pStyle w:val="Body"/>
      </w:pPr>
      <w:r w:rsidRPr="00B350A0">
        <w:t>When Spectra are uploaded to a Campaign, the SPECCHIO upload process identifies Metadata found in the Spectrum files and copies it into SPECCHIO Spectrum Metadata fields for each Spectrum it uploads. Once uploaded, this Metadata can be viewed, edited, removed or added to.</w:t>
      </w:r>
    </w:p>
    <w:p w14:paraId="72B5D860" w14:textId="77777777" w:rsidR="00DC6E0E" w:rsidRPr="00B350A0" w:rsidRDefault="00DC6E0E" w:rsidP="004A51AA">
      <w:pPr>
        <w:pStyle w:val="Body"/>
      </w:pPr>
      <w:r w:rsidRPr="00B350A0">
        <w:t>Similar Metadata Attributes are grouped into named sections to facilitate management.</w:t>
      </w:r>
    </w:p>
    <w:p w14:paraId="1C3A3745" w14:textId="3872DC8A" w:rsidR="003E1E10" w:rsidRPr="00B350A0" w:rsidRDefault="00DC6E0E" w:rsidP="004A51AA">
      <w:pPr>
        <w:pStyle w:val="Body"/>
        <w:rPr>
          <w:i/>
        </w:rPr>
      </w:pPr>
      <w:r w:rsidRPr="00B350A0">
        <w:t>A few Metadata Attributes are permitted to take multiple values, such as Keywords or Processing Group Attributes. The SPECCHIO’s Metadata Editor does not support addition of more than a single value, but does support viewing them. Multiple values for non-image Attributes can b</w:t>
      </w:r>
      <w:r w:rsidR="004E4480" w:rsidRPr="00B350A0">
        <w:t xml:space="preserve">e added from Excel files. (See </w:t>
      </w:r>
      <w:r w:rsidR="004E4480" w:rsidRPr="00B350A0">
        <w:rPr>
          <w:i/>
        </w:rPr>
        <w:t>S</w:t>
      </w:r>
      <w:r w:rsidRPr="00B350A0">
        <w:rPr>
          <w:i/>
        </w:rPr>
        <w:t>ection</w:t>
      </w:r>
      <w:r w:rsidR="004E4480" w:rsidRPr="00B350A0">
        <w:rPr>
          <w:i/>
        </w:rPr>
        <w:t xml:space="preserve"> </w:t>
      </w:r>
      <w:r w:rsidR="003E1E10" w:rsidRPr="00B350A0">
        <w:rPr>
          <w:i/>
        </w:rPr>
        <w:fldChar w:fldCharType="begin"/>
      </w:r>
      <w:r w:rsidR="003E1E10" w:rsidRPr="00B350A0">
        <w:rPr>
          <w:i/>
        </w:rPr>
        <w:instrText xml:space="preserve"> REF _Ref499982850 \r \h </w:instrText>
      </w:r>
      <w:r w:rsidR="00B350A0">
        <w:rPr>
          <w:i/>
        </w:rPr>
        <w:instrText xml:space="preserve"> \* MERGEFORMAT </w:instrText>
      </w:r>
      <w:r w:rsidR="003E1E10" w:rsidRPr="00B350A0">
        <w:rPr>
          <w:i/>
        </w:rPr>
      </w:r>
      <w:r w:rsidR="003E1E10" w:rsidRPr="00B350A0">
        <w:rPr>
          <w:i/>
        </w:rPr>
        <w:fldChar w:fldCharType="separate"/>
      </w:r>
      <w:r w:rsidR="000C7C57">
        <w:rPr>
          <w:i/>
        </w:rPr>
        <w:t>9.6</w:t>
      </w:r>
      <w:r w:rsidR="003E1E10" w:rsidRPr="00B350A0">
        <w:rPr>
          <w:i/>
        </w:rPr>
        <w:fldChar w:fldCharType="end"/>
      </w:r>
      <w:r w:rsidR="003E1E10" w:rsidRPr="00B350A0">
        <w:rPr>
          <w:i/>
        </w:rPr>
        <w:t>)</w:t>
      </w:r>
    </w:p>
    <w:p w14:paraId="453ADD2D" w14:textId="592CD819" w:rsidR="00DC6E0E" w:rsidRPr="00B350A0" w:rsidRDefault="00DC6E0E" w:rsidP="004A51AA">
      <w:pPr>
        <w:pStyle w:val="Body"/>
      </w:pPr>
      <w:r w:rsidRPr="00B350A0">
        <w:t>The Metadata Attribute tables below indicate those Attributes which are permitted to take multiple values. All others are limited to a single value.</w:t>
      </w:r>
    </w:p>
    <w:p w14:paraId="7E43DC63" w14:textId="77777777" w:rsidR="00DC6E0E" w:rsidRPr="00B350A0" w:rsidRDefault="00DC6E0E" w:rsidP="004A51AA">
      <w:pPr>
        <w:pStyle w:val="Body"/>
      </w:pPr>
      <w:r w:rsidRPr="00B350A0">
        <w:t xml:space="preserve">Users cannot enter Metadata except into these already defined fields. If new Metadata Attributes are required, they can generally be defined easily. Contact your System Administrator with a detailed description of the Metadata field you need added and a specification for the data that it can contain. </w:t>
      </w:r>
    </w:p>
    <w:p w14:paraId="0C6AC864" w14:textId="2645BD6B" w:rsidR="00DC6E0E" w:rsidRPr="00B350A0" w:rsidRDefault="00DC6E0E" w:rsidP="004A51AA">
      <w:pPr>
        <w:pStyle w:val="Body"/>
      </w:pPr>
      <w:r w:rsidRPr="00B350A0">
        <w:t>Also see</w:t>
      </w:r>
      <w:r w:rsidR="004E4480" w:rsidRPr="00B350A0">
        <w:rPr>
          <w:i/>
        </w:rPr>
        <w:t xml:space="preserve"> Section 11.1</w:t>
      </w:r>
      <w:r w:rsidRPr="00B350A0">
        <w:rPr>
          <w:rStyle w:val="CrossReference"/>
          <w:u w:val="single"/>
        </w:rPr>
        <w:t xml:space="preserve"> </w:t>
      </w:r>
      <w:r w:rsidR="00DA4F2C" w:rsidRPr="00B350A0">
        <w:fldChar w:fldCharType="begin"/>
      </w:r>
      <w:r w:rsidR="00DA4F2C" w:rsidRPr="00B350A0">
        <w:instrText xml:space="preserve"> REF _Ref356400902 \h  \* MERGEFORMAT </w:instrText>
      </w:r>
      <w:r w:rsidR="00DA4F2C" w:rsidRPr="00B350A0">
        <w:fldChar w:fldCharType="separate"/>
      </w:r>
      <w:r w:rsidR="000C7C57" w:rsidRPr="000C7C57">
        <w:rPr>
          <w:i/>
        </w:rPr>
        <w:t>List available Metadata Elements</w:t>
      </w:r>
      <w:r w:rsidR="00DA4F2C" w:rsidRPr="00B350A0">
        <w:fldChar w:fldCharType="end"/>
      </w:r>
      <w:r w:rsidRPr="00B350A0">
        <w:t xml:space="preserve"> for instructions for producing a </w:t>
      </w:r>
      <w:proofErr w:type="gramStart"/>
      <w:r w:rsidRPr="00B350A0">
        <w:t>machine readable</w:t>
      </w:r>
      <w:proofErr w:type="gramEnd"/>
      <w:r w:rsidRPr="00B350A0">
        <w:t xml:space="preserve"> list of Spectrum-related Metadata Attributes.</w:t>
      </w:r>
    </w:p>
    <w:p w14:paraId="779652B5" w14:textId="77777777" w:rsidR="00DC6E0E" w:rsidRPr="00B350A0" w:rsidRDefault="00DC6E0E" w:rsidP="004A51AA">
      <w:pPr>
        <w:pStyle w:val="Body"/>
      </w:pPr>
      <w:r w:rsidRPr="00B350A0">
        <w:t>A number of the Metadata Attributes below take an element of a dropdown list for their value. The definition of these lists is either taken from user-managed SPECCHIO tables, such as Sensor or Instrument lists, or the definition is parameterised within the SPECCHIO database. Such parameterised lists can generally be changed. See your SPECCHIO system administrator if you require a change in any of these lists. The source of the dropdown list is explained for each relevant Metadata Attribute.</w:t>
      </w:r>
    </w:p>
    <w:p w14:paraId="5CEFD44D" w14:textId="46C55C31" w:rsidR="00460048" w:rsidRPr="00A8518D" w:rsidRDefault="00460048" w:rsidP="00460048">
      <w:pPr>
        <w:pStyle w:val="Heading3"/>
      </w:pPr>
      <w:bookmarkStart w:id="271" w:name="_Toc49458070"/>
      <w:r w:rsidRPr="00A8518D">
        <w:t>Associated Campaigns Group</w:t>
      </w:r>
      <w:bookmarkEnd w:id="271"/>
    </w:p>
    <w:p w14:paraId="77B07333" w14:textId="77777777" w:rsidR="00460048" w:rsidRPr="00B350A0" w:rsidRDefault="00460048" w:rsidP="00460048">
      <w:pPr>
        <w:rPr>
          <w:u w:val="single"/>
          <w:lang w:val="de-CH"/>
        </w:rPr>
      </w:pPr>
    </w:p>
    <w:tbl>
      <w:tblPr>
        <w:tblStyle w:val="TableSimple"/>
        <w:tblW w:w="0" w:type="auto"/>
        <w:tblLook w:val="04A0" w:firstRow="1" w:lastRow="0" w:firstColumn="1" w:lastColumn="0" w:noHBand="0" w:noVBand="1"/>
      </w:tblPr>
      <w:tblGrid>
        <w:gridCol w:w="1875"/>
        <w:gridCol w:w="6658"/>
      </w:tblGrid>
      <w:tr w:rsidR="00460048" w:rsidRPr="00B350A0" w14:paraId="1A992AC1" w14:textId="77777777" w:rsidTr="00BF480B">
        <w:tc>
          <w:tcPr>
            <w:tcW w:w="0" w:type="auto"/>
          </w:tcPr>
          <w:p w14:paraId="47405494" w14:textId="77777777" w:rsidR="00460048" w:rsidRPr="00B350A0" w:rsidRDefault="00460048" w:rsidP="004A51AA">
            <w:pPr>
              <w:pStyle w:val="TableText"/>
              <w:rPr>
                <w:rStyle w:val="GUIWord"/>
                <w:u w:val="single"/>
              </w:rPr>
            </w:pPr>
            <w:r w:rsidRPr="00B350A0">
              <w:rPr>
                <w:rStyle w:val="GUIWord"/>
                <w:u w:val="single"/>
              </w:rPr>
              <w:t>Airborne Mission ID</w:t>
            </w:r>
          </w:p>
          <w:p w14:paraId="09F97EB8" w14:textId="77777777" w:rsidR="00460048" w:rsidRPr="00B350A0" w:rsidRDefault="00460048" w:rsidP="004A51AA">
            <w:pPr>
              <w:pStyle w:val="TableText"/>
              <w:rPr>
                <w:rStyle w:val="GUIWord"/>
                <w:u w:val="single"/>
              </w:rPr>
            </w:pPr>
            <w:r w:rsidRPr="00B350A0">
              <w:t>Multiple permitted</w:t>
            </w:r>
          </w:p>
        </w:tc>
        <w:tc>
          <w:tcPr>
            <w:tcW w:w="0" w:type="auto"/>
          </w:tcPr>
          <w:p w14:paraId="437F2139" w14:textId="77777777" w:rsidR="00460048" w:rsidRPr="00B350A0" w:rsidRDefault="00460048" w:rsidP="004A51AA">
            <w:pPr>
              <w:pStyle w:val="TableText"/>
            </w:pPr>
            <w:r w:rsidRPr="00B350A0">
              <w:t>[Alpha string] Mission ID of an airborne mission that is associated with this spectrum</w:t>
            </w:r>
          </w:p>
          <w:p w14:paraId="7F2A7360" w14:textId="77777777" w:rsidR="00460048" w:rsidRPr="00B350A0" w:rsidRDefault="00460048" w:rsidP="00BF480B">
            <w:pPr>
              <w:tabs>
                <w:tab w:val="left" w:pos="960"/>
              </w:tabs>
              <w:rPr>
                <w:u w:val="single"/>
              </w:rPr>
            </w:pPr>
          </w:p>
        </w:tc>
      </w:tr>
    </w:tbl>
    <w:p w14:paraId="0109F1C7" w14:textId="77777777" w:rsidR="00460048" w:rsidRPr="00B350A0" w:rsidRDefault="00460048" w:rsidP="00460048">
      <w:pPr>
        <w:rPr>
          <w:u w:val="single"/>
        </w:rPr>
      </w:pPr>
    </w:p>
    <w:p w14:paraId="40357FD1" w14:textId="77777777" w:rsidR="00DC6E0E" w:rsidRPr="00A8518D" w:rsidRDefault="00DC6E0E" w:rsidP="00DC6E0E">
      <w:pPr>
        <w:pStyle w:val="Heading3"/>
      </w:pPr>
      <w:bookmarkStart w:id="272" w:name="_Toc499761917"/>
      <w:bookmarkStart w:id="273" w:name="_Toc500009914"/>
      <w:bookmarkStart w:id="274" w:name="_Toc500010359"/>
      <w:bookmarkStart w:id="275" w:name="_Toc504555956"/>
      <w:bookmarkStart w:id="276" w:name="_Toc398023893"/>
      <w:bookmarkStart w:id="277" w:name="_Toc49458071"/>
      <w:bookmarkEnd w:id="272"/>
      <w:bookmarkEnd w:id="273"/>
      <w:bookmarkEnd w:id="274"/>
      <w:bookmarkEnd w:id="275"/>
      <w:r w:rsidRPr="00A8518D">
        <w:t>Campaign Details Group</w:t>
      </w:r>
      <w:bookmarkEnd w:id="276"/>
      <w:bookmarkEnd w:id="277"/>
    </w:p>
    <w:p w14:paraId="5F7552F6" w14:textId="65EB08F4" w:rsidR="00DC6E0E" w:rsidRPr="00B350A0" w:rsidRDefault="00DC6E0E" w:rsidP="004A51AA">
      <w:pPr>
        <w:pStyle w:val="Body"/>
      </w:pPr>
      <w:r w:rsidRPr="00B350A0">
        <w:t xml:space="preserve">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w:t>
      </w:r>
      <w:r w:rsidRPr="00B350A0">
        <w:lastRenderedPageBreak/>
        <w:t>Campaign-relate</w:t>
      </w:r>
      <w:r w:rsidR="00E05B8F" w:rsidRPr="00B350A0">
        <w:t xml:space="preserve">d Metadata fields described in </w:t>
      </w:r>
      <w:r w:rsidR="00E05B8F" w:rsidRPr="00B350A0">
        <w:rPr>
          <w:i/>
        </w:rPr>
        <w:t>S</w:t>
      </w:r>
      <w:r w:rsidRPr="00B350A0">
        <w:rPr>
          <w:i/>
        </w:rPr>
        <w:t>ection</w:t>
      </w:r>
      <w:r w:rsidRPr="00B350A0">
        <w:t xml:space="preserve"> </w:t>
      </w:r>
      <w:r w:rsidR="00E05B8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rPr>
          <w:i/>
        </w:rPr>
        <w:t>.</w:t>
      </w:r>
    </w:p>
    <w:p w14:paraId="32FC7FA2" w14:textId="63C78868" w:rsidR="00DC6E0E" w:rsidRPr="00B350A0" w:rsidRDefault="00DC6E0E" w:rsidP="004A51AA">
      <w:pPr>
        <w:pStyle w:val="Note"/>
      </w:pPr>
      <w:r w:rsidRPr="00B350A0">
        <w:t xml:space="preserve">Note </w:t>
      </w:r>
      <w:r w:rsidRPr="00B350A0">
        <w:tab/>
        <w:t>The fields in this Group can store different values for each Spectrum in a Campaign. It is not recommended to enter Campaign Metadata into these Spectrum-related Metadata fields. Instead, use the Campaig</w:t>
      </w:r>
      <w:r w:rsidR="00EB527F" w:rsidRPr="00B350A0">
        <w:t xml:space="preserve">n Metadata fields described in </w:t>
      </w:r>
      <w:r w:rsidR="00EB527F" w:rsidRPr="00B350A0">
        <w:rPr>
          <w:i/>
        </w:rPr>
        <w:t>S</w:t>
      </w:r>
      <w:r w:rsidRPr="00B350A0">
        <w:rPr>
          <w:i/>
        </w:rPr>
        <w:t>ection</w:t>
      </w:r>
      <w:r w:rsidRPr="00B350A0">
        <w:t xml:space="preserve"> </w:t>
      </w:r>
      <w:r w:rsidR="00EB527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w:t>
      </w:r>
    </w:p>
    <w:tbl>
      <w:tblPr>
        <w:tblStyle w:val="TableSimple"/>
        <w:tblW w:w="0" w:type="auto"/>
        <w:tblLook w:val="04A0" w:firstRow="1" w:lastRow="0" w:firstColumn="1" w:lastColumn="0" w:noHBand="0" w:noVBand="1"/>
      </w:tblPr>
      <w:tblGrid>
        <w:gridCol w:w="1446"/>
        <w:gridCol w:w="7087"/>
      </w:tblGrid>
      <w:tr w:rsidR="00DC6E0E" w:rsidRPr="00B350A0" w14:paraId="06647339" w14:textId="77777777" w:rsidTr="00DC6E0E">
        <w:tc>
          <w:tcPr>
            <w:tcW w:w="0" w:type="auto"/>
          </w:tcPr>
          <w:p w14:paraId="1BB942A5" w14:textId="77777777" w:rsidR="00DC6E0E" w:rsidRPr="00B350A0" w:rsidRDefault="00DC6E0E" w:rsidP="004A51AA">
            <w:pPr>
              <w:pStyle w:val="TableText"/>
              <w:rPr>
                <w:rStyle w:val="GUIWord"/>
                <w:u w:val="single"/>
              </w:rPr>
            </w:pPr>
            <w:r w:rsidRPr="00B350A0">
              <w:rPr>
                <w:rStyle w:val="GUIWord"/>
                <w:u w:val="single"/>
              </w:rPr>
              <w:t>Agency Code</w:t>
            </w:r>
          </w:p>
        </w:tc>
        <w:tc>
          <w:tcPr>
            <w:tcW w:w="0" w:type="auto"/>
          </w:tcPr>
          <w:p w14:paraId="2D3E70C9" w14:textId="77777777" w:rsidR="00DC6E0E" w:rsidRPr="00B350A0" w:rsidRDefault="00DC6E0E" w:rsidP="004A51AA">
            <w:pPr>
              <w:pStyle w:val="TableText"/>
            </w:pPr>
            <w:r w:rsidRPr="00B350A0">
              <w:t>[Alpha string] Agency identifier of entity involved in the sample collection</w:t>
            </w:r>
          </w:p>
          <w:p w14:paraId="4F799560" w14:textId="77777777" w:rsidR="00DC6E0E" w:rsidRPr="00B350A0" w:rsidRDefault="00DC6E0E" w:rsidP="004A51AA">
            <w:pPr>
              <w:pStyle w:val="TableText"/>
            </w:pPr>
            <w:r w:rsidRPr="00B350A0">
              <w:t>Copied from the Agency Code field if it is set in the related input Spectrum file when it is loaded.</w:t>
            </w:r>
          </w:p>
        </w:tc>
      </w:tr>
      <w:tr w:rsidR="00DC6E0E" w:rsidRPr="00B350A0" w14:paraId="62AAE500" w14:textId="77777777" w:rsidTr="00DC6E0E">
        <w:tc>
          <w:tcPr>
            <w:tcW w:w="0" w:type="auto"/>
          </w:tcPr>
          <w:p w14:paraId="56A50209"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134BF32E" w14:textId="77777777" w:rsidR="00DC6E0E" w:rsidRPr="00B350A0" w:rsidRDefault="00DC6E0E" w:rsidP="004A51AA">
            <w:pPr>
              <w:pStyle w:val="TableText"/>
            </w:pPr>
            <w:r w:rsidRPr="00B350A0">
              <w:t>[Alpha string] Further specification of a particular Campaign. Mainly used where a SPECCHIO Campaign comprises several original sampling campaigns</w:t>
            </w:r>
          </w:p>
          <w:p w14:paraId="63BCF25E" w14:textId="77777777" w:rsidR="00DC6E0E" w:rsidRPr="00B350A0" w:rsidRDefault="00DC6E0E" w:rsidP="004A51AA">
            <w:pPr>
              <w:pStyle w:val="TableText"/>
            </w:pPr>
            <w:r w:rsidRPr="00B350A0">
              <w:t xml:space="preserve">Copied from the Campaign Name field if it is set in the related Spectrum file (particularly HDF files) when it is loaded. </w:t>
            </w:r>
          </w:p>
        </w:tc>
      </w:tr>
      <w:tr w:rsidR="00DC6E0E" w:rsidRPr="00B350A0" w14:paraId="3000BC7E" w14:textId="77777777" w:rsidTr="00DC6E0E">
        <w:tc>
          <w:tcPr>
            <w:tcW w:w="0" w:type="auto"/>
          </w:tcPr>
          <w:p w14:paraId="51201D92" w14:textId="77777777" w:rsidR="00DC6E0E" w:rsidRPr="00B350A0" w:rsidRDefault="00DC6E0E" w:rsidP="004A51AA">
            <w:pPr>
              <w:pStyle w:val="TableText"/>
              <w:rPr>
                <w:rStyle w:val="GUIWord"/>
                <w:u w:val="single"/>
              </w:rPr>
            </w:pPr>
            <w:r w:rsidRPr="00B350A0">
              <w:rPr>
                <w:rStyle w:val="GUIWord"/>
                <w:u w:val="single"/>
              </w:rPr>
              <w:t>Project ID</w:t>
            </w:r>
          </w:p>
        </w:tc>
        <w:tc>
          <w:tcPr>
            <w:tcW w:w="0" w:type="auto"/>
          </w:tcPr>
          <w:p w14:paraId="581B4B72" w14:textId="77777777" w:rsidR="00DC6E0E" w:rsidRPr="00B350A0" w:rsidRDefault="00DC6E0E" w:rsidP="004A51AA">
            <w:pPr>
              <w:pStyle w:val="TableText"/>
            </w:pPr>
            <w:r w:rsidRPr="00B350A0">
              <w:t>[Alpha string] Any project identification applying to this Campaign</w:t>
            </w:r>
          </w:p>
          <w:p w14:paraId="2A2A335A" w14:textId="77777777" w:rsidR="00DC6E0E" w:rsidRPr="00B350A0" w:rsidRDefault="00DC6E0E" w:rsidP="004A51AA">
            <w:pPr>
              <w:pStyle w:val="TableText"/>
            </w:pPr>
            <w:r w:rsidRPr="00B350A0">
              <w:t>Copied from the Project ID field if it is set in the related input Spectrum file when it is loaded.</w:t>
            </w:r>
          </w:p>
        </w:tc>
      </w:tr>
    </w:tbl>
    <w:p w14:paraId="274BFB7A" w14:textId="77777777" w:rsidR="004C64EE" w:rsidRPr="00A8518D" w:rsidRDefault="004C64EE" w:rsidP="004C64EE">
      <w:pPr>
        <w:pStyle w:val="Heading3"/>
      </w:pPr>
      <w:bookmarkStart w:id="278" w:name="_Toc293145209"/>
      <w:bookmarkStart w:id="279" w:name="_Toc49458072"/>
      <w:bookmarkStart w:id="280" w:name="_Toc398023894"/>
      <w:r w:rsidRPr="00A8518D">
        <w:t>Data Link Group</w:t>
      </w:r>
      <w:bookmarkEnd w:id="278"/>
      <w:bookmarkEnd w:id="279"/>
    </w:p>
    <w:p w14:paraId="28FB38A9" w14:textId="77777777" w:rsidR="004C64EE" w:rsidRPr="00B350A0" w:rsidRDefault="004C64EE" w:rsidP="004A51AA">
      <w:pPr>
        <w:pStyle w:val="Body"/>
      </w:pPr>
      <w:r w:rsidRPr="00B350A0">
        <w:t xml:space="preserve">These Metadata Attributes relate to links between spectra, establishing relationships that help data processing, provenance and exploration. </w:t>
      </w:r>
    </w:p>
    <w:tbl>
      <w:tblPr>
        <w:tblStyle w:val="TableSimple"/>
        <w:tblW w:w="0" w:type="auto"/>
        <w:tblLook w:val="04A0" w:firstRow="1" w:lastRow="0" w:firstColumn="1" w:lastColumn="0" w:noHBand="0" w:noVBand="1"/>
      </w:tblPr>
      <w:tblGrid>
        <w:gridCol w:w="1680"/>
        <w:gridCol w:w="6853"/>
      </w:tblGrid>
      <w:tr w:rsidR="004C64EE" w:rsidRPr="00B350A0" w14:paraId="75DEBD8D" w14:textId="77777777" w:rsidTr="004C64EE">
        <w:tc>
          <w:tcPr>
            <w:tcW w:w="0" w:type="auto"/>
          </w:tcPr>
          <w:p w14:paraId="48B96DDB" w14:textId="77777777" w:rsidR="004C64EE" w:rsidRPr="00B350A0" w:rsidRDefault="004C64EE" w:rsidP="004A51AA">
            <w:pPr>
              <w:pStyle w:val="TableText"/>
              <w:rPr>
                <w:rStyle w:val="GUIWord"/>
                <w:u w:val="single"/>
              </w:rPr>
            </w:pPr>
            <w:r w:rsidRPr="00B350A0">
              <w:rPr>
                <w:rStyle w:val="GUIWord"/>
                <w:u w:val="single"/>
              </w:rPr>
              <w:t>Provenance Data Link</w:t>
            </w:r>
          </w:p>
          <w:p w14:paraId="0CB848D2" w14:textId="77777777" w:rsidR="004C64EE" w:rsidRPr="00B350A0" w:rsidRDefault="004C64EE" w:rsidP="004A51AA">
            <w:pPr>
              <w:pStyle w:val="TableText"/>
            </w:pPr>
            <w:r w:rsidRPr="00B350A0">
              <w:t>Multiple permitted</w:t>
            </w:r>
          </w:p>
        </w:tc>
        <w:tc>
          <w:tcPr>
            <w:tcW w:w="0" w:type="auto"/>
          </w:tcPr>
          <w:p w14:paraId="14CE6719" w14:textId="77777777" w:rsidR="004C64EE" w:rsidRPr="00B350A0" w:rsidRDefault="004C64EE" w:rsidP="004A51AA">
            <w:pPr>
              <w:pStyle w:val="TableText"/>
            </w:pPr>
            <w:r w:rsidRPr="00B350A0">
              <w:t>[Integer] Points to a spectrum used in calculating the current spectrum</w:t>
            </w:r>
          </w:p>
          <w:p w14:paraId="4D55F682" w14:textId="77777777" w:rsidR="004C64EE" w:rsidRPr="00B350A0" w:rsidRDefault="004C64EE" w:rsidP="004A51AA">
            <w:pPr>
              <w:pStyle w:val="TableText"/>
            </w:pPr>
          </w:p>
        </w:tc>
      </w:tr>
      <w:tr w:rsidR="004C64EE" w:rsidRPr="00B350A0" w14:paraId="1B61D8F2" w14:textId="77777777" w:rsidTr="004C64EE">
        <w:tc>
          <w:tcPr>
            <w:tcW w:w="0" w:type="auto"/>
          </w:tcPr>
          <w:p w14:paraId="7D1AD2BD" w14:textId="77777777" w:rsidR="004C64EE" w:rsidRPr="00B350A0" w:rsidRDefault="004C64EE" w:rsidP="004A51AA">
            <w:pPr>
              <w:pStyle w:val="TableText"/>
              <w:rPr>
                <w:rStyle w:val="GUIWord"/>
                <w:u w:val="single"/>
              </w:rPr>
            </w:pPr>
            <w:r w:rsidRPr="00B350A0">
              <w:rPr>
                <w:rStyle w:val="GUIWord"/>
                <w:u w:val="single"/>
              </w:rPr>
              <w:t>Reference Data Link</w:t>
            </w:r>
          </w:p>
          <w:p w14:paraId="09139B11" w14:textId="77777777" w:rsidR="004C64EE" w:rsidRPr="00B350A0" w:rsidRDefault="004C64EE" w:rsidP="004A51AA">
            <w:pPr>
              <w:pStyle w:val="TableText"/>
              <w:rPr>
                <w:rStyle w:val="GUIWord"/>
                <w:u w:val="single"/>
              </w:rPr>
            </w:pPr>
            <w:r w:rsidRPr="00B350A0">
              <w:t>Multiple permitted</w:t>
            </w:r>
          </w:p>
        </w:tc>
        <w:tc>
          <w:tcPr>
            <w:tcW w:w="0" w:type="auto"/>
          </w:tcPr>
          <w:p w14:paraId="50309F23" w14:textId="77777777" w:rsidR="004C64EE" w:rsidRPr="00B350A0" w:rsidRDefault="004C64EE" w:rsidP="004A51AA">
            <w:pPr>
              <w:pStyle w:val="TableText"/>
            </w:pPr>
            <w:r w:rsidRPr="00B350A0">
              <w:t>[Integer] Points to a reference spectrum taken by the same instrument.</w:t>
            </w:r>
          </w:p>
          <w:p w14:paraId="7455D1E3" w14:textId="77777777" w:rsidR="004C64EE" w:rsidRPr="00B350A0" w:rsidRDefault="004C64EE" w:rsidP="004A51AA">
            <w:pPr>
              <w:pStyle w:val="TableText"/>
            </w:pPr>
          </w:p>
        </w:tc>
      </w:tr>
      <w:tr w:rsidR="004C64EE" w:rsidRPr="00B350A0" w14:paraId="048ADC90" w14:textId="77777777" w:rsidTr="004C64EE">
        <w:tc>
          <w:tcPr>
            <w:tcW w:w="0" w:type="auto"/>
          </w:tcPr>
          <w:p w14:paraId="13CC698C" w14:textId="77777777" w:rsidR="004C64EE" w:rsidRPr="00B350A0" w:rsidRDefault="004C64EE" w:rsidP="004A51AA">
            <w:pPr>
              <w:pStyle w:val="TableText"/>
              <w:rPr>
                <w:rStyle w:val="GUIWord"/>
                <w:u w:val="single"/>
              </w:rPr>
            </w:pPr>
            <w:r w:rsidRPr="00B350A0">
              <w:rPr>
                <w:rStyle w:val="GUIWord"/>
                <w:u w:val="single"/>
              </w:rPr>
              <w:t xml:space="preserve">Target Data Link </w:t>
            </w:r>
          </w:p>
          <w:p w14:paraId="23F9EB17" w14:textId="77777777" w:rsidR="004C64EE" w:rsidRPr="00B350A0" w:rsidRDefault="004C64EE" w:rsidP="004A51AA">
            <w:pPr>
              <w:pStyle w:val="TableText"/>
              <w:rPr>
                <w:rStyle w:val="GUIWord"/>
                <w:u w:val="single"/>
              </w:rPr>
            </w:pPr>
            <w:r w:rsidRPr="00B350A0">
              <w:t>Multiple permitted</w:t>
            </w:r>
          </w:p>
        </w:tc>
        <w:tc>
          <w:tcPr>
            <w:tcW w:w="0" w:type="auto"/>
          </w:tcPr>
          <w:p w14:paraId="45BC92EB" w14:textId="77777777" w:rsidR="004C64EE" w:rsidRPr="00B350A0" w:rsidRDefault="004C64EE" w:rsidP="004A51AA">
            <w:pPr>
              <w:pStyle w:val="TableText"/>
            </w:pPr>
            <w:r w:rsidRPr="00B350A0">
              <w:t>[</w:t>
            </w:r>
            <w:proofErr w:type="gramStart"/>
            <w:r w:rsidRPr="00B350A0">
              <w:t>Integer]  Points</w:t>
            </w:r>
            <w:proofErr w:type="gramEnd"/>
            <w:r w:rsidRPr="00B350A0">
              <w:t xml:space="preserve"> to </w:t>
            </w:r>
            <w:proofErr w:type="spellStart"/>
            <w:r w:rsidRPr="00B350A0">
              <w:t>an other</w:t>
            </w:r>
            <w:proofErr w:type="spellEnd"/>
            <w:r w:rsidRPr="00B350A0">
              <w:t xml:space="preserve"> spectrum taken by a different instrument but of the same target or to a spectrum of the target if the referencing spectrum is a reference spectrum</w:t>
            </w:r>
          </w:p>
          <w:p w14:paraId="6E5D18BC" w14:textId="77777777" w:rsidR="004C64EE" w:rsidRPr="00B350A0" w:rsidRDefault="004C64EE" w:rsidP="004A51AA">
            <w:pPr>
              <w:pStyle w:val="TableText"/>
            </w:pPr>
          </w:p>
        </w:tc>
      </w:tr>
    </w:tbl>
    <w:p w14:paraId="43EF7CD6" w14:textId="60B9F671" w:rsidR="00DC6E0E" w:rsidRPr="00A8518D" w:rsidRDefault="00DC6E0E" w:rsidP="00DC6E0E">
      <w:pPr>
        <w:pStyle w:val="Heading3"/>
      </w:pPr>
      <w:bookmarkStart w:id="281" w:name="_Toc499761920"/>
      <w:bookmarkStart w:id="282" w:name="_Toc500009917"/>
      <w:bookmarkStart w:id="283" w:name="_Toc500010362"/>
      <w:bookmarkStart w:id="284" w:name="_Toc504555959"/>
      <w:bookmarkStart w:id="285" w:name="_Toc506191049"/>
      <w:bookmarkStart w:id="286" w:name="_Toc506191266"/>
      <w:bookmarkStart w:id="287" w:name="_Toc506191480"/>
      <w:bookmarkStart w:id="288" w:name="_Toc506191694"/>
      <w:bookmarkStart w:id="289" w:name="_Toc49458073"/>
      <w:bookmarkEnd w:id="281"/>
      <w:bookmarkEnd w:id="282"/>
      <w:bookmarkEnd w:id="283"/>
      <w:bookmarkEnd w:id="284"/>
      <w:bookmarkEnd w:id="285"/>
      <w:bookmarkEnd w:id="286"/>
      <w:bookmarkEnd w:id="287"/>
      <w:bookmarkEnd w:id="288"/>
      <w:r w:rsidRPr="00A8518D">
        <w:t>Data Portal Group</w:t>
      </w:r>
      <w:bookmarkEnd w:id="280"/>
      <w:bookmarkEnd w:id="289"/>
    </w:p>
    <w:p w14:paraId="5594E67F" w14:textId="6EC825B3" w:rsidR="00DC6E0E" w:rsidRPr="00B350A0" w:rsidRDefault="00DC6E0E" w:rsidP="004A51AA">
      <w:pPr>
        <w:pStyle w:val="Body"/>
      </w:pPr>
      <w:r w:rsidRPr="00B350A0">
        <w:t xml:space="preserve">These Metadata Attributes relate to the Publishing of the Spectrum on the Australian National Data Service (ANDS). See </w:t>
      </w:r>
      <w:r w:rsidR="00B86C79" w:rsidRPr="00B350A0">
        <w:rPr>
          <w:rStyle w:val="CrossReference"/>
          <w:u w:val="single"/>
        </w:rPr>
        <w:t>Section</w:t>
      </w:r>
      <w:r w:rsidRPr="00B350A0">
        <w:rPr>
          <w:rStyle w:val="CrossReference"/>
          <w:u w:val="single"/>
        </w:rPr>
        <w:t xml:space="preserve"> </w:t>
      </w:r>
      <w:r w:rsidR="00B86C79" w:rsidRPr="00B350A0">
        <w:rPr>
          <w:rStyle w:val="CrossReference"/>
          <w:u w:val="single"/>
        </w:rPr>
        <w:t>12</w:t>
      </w:r>
      <w:r w:rsidRPr="00B350A0">
        <w:rPr>
          <w:rStyle w:val="CrossReference"/>
          <w:u w:val="single"/>
        </w:rPr>
        <w:t xml:space="preserve"> </w:t>
      </w:r>
      <w:r w:rsidR="00DA4F2C" w:rsidRPr="00B350A0">
        <w:fldChar w:fldCharType="begin"/>
      </w:r>
      <w:r w:rsidR="00DA4F2C" w:rsidRPr="00B350A0">
        <w:instrText xml:space="preserve"> REF _Ref413327735 \h  \* MERGEFORMAT </w:instrText>
      </w:r>
      <w:r w:rsidR="00DA4F2C" w:rsidRPr="00B350A0">
        <w:fldChar w:fldCharType="separate"/>
      </w:r>
      <w:r w:rsidR="000C7C57" w:rsidRPr="000C7C57">
        <w:rPr>
          <w:i/>
        </w:rPr>
        <w:t>Publishing Data to ANDS</w:t>
      </w:r>
      <w:r w:rsidR="00DA4F2C" w:rsidRPr="00B350A0">
        <w:fldChar w:fldCharType="end"/>
      </w:r>
      <w:r w:rsidRPr="00B350A0">
        <w:rPr>
          <w:rStyle w:val="CrossReference"/>
          <w:u w:val="single"/>
        </w:rPr>
        <w:t xml:space="preserve"> </w:t>
      </w:r>
      <w:r w:rsidRPr="00B350A0">
        <w:t>for more information about the use of the Attributes in this Group.</w:t>
      </w:r>
    </w:p>
    <w:tbl>
      <w:tblPr>
        <w:tblStyle w:val="TableSimple"/>
        <w:tblW w:w="0" w:type="auto"/>
        <w:tblLook w:val="04A0" w:firstRow="1" w:lastRow="0" w:firstColumn="1" w:lastColumn="0" w:noHBand="0" w:noVBand="1"/>
      </w:tblPr>
      <w:tblGrid>
        <w:gridCol w:w="1755"/>
        <w:gridCol w:w="6778"/>
      </w:tblGrid>
      <w:tr w:rsidR="00DC6E0E" w:rsidRPr="00B350A0" w14:paraId="135FDF0E" w14:textId="77777777" w:rsidTr="00DC6E0E">
        <w:tc>
          <w:tcPr>
            <w:tcW w:w="0" w:type="auto"/>
          </w:tcPr>
          <w:p w14:paraId="4C5B7E49" w14:textId="77777777" w:rsidR="00DC6E0E" w:rsidRPr="00B350A0" w:rsidRDefault="00DC6E0E" w:rsidP="004A51AA">
            <w:pPr>
              <w:pStyle w:val="TableText"/>
              <w:rPr>
                <w:rStyle w:val="GUIWord"/>
                <w:u w:val="single"/>
              </w:rPr>
            </w:pPr>
            <w:r w:rsidRPr="00B350A0">
              <w:rPr>
                <w:rStyle w:val="GUIWord"/>
                <w:u w:val="single"/>
              </w:rPr>
              <w:lastRenderedPageBreak/>
              <w:t>ANDS Collection Key</w:t>
            </w:r>
          </w:p>
          <w:p w14:paraId="6D08A2CA" w14:textId="77777777" w:rsidR="00DC6E0E" w:rsidRPr="00B350A0" w:rsidRDefault="00DC6E0E" w:rsidP="004A51AA">
            <w:pPr>
              <w:pStyle w:val="TableText"/>
            </w:pPr>
            <w:r w:rsidRPr="00B350A0">
              <w:t>Multiple permitted</w:t>
            </w:r>
          </w:p>
        </w:tc>
        <w:tc>
          <w:tcPr>
            <w:tcW w:w="0" w:type="auto"/>
          </w:tcPr>
          <w:p w14:paraId="7F5A0B47" w14:textId="77777777" w:rsidR="00DC6E0E" w:rsidRPr="00B350A0" w:rsidRDefault="00DC6E0E" w:rsidP="004A51AA">
            <w:pPr>
              <w:pStyle w:val="TableText"/>
            </w:pPr>
            <w:r w:rsidRPr="00B350A0">
              <w:t>[Alpha string] The ANDS Collection Keys under which this Spectrum has been Published.</w:t>
            </w:r>
          </w:p>
          <w:p w14:paraId="3C6F9236" w14:textId="77777777" w:rsidR="00DC6E0E" w:rsidRPr="00B350A0" w:rsidRDefault="00DC6E0E" w:rsidP="004A51AA">
            <w:pPr>
              <w:pStyle w:val="TableText"/>
            </w:pPr>
            <w:r w:rsidRPr="00B350A0">
              <w:t>This Metadata Attribute is only available when accessing a SPECCHIO Server which is ANDS-enabled.</w:t>
            </w:r>
          </w:p>
          <w:p w14:paraId="1F48FF5B"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p w14:paraId="4E790273" w14:textId="77777777" w:rsidR="00DC6E0E" w:rsidRPr="00B350A0" w:rsidRDefault="00DC6E0E" w:rsidP="004A51AA">
            <w:pPr>
              <w:pStyle w:val="TableText"/>
            </w:pPr>
            <w:r w:rsidRPr="00B350A0">
              <w:t>It is possible to edit this Metadata Attribute, but it is strongly recommended not to.</w:t>
            </w:r>
          </w:p>
        </w:tc>
      </w:tr>
      <w:tr w:rsidR="00DC6E0E" w:rsidRPr="00B350A0" w14:paraId="53ACBF65" w14:textId="77777777" w:rsidTr="00DC6E0E">
        <w:tc>
          <w:tcPr>
            <w:tcW w:w="0" w:type="auto"/>
          </w:tcPr>
          <w:p w14:paraId="5FFCD76D" w14:textId="77777777" w:rsidR="00DC6E0E" w:rsidRPr="00B350A0" w:rsidRDefault="00DC6E0E" w:rsidP="004A51AA">
            <w:pPr>
              <w:pStyle w:val="TableText"/>
              <w:rPr>
                <w:rStyle w:val="GUIWord"/>
                <w:u w:val="single"/>
              </w:rPr>
            </w:pPr>
            <w:r w:rsidRPr="00B350A0">
              <w:rPr>
                <w:rStyle w:val="GUIWord"/>
                <w:u w:val="single"/>
              </w:rPr>
              <w:t>ANDS Collection Name</w:t>
            </w:r>
          </w:p>
          <w:p w14:paraId="01E16B69" w14:textId="77777777" w:rsidR="00BF480B" w:rsidRPr="00B350A0" w:rsidRDefault="00BF480B" w:rsidP="004A51AA">
            <w:pPr>
              <w:pStyle w:val="TableText"/>
            </w:pPr>
            <w:r w:rsidRPr="00B350A0">
              <w:t>Multiple permitted</w:t>
            </w:r>
          </w:p>
          <w:p w14:paraId="6642AEB4" w14:textId="77777777" w:rsidR="00DC6E0E" w:rsidRPr="00B350A0" w:rsidRDefault="00DC6E0E" w:rsidP="004A51AA">
            <w:pPr>
              <w:pStyle w:val="TableText"/>
              <w:rPr>
                <w:rStyle w:val="GUIWord"/>
                <w:u w:val="single"/>
              </w:rPr>
            </w:pPr>
          </w:p>
        </w:tc>
        <w:tc>
          <w:tcPr>
            <w:tcW w:w="0" w:type="auto"/>
          </w:tcPr>
          <w:p w14:paraId="27352002" w14:textId="77777777" w:rsidR="00DC6E0E" w:rsidRPr="00B350A0" w:rsidRDefault="00DC6E0E" w:rsidP="004A51AA">
            <w:pPr>
              <w:pStyle w:val="TableText"/>
            </w:pPr>
            <w:r w:rsidRPr="00B350A0">
              <w:t xml:space="preserve">[Alpha string] The names of the ANDS collections in which this Spectrum has been published. </w:t>
            </w:r>
          </w:p>
          <w:p w14:paraId="3C19C6CA" w14:textId="77777777" w:rsidR="00DC6E0E" w:rsidRPr="00B350A0" w:rsidRDefault="00DC6E0E" w:rsidP="004A51AA">
            <w:pPr>
              <w:pStyle w:val="TableText"/>
            </w:pPr>
            <w:r w:rsidRPr="00B350A0">
              <w:t>This Metadata Attribute is only available when accessing a SPECCHIO Server which is ANDS-enabled.</w:t>
            </w:r>
          </w:p>
          <w:p w14:paraId="43EC19F6"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7E28C6E6" w14:textId="77777777" w:rsidTr="00DC6E0E">
        <w:tc>
          <w:tcPr>
            <w:tcW w:w="0" w:type="auto"/>
          </w:tcPr>
          <w:p w14:paraId="2537550B" w14:textId="77777777" w:rsidR="00DC6E0E" w:rsidRPr="00B350A0" w:rsidRDefault="00DC6E0E" w:rsidP="004A51AA">
            <w:pPr>
              <w:pStyle w:val="TableText"/>
              <w:rPr>
                <w:rStyle w:val="GUIWord"/>
                <w:u w:val="single"/>
              </w:rPr>
            </w:pPr>
            <w:r w:rsidRPr="00B350A0">
              <w:rPr>
                <w:rStyle w:val="GUIWord"/>
                <w:u w:val="single"/>
              </w:rPr>
              <w:t>ANDS Collection Description</w:t>
            </w:r>
          </w:p>
          <w:p w14:paraId="56C6482F" w14:textId="77777777" w:rsidR="00BF480B" w:rsidRPr="00B350A0" w:rsidRDefault="00BF480B" w:rsidP="004A51AA">
            <w:pPr>
              <w:pStyle w:val="TableText"/>
            </w:pPr>
            <w:r w:rsidRPr="00B350A0">
              <w:t>Multiple permitted</w:t>
            </w:r>
          </w:p>
          <w:p w14:paraId="0FCC0DF7" w14:textId="32E74C32" w:rsidR="00DC6E0E" w:rsidRPr="00B350A0" w:rsidRDefault="00DC6E0E" w:rsidP="004A51AA">
            <w:pPr>
              <w:pStyle w:val="TableText"/>
              <w:rPr>
                <w:rStyle w:val="GUIWord"/>
                <w:i w:val="0"/>
                <w:u w:val="single"/>
              </w:rPr>
            </w:pPr>
          </w:p>
        </w:tc>
        <w:tc>
          <w:tcPr>
            <w:tcW w:w="0" w:type="auto"/>
          </w:tcPr>
          <w:p w14:paraId="22407CDF" w14:textId="77777777" w:rsidR="00DC6E0E" w:rsidRPr="00B350A0" w:rsidRDefault="00DC6E0E" w:rsidP="004A51AA">
            <w:pPr>
              <w:pStyle w:val="TableText"/>
            </w:pPr>
            <w:r w:rsidRPr="00B350A0">
              <w:t xml:space="preserve">[Alpha string] The descriptions of the ANDS collections in which this Spectrum has been published. </w:t>
            </w:r>
          </w:p>
          <w:p w14:paraId="1F033D12" w14:textId="77777777" w:rsidR="00DC6E0E" w:rsidRPr="00B350A0" w:rsidRDefault="00DC6E0E" w:rsidP="004A51AA">
            <w:pPr>
              <w:pStyle w:val="TableText"/>
            </w:pPr>
            <w:r w:rsidRPr="00B350A0">
              <w:t>This Metadata Attribute is only available when accessing a SPECCHIO Server which is ANDS-enabled.</w:t>
            </w:r>
          </w:p>
          <w:p w14:paraId="5A4AAF02"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30B5C4A1" w14:textId="77777777" w:rsidTr="00DC6E0E">
        <w:tc>
          <w:tcPr>
            <w:tcW w:w="0" w:type="auto"/>
          </w:tcPr>
          <w:p w14:paraId="7D636A53" w14:textId="77777777" w:rsidR="00DC6E0E" w:rsidRPr="00B350A0" w:rsidRDefault="00DC6E0E" w:rsidP="004A51AA">
            <w:pPr>
              <w:pStyle w:val="TableText"/>
              <w:rPr>
                <w:rStyle w:val="GUIWord"/>
                <w:u w:val="single"/>
              </w:rPr>
            </w:pPr>
            <w:r w:rsidRPr="00B350A0">
              <w:rPr>
                <w:rStyle w:val="GUIWord"/>
                <w:u w:val="single"/>
              </w:rPr>
              <w:t>Data Usage Policy</w:t>
            </w:r>
          </w:p>
        </w:tc>
        <w:tc>
          <w:tcPr>
            <w:tcW w:w="0" w:type="auto"/>
          </w:tcPr>
          <w:p w14:paraId="69F2ED42" w14:textId="77777777" w:rsidR="00DC6E0E" w:rsidRPr="00B350A0" w:rsidRDefault="00DC6E0E" w:rsidP="004A51AA">
            <w:pPr>
              <w:pStyle w:val="TableText"/>
            </w:pPr>
            <w:r w:rsidRPr="00B350A0">
              <w:t>[Alpha string] String that defines the usage policy, for example “Please cite XXX et al” or “Inform the principal investigator”</w:t>
            </w:r>
          </w:p>
          <w:p w14:paraId="2784E79A"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255D5A25" w14:textId="77777777" w:rsidTr="00DC6E0E">
        <w:tc>
          <w:tcPr>
            <w:tcW w:w="0" w:type="auto"/>
          </w:tcPr>
          <w:p w14:paraId="48452B7B" w14:textId="77777777" w:rsidR="00DC6E0E" w:rsidRPr="00B350A0" w:rsidRDefault="00DC6E0E" w:rsidP="004A51AA">
            <w:pPr>
              <w:pStyle w:val="TableText"/>
              <w:rPr>
                <w:rStyle w:val="GUIWord"/>
                <w:u w:val="single"/>
              </w:rPr>
            </w:pPr>
            <w:r w:rsidRPr="00B350A0">
              <w:rPr>
                <w:rStyle w:val="GUIWord"/>
                <w:u w:val="single"/>
              </w:rPr>
              <w:t xml:space="preserve">FOR Code </w:t>
            </w:r>
          </w:p>
          <w:p w14:paraId="20A1E31B" w14:textId="77777777" w:rsidR="00DC6E0E" w:rsidRPr="00B350A0" w:rsidRDefault="00DC6E0E" w:rsidP="004A51AA">
            <w:pPr>
              <w:pStyle w:val="TableText"/>
              <w:rPr>
                <w:rStyle w:val="GUIWord"/>
                <w:u w:val="single"/>
              </w:rPr>
            </w:pPr>
            <w:r w:rsidRPr="00B350A0">
              <w:t>Multiple permitted</w:t>
            </w:r>
          </w:p>
        </w:tc>
        <w:tc>
          <w:tcPr>
            <w:tcW w:w="0" w:type="auto"/>
          </w:tcPr>
          <w:p w14:paraId="7D9238FA" w14:textId="77777777" w:rsidR="00DC6E0E" w:rsidRPr="00B350A0" w:rsidRDefault="00DC6E0E" w:rsidP="004A51AA">
            <w:pPr>
              <w:pStyle w:val="TableText"/>
            </w:pPr>
            <w:r w:rsidRPr="00B350A0">
              <w:t>[Dropdown List] SPECCHIO supports selection from a small relevant subset of the Field of Research codes defined by the Australian Bureau of Statistics</w:t>
            </w:r>
            <w:r w:rsidR="00CC011A" w:rsidRPr="00B350A0">
              <w:t xml:space="preserve"> </w:t>
            </w:r>
            <w:r w:rsidR="00741214" w:rsidRPr="00B350A0">
              <w:fldChar w:fldCharType="begin"/>
            </w:r>
            <w:r w:rsidR="003866DE" w:rsidRPr="00B350A0">
              <w:instrText xml:space="preserve"> ADDIN EN.CITE &lt;EndNote&gt;&lt;Cite&gt;&lt;Author&gt;Council&lt;/Author&gt;&lt;Year&gt;2008&lt;/Year&gt;&lt;RecNum&gt;680&lt;/RecNum&gt;&lt;DisplayText&gt;(Australian Research Council, 2008)&lt;/DisplayText&gt;&lt;record&gt;&lt;rec-number&gt;680&lt;/rec-number&gt;&lt;foreign-keys&gt;&lt;key app="EN" db-id="0svr2tdvgevw2ned2pb5tt5ur5tdf0savr9s" timestamp="1435329068"&gt;680&lt;/key&gt;&lt;/foreign-keys&gt;&lt;ref-type name="Web Page"&gt;12&lt;/ref-type&gt;&lt;contributors&gt;&lt;authors&gt;&lt;author&gt;Australian Research Council,&lt;/author&gt;&lt;/authors&gt;&lt;/contributors&gt;&lt;titles&gt;&lt;title&gt;Australian and New Zealand Standard Research Classification (ANZSRC)&lt;/title&gt;&lt;/titles&gt;&lt;volume&gt;2013&lt;/volume&gt;&lt;number&gt;May&lt;/number&gt;&lt;dates&gt;&lt;year&gt;2008&lt;/year&gt;&lt;/dates&gt;&lt;urls&gt;&lt;related-urls&gt;&lt;url&gt;http://www.abs.gov.au/ausstats/abs@.nsf/mf/1297.0&lt;/url&gt;&lt;/related-urls&gt;&lt;/urls&gt;&lt;/record&gt;&lt;/Cite&gt;&lt;/EndNote&gt;</w:instrText>
            </w:r>
            <w:r w:rsidR="00741214" w:rsidRPr="00B350A0">
              <w:fldChar w:fldCharType="separate"/>
            </w:r>
            <w:r w:rsidR="003866DE" w:rsidRPr="00B350A0">
              <w:rPr>
                <w:noProof/>
              </w:rPr>
              <w:t>(Australian Research Council, 2008)</w:t>
            </w:r>
            <w:r w:rsidR="00741214" w:rsidRPr="00B350A0">
              <w:fldChar w:fldCharType="end"/>
            </w:r>
            <w:r w:rsidRPr="00B350A0">
              <w:t>.</w:t>
            </w:r>
          </w:p>
          <w:p w14:paraId="6DA0DB88" w14:textId="77777777" w:rsidR="00DC6E0E" w:rsidRPr="00B350A0" w:rsidRDefault="00DC6E0E" w:rsidP="004A51AA">
            <w:pPr>
              <w:pStyle w:val="TableText"/>
            </w:pPr>
            <w:r w:rsidRPr="00B350A0">
              <w:t>This Metadata Attribute is only available when accessing a SPECCHIO Server which is ANDS-enabled.</w:t>
            </w:r>
          </w:p>
          <w:p w14:paraId="4F12F567"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40D0D6CF" w14:textId="77777777" w:rsidTr="00DC6E0E">
        <w:tc>
          <w:tcPr>
            <w:tcW w:w="0" w:type="auto"/>
          </w:tcPr>
          <w:p w14:paraId="0957FC3C" w14:textId="77777777" w:rsidR="00DC6E0E" w:rsidRPr="00B350A0" w:rsidRDefault="00DC6E0E" w:rsidP="004A51AA">
            <w:pPr>
              <w:pStyle w:val="TableText"/>
              <w:rPr>
                <w:rStyle w:val="GUIWord"/>
                <w:u w:val="single"/>
              </w:rPr>
            </w:pPr>
            <w:r w:rsidRPr="00B350A0">
              <w:rPr>
                <w:rStyle w:val="GUIWord"/>
                <w:u w:val="single"/>
              </w:rPr>
              <w:t>Digital Object Identifier</w:t>
            </w:r>
          </w:p>
        </w:tc>
        <w:tc>
          <w:tcPr>
            <w:tcW w:w="0" w:type="auto"/>
          </w:tcPr>
          <w:p w14:paraId="0F744585" w14:textId="77777777" w:rsidR="00DC6E0E" w:rsidRPr="00B350A0" w:rsidRDefault="00DC6E0E" w:rsidP="004A51AA">
            <w:pPr>
              <w:pStyle w:val="TableText"/>
            </w:pPr>
            <w:r w:rsidRPr="00B350A0">
              <w:t xml:space="preserve">[Alpha string] A digital object identifier (DOI). See </w:t>
            </w:r>
            <w:hyperlink r:id="rId52" w:history="1">
              <w:r w:rsidRPr="00B350A0">
                <w:rPr>
                  <w:rStyle w:val="Hyperlink"/>
                </w:rPr>
                <w:t>http://www.doi.org/</w:t>
              </w:r>
            </w:hyperlink>
            <w:r w:rsidRPr="00B350A0">
              <w:t xml:space="preserve"> for further information about DOIs.</w:t>
            </w:r>
          </w:p>
          <w:p w14:paraId="7A9BA9DF" w14:textId="77777777" w:rsidR="00DC6E0E" w:rsidRPr="00B350A0" w:rsidRDefault="00DC6E0E" w:rsidP="004A51AA">
            <w:pPr>
              <w:pStyle w:val="TableText"/>
            </w:pPr>
            <w:r w:rsidRPr="00B350A0">
              <w:t>The value of this Attribute is copied to the Published Collection when this Spectrum is published to ANDS.</w:t>
            </w:r>
          </w:p>
        </w:tc>
      </w:tr>
    </w:tbl>
    <w:p w14:paraId="26CD9459" w14:textId="77777777" w:rsidR="00DC6E0E" w:rsidRPr="00A8518D" w:rsidRDefault="00DC6E0E" w:rsidP="00DC6E0E">
      <w:pPr>
        <w:pStyle w:val="Heading3"/>
      </w:pPr>
      <w:bookmarkStart w:id="290" w:name="_Toc398023895"/>
      <w:bookmarkStart w:id="291" w:name="_Toc49458074"/>
      <w:r w:rsidRPr="00A8518D">
        <w:t>Environmental Conditions Group</w:t>
      </w:r>
      <w:bookmarkEnd w:id="290"/>
      <w:bookmarkEnd w:id="291"/>
    </w:p>
    <w:p w14:paraId="37C0E94F" w14:textId="77777777" w:rsidR="00DC6E0E" w:rsidRPr="00B350A0" w:rsidRDefault="00DC6E0E" w:rsidP="004A51AA">
      <w:pPr>
        <w:pStyle w:val="Body"/>
      </w:pPr>
      <w:r w:rsidRPr="00B350A0">
        <w:t>These Metadata describe the environmental conditions at the time the Spectrum measurements were taken.</w:t>
      </w:r>
    </w:p>
    <w:tbl>
      <w:tblPr>
        <w:tblStyle w:val="TableSimple"/>
        <w:tblW w:w="0" w:type="auto"/>
        <w:tblLook w:val="04A0" w:firstRow="1" w:lastRow="0" w:firstColumn="1" w:lastColumn="0" w:noHBand="0" w:noVBand="1"/>
      </w:tblPr>
      <w:tblGrid>
        <w:gridCol w:w="2384"/>
        <w:gridCol w:w="6149"/>
      </w:tblGrid>
      <w:tr w:rsidR="00DC6E0E" w:rsidRPr="00B350A0" w14:paraId="1DBEF310" w14:textId="77777777" w:rsidTr="00DC6E0E">
        <w:tc>
          <w:tcPr>
            <w:tcW w:w="0" w:type="auto"/>
          </w:tcPr>
          <w:p w14:paraId="7EC34068" w14:textId="77777777" w:rsidR="00DC6E0E" w:rsidRPr="00B350A0" w:rsidRDefault="00DC6E0E" w:rsidP="004A51AA">
            <w:pPr>
              <w:pStyle w:val="TableText"/>
              <w:rPr>
                <w:rStyle w:val="GUIWord"/>
                <w:u w:val="single"/>
              </w:rPr>
            </w:pPr>
            <w:r w:rsidRPr="00B350A0">
              <w:rPr>
                <w:rStyle w:val="GUIWord"/>
                <w:u w:val="single"/>
              </w:rPr>
              <w:lastRenderedPageBreak/>
              <w:t>Air Pressure</w:t>
            </w:r>
          </w:p>
        </w:tc>
        <w:tc>
          <w:tcPr>
            <w:tcW w:w="0" w:type="auto"/>
          </w:tcPr>
          <w:p w14:paraId="238AC547" w14:textId="77777777" w:rsidR="00DC6E0E" w:rsidRPr="00B350A0" w:rsidRDefault="00DC6E0E" w:rsidP="004A51AA">
            <w:pPr>
              <w:pStyle w:val="TableText"/>
            </w:pPr>
            <w:r w:rsidRPr="00B350A0">
              <w:t>[</w:t>
            </w:r>
            <w:proofErr w:type="spellStart"/>
            <w:r w:rsidRPr="00B350A0">
              <w:t>hPa</w:t>
            </w:r>
            <w:proofErr w:type="spellEnd"/>
            <w:r w:rsidRPr="00B350A0">
              <w:t>] Ambient air pressure</w:t>
            </w:r>
          </w:p>
        </w:tc>
      </w:tr>
      <w:tr w:rsidR="00DC6E0E" w:rsidRPr="00B350A0" w14:paraId="1829CA26" w14:textId="77777777" w:rsidTr="00DC6E0E">
        <w:tc>
          <w:tcPr>
            <w:tcW w:w="0" w:type="auto"/>
          </w:tcPr>
          <w:p w14:paraId="417F5E1E" w14:textId="77777777" w:rsidR="00DC6E0E" w:rsidRPr="00B350A0" w:rsidRDefault="00DC6E0E" w:rsidP="004A51AA">
            <w:pPr>
              <w:pStyle w:val="TableText"/>
              <w:rPr>
                <w:rStyle w:val="GUIWord"/>
                <w:u w:val="single"/>
              </w:rPr>
            </w:pPr>
            <w:r w:rsidRPr="00B350A0">
              <w:rPr>
                <w:rStyle w:val="GUIWord"/>
                <w:u w:val="single"/>
              </w:rPr>
              <w:t>Ambient Temperature</w:t>
            </w:r>
          </w:p>
        </w:tc>
        <w:tc>
          <w:tcPr>
            <w:tcW w:w="0" w:type="auto"/>
          </w:tcPr>
          <w:p w14:paraId="4E4A6C4E" w14:textId="77777777" w:rsidR="00DC6E0E" w:rsidRPr="00B350A0" w:rsidRDefault="00DC6E0E" w:rsidP="004A51AA">
            <w:pPr>
              <w:pStyle w:val="TableText"/>
            </w:pPr>
            <w:r w:rsidRPr="00B350A0">
              <w:t>[Degrees Celsius] Ambient air temperature</w:t>
            </w:r>
          </w:p>
        </w:tc>
      </w:tr>
      <w:tr w:rsidR="004C64EE" w:rsidRPr="00B350A0" w14:paraId="13B4DD3B" w14:textId="77777777" w:rsidTr="00DC6E0E">
        <w:tc>
          <w:tcPr>
            <w:tcW w:w="0" w:type="auto"/>
          </w:tcPr>
          <w:p w14:paraId="163CD72B" w14:textId="77777777" w:rsidR="004C64EE" w:rsidRPr="00B350A0" w:rsidRDefault="004C64EE" w:rsidP="004A51AA">
            <w:pPr>
              <w:pStyle w:val="TableText"/>
              <w:rPr>
                <w:rStyle w:val="GUIWord"/>
                <w:u w:val="single"/>
              </w:rPr>
            </w:pPr>
            <w:r w:rsidRPr="00B350A0">
              <w:rPr>
                <w:rStyle w:val="GUIWord"/>
                <w:u w:val="single"/>
              </w:rPr>
              <w:t>Atmospheric Water Content</w:t>
            </w:r>
          </w:p>
        </w:tc>
        <w:tc>
          <w:tcPr>
            <w:tcW w:w="0" w:type="auto"/>
          </w:tcPr>
          <w:p w14:paraId="37174B69" w14:textId="77777777" w:rsidR="004C64EE" w:rsidRPr="00B350A0" w:rsidRDefault="004C64EE" w:rsidP="004A51AA">
            <w:pPr>
              <w:pStyle w:val="TableText"/>
            </w:pPr>
            <w:r w:rsidRPr="00B350A0">
              <w:t>[</w:t>
            </w:r>
            <w:proofErr w:type="spellStart"/>
            <w:r w:rsidRPr="00B350A0">
              <w:t>Centimeter</w:t>
            </w:r>
            <w:proofErr w:type="spellEnd"/>
            <w:r w:rsidRPr="00B350A0">
              <w:t>] Amount of water in the air column</w:t>
            </w:r>
          </w:p>
        </w:tc>
      </w:tr>
      <w:tr w:rsidR="004C64EE" w:rsidRPr="00B350A0" w14:paraId="4598BAD4" w14:textId="77777777" w:rsidTr="00DC6E0E">
        <w:tc>
          <w:tcPr>
            <w:tcW w:w="0" w:type="auto"/>
          </w:tcPr>
          <w:p w14:paraId="1C97CAFF" w14:textId="77777777" w:rsidR="004C64EE" w:rsidRPr="00B350A0" w:rsidRDefault="004C64EE" w:rsidP="004A51AA">
            <w:pPr>
              <w:pStyle w:val="TableText"/>
              <w:rPr>
                <w:rStyle w:val="GUIWord"/>
                <w:u w:val="single"/>
              </w:rPr>
            </w:pPr>
            <w:r w:rsidRPr="00B350A0">
              <w:rPr>
                <w:rStyle w:val="GUIWord"/>
                <w:u w:val="single"/>
              </w:rPr>
              <w:t>Cloud Cover</w:t>
            </w:r>
          </w:p>
        </w:tc>
        <w:tc>
          <w:tcPr>
            <w:tcW w:w="0" w:type="auto"/>
          </w:tcPr>
          <w:p w14:paraId="065352B6" w14:textId="77777777" w:rsidR="004C64EE" w:rsidRPr="00B350A0" w:rsidRDefault="004C64EE" w:rsidP="004A51AA">
            <w:pPr>
              <w:pStyle w:val="TableText"/>
            </w:pPr>
            <w:r w:rsidRPr="00B350A0">
              <w:t>[Percentage] Cloud cover as a percentage of the hemisphere</w:t>
            </w:r>
          </w:p>
        </w:tc>
      </w:tr>
      <w:tr w:rsidR="004C64EE" w:rsidRPr="00B350A0" w14:paraId="5F5F25D8" w14:textId="77777777" w:rsidTr="00DC6E0E">
        <w:tc>
          <w:tcPr>
            <w:tcW w:w="0" w:type="auto"/>
          </w:tcPr>
          <w:p w14:paraId="0F441F06" w14:textId="77777777" w:rsidR="004C64EE" w:rsidRPr="00B350A0" w:rsidRDefault="004C64EE" w:rsidP="004A51AA">
            <w:pPr>
              <w:pStyle w:val="TableText"/>
              <w:rPr>
                <w:rStyle w:val="GUIWord"/>
                <w:u w:val="single"/>
              </w:rPr>
            </w:pPr>
            <w:r w:rsidRPr="00B350A0">
              <w:rPr>
                <w:rStyle w:val="GUIWord"/>
                <w:u w:val="single"/>
              </w:rPr>
              <w:t>Relative Humidity</w:t>
            </w:r>
          </w:p>
        </w:tc>
        <w:tc>
          <w:tcPr>
            <w:tcW w:w="0" w:type="auto"/>
          </w:tcPr>
          <w:p w14:paraId="4366F203" w14:textId="77777777" w:rsidR="004C64EE" w:rsidRPr="00B350A0" w:rsidRDefault="004C64EE" w:rsidP="004A51AA">
            <w:pPr>
              <w:pStyle w:val="TableText"/>
            </w:pPr>
            <w:r w:rsidRPr="00B350A0">
              <w:t xml:space="preserve">[Percentage] Relative air humidity </w:t>
            </w:r>
          </w:p>
        </w:tc>
      </w:tr>
      <w:tr w:rsidR="004C64EE" w:rsidRPr="00B350A0" w14:paraId="1425D005" w14:textId="77777777" w:rsidTr="00DC6E0E">
        <w:tc>
          <w:tcPr>
            <w:tcW w:w="0" w:type="auto"/>
          </w:tcPr>
          <w:p w14:paraId="603BB79E" w14:textId="77777777" w:rsidR="004C64EE" w:rsidRPr="00B350A0" w:rsidRDefault="004C64EE" w:rsidP="004A51AA">
            <w:pPr>
              <w:pStyle w:val="TableText"/>
              <w:rPr>
                <w:rStyle w:val="GUIWord"/>
                <w:u w:val="single"/>
              </w:rPr>
            </w:pPr>
            <w:r w:rsidRPr="00B350A0">
              <w:rPr>
                <w:rStyle w:val="GUIWord"/>
                <w:u w:val="single"/>
              </w:rPr>
              <w:t>Sampling Environment</w:t>
            </w:r>
          </w:p>
        </w:tc>
        <w:tc>
          <w:tcPr>
            <w:tcW w:w="0" w:type="auto"/>
          </w:tcPr>
          <w:p w14:paraId="6E0014AB" w14:textId="77777777" w:rsidR="004C64EE" w:rsidRPr="00B350A0" w:rsidRDefault="004C64EE" w:rsidP="004A51AA">
            <w:pPr>
              <w:pStyle w:val="TableText"/>
            </w:pPr>
            <w:r w:rsidRPr="00B350A0">
              <w:t>[Dropdown list] Describes where data were spectrally acquired, i.e. Field or laboratory</w:t>
            </w:r>
          </w:p>
        </w:tc>
      </w:tr>
      <w:tr w:rsidR="004C64EE" w:rsidRPr="00B350A0" w14:paraId="6BEBA245" w14:textId="77777777" w:rsidTr="00DC6E0E">
        <w:tc>
          <w:tcPr>
            <w:tcW w:w="0" w:type="auto"/>
          </w:tcPr>
          <w:p w14:paraId="09AA18E0" w14:textId="77777777" w:rsidR="004C64EE" w:rsidRPr="00B350A0" w:rsidRDefault="004C64EE" w:rsidP="004A51AA">
            <w:pPr>
              <w:pStyle w:val="TableText"/>
              <w:rPr>
                <w:rStyle w:val="GUIWord"/>
                <w:u w:val="single"/>
              </w:rPr>
            </w:pPr>
            <w:r w:rsidRPr="00B350A0">
              <w:rPr>
                <w:rStyle w:val="GUIWord"/>
                <w:u w:val="single"/>
              </w:rPr>
              <w:t>Weather Conditions</w:t>
            </w:r>
          </w:p>
        </w:tc>
        <w:tc>
          <w:tcPr>
            <w:tcW w:w="0" w:type="auto"/>
          </w:tcPr>
          <w:p w14:paraId="5D8900AC" w14:textId="77777777" w:rsidR="004C64EE" w:rsidRPr="00B350A0" w:rsidRDefault="004C64EE" w:rsidP="004A51AA">
            <w:pPr>
              <w:pStyle w:val="TableText"/>
            </w:pPr>
            <w:r w:rsidRPr="00B350A0">
              <w:t>[Alpha string] Description of weather conditions</w:t>
            </w:r>
          </w:p>
        </w:tc>
      </w:tr>
      <w:tr w:rsidR="004C64EE" w:rsidRPr="00B350A0" w14:paraId="31697734" w14:textId="77777777" w:rsidTr="00DC6E0E">
        <w:tc>
          <w:tcPr>
            <w:tcW w:w="0" w:type="auto"/>
          </w:tcPr>
          <w:p w14:paraId="49BD1E76" w14:textId="77777777" w:rsidR="004C64EE" w:rsidRPr="00B350A0" w:rsidRDefault="004C64EE" w:rsidP="004A51AA">
            <w:pPr>
              <w:pStyle w:val="TableText"/>
              <w:rPr>
                <w:rStyle w:val="GUIWord"/>
                <w:u w:val="single"/>
              </w:rPr>
            </w:pPr>
            <w:r w:rsidRPr="00B350A0">
              <w:rPr>
                <w:rStyle w:val="GUIWord"/>
                <w:u w:val="single"/>
              </w:rPr>
              <w:t>Wind Direction</w:t>
            </w:r>
          </w:p>
        </w:tc>
        <w:tc>
          <w:tcPr>
            <w:tcW w:w="0" w:type="auto"/>
          </w:tcPr>
          <w:p w14:paraId="77467632" w14:textId="77777777" w:rsidR="004C64EE" w:rsidRPr="00B350A0" w:rsidRDefault="004C64EE" w:rsidP="004A51AA">
            <w:pPr>
              <w:pStyle w:val="TableText"/>
            </w:pPr>
            <w:r w:rsidRPr="00B350A0">
              <w:t>[Degrees] Direction where wind is coming from</w:t>
            </w:r>
          </w:p>
          <w:p w14:paraId="65315A7E" w14:textId="77777777" w:rsidR="004C64EE" w:rsidRPr="00B350A0" w:rsidRDefault="004C64EE" w:rsidP="004A51AA">
            <w:pPr>
              <w:pStyle w:val="TableText"/>
            </w:pPr>
            <w:r w:rsidRPr="00B350A0">
              <w:t>Enter a bearing, that is, clockwise from North.</w:t>
            </w:r>
          </w:p>
        </w:tc>
      </w:tr>
      <w:tr w:rsidR="004C64EE" w:rsidRPr="00B350A0" w14:paraId="056E21A0" w14:textId="77777777" w:rsidTr="00DC6E0E">
        <w:tc>
          <w:tcPr>
            <w:tcW w:w="0" w:type="auto"/>
          </w:tcPr>
          <w:p w14:paraId="360EE127" w14:textId="77777777" w:rsidR="004C64EE" w:rsidRPr="00B350A0" w:rsidRDefault="004C64EE" w:rsidP="004A51AA">
            <w:pPr>
              <w:pStyle w:val="TableText"/>
              <w:rPr>
                <w:rStyle w:val="GUIWord"/>
                <w:u w:val="single"/>
              </w:rPr>
            </w:pPr>
            <w:r w:rsidRPr="00B350A0">
              <w:rPr>
                <w:rStyle w:val="GUIWord"/>
                <w:u w:val="single"/>
              </w:rPr>
              <w:t>Wind Speed</w:t>
            </w:r>
          </w:p>
        </w:tc>
        <w:tc>
          <w:tcPr>
            <w:tcW w:w="0" w:type="auto"/>
          </w:tcPr>
          <w:p w14:paraId="73E07825" w14:textId="77777777" w:rsidR="004C64EE" w:rsidRPr="00B350A0" w:rsidRDefault="004C64EE" w:rsidP="004A51AA">
            <w:pPr>
              <w:pStyle w:val="TableText"/>
            </w:pPr>
            <w:r w:rsidRPr="00B350A0">
              <w:t>[Metres/second] Speed of the wind</w:t>
            </w:r>
          </w:p>
        </w:tc>
      </w:tr>
    </w:tbl>
    <w:p w14:paraId="6D0CA61A" w14:textId="77777777" w:rsidR="00DC6E0E" w:rsidRPr="00A8518D" w:rsidRDefault="00DC6E0E" w:rsidP="00DC6E0E">
      <w:pPr>
        <w:pStyle w:val="Heading3"/>
      </w:pPr>
      <w:bookmarkStart w:id="292" w:name="_Toc398023896"/>
      <w:bookmarkStart w:id="293" w:name="_Toc49458075"/>
      <w:r w:rsidRPr="00A8518D">
        <w:t>General Group</w:t>
      </w:r>
      <w:bookmarkEnd w:id="292"/>
      <w:bookmarkEnd w:id="293"/>
    </w:p>
    <w:p w14:paraId="194D2F61" w14:textId="77777777" w:rsidR="00BF480B" w:rsidRPr="00B350A0" w:rsidRDefault="00DC6E0E" w:rsidP="004A51AA">
      <w:pPr>
        <w:pStyle w:val="Body"/>
      </w:pPr>
      <w:r w:rsidRPr="00B350A0">
        <w:t>This Metadata Group collects together information about the Spectrum’s file.</w:t>
      </w:r>
    </w:p>
    <w:tbl>
      <w:tblPr>
        <w:tblStyle w:val="TableSimple"/>
        <w:tblW w:w="0" w:type="auto"/>
        <w:tblLook w:val="04A0" w:firstRow="1" w:lastRow="0" w:firstColumn="1" w:lastColumn="0" w:noHBand="0" w:noVBand="1"/>
      </w:tblPr>
      <w:tblGrid>
        <w:gridCol w:w="1987"/>
        <w:gridCol w:w="6546"/>
      </w:tblGrid>
      <w:tr w:rsidR="00DC6E0E" w:rsidRPr="00B350A0" w14:paraId="3CABEFAB" w14:textId="77777777" w:rsidTr="00DC6E0E">
        <w:tc>
          <w:tcPr>
            <w:tcW w:w="0" w:type="auto"/>
          </w:tcPr>
          <w:p w14:paraId="411F6080" w14:textId="77777777" w:rsidR="00DC6E0E" w:rsidRPr="00B350A0" w:rsidRDefault="00BE7C6E" w:rsidP="004A51AA">
            <w:pPr>
              <w:pStyle w:val="TableText"/>
              <w:rPr>
                <w:rStyle w:val="GUIWord"/>
                <w:u w:val="single"/>
              </w:rPr>
            </w:pPr>
            <w:r w:rsidRPr="00B350A0">
              <w:rPr>
                <w:rStyle w:val="GUIWord"/>
                <w:u w:val="single"/>
              </w:rPr>
              <w:t>Acquisition Time</w:t>
            </w:r>
          </w:p>
        </w:tc>
        <w:tc>
          <w:tcPr>
            <w:tcW w:w="0" w:type="auto"/>
          </w:tcPr>
          <w:p w14:paraId="1F69E611" w14:textId="79E12675" w:rsidR="00DC6E0E" w:rsidRPr="00B350A0" w:rsidRDefault="00BE7C6E" w:rsidP="004A51AA">
            <w:pPr>
              <w:pStyle w:val="TableText"/>
            </w:pPr>
            <w:r w:rsidRPr="00B350A0">
              <w:t xml:space="preserve">[Date/Time 24h] </w:t>
            </w:r>
            <w:r w:rsidR="00BF480B" w:rsidRPr="00B350A0">
              <w:t>T</w:t>
            </w:r>
            <w:r w:rsidRPr="00B350A0">
              <w:t>ime when Spectrum was measured</w:t>
            </w:r>
            <w:r w:rsidR="00BF480B" w:rsidRPr="00B350A0">
              <w:t>.</w:t>
            </w:r>
          </w:p>
        </w:tc>
      </w:tr>
      <w:tr w:rsidR="00BF480B" w:rsidRPr="00B350A0" w14:paraId="39F35690" w14:textId="77777777" w:rsidTr="00DC6E0E">
        <w:tc>
          <w:tcPr>
            <w:tcW w:w="0" w:type="auto"/>
          </w:tcPr>
          <w:p w14:paraId="2B1656A1" w14:textId="77777777" w:rsidR="00BF480B" w:rsidRPr="00B350A0" w:rsidRDefault="00BF480B" w:rsidP="004A51AA">
            <w:pPr>
              <w:pStyle w:val="TableText"/>
              <w:rPr>
                <w:rStyle w:val="GUIWord"/>
                <w:u w:val="single"/>
              </w:rPr>
            </w:pPr>
            <w:r w:rsidRPr="00B350A0">
              <w:rPr>
                <w:rStyle w:val="GUIWord"/>
                <w:u w:val="single"/>
              </w:rPr>
              <w:t>Acquisition Time (UTC)</w:t>
            </w:r>
          </w:p>
        </w:tc>
        <w:tc>
          <w:tcPr>
            <w:tcW w:w="0" w:type="auto"/>
          </w:tcPr>
          <w:p w14:paraId="13061A5C" w14:textId="77777777" w:rsidR="00BF480B" w:rsidRPr="00B350A0" w:rsidRDefault="00BF480B" w:rsidP="004A51AA">
            <w:pPr>
              <w:pStyle w:val="TableText"/>
            </w:pPr>
            <w:r w:rsidRPr="00B350A0">
              <w:t>[Date/Time 24h] UTC time when Spectrum was measured.</w:t>
            </w:r>
          </w:p>
          <w:p w14:paraId="6C2DF3EA" w14:textId="29836F08" w:rsidR="00BF480B" w:rsidRPr="00B350A0" w:rsidRDefault="00BF480B" w:rsidP="004A51AA">
            <w:pPr>
              <w:pStyle w:val="TableText"/>
            </w:pPr>
            <w:r w:rsidRPr="00B350A0">
              <w:t xml:space="preserve">If the acquisition system’s time was not set to UTC, then </w:t>
            </w:r>
            <w:proofErr w:type="gramStart"/>
            <w:r w:rsidR="003E1E10" w:rsidRPr="00B350A0">
              <w:t xml:space="preserve">set </w:t>
            </w:r>
            <w:r w:rsidRPr="00B350A0">
              <w:t xml:space="preserve"> the</w:t>
            </w:r>
            <w:proofErr w:type="gramEnd"/>
            <w:r w:rsidRPr="00B350A0">
              <w:t xml:space="preserve"> </w:t>
            </w:r>
            <w:r w:rsidR="003E1E10" w:rsidRPr="00B350A0">
              <w:rPr>
                <w:rStyle w:val="GUIWord"/>
                <w:u w:val="single"/>
              </w:rPr>
              <w:t>Acquisition Time (UTC)</w:t>
            </w:r>
            <w:r w:rsidRPr="00B350A0">
              <w:t xml:space="preserve"> using the </w:t>
            </w:r>
            <w:r w:rsidRPr="00B350A0">
              <w:rPr>
                <w:rStyle w:val="GUIWord"/>
                <w:u w:val="single"/>
              </w:rPr>
              <w:t>Compute UTC</w:t>
            </w:r>
            <w:r w:rsidRPr="00B350A0">
              <w:t xml:space="preserve"> </w:t>
            </w:r>
            <w:r w:rsidR="002C683C" w:rsidRPr="00B350A0">
              <w:t>function described in section</w:t>
            </w:r>
            <w:r w:rsidR="003E1E10" w:rsidRPr="00B350A0">
              <w:t xml:space="preserve"> </w:t>
            </w:r>
            <w:r w:rsidR="003E1E10" w:rsidRPr="00B350A0">
              <w:fldChar w:fldCharType="begin"/>
            </w:r>
            <w:r w:rsidR="003E1E10" w:rsidRPr="00B350A0">
              <w:instrText xml:space="preserve"> REF _Ref499981014 \r \h </w:instrText>
            </w:r>
            <w:r w:rsidR="00B350A0">
              <w:instrText xml:space="preserve"> \* MERGEFORMAT </w:instrText>
            </w:r>
            <w:r w:rsidR="003E1E10" w:rsidRPr="00B350A0">
              <w:fldChar w:fldCharType="separate"/>
            </w:r>
            <w:r w:rsidR="000C7C57">
              <w:t>11.1.1</w:t>
            </w:r>
            <w:r w:rsidR="003E1E10" w:rsidRPr="00B350A0">
              <w:fldChar w:fldCharType="end"/>
            </w:r>
            <w:r w:rsidR="003E1E10" w:rsidRPr="00B350A0">
              <w:t>.</w:t>
            </w:r>
            <w:r w:rsidR="002C683C" w:rsidRPr="00B350A0">
              <w:t xml:space="preserve"> </w:t>
            </w:r>
          </w:p>
        </w:tc>
      </w:tr>
      <w:tr w:rsidR="00E75EE5" w:rsidRPr="00B350A0" w14:paraId="30F75E93" w14:textId="77777777" w:rsidTr="00DC6E0E">
        <w:tc>
          <w:tcPr>
            <w:tcW w:w="0" w:type="auto"/>
          </w:tcPr>
          <w:p w14:paraId="474CA436" w14:textId="558C4A0D" w:rsidR="00E75EE5" w:rsidRPr="00B350A0" w:rsidRDefault="00E75EE5" w:rsidP="004A51AA">
            <w:pPr>
              <w:pStyle w:val="TableText"/>
              <w:rPr>
                <w:rStyle w:val="GUIWord"/>
                <w:u w:val="single"/>
              </w:rPr>
            </w:pPr>
            <w:r w:rsidRPr="00B350A0">
              <w:rPr>
                <w:rStyle w:val="GUIWord"/>
                <w:u w:val="single"/>
              </w:rPr>
              <w:t>Acquisition Time Appr</w:t>
            </w:r>
            <w:r w:rsidR="003E1E10" w:rsidRPr="00B350A0">
              <w:rPr>
                <w:rStyle w:val="GUIWord"/>
                <w:u w:val="single"/>
              </w:rPr>
              <w:t>o</w:t>
            </w:r>
            <w:r w:rsidRPr="00B350A0">
              <w:rPr>
                <w:rStyle w:val="GUIWord"/>
                <w:u w:val="single"/>
              </w:rPr>
              <w:t>ximated</w:t>
            </w:r>
          </w:p>
        </w:tc>
        <w:tc>
          <w:tcPr>
            <w:tcW w:w="0" w:type="auto"/>
          </w:tcPr>
          <w:p w14:paraId="6244738C" w14:textId="77777777" w:rsidR="00E75EE5" w:rsidRPr="00B350A0" w:rsidRDefault="00E75EE5" w:rsidP="004A51AA">
            <w:pPr>
              <w:pStyle w:val="TableText"/>
            </w:pPr>
            <w:r w:rsidRPr="00B350A0">
              <w:t>[Boolean]</w:t>
            </w:r>
          </w:p>
          <w:p w14:paraId="7BB6DADE" w14:textId="0201AE1E" w:rsidR="00E75EE5" w:rsidRPr="00B350A0" w:rsidRDefault="00E75EE5" w:rsidP="004A51AA">
            <w:pPr>
              <w:pStyle w:val="TableText"/>
            </w:pPr>
            <w:r w:rsidRPr="00B350A0">
              <w:t xml:space="preserve">Check this box if the Acquisition time is </w:t>
            </w:r>
            <w:r w:rsidR="003E1E10" w:rsidRPr="00B350A0">
              <w:t>not precisely known and has been approximated.</w:t>
            </w:r>
          </w:p>
        </w:tc>
      </w:tr>
      <w:tr w:rsidR="00E75EE5" w:rsidRPr="00B350A0" w14:paraId="0329C954" w14:textId="77777777" w:rsidTr="00AF6D95">
        <w:tc>
          <w:tcPr>
            <w:tcW w:w="0" w:type="auto"/>
          </w:tcPr>
          <w:p w14:paraId="1CF404D9" w14:textId="47F0D481" w:rsidR="00E75EE5" w:rsidRPr="00B350A0" w:rsidRDefault="00E75EE5" w:rsidP="004A51AA">
            <w:pPr>
              <w:pStyle w:val="TableText"/>
              <w:rPr>
                <w:rStyle w:val="GUIWord"/>
                <w:u w:val="single"/>
              </w:rPr>
            </w:pPr>
            <w:r w:rsidRPr="00B350A0">
              <w:rPr>
                <w:rStyle w:val="GUIWord"/>
                <w:u w:val="single"/>
              </w:rPr>
              <w:t>Acquisition Time (UTC) Appr</w:t>
            </w:r>
            <w:r w:rsidR="003E1E10" w:rsidRPr="00B350A0">
              <w:rPr>
                <w:rStyle w:val="GUIWord"/>
                <w:u w:val="single"/>
              </w:rPr>
              <w:t>o</w:t>
            </w:r>
            <w:r w:rsidRPr="00B350A0">
              <w:rPr>
                <w:rStyle w:val="GUIWord"/>
                <w:u w:val="single"/>
              </w:rPr>
              <w:t>ximated</w:t>
            </w:r>
          </w:p>
        </w:tc>
        <w:tc>
          <w:tcPr>
            <w:tcW w:w="0" w:type="auto"/>
          </w:tcPr>
          <w:p w14:paraId="586AAB55" w14:textId="77777777" w:rsidR="00E75EE5" w:rsidRPr="00B350A0" w:rsidRDefault="00E75EE5" w:rsidP="004A51AA">
            <w:pPr>
              <w:pStyle w:val="TableText"/>
            </w:pPr>
            <w:r w:rsidRPr="00B350A0">
              <w:t xml:space="preserve">[Boolean] </w:t>
            </w:r>
          </w:p>
          <w:p w14:paraId="0F3BC60E" w14:textId="7D153A44" w:rsidR="00E75EE5" w:rsidRPr="00B350A0" w:rsidRDefault="00E75EE5" w:rsidP="004A51AA">
            <w:pPr>
              <w:pStyle w:val="TableText"/>
            </w:pPr>
            <w:r w:rsidRPr="00B350A0">
              <w:t>Check this box if the computed time shift between the local A</w:t>
            </w:r>
            <w:r w:rsidR="00E8061D" w:rsidRPr="00B350A0">
              <w:t>c</w:t>
            </w:r>
            <w:r w:rsidRPr="00B350A0">
              <w:t xml:space="preserve">quisition time and UTC is </w:t>
            </w:r>
            <w:r w:rsidR="003E1E10" w:rsidRPr="00B350A0">
              <w:t>not precisely known and has been approximated</w:t>
            </w:r>
            <w:r w:rsidR="00E8061D" w:rsidRPr="00B350A0">
              <w:t>.</w:t>
            </w:r>
          </w:p>
        </w:tc>
      </w:tr>
      <w:tr w:rsidR="008223E4" w:rsidRPr="00B350A0" w14:paraId="1E9F7248" w14:textId="77777777" w:rsidTr="00DC6E0E">
        <w:tc>
          <w:tcPr>
            <w:tcW w:w="0" w:type="auto"/>
          </w:tcPr>
          <w:p w14:paraId="51AC672D" w14:textId="2F3189A5" w:rsidR="008223E4" w:rsidRPr="00B350A0" w:rsidRDefault="008223E4" w:rsidP="004A51AA">
            <w:pPr>
              <w:pStyle w:val="TableText"/>
              <w:rPr>
                <w:rStyle w:val="GUIWord"/>
                <w:u w:val="single"/>
              </w:rPr>
            </w:pPr>
            <w:r w:rsidRPr="008223E4">
              <w:rPr>
                <w:i/>
                <w:color w:val="595959" w:themeColor="text1" w:themeTint="A6"/>
                <w:u w:val="single"/>
              </w:rPr>
              <w:t>Application Domain</w:t>
            </w:r>
          </w:p>
        </w:tc>
        <w:tc>
          <w:tcPr>
            <w:tcW w:w="0" w:type="auto"/>
          </w:tcPr>
          <w:p w14:paraId="5DFF1A43" w14:textId="2207E680" w:rsidR="008223E4" w:rsidRPr="00B350A0" w:rsidRDefault="008223E4" w:rsidP="004A51AA">
            <w:pPr>
              <w:pStyle w:val="TableText"/>
            </w:pPr>
            <w:r w:rsidRPr="008223E4">
              <w:t>Defines application domains, which are used to control the default metaparameter categories per application</w:t>
            </w:r>
            <w:r>
              <w:t>.</w:t>
            </w:r>
          </w:p>
        </w:tc>
      </w:tr>
      <w:tr w:rsidR="00DC6E0E" w:rsidRPr="00B350A0" w14:paraId="2C5A0715" w14:textId="77777777" w:rsidTr="00DC6E0E">
        <w:tc>
          <w:tcPr>
            <w:tcW w:w="0" w:type="auto"/>
          </w:tcPr>
          <w:p w14:paraId="751D3E81" w14:textId="77777777" w:rsidR="00DC6E0E" w:rsidRPr="00B350A0" w:rsidRDefault="00DC6E0E" w:rsidP="004A51AA">
            <w:pPr>
              <w:pStyle w:val="TableText"/>
              <w:rPr>
                <w:rStyle w:val="GUIWord"/>
                <w:u w:val="single"/>
              </w:rPr>
            </w:pPr>
            <w:r w:rsidRPr="00B350A0">
              <w:rPr>
                <w:rStyle w:val="GUIWord"/>
                <w:u w:val="single"/>
              </w:rPr>
              <w:t>File Format</w:t>
            </w:r>
          </w:p>
        </w:tc>
        <w:tc>
          <w:tcPr>
            <w:tcW w:w="0" w:type="auto"/>
          </w:tcPr>
          <w:p w14:paraId="7DF3D465" w14:textId="77777777" w:rsidR="00DC6E0E" w:rsidRPr="00B350A0" w:rsidRDefault="00DC6E0E" w:rsidP="004A51AA">
            <w:pPr>
              <w:pStyle w:val="TableText"/>
            </w:pPr>
            <w:r w:rsidRPr="00B350A0">
              <w:t>[Dropdown list] The format of the file from which this Spectrum was uploaded.</w:t>
            </w:r>
          </w:p>
          <w:p w14:paraId="0E282F70" w14:textId="77777777" w:rsidR="00DC6E0E" w:rsidRPr="00B350A0" w:rsidRDefault="00DC6E0E" w:rsidP="004A51AA">
            <w:pPr>
              <w:pStyle w:val="TableText"/>
            </w:pPr>
            <w:r w:rsidRPr="00B350A0">
              <w:t xml:space="preserve">This Attribute is always present and is generally set by SPECCHIO when the Spectrum is read. If no data is available, it should be set to </w:t>
            </w:r>
            <w:r w:rsidRPr="00B350A0">
              <w:rPr>
                <w:rStyle w:val="GUIWord"/>
                <w:u w:val="single"/>
              </w:rPr>
              <w:t>Nil</w:t>
            </w:r>
            <w:r w:rsidRPr="00B350A0">
              <w:t>.</w:t>
            </w:r>
          </w:p>
          <w:p w14:paraId="36B0A232" w14:textId="77777777" w:rsidR="00DC6E0E" w:rsidRPr="00B350A0" w:rsidRDefault="00DC6E0E" w:rsidP="004A51AA">
            <w:pPr>
              <w:pStyle w:val="TableText"/>
            </w:pPr>
            <w:r w:rsidRPr="00B350A0">
              <w:t>Although this value can be changed, it is not advised.</w:t>
            </w:r>
          </w:p>
          <w:p w14:paraId="314B2F15" w14:textId="77777777" w:rsidR="00DC6E0E" w:rsidRPr="00B350A0" w:rsidRDefault="00DC6E0E" w:rsidP="004A51AA">
            <w:pPr>
              <w:pStyle w:val="TableText"/>
            </w:pPr>
            <w:r w:rsidRPr="00B350A0">
              <w:t>(All Spectra are stored internally in the database in SPECCHIO’s internal Spectrum format.)</w:t>
            </w:r>
          </w:p>
        </w:tc>
      </w:tr>
      <w:tr w:rsidR="00AF6D95" w:rsidRPr="00B350A0" w14:paraId="75F5B91F" w14:textId="77777777" w:rsidTr="00AF6D95">
        <w:tc>
          <w:tcPr>
            <w:tcW w:w="0" w:type="auto"/>
          </w:tcPr>
          <w:p w14:paraId="14CE6AED" w14:textId="77777777" w:rsidR="00AF6D95" w:rsidRPr="00B350A0" w:rsidRDefault="00AF6D95" w:rsidP="004A51AA">
            <w:pPr>
              <w:pStyle w:val="TableText"/>
              <w:rPr>
                <w:rStyle w:val="GUIWord"/>
                <w:u w:val="single"/>
              </w:rPr>
            </w:pPr>
            <w:r w:rsidRPr="00B350A0">
              <w:rPr>
                <w:rStyle w:val="GUIWord"/>
                <w:u w:val="single"/>
              </w:rPr>
              <w:lastRenderedPageBreak/>
              <w:t>Raw Data Format</w:t>
            </w:r>
          </w:p>
        </w:tc>
        <w:tc>
          <w:tcPr>
            <w:tcW w:w="0" w:type="auto"/>
          </w:tcPr>
          <w:p w14:paraId="4DE8C5B6" w14:textId="77777777" w:rsidR="00AF6D95" w:rsidRPr="00B350A0" w:rsidRDefault="00AF6D95" w:rsidP="004A51AA">
            <w:pPr>
              <w:pStyle w:val="TableText"/>
            </w:pPr>
            <w:r w:rsidRPr="00B350A0">
              <w:t xml:space="preserve">[Alpha string] Information on where data originated </w:t>
            </w:r>
          </w:p>
        </w:tc>
      </w:tr>
      <w:tr w:rsidR="00DC6E0E" w:rsidRPr="00B350A0" w14:paraId="1A0156B4" w14:textId="77777777" w:rsidTr="00DC6E0E">
        <w:tc>
          <w:tcPr>
            <w:tcW w:w="0" w:type="auto"/>
          </w:tcPr>
          <w:p w14:paraId="6ECBCA94" w14:textId="77777777" w:rsidR="00DC6E0E" w:rsidRPr="00B350A0" w:rsidRDefault="00DC6E0E" w:rsidP="004A51AA">
            <w:pPr>
              <w:pStyle w:val="TableText"/>
              <w:rPr>
                <w:rStyle w:val="GUIWord"/>
                <w:u w:val="single"/>
              </w:rPr>
            </w:pPr>
            <w:r w:rsidRPr="00B350A0">
              <w:rPr>
                <w:rStyle w:val="GUIWord"/>
                <w:u w:val="single"/>
              </w:rPr>
              <w:t>File Name</w:t>
            </w:r>
          </w:p>
        </w:tc>
        <w:tc>
          <w:tcPr>
            <w:tcW w:w="0" w:type="auto"/>
          </w:tcPr>
          <w:p w14:paraId="1B277466" w14:textId="77777777" w:rsidR="00DC6E0E" w:rsidRPr="00B350A0" w:rsidRDefault="00DC6E0E" w:rsidP="004A51AA">
            <w:pPr>
              <w:pStyle w:val="TableText"/>
            </w:pPr>
            <w:r w:rsidRPr="00B350A0">
              <w:t>[Alpha string] The name of the file from which this Spectrum was uploaded. In the case of input file formats which support multiple Spectra per file, such as XLS or TXT, the name of the Spectrum within the file is appended to this file name.</w:t>
            </w:r>
          </w:p>
          <w:p w14:paraId="53A91E6E" w14:textId="77777777" w:rsidR="00DC6E0E" w:rsidRPr="00B350A0" w:rsidRDefault="00DC6E0E" w:rsidP="004A51AA">
            <w:pPr>
              <w:pStyle w:val="TableText"/>
            </w:pPr>
            <w:r w:rsidRPr="00B350A0">
              <w:t>Although this value can be changed, it is not advised. Changing it may result in duplicate Spectra when a subsequent Spectrum upload is performed for this Campaign.</w:t>
            </w:r>
          </w:p>
        </w:tc>
      </w:tr>
      <w:tr w:rsidR="00DC6E0E" w:rsidRPr="00B350A0" w14:paraId="54E70765" w14:textId="77777777" w:rsidTr="00DC6E0E">
        <w:tc>
          <w:tcPr>
            <w:tcW w:w="0" w:type="auto"/>
          </w:tcPr>
          <w:p w14:paraId="4067EAB8" w14:textId="77777777" w:rsidR="00DC6E0E" w:rsidRPr="00B350A0" w:rsidRDefault="00DC6E0E" w:rsidP="004A51AA">
            <w:pPr>
              <w:pStyle w:val="TableText"/>
              <w:rPr>
                <w:rStyle w:val="GUIWord"/>
                <w:u w:val="single"/>
              </w:rPr>
            </w:pPr>
            <w:r w:rsidRPr="00B350A0">
              <w:rPr>
                <w:rStyle w:val="GUIWord"/>
                <w:u w:val="single"/>
              </w:rPr>
              <w:t>File Version</w:t>
            </w:r>
          </w:p>
        </w:tc>
        <w:tc>
          <w:tcPr>
            <w:tcW w:w="0" w:type="auto"/>
          </w:tcPr>
          <w:p w14:paraId="6DA45894" w14:textId="77777777" w:rsidR="00DC6E0E" w:rsidRPr="00B350A0" w:rsidRDefault="00DC6E0E" w:rsidP="004A51AA">
            <w:pPr>
              <w:pStyle w:val="TableText"/>
            </w:pPr>
            <w:r w:rsidRPr="00B350A0">
              <w:t>[Alpha string] Version of the input file format</w:t>
            </w:r>
          </w:p>
        </w:tc>
      </w:tr>
      <w:tr w:rsidR="00DC6E0E" w:rsidRPr="00B350A0" w14:paraId="21727124" w14:textId="77777777" w:rsidTr="00DC6E0E">
        <w:tc>
          <w:tcPr>
            <w:tcW w:w="0" w:type="auto"/>
          </w:tcPr>
          <w:p w14:paraId="3E13A19B" w14:textId="77777777" w:rsidR="00DC6E0E" w:rsidRPr="00B350A0" w:rsidRDefault="00DC6E0E" w:rsidP="004A51AA">
            <w:pPr>
              <w:pStyle w:val="TableText"/>
              <w:rPr>
                <w:rStyle w:val="GUIWord"/>
                <w:u w:val="single"/>
              </w:rPr>
            </w:pPr>
            <w:r w:rsidRPr="00B350A0">
              <w:rPr>
                <w:rStyle w:val="GUIWord"/>
                <w:u w:val="single"/>
              </w:rPr>
              <w:t>Loading Time</w:t>
            </w:r>
          </w:p>
        </w:tc>
        <w:tc>
          <w:tcPr>
            <w:tcW w:w="0" w:type="auto"/>
          </w:tcPr>
          <w:p w14:paraId="122B9113" w14:textId="77777777" w:rsidR="00DC6E0E" w:rsidRPr="00B350A0" w:rsidRDefault="00DC6E0E" w:rsidP="004A51AA">
            <w:pPr>
              <w:pStyle w:val="TableText"/>
            </w:pPr>
            <w:r w:rsidRPr="00B350A0">
              <w:t>[Date/Time 24h] The system time when the Spectrum was loaded into database</w:t>
            </w:r>
          </w:p>
          <w:p w14:paraId="2C69509B" w14:textId="77777777" w:rsidR="00DC6E0E" w:rsidRPr="00B350A0" w:rsidRDefault="00DC6E0E" w:rsidP="004A51AA">
            <w:pPr>
              <w:pStyle w:val="TableText"/>
            </w:pPr>
            <w:r w:rsidRPr="00B350A0">
              <w:t>This value is automatically set to the SPECCHIO server’s system time when the Spectrum is uploaded to SPECCHIO. Note that this may not be the same as the client’s system time.</w:t>
            </w:r>
          </w:p>
          <w:p w14:paraId="5F4627D1" w14:textId="77777777" w:rsidR="00DC6E0E" w:rsidRPr="00B350A0" w:rsidRDefault="00DC6E0E" w:rsidP="004A51AA">
            <w:pPr>
              <w:pStyle w:val="TableText"/>
            </w:pPr>
            <w:r w:rsidRPr="00B350A0">
              <w:t xml:space="preserve">The </w:t>
            </w:r>
            <w:r w:rsidRPr="00B350A0">
              <w:rPr>
                <w:rStyle w:val="GUIWord"/>
                <w:u w:val="single"/>
              </w:rPr>
              <w:t>Special functions/Correct local time to UTC</w:t>
            </w:r>
            <w:r w:rsidRPr="00B350A0">
              <w:t xml:space="preserve"> function does not operate on this time.</w:t>
            </w:r>
          </w:p>
        </w:tc>
      </w:tr>
      <w:tr w:rsidR="00DC6E0E" w:rsidRPr="00B350A0" w14:paraId="15C23787" w14:textId="77777777" w:rsidTr="00DC6E0E">
        <w:tc>
          <w:tcPr>
            <w:tcW w:w="0" w:type="auto"/>
          </w:tcPr>
          <w:p w14:paraId="3E6B415A" w14:textId="77777777" w:rsidR="00DC6E0E" w:rsidRPr="00B350A0" w:rsidRDefault="00DC6E0E" w:rsidP="004A51AA">
            <w:pPr>
              <w:pStyle w:val="TableText"/>
              <w:rPr>
                <w:rStyle w:val="GUIWord"/>
                <w:u w:val="single"/>
              </w:rPr>
            </w:pPr>
            <w:r w:rsidRPr="00B350A0">
              <w:rPr>
                <w:rStyle w:val="GUIWord"/>
                <w:u w:val="single"/>
              </w:rPr>
              <w:t>Measurement Unit</w:t>
            </w:r>
          </w:p>
        </w:tc>
        <w:tc>
          <w:tcPr>
            <w:tcW w:w="0" w:type="auto"/>
          </w:tcPr>
          <w:p w14:paraId="33B6FA47" w14:textId="77777777" w:rsidR="00DC6E0E" w:rsidRPr="00B350A0" w:rsidRDefault="00DC6E0E" w:rsidP="004A51AA">
            <w:pPr>
              <w:pStyle w:val="TableText"/>
            </w:pPr>
            <w:r w:rsidRPr="00B350A0">
              <w:t xml:space="preserve">[Dropdown list] Describes the nature of the measurement - select from: </w:t>
            </w:r>
            <w:r w:rsidRPr="00B350A0">
              <w:rPr>
                <w:rStyle w:val="GUIWord"/>
                <w:u w:val="single"/>
              </w:rPr>
              <w:t>Reflectance</w:t>
            </w:r>
            <w:r w:rsidRPr="00B350A0">
              <w:t xml:space="preserve">, </w:t>
            </w:r>
            <w:r w:rsidRPr="00B350A0">
              <w:rPr>
                <w:rStyle w:val="GUIWord"/>
                <w:u w:val="single"/>
              </w:rPr>
              <w:t>Radiance</w:t>
            </w:r>
            <w:r w:rsidRPr="00B350A0">
              <w:t xml:space="preserve">, </w:t>
            </w:r>
            <w:r w:rsidRPr="00B350A0">
              <w:rPr>
                <w:rStyle w:val="GUIWord"/>
                <w:u w:val="single"/>
              </w:rPr>
              <w:t>Transmission</w:t>
            </w:r>
            <w:r w:rsidRPr="00B350A0">
              <w:t xml:space="preserve">, </w:t>
            </w:r>
            <w:r w:rsidRPr="00B350A0">
              <w:rPr>
                <w:rStyle w:val="GUIWord"/>
                <w:u w:val="single"/>
              </w:rPr>
              <w:t>Absorbance</w:t>
            </w:r>
            <w:r w:rsidRPr="00B350A0">
              <w:t xml:space="preserve">, </w:t>
            </w:r>
            <w:r w:rsidRPr="00B350A0">
              <w:rPr>
                <w:rStyle w:val="GUIWord"/>
                <w:u w:val="single"/>
              </w:rPr>
              <w:t>DNs</w:t>
            </w:r>
            <w:r w:rsidRPr="00B350A0">
              <w:t xml:space="preserve">, </w:t>
            </w:r>
            <w:r w:rsidRPr="00B350A0">
              <w:rPr>
                <w:rStyle w:val="GUIWord"/>
                <w:u w:val="single"/>
              </w:rPr>
              <w:t>Irradiance</w:t>
            </w:r>
            <w:r w:rsidRPr="00B350A0">
              <w:t xml:space="preserve">, </w:t>
            </w:r>
            <w:r w:rsidRPr="00B350A0">
              <w:rPr>
                <w:rStyle w:val="GUIWord"/>
                <w:u w:val="single"/>
              </w:rPr>
              <w:t>Mueller10</w:t>
            </w:r>
            <w:r w:rsidRPr="00B350A0">
              <w:t xml:space="preserve">, </w:t>
            </w:r>
            <w:r w:rsidRPr="00B350A0">
              <w:rPr>
                <w:rStyle w:val="GUIWord"/>
                <w:u w:val="single"/>
              </w:rPr>
              <w:t>Mueller20</w:t>
            </w:r>
            <w:r w:rsidRPr="00B350A0">
              <w:t xml:space="preserve"> and </w:t>
            </w:r>
            <w:r w:rsidRPr="00B350A0">
              <w:rPr>
                <w:rStyle w:val="GUIWord"/>
                <w:u w:val="single"/>
              </w:rPr>
              <w:t>Wavelength</w:t>
            </w:r>
            <w:r w:rsidRPr="00B350A0">
              <w:t>.</w:t>
            </w:r>
          </w:p>
          <w:p w14:paraId="0DAC54CE" w14:textId="77777777" w:rsidR="00DC6E0E" w:rsidRPr="00B350A0" w:rsidRDefault="00DC6E0E" w:rsidP="004A51AA">
            <w:pPr>
              <w:pStyle w:val="TableText"/>
            </w:pPr>
            <w:r w:rsidRPr="00B350A0">
              <w:t>This Attribute is mandatory and cannot be deleted.</w:t>
            </w:r>
          </w:p>
          <w:p w14:paraId="273E229A" w14:textId="77777777" w:rsidR="00DC6E0E" w:rsidRPr="00B350A0" w:rsidRDefault="00DC6E0E" w:rsidP="004A51AA">
            <w:pPr>
              <w:pStyle w:val="TableText"/>
            </w:pPr>
            <w:r w:rsidRPr="00B350A0">
              <w:t xml:space="preserve">This Attribute is set automatically depending on the file format being read. However, for some formats it is not known and is therefore set to </w:t>
            </w:r>
            <w:r w:rsidRPr="00B350A0">
              <w:rPr>
                <w:rStyle w:val="GUIWord"/>
                <w:u w:val="single"/>
              </w:rPr>
              <w:t>Nil</w:t>
            </w:r>
            <w:r w:rsidRPr="00B350A0">
              <w:t xml:space="preserve">. If it is not set, or is set incorrectly, plotting may not be correct. </w:t>
            </w:r>
          </w:p>
        </w:tc>
      </w:tr>
      <w:tr w:rsidR="00DC6E0E" w:rsidRPr="00B350A0" w14:paraId="48F5795B" w14:textId="77777777" w:rsidTr="00DC6E0E">
        <w:tc>
          <w:tcPr>
            <w:tcW w:w="0" w:type="auto"/>
          </w:tcPr>
          <w:p w14:paraId="56D8F7C1" w14:textId="77777777" w:rsidR="00DC6E0E" w:rsidRPr="00B350A0" w:rsidRDefault="00DC6E0E" w:rsidP="004A51AA">
            <w:pPr>
              <w:pStyle w:val="TableText"/>
              <w:rPr>
                <w:rStyle w:val="GUIWord"/>
                <w:u w:val="single"/>
              </w:rPr>
            </w:pPr>
            <w:r w:rsidRPr="00B350A0">
              <w:rPr>
                <w:rStyle w:val="GUIWord"/>
                <w:u w:val="single"/>
              </w:rPr>
              <w:t>Spectrum Number</w:t>
            </w:r>
          </w:p>
        </w:tc>
        <w:tc>
          <w:tcPr>
            <w:tcW w:w="0" w:type="auto"/>
          </w:tcPr>
          <w:p w14:paraId="5CA58C6A" w14:textId="77777777" w:rsidR="00DC6E0E" w:rsidRPr="00B350A0" w:rsidRDefault="00DC6E0E" w:rsidP="004A51AA">
            <w:pPr>
              <w:pStyle w:val="TableText"/>
            </w:pPr>
            <w:r w:rsidRPr="00B350A0">
              <w:t>[Integer] Some recording devices and file formats apply a number which is recorded in the Spectrum file. If a Spectrum is loaded from such a file format, the number will be placed into this Metadata field.</w:t>
            </w:r>
          </w:p>
          <w:p w14:paraId="5608AE86" w14:textId="77777777" w:rsidR="00DC6E0E" w:rsidRPr="00B350A0" w:rsidRDefault="00DC6E0E" w:rsidP="004A51AA">
            <w:pPr>
              <w:pStyle w:val="TableText"/>
            </w:pPr>
            <w:r w:rsidRPr="00B350A0">
              <w:t>If the file does not define a Spectrum Number, this Metadata Attribute remains unset. (Some file loaders may generate an artificial number. This behaviour is deprecated and should not be relied upon.)</w:t>
            </w:r>
          </w:p>
          <w:p w14:paraId="261C39BA" w14:textId="77777777" w:rsidR="00DC6E0E" w:rsidRPr="00B350A0" w:rsidRDefault="00DC6E0E" w:rsidP="004A51AA">
            <w:pPr>
              <w:pStyle w:val="TableText"/>
              <w:rPr>
                <w:rStyle w:val="DocActionChar"/>
                <w:i w:val="0"/>
                <w:u w:val="single"/>
              </w:rPr>
            </w:pPr>
            <w:r w:rsidRPr="00B350A0">
              <w:rPr>
                <w:rStyle w:val="DocActionChar"/>
                <w:u w:val="single"/>
              </w:rPr>
              <w:t>Note that this number is not the Spectrum ID and usually does not hold the same value as the Spectrum ID. The integer numbers which are displayed when Spectra are selected in the Query Builder or when a Spectrum is highlighted in the Hierarchy Viewer are Spectrum IDs.</w:t>
            </w:r>
          </w:p>
          <w:p w14:paraId="23DF4F64" w14:textId="77777777" w:rsidR="00DC6E0E" w:rsidRPr="00B350A0" w:rsidRDefault="00DC6E0E" w:rsidP="004A51AA">
            <w:pPr>
              <w:pStyle w:val="TableText"/>
            </w:pPr>
            <w:r w:rsidRPr="00B350A0">
              <w:rPr>
                <w:rStyle w:val="DocActionChar"/>
                <w:u w:val="single"/>
              </w:rPr>
              <w:t>Spectrum Numbers can be changed in the Metadata Editor (but probably shouldn’t be). Spectrum IDs cannot be changed.</w:t>
            </w:r>
          </w:p>
        </w:tc>
      </w:tr>
    </w:tbl>
    <w:p w14:paraId="0C3D8396" w14:textId="0F6A67C5" w:rsidR="00DC6E0E" w:rsidRPr="00A8518D" w:rsidRDefault="00DC6E0E" w:rsidP="00DC6E0E">
      <w:pPr>
        <w:pStyle w:val="Heading3"/>
      </w:pPr>
      <w:bookmarkStart w:id="294" w:name="_Toc398023897"/>
      <w:bookmarkStart w:id="295" w:name="_Toc49458076"/>
      <w:r w:rsidRPr="00A8518D">
        <w:t>Generic Target Properties Group</w:t>
      </w:r>
      <w:bookmarkEnd w:id="294"/>
      <w:bookmarkEnd w:id="295"/>
    </w:p>
    <w:p w14:paraId="2EEDB7B5" w14:textId="77777777" w:rsidR="00AF6D95" w:rsidRPr="00B350A0" w:rsidRDefault="00DC6E0E" w:rsidP="004A51AA">
      <w:pPr>
        <w:pStyle w:val="Body"/>
        <w:rPr>
          <w:lang w:val="en-AU" w:eastAsia="ja-JP"/>
        </w:rPr>
      </w:pPr>
      <w:r w:rsidRPr="00B350A0">
        <w:rPr>
          <w:lang w:val="en-AU" w:eastAsia="ja-JP"/>
        </w:rPr>
        <w:t xml:space="preserve">The Generic Target Properties Group holds data related to a Target or Sample. </w:t>
      </w:r>
    </w:p>
    <w:p w14:paraId="474814F2" w14:textId="77777777" w:rsidR="00DC6E0E" w:rsidRPr="00B350A0" w:rsidRDefault="00DC6E0E" w:rsidP="004A51AA">
      <w:pPr>
        <w:pStyle w:val="Body"/>
        <w:rPr>
          <w:lang w:val="en-AU" w:eastAsia="ja-JP"/>
        </w:rPr>
      </w:pPr>
      <w:r w:rsidRPr="00B350A0">
        <w:rPr>
          <w:lang w:val="en-AU" w:eastAsia="ja-JP"/>
        </w:rPr>
        <w:t xml:space="preserve">In this context, a Sample is regarded as a sample taken from the Target and measured. Multiple Samples can be taken from any Target and measured </w:t>
      </w:r>
      <w:r w:rsidRPr="00B350A0">
        <w:rPr>
          <w:lang w:val="en-AU" w:eastAsia="ja-JP"/>
        </w:rPr>
        <w:lastRenderedPageBreak/>
        <w:t>independently. They may have been taken from the Target in the field, or the Target may have been transported to a separate measuring facility and the Sample taken from the Target at that facility.</w:t>
      </w:r>
    </w:p>
    <w:p w14:paraId="3358608E" w14:textId="77777777" w:rsidR="00DC6E0E" w:rsidRPr="00B350A0" w:rsidRDefault="00DC6E0E" w:rsidP="004A51AA">
      <w:pPr>
        <w:pStyle w:val="Body"/>
      </w:pPr>
      <w:r w:rsidRPr="00B350A0">
        <w:rPr>
          <w:lang w:val="en-AU"/>
        </w:rPr>
        <w:t xml:space="preserve">Typically, </w:t>
      </w:r>
      <w:r w:rsidRPr="00B350A0">
        <w:t>for each Campaign,</w:t>
      </w:r>
      <w:r w:rsidRPr="00B350A0">
        <w:rPr>
          <w:lang w:val="en-AU"/>
        </w:rPr>
        <w:t xml:space="preserve"> t</w:t>
      </w:r>
      <w:r w:rsidRPr="00B350A0">
        <w:t>here should be PDF uploaded to the Experimental Design Metadata item in the PDFs Metadata Group to explain the Target and Sample structure and the reasons for that structure.</w:t>
      </w:r>
    </w:p>
    <w:tbl>
      <w:tblPr>
        <w:tblStyle w:val="TableSimple"/>
        <w:tblW w:w="0" w:type="auto"/>
        <w:tblLook w:val="04A0" w:firstRow="1" w:lastRow="0" w:firstColumn="1" w:lastColumn="0" w:noHBand="0" w:noVBand="1"/>
      </w:tblPr>
      <w:tblGrid>
        <w:gridCol w:w="2079"/>
        <w:gridCol w:w="6454"/>
      </w:tblGrid>
      <w:tr w:rsidR="00E412CF" w:rsidRPr="00B350A0" w14:paraId="62DA619F" w14:textId="77777777" w:rsidTr="00AF6D95">
        <w:tc>
          <w:tcPr>
            <w:tcW w:w="0" w:type="auto"/>
          </w:tcPr>
          <w:p w14:paraId="607CFCDA" w14:textId="77777777" w:rsidR="00AF6D95" w:rsidRPr="00B350A0" w:rsidRDefault="00AF6D95" w:rsidP="004A51AA">
            <w:pPr>
              <w:pStyle w:val="TableText"/>
              <w:rPr>
                <w:rStyle w:val="GUIWord"/>
                <w:u w:val="single"/>
              </w:rPr>
            </w:pPr>
            <w:r w:rsidRPr="00B350A0">
              <w:rPr>
                <w:rStyle w:val="GUIWord"/>
                <w:u w:val="single"/>
              </w:rPr>
              <w:t>Basic Target Type</w:t>
            </w:r>
          </w:p>
          <w:p w14:paraId="35FD2C29" w14:textId="77777777" w:rsidR="00AF6D95" w:rsidRPr="00B350A0" w:rsidRDefault="00AF6D95" w:rsidP="004A51AA">
            <w:pPr>
              <w:pStyle w:val="TableText"/>
              <w:rPr>
                <w:rStyle w:val="GUIWord"/>
                <w:u w:val="single"/>
              </w:rPr>
            </w:pPr>
            <w:r w:rsidRPr="00B350A0">
              <w:t>Multiple permitted</w:t>
            </w:r>
          </w:p>
        </w:tc>
        <w:tc>
          <w:tcPr>
            <w:tcW w:w="0" w:type="auto"/>
          </w:tcPr>
          <w:p w14:paraId="4C93E920" w14:textId="77777777" w:rsidR="00AF6D95" w:rsidRPr="00B350A0" w:rsidRDefault="00AF6D95" w:rsidP="004A51AA">
            <w:pPr>
              <w:pStyle w:val="TableText"/>
            </w:pPr>
            <w:r w:rsidRPr="00B350A0">
              <w:t>[Dropdown list]</w:t>
            </w:r>
          </w:p>
          <w:p w14:paraId="39C2022E" w14:textId="6B9CFC94" w:rsidR="00AF6D95" w:rsidRPr="00D86006" w:rsidRDefault="004E35D5" w:rsidP="004A51AA">
            <w:pPr>
              <w:pStyle w:val="TableText"/>
              <w:rPr>
                <w:i/>
                <w:color w:val="595959" w:themeColor="text1" w:themeTint="A6"/>
                <w:u w:val="single"/>
              </w:rPr>
            </w:pPr>
            <w:r w:rsidRPr="00B350A0">
              <w:t xml:space="preserve">The basic target types </w:t>
            </w:r>
            <w:r w:rsidR="00E412CF" w:rsidRPr="00B350A0">
              <w:t xml:space="preserve">are defined by the </w:t>
            </w:r>
            <w:r w:rsidR="00E412CF" w:rsidRPr="00B350A0">
              <w:rPr>
                <w:rStyle w:val="GUIWord"/>
                <w:u w:val="single"/>
              </w:rPr>
              <w:t>Basic Target Type</w:t>
            </w:r>
            <w:r w:rsidRPr="00B350A0">
              <w:t xml:space="preserve"> taxonomy.</w:t>
            </w:r>
            <w:r w:rsidR="00E412CF" w:rsidRPr="00B350A0">
              <w:t xml:space="preserve"> These target definitions have been designed for small mapping units covering the typical pixel size of airborne imaging sensors, typically a few square metres. It is used generally where the CORINE system is not precise enough. This taxonomy is based on various land classification systems and has been refined within the APEX airborne imaging spectrometer spectral ground control work. Required additions to the taxonomy should be communicated to the SPECCHIO development team.</w:t>
            </w:r>
          </w:p>
        </w:tc>
      </w:tr>
      <w:tr w:rsidR="00E412CF" w:rsidRPr="00B350A0" w14:paraId="5F12E5C4" w14:textId="77777777" w:rsidTr="00AF6D95">
        <w:tc>
          <w:tcPr>
            <w:tcW w:w="0" w:type="auto"/>
          </w:tcPr>
          <w:p w14:paraId="6EDFF277" w14:textId="77777777" w:rsidR="00AF6D95" w:rsidRPr="00B350A0" w:rsidRDefault="00AF6D95" w:rsidP="004A51AA">
            <w:pPr>
              <w:pStyle w:val="TableText"/>
              <w:rPr>
                <w:rStyle w:val="GUIWord"/>
                <w:u w:val="single"/>
              </w:rPr>
            </w:pPr>
            <w:r w:rsidRPr="00B350A0">
              <w:rPr>
                <w:rStyle w:val="GUIWord"/>
                <w:u w:val="single"/>
              </w:rPr>
              <w:t>CORINE Land Cover</w:t>
            </w:r>
          </w:p>
        </w:tc>
        <w:tc>
          <w:tcPr>
            <w:tcW w:w="0" w:type="auto"/>
          </w:tcPr>
          <w:p w14:paraId="2065BA0A" w14:textId="77777777" w:rsidR="00AF6D95" w:rsidRPr="00B350A0" w:rsidRDefault="00AF6D95" w:rsidP="004A51AA">
            <w:pPr>
              <w:pStyle w:val="TableText"/>
            </w:pPr>
            <w:r w:rsidRPr="00B350A0">
              <w:t>[Dropdown list]</w:t>
            </w:r>
          </w:p>
          <w:p w14:paraId="799EE061" w14:textId="77777777" w:rsidR="00AF6D95" w:rsidRPr="00B350A0" w:rsidRDefault="004E35D5" w:rsidP="004A51AA">
            <w:pPr>
              <w:pStyle w:val="TableText"/>
            </w:pPr>
            <w:r w:rsidRPr="00B350A0">
              <w:t xml:space="preserve">To define basic target types, either the </w:t>
            </w:r>
            <w:r w:rsidR="002C4244" w:rsidRPr="00B350A0">
              <w:t>taxonomy</w:t>
            </w:r>
            <w:r w:rsidRPr="00B350A0">
              <w:t xml:space="preserve"> from the above list or from this dropdown list can be used as a reference.</w:t>
            </w:r>
          </w:p>
        </w:tc>
      </w:tr>
      <w:tr w:rsidR="00E412CF" w:rsidRPr="00B350A0" w14:paraId="1B268205" w14:textId="77777777" w:rsidTr="00DC6E0E">
        <w:tc>
          <w:tcPr>
            <w:tcW w:w="0" w:type="auto"/>
          </w:tcPr>
          <w:p w14:paraId="73058C35" w14:textId="77777777" w:rsidR="00DC6E0E" w:rsidRPr="00B350A0" w:rsidRDefault="00DC6E0E" w:rsidP="004A51AA">
            <w:pPr>
              <w:pStyle w:val="TableText"/>
              <w:rPr>
                <w:rStyle w:val="GUIWord"/>
                <w:u w:val="single"/>
              </w:rPr>
            </w:pPr>
            <w:r w:rsidRPr="00B350A0">
              <w:rPr>
                <w:rStyle w:val="GUIWord"/>
                <w:u w:val="single"/>
              </w:rPr>
              <w:t>Sample Collection Date</w:t>
            </w:r>
          </w:p>
        </w:tc>
        <w:tc>
          <w:tcPr>
            <w:tcW w:w="0" w:type="auto"/>
          </w:tcPr>
          <w:p w14:paraId="36E0BEB2" w14:textId="77777777" w:rsidR="00DC6E0E" w:rsidRPr="00B350A0" w:rsidRDefault="00DC6E0E" w:rsidP="004A51AA">
            <w:pPr>
              <w:pStyle w:val="TableText"/>
            </w:pPr>
            <w:r w:rsidRPr="00B350A0">
              <w:t>[Date/Time 24h] Time when the original sample was collected in the field. This will generally be a different from the time it was measured. The time zone is not specified.</w:t>
            </w:r>
          </w:p>
          <w:p w14:paraId="67008CCD" w14:textId="77777777" w:rsidR="00DC6E0E" w:rsidRPr="00B350A0" w:rsidRDefault="00DC6E0E" w:rsidP="004A51AA">
            <w:pPr>
              <w:pStyle w:val="TableText"/>
            </w:pPr>
            <w:r w:rsidRPr="00B350A0">
              <w:t xml:space="preserve">Note that the </w:t>
            </w:r>
            <w:r w:rsidRPr="00B350A0">
              <w:rPr>
                <w:rStyle w:val="GUIWord"/>
                <w:u w:val="single"/>
              </w:rPr>
              <w:t>Special functions/Correct local time to UTC</w:t>
            </w:r>
            <w:r w:rsidRPr="00B350A0">
              <w:t xml:space="preserve"> function does not operate on this time.</w:t>
            </w:r>
          </w:p>
        </w:tc>
      </w:tr>
      <w:tr w:rsidR="00E412CF" w:rsidRPr="00B350A0" w14:paraId="0253D00F" w14:textId="77777777" w:rsidTr="00DC6E0E">
        <w:tc>
          <w:tcPr>
            <w:tcW w:w="0" w:type="auto"/>
          </w:tcPr>
          <w:p w14:paraId="2F56C2B9" w14:textId="77777777" w:rsidR="00DC6E0E" w:rsidRPr="00B350A0" w:rsidRDefault="00DC6E0E" w:rsidP="004A51AA">
            <w:pPr>
              <w:pStyle w:val="TableText"/>
              <w:rPr>
                <w:rStyle w:val="GUIWord"/>
                <w:u w:val="single"/>
              </w:rPr>
            </w:pPr>
            <w:r w:rsidRPr="00B350A0">
              <w:rPr>
                <w:rStyle w:val="GUIWord"/>
                <w:u w:val="single"/>
              </w:rPr>
              <w:t>Sample Number</w:t>
            </w:r>
          </w:p>
        </w:tc>
        <w:tc>
          <w:tcPr>
            <w:tcW w:w="0" w:type="auto"/>
          </w:tcPr>
          <w:p w14:paraId="2E7902EF" w14:textId="77777777" w:rsidR="00DC6E0E" w:rsidRPr="00B350A0" w:rsidRDefault="00DC6E0E" w:rsidP="004A51AA">
            <w:pPr>
              <w:pStyle w:val="TableText"/>
            </w:pPr>
            <w:r w:rsidRPr="00B350A0">
              <w:t>[Alpha string] Identification of the sample as collected</w:t>
            </w:r>
          </w:p>
          <w:p w14:paraId="7372487D" w14:textId="77777777" w:rsidR="00DC6E0E" w:rsidRPr="00B350A0" w:rsidRDefault="00DC6E0E" w:rsidP="004A51AA">
            <w:pPr>
              <w:pStyle w:val="TableText"/>
            </w:pPr>
            <w:r w:rsidRPr="00B350A0">
              <w:t>This will not in general match the Spectrum Number or Spectrum ID. A Sample Number may be common to a variety of Spectra.</w:t>
            </w:r>
          </w:p>
        </w:tc>
      </w:tr>
      <w:tr w:rsidR="00E412CF" w:rsidRPr="00B350A0" w14:paraId="61C97B87" w14:textId="77777777" w:rsidTr="00DC6E0E">
        <w:tc>
          <w:tcPr>
            <w:tcW w:w="0" w:type="auto"/>
          </w:tcPr>
          <w:p w14:paraId="6461919C" w14:textId="77777777" w:rsidR="00DC6E0E" w:rsidRPr="00B350A0" w:rsidRDefault="00DC6E0E" w:rsidP="004A51AA">
            <w:pPr>
              <w:pStyle w:val="TableText"/>
              <w:rPr>
                <w:rStyle w:val="GUIWord"/>
                <w:u w:val="single"/>
              </w:rPr>
            </w:pPr>
            <w:r w:rsidRPr="00B350A0">
              <w:rPr>
                <w:rStyle w:val="GUIWord"/>
                <w:u w:val="single"/>
              </w:rPr>
              <w:t>Site ID</w:t>
            </w:r>
          </w:p>
        </w:tc>
        <w:tc>
          <w:tcPr>
            <w:tcW w:w="0" w:type="auto"/>
          </w:tcPr>
          <w:p w14:paraId="0E1BF66D" w14:textId="77777777" w:rsidR="00DC6E0E" w:rsidRPr="00B350A0" w:rsidRDefault="00DC6E0E" w:rsidP="004A51AA">
            <w:pPr>
              <w:pStyle w:val="TableText"/>
            </w:pPr>
            <w:r w:rsidRPr="00B350A0">
              <w:t>[Alpha string] Identification of the site from which the sample was collected</w:t>
            </w:r>
          </w:p>
        </w:tc>
      </w:tr>
      <w:tr w:rsidR="00E412CF" w:rsidRPr="00B350A0" w14:paraId="74AD9E53" w14:textId="77777777" w:rsidTr="00DC6E0E">
        <w:tc>
          <w:tcPr>
            <w:tcW w:w="0" w:type="auto"/>
          </w:tcPr>
          <w:p w14:paraId="0994D246" w14:textId="77777777" w:rsidR="00DC6E0E" w:rsidRPr="00B350A0" w:rsidRDefault="00DC6E0E" w:rsidP="004A51AA">
            <w:pPr>
              <w:pStyle w:val="TableText"/>
              <w:rPr>
                <w:rStyle w:val="GUIWord"/>
                <w:u w:val="single"/>
              </w:rPr>
            </w:pPr>
            <w:r w:rsidRPr="00B350A0">
              <w:rPr>
                <w:rStyle w:val="GUIWord"/>
                <w:u w:val="single"/>
              </w:rPr>
              <w:t>Target Description</w:t>
            </w:r>
          </w:p>
        </w:tc>
        <w:tc>
          <w:tcPr>
            <w:tcW w:w="0" w:type="auto"/>
          </w:tcPr>
          <w:p w14:paraId="2D536DF2" w14:textId="77777777" w:rsidR="00DC6E0E" w:rsidRPr="00B350A0" w:rsidRDefault="00DC6E0E" w:rsidP="004A51AA">
            <w:pPr>
              <w:pStyle w:val="TableText"/>
            </w:pPr>
            <w:r w:rsidRPr="00B350A0">
              <w:t>[Alpha string] Description of the Target</w:t>
            </w:r>
          </w:p>
        </w:tc>
      </w:tr>
      <w:tr w:rsidR="00E412CF" w:rsidRPr="00B350A0" w14:paraId="4E3D7344" w14:textId="77777777" w:rsidTr="00DC6E0E">
        <w:tc>
          <w:tcPr>
            <w:tcW w:w="0" w:type="auto"/>
          </w:tcPr>
          <w:p w14:paraId="439FC5F2" w14:textId="77777777" w:rsidR="00DC6E0E" w:rsidRPr="00B350A0" w:rsidRDefault="00DC6E0E" w:rsidP="004A51AA">
            <w:pPr>
              <w:pStyle w:val="TableText"/>
              <w:rPr>
                <w:rStyle w:val="GUIWord"/>
                <w:u w:val="single"/>
              </w:rPr>
            </w:pPr>
            <w:r w:rsidRPr="00B350A0">
              <w:rPr>
                <w:rStyle w:val="GUIWord"/>
                <w:u w:val="single"/>
              </w:rPr>
              <w:t>Target ID</w:t>
            </w:r>
          </w:p>
        </w:tc>
        <w:tc>
          <w:tcPr>
            <w:tcW w:w="0" w:type="auto"/>
          </w:tcPr>
          <w:p w14:paraId="6379AF0D" w14:textId="77777777" w:rsidR="00DC6E0E" w:rsidRPr="00B350A0" w:rsidRDefault="00DC6E0E" w:rsidP="004A51AA">
            <w:pPr>
              <w:pStyle w:val="TableText"/>
            </w:pPr>
            <w:r w:rsidRPr="00B350A0">
              <w:t>[Alpha string] Identification of the Target that was collected</w:t>
            </w:r>
          </w:p>
        </w:tc>
      </w:tr>
      <w:tr w:rsidR="00E412CF" w:rsidRPr="00B350A0" w14:paraId="371EFEBE" w14:textId="77777777" w:rsidTr="00DC6E0E">
        <w:tc>
          <w:tcPr>
            <w:tcW w:w="0" w:type="auto"/>
          </w:tcPr>
          <w:p w14:paraId="267BE6F9" w14:textId="77777777" w:rsidR="004C64EE" w:rsidRPr="00B350A0" w:rsidRDefault="004C64EE" w:rsidP="004A51AA">
            <w:pPr>
              <w:pStyle w:val="TableText"/>
              <w:rPr>
                <w:rStyle w:val="GUIWord"/>
                <w:u w:val="single"/>
              </w:rPr>
            </w:pPr>
            <w:r w:rsidRPr="00B350A0">
              <w:rPr>
                <w:rStyle w:val="GUIWord"/>
                <w:u w:val="single"/>
              </w:rPr>
              <w:t>Target/Reference Designator</w:t>
            </w:r>
          </w:p>
        </w:tc>
        <w:tc>
          <w:tcPr>
            <w:tcW w:w="0" w:type="auto"/>
          </w:tcPr>
          <w:p w14:paraId="7A58AE2D" w14:textId="77777777" w:rsidR="004C64EE" w:rsidRPr="00B350A0" w:rsidRDefault="004C64EE" w:rsidP="004A51AA">
            <w:pPr>
              <w:pStyle w:val="TableText"/>
            </w:pPr>
            <w:r w:rsidRPr="00B350A0">
              <w:t>Defines if the measured object was a reference surface (e.g. white reference) or a target that is then compared to a reference</w:t>
            </w:r>
          </w:p>
        </w:tc>
      </w:tr>
      <w:tr w:rsidR="00E412CF" w:rsidRPr="00B350A0" w14:paraId="73DE2FD1" w14:textId="77777777" w:rsidTr="00DC6E0E">
        <w:tc>
          <w:tcPr>
            <w:tcW w:w="0" w:type="auto"/>
          </w:tcPr>
          <w:p w14:paraId="3B1F8562" w14:textId="77777777" w:rsidR="004C64EE" w:rsidRPr="00B350A0" w:rsidRDefault="004C64EE" w:rsidP="004A51AA">
            <w:pPr>
              <w:pStyle w:val="TableText"/>
              <w:rPr>
                <w:rStyle w:val="GUIWord"/>
                <w:u w:val="single"/>
              </w:rPr>
            </w:pPr>
            <w:r w:rsidRPr="00B350A0">
              <w:rPr>
                <w:rStyle w:val="GUIWord"/>
                <w:u w:val="single"/>
              </w:rPr>
              <w:t>Tram Run</w:t>
            </w:r>
          </w:p>
        </w:tc>
        <w:tc>
          <w:tcPr>
            <w:tcW w:w="0" w:type="auto"/>
          </w:tcPr>
          <w:p w14:paraId="434CC995" w14:textId="77777777" w:rsidR="004C64EE" w:rsidRPr="00B350A0" w:rsidRDefault="004C64EE" w:rsidP="004A51AA">
            <w:pPr>
              <w:pStyle w:val="TableText"/>
            </w:pPr>
            <w:r w:rsidRPr="00B350A0">
              <w:t>[alpha string] Refers to the number of a tram run within a sequence of runs</w:t>
            </w:r>
          </w:p>
        </w:tc>
      </w:tr>
    </w:tbl>
    <w:p w14:paraId="2DDD6B33" w14:textId="77777777" w:rsidR="004C64EE" w:rsidRPr="00A8518D" w:rsidRDefault="004C64EE" w:rsidP="004C64EE">
      <w:pPr>
        <w:pStyle w:val="Heading3"/>
      </w:pPr>
      <w:bookmarkStart w:id="296" w:name="_Toc293145214"/>
      <w:bookmarkStart w:id="297" w:name="_Toc49458077"/>
      <w:bookmarkStart w:id="298" w:name="_Toc398023898"/>
      <w:r w:rsidRPr="00A8518D">
        <w:lastRenderedPageBreak/>
        <w:t>Geochemistry</w:t>
      </w:r>
      <w:bookmarkEnd w:id="296"/>
      <w:bookmarkEnd w:id="297"/>
    </w:p>
    <w:p w14:paraId="22664A30" w14:textId="59199AEF" w:rsidR="004C64EE" w:rsidRPr="00D86006" w:rsidRDefault="004C64EE" w:rsidP="004C64EE">
      <w:r w:rsidRPr="00D86006">
        <w:t xml:space="preserve">Refer to section </w:t>
      </w:r>
      <w:r w:rsidR="00DA4F2C" w:rsidRPr="00D86006">
        <w:fldChar w:fldCharType="begin"/>
      </w:r>
      <w:r w:rsidR="00DA4F2C" w:rsidRPr="00D86006">
        <w:instrText xml:space="preserve"> REF _Ref356400902 \r \h  \* MERGEFORMAT </w:instrText>
      </w:r>
      <w:r w:rsidR="00DA4F2C" w:rsidRPr="00D86006">
        <w:fldChar w:fldCharType="separate"/>
      </w:r>
      <w:r w:rsidR="000C7C57" w:rsidRPr="000C7C57">
        <w:rPr>
          <w:rStyle w:val="CrossReference"/>
        </w:rPr>
        <w:t>13.1</w:t>
      </w:r>
      <w:r w:rsidR="00DA4F2C" w:rsidRPr="00D86006">
        <w:fldChar w:fldCharType="end"/>
      </w:r>
      <w:r w:rsidRPr="00D86006">
        <w:rPr>
          <w:rStyle w:val="CrossReference"/>
        </w:rPr>
        <w:t xml:space="preserve"> </w:t>
      </w:r>
      <w:r w:rsidR="00DA4F2C" w:rsidRPr="00D86006">
        <w:fldChar w:fldCharType="begin"/>
      </w:r>
      <w:r w:rsidR="00DA4F2C" w:rsidRPr="00D86006">
        <w:instrText xml:space="preserve"> REF _Ref356400902 \h  \* MERGEFORMAT </w:instrText>
      </w:r>
      <w:r w:rsidR="00DA4F2C" w:rsidRPr="00D86006">
        <w:fldChar w:fldCharType="separate"/>
      </w:r>
      <w:r w:rsidR="000C7C57" w:rsidRPr="000C7C57">
        <w:rPr>
          <w:rStyle w:val="CrossReference"/>
        </w:rPr>
        <w:t>List available Metadata Elements</w:t>
      </w:r>
      <w:r w:rsidR="00DA4F2C" w:rsidRPr="00D86006">
        <w:fldChar w:fldCharType="end"/>
      </w:r>
      <w:r w:rsidRPr="00D86006">
        <w:t xml:space="preserve"> to get an up-to-date list of this large collection of metaparameters.</w:t>
      </w:r>
    </w:p>
    <w:p w14:paraId="4938D1ED" w14:textId="77777777" w:rsidR="00DC6E0E" w:rsidRPr="00A8518D" w:rsidRDefault="00DC6E0E" w:rsidP="00DC6E0E">
      <w:pPr>
        <w:pStyle w:val="Heading3"/>
      </w:pPr>
      <w:bookmarkStart w:id="299" w:name="_Toc49458078"/>
      <w:r w:rsidRPr="00A8518D">
        <w:t>Illumination Group</w:t>
      </w:r>
      <w:bookmarkEnd w:id="298"/>
      <w:bookmarkEnd w:id="299"/>
    </w:p>
    <w:tbl>
      <w:tblPr>
        <w:tblStyle w:val="TableSimple"/>
        <w:tblW w:w="0" w:type="auto"/>
        <w:tblLook w:val="04A0" w:firstRow="1" w:lastRow="0" w:firstColumn="1" w:lastColumn="0" w:noHBand="0" w:noVBand="1"/>
      </w:tblPr>
      <w:tblGrid>
        <w:gridCol w:w="1767"/>
        <w:gridCol w:w="6766"/>
      </w:tblGrid>
      <w:tr w:rsidR="00DC6E0E" w:rsidRPr="00B350A0" w14:paraId="6F5FFBF9" w14:textId="77777777" w:rsidTr="00DC6E0E">
        <w:tc>
          <w:tcPr>
            <w:tcW w:w="0" w:type="auto"/>
          </w:tcPr>
          <w:p w14:paraId="23DA5DAC" w14:textId="77777777" w:rsidR="00DC6E0E" w:rsidRPr="00B350A0" w:rsidRDefault="00DC6E0E" w:rsidP="004A51AA">
            <w:pPr>
              <w:pStyle w:val="TableText"/>
              <w:rPr>
                <w:rStyle w:val="GUIWord"/>
                <w:u w:val="single"/>
              </w:rPr>
            </w:pPr>
            <w:r w:rsidRPr="00B350A0">
              <w:rPr>
                <w:rStyle w:val="GUIWord"/>
                <w:u w:val="single"/>
              </w:rPr>
              <w:t>Polarization</w:t>
            </w:r>
          </w:p>
        </w:tc>
        <w:tc>
          <w:tcPr>
            <w:tcW w:w="0" w:type="auto"/>
          </w:tcPr>
          <w:p w14:paraId="0B484A88" w14:textId="77777777" w:rsidR="00DC6E0E" w:rsidRPr="00B350A0" w:rsidRDefault="00DC6E0E" w:rsidP="004A51AA">
            <w:pPr>
              <w:pStyle w:val="TableText"/>
            </w:pPr>
            <w:r w:rsidRPr="00B350A0">
              <w:t>[Alpha string] Description of illumination polarisation, typically “Horizontal” or “Vertical”, but other comments may be used as well.</w:t>
            </w:r>
          </w:p>
        </w:tc>
      </w:tr>
      <w:tr w:rsidR="00DC6E0E" w:rsidRPr="00B350A0" w14:paraId="707EAB8B" w14:textId="77777777" w:rsidTr="00DC6E0E">
        <w:tc>
          <w:tcPr>
            <w:tcW w:w="0" w:type="auto"/>
          </w:tcPr>
          <w:p w14:paraId="505284FB" w14:textId="77777777" w:rsidR="00DC6E0E" w:rsidRPr="00B350A0" w:rsidRDefault="00DC6E0E" w:rsidP="004A51AA">
            <w:pPr>
              <w:pStyle w:val="TableText"/>
            </w:pPr>
            <w:r w:rsidRPr="00B350A0">
              <w:rPr>
                <w:rStyle w:val="GUIWord"/>
                <w:u w:val="single"/>
              </w:rPr>
              <w:t xml:space="preserve">Polarization </w:t>
            </w:r>
            <w:r w:rsidR="00982619" w:rsidRPr="00B350A0">
              <w:rPr>
                <w:rStyle w:val="GUIWord"/>
                <w:u w:val="single"/>
              </w:rPr>
              <w:t>Direction</w:t>
            </w:r>
          </w:p>
        </w:tc>
        <w:tc>
          <w:tcPr>
            <w:tcW w:w="0" w:type="auto"/>
          </w:tcPr>
          <w:p w14:paraId="08C45F0A" w14:textId="48864FA6" w:rsidR="00DC6E0E" w:rsidRPr="00B350A0" w:rsidRDefault="00DC6E0E" w:rsidP="004A51AA">
            <w:pPr>
              <w:pStyle w:val="TableText"/>
            </w:pPr>
            <w:r w:rsidRPr="00B350A0">
              <w:t>[Degrees] Polarisation direction, usually measured clockwise from vertical</w:t>
            </w:r>
          </w:p>
        </w:tc>
      </w:tr>
    </w:tbl>
    <w:p w14:paraId="4687D414" w14:textId="77777777" w:rsidR="00DC6E0E" w:rsidRPr="00A8518D" w:rsidRDefault="00DC6E0E" w:rsidP="00DC6E0E">
      <w:pPr>
        <w:pStyle w:val="Heading3"/>
      </w:pPr>
      <w:bookmarkStart w:id="300" w:name="_Toc398023899"/>
      <w:bookmarkStart w:id="301" w:name="_Toc49458079"/>
      <w:r w:rsidRPr="00A8518D">
        <w:t>Instrument Group</w:t>
      </w:r>
      <w:bookmarkEnd w:id="300"/>
      <w:bookmarkEnd w:id="301"/>
    </w:p>
    <w:p w14:paraId="63DFE259" w14:textId="57225210" w:rsidR="00DC6E0E" w:rsidRPr="00B350A0" w:rsidRDefault="00DC6E0E" w:rsidP="004A51AA">
      <w:pPr>
        <w:pStyle w:val="Body"/>
      </w:pPr>
      <w:r w:rsidRPr="00B350A0">
        <w:t xml:space="preserve">This Group of Attributes describes the specific </w:t>
      </w:r>
      <w:proofErr w:type="spellStart"/>
      <w:r w:rsidR="00D86006">
        <w:rPr>
          <w:rStyle w:val="Strong"/>
          <w:u w:val="single"/>
        </w:rPr>
        <w:t>spectroradiometric</w:t>
      </w:r>
      <w:proofErr w:type="spellEnd"/>
      <w:r w:rsidRPr="00B350A0">
        <w:rPr>
          <w:rStyle w:val="Strong"/>
          <w:u w:val="single"/>
        </w:rPr>
        <w:t xml:space="preserve"> </w:t>
      </w:r>
      <w:r w:rsidRPr="00B350A0">
        <w:t>Instrument which was used to measure this Spectrum.</w:t>
      </w:r>
    </w:p>
    <w:tbl>
      <w:tblPr>
        <w:tblStyle w:val="TableSimple"/>
        <w:tblW w:w="0" w:type="auto"/>
        <w:tblLook w:val="04A0" w:firstRow="1" w:lastRow="0" w:firstColumn="1" w:lastColumn="0" w:noHBand="0" w:noVBand="1"/>
      </w:tblPr>
      <w:tblGrid>
        <w:gridCol w:w="1629"/>
        <w:gridCol w:w="6904"/>
      </w:tblGrid>
      <w:tr w:rsidR="00DC6E0E" w:rsidRPr="00B350A0" w14:paraId="5B091AB1" w14:textId="77777777" w:rsidTr="00DC6E0E">
        <w:tc>
          <w:tcPr>
            <w:tcW w:w="0" w:type="auto"/>
          </w:tcPr>
          <w:p w14:paraId="1EFB5D6E" w14:textId="77777777" w:rsidR="00DC6E0E" w:rsidRPr="00B350A0" w:rsidRDefault="00DC6E0E" w:rsidP="004A51AA">
            <w:pPr>
              <w:pStyle w:val="TableText"/>
              <w:rPr>
                <w:rStyle w:val="GUIWord"/>
                <w:u w:val="single"/>
              </w:rPr>
            </w:pPr>
            <w:r w:rsidRPr="00B350A0">
              <w:rPr>
                <w:rStyle w:val="GUIWord"/>
                <w:u w:val="single"/>
              </w:rPr>
              <w:t>Instrument</w:t>
            </w:r>
          </w:p>
        </w:tc>
        <w:tc>
          <w:tcPr>
            <w:tcW w:w="0" w:type="auto"/>
          </w:tcPr>
          <w:p w14:paraId="2C3C0A6C" w14:textId="77777777" w:rsidR="00DC6E0E" w:rsidRPr="00B350A0" w:rsidRDefault="00DC6E0E" w:rsidP="004A51AA">
            <w:pPr>
              <w:pStyle w:val="TableText"/>
            </w:pPr>
            <w:r w:rsidRPr="00B350A0">
              <w:t xml:space="preserve">[Dropdown list] The name of the </w:t>
            </w:r>
            <w:r w:rsidRPr="00B350A0">
              <w:rPr>
                <w:rStyle w:val="Strong"/>
                <w:u w:val="single"/>
              </w:rPr>
              <w:t xml:space="preserve">specific </w:t>
            </w:r>
            <w:r w:rsidRPr="00B350A0">
              <w:t>Instrument used to take these measurements</w:t>
            </w:r>
          </w:p>
          <w:p w14:paraId="16689353" w14:textId="77777777" w:rsidR="00DC6E0E" w:rsidRPr="00B350A0" w:rsidRDefault="00DC6E0E" w:rsidP="004A51AA">
            <w:pPr>
              <w:pStyle w:val="TableText"/>
            </w:pPr>
            <w:r w:rsidRPr="00B350A0">
              <w:t xml:space="preserve">The </w:t>
            </w:r>
            <w:proofErr w:type="gramStart"/>
            <w:r w:rsidRPr="00B350A0">
              <w:t>drop down</w:t>
            </w:r>
            <w:proofErr w:type="gramEnd"/>
            <w:r w:rsidRPr="00B350A0">
              <w:t xml:space="preserve"> list is a list of Instruments which is created and maintained using the </w:t>
            </w:r>
            <w:r w:rsidRPr="00B350A0">
              <w:rPr>
                <w:rStyle w:val="GUIWord"/>
                <w:u w:val="single"/>
              </w:rPr>
              <w:t>Data maintenance/Instrument admin.</w:t>
            </w:r>
            <w:r w:rsidRPr="00B350A0">
              <w:t xml:space="preserve"> function.</w:t>
            </w:r>
          </w:p>
          <w:p w14:paraId="44E89292" w14:textId="77777777" w:rsidR="00DC6E0E" w:rsidRPr="00B350A0" w:rsidRDefault="00DC6E0E" w:rsidP="004A51AA">
            <w:pPr>
              <w:pStyle w:val="TableText"/>
            </w:pPr>
            <w:r w:rsidRPr="00B350A0">
              <w:t xml:space="preserve">This Attribute is always present and cannot be deleted. It should be set if known. If no data is available, set it to </w:t>
            </w:r>
            <w:r w:rsidRPr="00B350A0">
              <w:rPr>
                <w:rStyle w:val="GUIWord"/>
                <w:u w:val="single"/>
              </w:rPr>
              <w:t>Nil</w:t>
            </w:r>
            <w:r w:rsidRPr="00B350A0">
              <w:t>.</w:t>
            </w:r>
          </w:p>
          <w:p w14:paraId="294BC674" w14:textId="77777777" w:rsidR="00DC6E0E" w:rsidRPr="00B350A0" w:rsidRDefault="00DC6E0E" w:rsidP="004A51AA">
            <w:pPr>
              <w:pStyle w:val="TableText"/>
            </w:pPr>
            <w:r w:rsidRPr="00B350A0">
              <w:t>This Attribute is generally set when Spectra are loaded, but should be checked to ensure that SPECCHIO determined it correctly.</w:t>
            </w:r>
          </w:p>
        </w:tc>
      </w:tr>
      <w:tr w:rsidR="00DC6E0E" w:rsidRPr="00B350A0" w14:paraId="0919BFFC" w14:textId="77777777" w:rsidTr="00DC6E0E">
        <w:tc>
          <w:tcPr>
            <w:tcW w:w="0" w:type="auto"/>
          </w:tcPr>
          <w:p w14:paraId="0751EE3E" w14:textId="77777777" w:rsidR="00DC6E0E" w:rsidRPr="00B350A0" w:rsidRDefault="00DC6E0E" w:rsidP="004A51AA">
            <w:pPr>
              <w:pStyle w:val="TableText"/>
              <w:rPr>
                <w:rStyle w:val="GUIWord"/>
                <w:u w:val="single"/>
              </w:rPr>
            </w:pPr>
            <w:r w:rsidRPr="00B350A0">
              <w:rPr>
                <w:rStyle w:val="GUIWord"/>
                <w:u w:val="single"/>
              </w:rPr>
              <w:t>Sensor</w:t>
            </w:r>
          </w:p>
        </w:tc>
        <w:tc>
          <w:tcPr>
            <w:tcW w:w="0" w:type="auto"/>
          </w:tcPr>
          <w:p w14:paraId="6D2D7040" w14:textId="77777777" w:rsidR="00DC6E0E" w:rsidRPr="00B350A0" w:rsidRDefault="00DC6E0E" w:rsidP="004A51AA">
            <w:pPr>
              <w:pStyle w:val="TableText"/>
            </w:pPr>
            <w:r w:rsidRPr="00B350A0">
              <w:t>[Dropdown list] The name of the Sensor used in the specific Instrument used to take these measurements</w:t>
            </w:r>
          </w:p>
          <w:p w14:paraId="03383C24" w14:textId="77777777" w:rsidR="00DC6E0E" w:rsidRPr="00B350A0" w:rsidRDefault="00DC6E0E" w:rsidP="004A51AA">
            <w:pPr>
              <w:pStyle w:val="TableText"/>
            </w:pPr>
            <w:r w:rsidRPr="00B350A0">
              <w:t xml:space="preserve">The dropdown list is a list of Sensors which is created and maintained using the </w:t>
            </w:r>
            <w:r w:rsidRPr="00B350A0">
              <w:rPr>
                <w:rStyle w:val="GUIWord"/>
                <w:u w:val="single"/>
              </w:rPr>
              <w:t>Data maintenance/Load sensor definition</w:t>
            </w:r>
            <w:r w:rsidRPr="00B350A0">
              <w:t xml:space="preserve"> function.</w:t>
            </w:r>
          </w:p>
          <w:p w14:paraId="1F67F258" w14:textId="77777777" w:rsidR="00DC6E0E" w:rsidRPr="00B350A0" w:rsidRDefault="00DC6E0E" w:rsidP="004A51AA">
            <w:pPr>
              <w:pStyle w:val="TableText"/>
            </w:pPr>
            <w:r w:rsidRPr="00B350A0">
              <w:t>If the Instrument Attribute above is set, this Sensor Attribute is ignored and the value stored in the Instrument record is used instead.</w:t>
            </w:r>
          </w:p>
          <w:p w14:paraId="71C8D576" w14:textId="77777777" w:rsidR="00DC6E0E" w:rsidRPr="00B350A0" w:rsidRDefault="00DC6E0E" w:rsidP="004A51AA">
            <w:pPr>
              <w:pStyle w:val="TableText"/>
            </w:pPr>
            <w:r w:rsidRPr="00B350A0">
              <w:t xml:space="preserve">This Attribute is always present and cannot be deleted. If not required, it can be set to </w:t>
            </w:r>
            <w:r w:rsidRPr="00B350A0">
              <w:rPr>
                <w:rStyle w:val="GUIWord"/>
                <w:u w:val="single"/>
              </w:rPr>
              <w:t>Nil</w:t>
            </w:r>
            <w:r w:rsidRPr="00B350A0">
              <w:t>.</w:t>
            </w:r>
          </w:p>
          <w:p w14:paraId="40B20940" w14:textId="77777777" w:rsidR="00DC6E0E" w:rsidRPr="00B350A0" w:rsidRDefault="00DC6E0E" w:rsidP="004A51AA">
            <w:pPr>
              <w:pStyle w:val="TableText"/>
            </w:pPr>
            <w:r w:rsidRPr="00B350A0">
              <w:t>This Attribute is generally set when Spectra are loaded, but should be checked to ensure that SPECCHIO has determined it correctly.</w:t>
            </w:r>
          </w:p>
        </w:tc>
      </w:tr>
      <w:tr w:rsidR="00DC6E0E" w:rsidRPr="00B350A0" w14:paraId="1B3EEC06" w14:textId="77777777" w:rsidTr="00DC6E0E">
        <w:tc>
          <w:tcPr>
            <w:tcW w:w="0" w:type="auto"/>
          </w:tcPr>
          <w:p w14:paraId="3BE6D0F5" w14:textId="77777777" w:rsidR="00DC6E0E" w:rsidRPr="00B350A0" w:rsidRDefault="00DC6E0E" w:rsidP="004A51AA">
            <w:pPr>
              <w:pStyle w:val="TableText"/>
              <w:rPr>
                <w:rStyle w:val="GUIWord"/>
                <w:u w:val="single"/>
              </w:rPr>
            </w:pPr>
            <w:r w:rsidRPr="00B350A0">
              <w:rPr>
                <w:rStyle w:val="GUIWord"/>
                <w:u w:val="single"/>
              </w:rPr>
              <w:t>Calibration Number</w:t>
            </w:r>
          </w:p>
        </w:tc>
        <w:tc>
          <w:tcPr>
            <w:tcW w:w="0" w:type="auto"/>
          </w:tcPr>
          <w:p w14:paraId="20EB1981" w14:textId="77777777" w:rsidR="00DC6E0E" w:rsidRPr="00B350A0" w:rsidRDefault="00DC6E0E" w:rsidP="004A51AA">
            <w:pPr>
              <w:pStyle w:val="TableText"/>
            </w:pPr>
            <w:r w:rsidRPr="00B350A0">
              <w:t>[Integer] Calibration number of the most recent calibration for the Instrument at the time the measurements were taken</w:t>
            </w:r>
          </w:p>
          <w:p w14:paraId="763E1CD0" w14:textId="77777777" w:rsidR="00DC6E0E" w:rsidRPr="00B350A0" w:rsidRDefault="00DC6E0E" w:rsidP="004A51AA">
            <w:pPr>
              <w:pStyle w:val="TableText"/>
            </w:pPr>
            <w:r w:rsidRPr="00B350A0">
              <w:t>Generally, the Acquisition Time is compared against the Calibration Time in the Instrument Calibration List to select the most appropriate calibration to use. This value is used if there is insufficient information available to use the dates.</w:t>
            </w:r>
          </w:p>
          <w:p w14:paraId="47E4452F" w14:textId="77777777" w:rsidR="00DC6E0E" w:rsidRPr="00B350A0" w:rsidRDefault="00DC6E0E" w:rsidP="004A51AA">
            <w:pPr>
              <w:pStyle w:val="TableText"/>
            </w:pPr>
            <w:r w:rsidRPr="00B350A0">
              <w:t>For some Spectrum file formats, this value is set automatically on Spectrum loading. Otherwise, it can be set manually.</w:t>
            </w:r>
          </w:p>
        </w:tc>
      </w:tr>
      <w:tr w:rsidR="001F211E" w:rsidRPr="00B350A0" w14:paraId="030B7E69" w14:textId="77777777" w:rsidTr="00CE496A">
        <w:tc>
          <w:tcPr>
            <w:tcW w:w="0" w:type="auto"/>
          </w:tcPr>
          <w:p w14:paraId="57F174C0" w14:textId="58D546C7" w:rsidR="001F211E" w:rsidRPr="00B350A0" w:rsidRDefault="001F211E" w:rsidP="004A51AA">
            <w:pPr>
              <w:pStyle w:val="TableText"/>
              <w:rPr>
                <w:rStyle w:val="GUIWord"/>
                <w:u w:val="single"/>
              </w:rPr>
            </w:pPr>
            <w:r w:rsidRPr="00B350A0">
              <w:rPr>
                <w:rStyle w:val="GUIWord"/>
                <w:u w:val="single"/>
              </w:rPr>
              <w:lastRenderedPageBreak/>
              <w:t>Calibration (internal ID)</w:t>
            </w:r>
          </w:p>
        </w:tc>
        <w:tc>
          <w:tcPr>
            <w:tcW w:w="0" w:type="auto"/>
          </w:tcPr>
          <w:p w14:paraId="702F84CC" w14:textId="77777777" w:rsidR="001F211E" w:rsidRPr="00B350A0" w:rsidRDefault="001F211E" w:rsidP="004A51AA">
            <w:pPr>
              <w:pStyle w:val="TableText"/>
            </w:pPr>
            <w:r w:rsidRPr="00B350A0">
              <w:t>[Dropdown list]</w:t>
            </w:r>
          </w:p>
          <w:p w14:paraId="6518CA08" w14:textId="0F5F5F3C" w:rsidR="00A060F2" w:rsidRPr="00B350A0" w:rsidRDefault="00A060F2" w:rsidP="004A51AA">
            <w:pPr>
              <w:pStyle w:val="TableText"/>
            </w:pPr>
            <w:r w:rsidRPr="00B350A0">
              <w:t>This ID refers to an internal instrument calibration (typically wavelength) of the instrument. It is set by SPECCHIO automatically and should not be changed manually.</w:t>
            </w:r>
          </w:p>
        </w:tc>
      </w:tr>
      <w:tr w:rsidR="00DC6E0E" w:rsidRPr="00B350A0" w14:paraId="425DBDEB" w14:textId="77777777" w:rsidTr="00DC6E0E">
        <w:tc>
          <w:tcPr>
            <w:tcW w:w="0" w:type="auto"/>
          </w:tcPr>
          <w:p w14:paraId="6AFD2C07" w14:textId="77777777" w:rsidR="00DC6E0E" w:rsidRPr="00B350A0" w:rsidRDefault="00DC6E0E" w:rsidP="004A51AA">
            <w:pPr>
              <w:pStyle w:val="TableText"/>
              <w:rPr>
                <w:rStyle w:val="GUIWord"/>
                <w:u w:val="single"/>
              </w:rPr>
            </w:pPr>
            <w:r w:rsidRPr="00B350A0">
              <w:rPr>
                <w:rStyle w:val="GUIWord"/>
                <w:u w:val="single"/>
              </w:rPr>
              <w:t>Extended Instrument Name</w:t>
            </w:r>
          </w:p>
        </w:tc>
        <w:tc>
          <w:tcPr>
            <w:tcW w:w="0" w:type="auto"/>
          </w:tcPr>
          <w:p w14:paraId="0D8EF6FE" w14:textId="77777777" w:rsidR="00DC6E0E" w:rsidRPr="00B350A0" w:rsidRDefault="00DC6E0E" w:rsidP="004A51AA">
            <w:pPr>
              <w:pStyle w:val="TableText"/>
            </w:pPr>
            <w:r w:rsidRPr="00B350A0">
              <w:t>[Alpha string] Instrument name</w:t>
            </w:r>
          </w:p>
          <w:p w14:paraId="40A62EC9" w14:textId="77777777" w:rsidR="00DC6E0E" w:rsidRPr="00B350A0" w:rsidRDefault="00DC6E0E" w:rsidP="004A51AA">
            <w:pPr>
              <w:pStyle w:val="TableText"/>
            </w:pPr>
            <w:r w:rsidRPr="00B350A0">
              <w:t>This field can be used to further describe the Instrument used to capture this Spectrum, especially if the Instrument is not shown in the dropdown list of Instruments.</w:t>
            </w:r>
          </w:p>
        </w:tc>
      </w:tr>
      <w:tr w:rsidR="00DC6E0E" w:rsidRPr="00B350A0" w14:paraId="1DF3AD8D" w14:textId="77777777" w:rsidTr="00DC6E0E">
        <w:tc>
          <w:tcPr>
            <w:tcW w:w="0" w:type="auto"/>
          </w:tcPr>
          <w:p w14:paraId="214BC59A" w14:textId="77777777" w:rsidR="00DC6E0E" w:rsidRPr="00B350A0" w:rsidRDefault="00DC6E0E" w:rsidP="004A51AA">
            <w:pPr>
              <w:pStyle w:val="TableText"/>
              <w:rPr>
                <w:rStyle w:val="GUIWord"/>
                <w:u w:val="single"/>
              </w:rPr>
            </w:pPr>
            <w:r w:rsidRPr="00B350A0">
              <w:rPr>
                <w:rStyle w:val="GUIWord"/>
                <w:u w:val="single"/>
              </w:rPr>
              <w:t>Instrument Serial Number</w:t>
            </w:r>
          </w:p>
        </w:tc>
        <w:tc>
          <w:tcPr>
            <w:tcW w:w="0" w:type="auto"/>
          </w:tcPr>
          <w:p w14:paraId="72E867A1" w14:textId="77777777" w:rsidR="00DC6E0E" w:rsidRPr="00B350A0" w:rsidRDefault="00DC6E0E" w:rsidP="004A51AA">
            <w:pPr>
              <w:pStyle w:val="TableText"/>
            </w:pPr>
            <w:r w:rsidRPr="00B350A0">
              <w:t>[Alpha string] Serial number of the Instrument</w:t>
            </w:r>
          </w:p>
          <w:p w14:paraId="58DC7EA7" w14:textId="77777777" w:rsidR="00DC6E0E" w:rsidRPr="00B350A0" w:rsidRDefault="00DC6E0E" w:rsidP="004A51AA">
            <w:pPr>
              <w:pStyle w:val="TableText"/>
            </w:pPr>
            <w:r w:rsidRPr="00B350A0">
              <w:t>As for Extended Instrument Name above, enter this value if the specific Instrument is not shown in the dropdown lists.</w:t>
            </w:r>
          </w:p>
        </w:tc>
      </w:tr>
    </w:tbl>
    <w:p w14:paraId="2855CEBE" w14:textId="77777777" w:rsidR="00DC6E0E" w:rsidRPr="00A8518D" w:rsidRDefault="00DC6E0E" w:rsidP="00DC6E0E">
      <w:pPr>
        <w:pStyle w:val="Heading3"/>
      </w:pPr>
      <w:bookmarkStart w:id="302" w:name="_Toc398023900"/>
      <w:bookmarkStart w:id="303" w:name="_Toc49458080"/>
      <w:r w:rsidRPr="00A8518D">
        <w:t>Instrument Settings Group</w:t>
      </w:r>
      <w:bookmarkEnd w:id="302"/>
      <w:bookmarkEnd w:id="303"/>
    </w:p>
    <w:p w14:paraId="7EE924AA" w14:textId="77777777" w:rsidR="00DC6E0E" w:rsidRPr="00B350A0" w:rsidRDefault="00DC6E0E" w:rsidP="004A51AA">
      <w:pPr>
        <w:pStyle w:val="Body"/>
      </w:pPr>
      <w:r w:rsidRPr="00B350A0">
        <w:t>These attributes describe the settings of the Instrument at the time the Spectrum was acquired.</w:t>
      </w:r>
    </w:p>
    <w:p w14:paraId="51307F33" w14:textId="77777777" w:rsidR="00DC6E0E" w:rsidRPr="00B350A0" w:rsidRDefault="00DC6E0E" w:rsidP="004A51AA">
      <w:pPr>
        <w:pStyle w:val="Body"/>
      </w:pPr>
      <w:r w:rsidRPr="00B350A0">
        <w:t>For some Instruments and file formats, the following Instrument settings are read from the Spectrum input file and set into the Spectrum Metadata. For others, these values must be recorded manually.</w:t>
      </w:r>
    </w:p>
    <w:tbl>
      <w:tblPr>
        <w:tblStyle w:val="TableGrid"/>
        <w:tblW w:w="0" w:type="auto"/>
        <w:tblInd w:w="817" w:type="dxa"/>
        <w:tblLook w:val="04A0" w:firstRow="1" w:lastRow="0" w:firstColumn="1" w:lastColumn="0" w:noHBand="0" w:noVBand="1"/>
      </w:tblPr>
      <w:tblGrid>
        <w:gridCol w:w="2431"/>
        <w:gridCol w:w="5994"/>
      </w:tblGrid>
      <w:tr w:rsidR="00DC6E0E" w:rsidRPr="008223E4" w14:paraId="28A91340" w14:textId="77777777" w:rsidTr="00DC6E0E">
        <w:trPr>
          <w:cantSplit/>
        </w:trPr>
        <w:tc>
          <w:tcPr>
            <w:tcW w:w="0" w:type="auto"/>
          </w:tcPr>
          <w:p w14:paraId="4C8CA1AA" w14:textId="77777777" w:rsidR="00DC6E0E" w:rsidRPr="008223E4" w:rsidRDefault="00DC6E0E" w:rsidP="004A51AA">
            <w:pPr>
              <w:pStyle w:val="TableText"/>
              <w:rPr>
                <w:rStyle w:val="GUIWord"/>
                <w:u w:val="single"/>
              </w:rPr>
            </w:pPr>
            <w:r w:rsidRPr="008223E4">
              <w:rPr>
                <w:rStyle w:val="GUIWord"/>
                <w:u w:val="single"/>
              </w:rPr>
              <w:t>Automatic Dark Current Correction</w:t>
            </w:r>
          </w:p>
        </w:tc>
        <w:tc>
          <w:tcPr>
            <w:tcW w:w="0" w:type="auto"/>
          </w:tcPr>
          <w:p w14:paraId="4A22E44D" w14:textId="77777777" w:rsidR="00DC6E0E" w:rsidRPr="008223E4" w:rsidRDefault="00DC6E0E" w:rsidP="004A51AA">
            <w:pPr>
              <w:pStyle w:val="TableText"/>
              <w:rPr>
                <w:sz w:val="22"/>
                <w:szCs w:val="22"/>
              </w:rPr>
            </w:pPr>
            <w:r w:rsidRPr="008223E4">
              <w:rPr>
                <w:sz w:val="22"/>
                <w:szCs w:val="22"/>
              </w:rPr>
              <w:t>[Alpha string] Indicates if Dark current has been compensated for by the Instrument</w:t>
            </w:r>
          </w:p>
          <w:p w14:paraId="379D4D3E"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r w:rsidR="00DC6E0E" w:rsidRPr="008223E4" w14:paraId="12D42B32" w14:textId="77777777" w:rsidTr="00DC6E0E">
        <w:trPr>
          <w:cantSplit/>
        </w:trPr>
        <w:tc>
          <w:tcPr>
            <w:tcW w:w="0" w:type="auto"/>
          </w:tcPr>
          <w:p w14:paraId="79543BEA" w14:textId="77777777" w:rsidR="00DC6E0E" w:rsidRPr="008223E4" w:rsidRDefault="00DC6E0E" w:rsidP="004A51AA">
            <w:pPr>
              <w:pStyle w:val="TableText"/>
              <w:rPr>
                <w:rStyle w:val="GUIWord"/>
                <w:u w:val="single"/>
              </w:rPr>
            </w:pPr>
            <w:r w:rsidRPr="008223E4">
              <w:rPr>
                <w:rStyle w:val="GUIWord"/>
                <w:u w:val="single"/>
              </w:rPr>
              <w:t>Capturing Software Name</w:t>
            </w:r>
          </w:p>
        </w:tc>
        <w:tc>
          <w:tcPr>
            <w:tcW w:w="0" w:type="auto"/>
          </w:tcPr>
          <w:p w14:paraId="2F8B6CA8" w14:textId="77777777" w:rsidR="00DC6E0E" w:rsidRPr="008223E4" w:rsidRDefault="00DC6E0E" w:rsidP="004A51AA">
            <w:pPr>
              <w:pStyle w:val="TableText"/>
              <w:rPr>
                <w:sz w:val="22"/>
                <w:szCs w:val="22"/>
              </w:rPr>
            </w:pPr>
            <w:r w:rsidRPr="008223E4">
              <w:rPr>
                <w:sz w:val="22"/>
                <w:szCs w:val="22"/>
              </w:rPr>
              <w:t>[Alpha string] Name of the Instrument operation software or data capture software</w:t>
            </w:r>
          </w:p>
        </w:tc>
      </w:tr>
      <w:tr w:rsidR="00DC6E0E" w:rsidRPr="008223E4" w14:paraId="082AC1F6" w14:textId="77777777" w:rsidTr="00DC6E0E">
        <w:trPr>
          <w:cantSplit/>
        </w:trPr>
        <w:tc>
          <w:tcPr>
            <w:tcW w:w="0" w:type="auto"/>
          </w:tcPr>
          <w:p w14:paraId="7089DF8C" w14:textId="77777777" w:rsidR="00DC6E0E" w:rsidRPr="008223E4" w:rsidRDefault="00DC6E0E" w:rsidP="004A51AA">
            <w:pPr>
              <w:pStyle w:val="TableText"/>
              <w:rPr>
                <w:rStyle w:val="GUIWord"/>
                <w:u w:val="single"/>
              </w:rPr>
            </w:pPr>
            <w:r w:rsidRPr="008223E4">
              <w:rPr>
                <w:rStyle w:val="GUIWord"/>
                <w:u w:val="single"/>
              </w:rPr>
              <w:t>Capturing Software Version</w:t>
            </w:r>
          </w:p>
        </w:tc>
        <w:tc>
          <w:tcPr>
            <w:tcW w:w="0" w:type="auto"/>
          </w:tcPr>
          <w:p w14:paraId="7451FB83" w14:textId="77777777" w:rsidR="00DC6E0E" w:rsidRPr="008223E4" w:rsidRDefault="00DC6E0E" w:rsidP="004A51AA">
            <w:pPr>
              <w:pStyle w:val="TableText"/>
              <w:rPr>
                <w:sz w:val="22"/>
                <w:szCs w:val="22"/>
              </w:rPr>
            </w:pPr>
            <w:r w:rsidRPr="008223E4">
              <w:rPr>
                <w:sz w:val="22"/>
                <w:szCs w:val="22"/>
              </w:rPr>
              <w:t>[Alpha string] Version of the Instrument operation software or data capture software</w:t>
            </w:r>
          </w:p>
        </w:tc>
      </w:tr>
      <w:tr w:rsidR="00DC6E0E" w:rsidRPr="008223E4" w14:paraId="6EB3494E" w14:textId="77777777" w:rsidTr="00DC6E0E">
        <w:trPr>
          <w:cantSplit/>
        </w:trPr>
        <w:tc>
          <w:tcPr>
            <w:tcW w:w="0" w:type="auto"/>
          </w:tcPr>
          <w:p w14:paraId="6B5FA719" w14:textId="77777777" w:rsidR="00DC6E0E" w:rsidRPr="008223E4" w:rsidRDefault="00DC6E0E" w:rsidP="004A51AA">
            <w:pPr>
              <w:pStyle w:val="TableText"/>
              <w:rPr>
                <w:rStyle w:val="GUIWord"/>
                <w:u w:val="single"/>
              </w:rPr>
            </w:pPr>
            <w:r w:rsidRPr="008223E4">
              <w:rPr>
                <w:rStyle w:val="GUIWord"/>
                <w:u w:val="single"/>
              </w:rPr>
              <w:t>Gain SWIR1</w:t>
            </w:r>
          </w:p>
        </w:tc>
        <w:tc>
          <w:tcPr>
            <w:tcW w:w="0" w:type="auto"/>
          </w:tcPr>
          <w:p w14:paraId="4F9A54C7"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157CC037" w14:textId="77777777" w:rsidTr="00DC6E0E">
        <w:trPr>
          <w:cantSplit/>
        </w:trPr>
        <w:tc>
          <w:tcPr>
            <w:tcW w:w="0" w:type="auto"/>
          </w:tcPr>
          <w:p w14:paraId="6F102E91" w14:textId="77777777" w:rsidR="00DC6E0E" w:rsidRPr="008223E4" w:rsidRDefault="00DC6E0E" w:rsidP="004A51AA">
            <w:pPr>
              <w:pStyle w:val="TableText"/>
              <w:rPr>
                <w:rStyle w:val="GUIWord"/>
                <w:u w:val="single"/>
              </w:rPr>
            </w:pPr>
            <w:r w:rsidRPr="008223E4">
              <w:rPr>
                <w:rStyle w:val="GUIWord"/>
                <w:u w:val="single"/>
              </w:rPr>
              <w:t>Gain SWIR2</w:t>
            </w:r>
          </w:p>
        </w:tc>
        <w:tc>
          <w:tcPr>
            <w:tcW w:w="0" w:type="auto"/>
          </w:tcPr>
          <w:p w14:paraId="5AD76CFB"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47E28E7B" w14:textId="77777777" w:rsidTr="00DC6E0E">
        <w:trPr>
          <w:cantSplit/>
        </w:trPr>
        <w:tc>
          <w:tcPr>
            <w:tcW w:w="0" w:type="auto"/>
          </w:tcPr>
          <w:p w14:paraId="6DE6A816" w14:textId="77777777" w:rsidR="00DC6E0E" w:rsidRPr="008223E4" w:rsidRDefault="00DC6E0E" w:rsidP="004A51AA">
            <w:pPr>
              <w:pStyle w:val="TableText"/>
              <w:rPr>
                <w:rStyle w:val="GUIWord"/>
                <w:u w:val="single"/>
              </w:rPr>
            </w:pPr>
            <w:r w:rsidRPr="008223E4">
              <w:rPr>
                <w:rStyle w:val="GUIWord"/>
                <w:u w:val="single"/>
              </w:rPr>
              <w:t>Instrument Channel</w:t>
            </w:r>
          </w:p>
        </w:tc>
        <w:tc>
          <w:tcPr>
            <w:tcW w:w="0" w:type="auto"/>
          </w:tcPr>
          <w:p w14:paraId="44CB5757" w14:textId="77777777" w:rsidR="00DC6E0E" w:rsidRPr="008223E4" w:rsidRDefault="00DC6E0E" w:rsidP="004A51AA">
            <w:pPr>
              <w:pStyle w:val="TableText"/>
              <w:rPr>
                <w:sz w:val="22"/>
                <w:szCs w:val="22"/>
              </w:rPr>
            </w:pPr>
            <w:r w:rsidRPr="008223E4">
              <w:rPr>
                <w:sz w:val="22"/>
                <w:szCs w:val="22"/>
              </w:rPr>
              <w:t>[Alpha string] Channel designation for multi-channel instruments, e.g. irradiance and reflected radiance channels</w:t>
            </w:r>
          </w:p>
        </w:tc>
      </w:tr>
      <w:tr w:rsidR="001F211E" w:rsidRPr="008223E4" w14:paraId="0223CF39" w14:textId="77777777" w:rsidTr="00CE496A">
        <w:trPr>
          <w:cantSplit/>
        </w:trPr>
        <w:tc>
          <w:tcPr>
            <w:tcW w:w="0" w:type="auto"/>
          </w:tcPr>
          <w:p w14:paraId="5980D169" w14:textId="77777777" w:rsidR="001F211E" w:rsidRPr="008223E4" w:rsidRDefault="001F211E" w:rsidP="004A51AA">
            <w:pPr>
              <w:pStyle w:val="TableText"/>
              <w:rPr>
                <w:rStyle w:val="GUIWord"/>
                <w:u w:val="single"/>
              </w:rPr>
            </w:pPr>
            <w:r w:rsidRPr="008223E4">
              <w:rPr>
                <w:rStyle w:val="GUIWord"/>
                <w:u w:val="single"/>
              </w:rPr>
              <w:t>Instrument Temperature</w:t>
            </w:r>
          </w:p>
        </w:tc>
        <w:tc>
          <w:tcPr>
            <w:tcW w:w="0" w:type="auto"/>
          </w:tcPr>
          <w:p w14:paraId="3DEE82FC" w14:textId="77777777" w:rsidR="001F211E" w:rsidRPr="008223E4" w:rsidRDefault="001F211E" w:rsidP="004A51AA">
            <w:pPr>
              <w:pStyle w:val="TableText"/>
              <w:rPr>
                <w:sz w:val="22"/>
                <w:szCs w:val="22"/>
              </w:rPr>
            </w:pPr>
            <w:r w:rsidRPr="008223E4">
              <w:rPr>
                <w:sz w:val="22"/>
                <w:szCs w:val="22"/>
              </w:rPr>
              <w:t>[Degrees Celsius] Internal temperature of the instrument</w:t>
            </w:r>
          </w:p>
        </w:tc>
      </w:tr>
      <w:tr w:rsidR="00DC6E0E" w:rsidRPr="008223E4" w14:paraId="2440B970" w14:textId="77777777" w:rsidTr="00DC6E0E">
        <w:trPr>
          <w:cantSplit/>
        </w:trPr>
        <w:tc>
          <w:tcPr>
            <w:tcW w:w="0" w:type="auto"/>
          </w:tcPr>
          <w:p w14:paraId="32D170BC" w14:textId="77777777" w:rsidR="00DC6E0E" w:rsidRPr="008223E4" w:rsidRDefault="00DC6E0E" w:rsidP="004A51AA">
            <w:pPr>
              <w:pStyle w:val="TableText"/>
              <w:rPr>
                <w:rStyle w:val="GUIWord"/>
                <w:u w:val="single"/>
              </w:rPr>
            </w:pPr>
            <w:r w:rsidRPr="008223E4">
              <w:rPr>
                <w:rStyle w:val="GUIWord"/>
                <w:u w:val="single"/>
              </w:rPr>
              <w:t>Integration Time</w:t>
            </w:r>
          </w:p>
        </w:tc>
        <w:tc>
          <w:tcPr>
            <w:tcW w:w="0" w:type="auto"/>
          </w:tcPr>
          <w:p w14:paraId="27DEAA87" w14:textId="77777777" w:rsidR="00DC6E0E" w:rsidRPr="008223E4" w:rsidRDefault="00DC6E0E" w:rsidP="004A51AA">
            <w:pPr>
              <w:pStyle w:val="TableText"/>
              <w:rPr>
                <w:sz w:val="22"/>
                <w:szCs w:val="22"/>
              </w:rPr>
            </w:pPr>
            <w:r w:rsidRPr="008223E4">
              <w:rPr>
                <w:sz w:val="22"/>
                <w:szCs w:val="22"/>
              </w:rPr>
              <w:t>[</w:t>
            </w:r>
            <w:proofErr w:type="spellStart"/>
            <w:r w:rsidRPr="008223E4">
              <w:rPr>
                <w:sz w:val="22"/>
                <w:szCs w:val="22"/>
              </w:rPr>
              <w:t>ms</w:t>
            </w:r>
            <w:proofErr w:type="spellEnd"/>
            <w:r w:rsidRPr="008223E4">
              <w:rPr>
                <w:sz w:val="22"/>
                <w:szCs w:val="22"/>
              </w:rPr>
              <w:t>] Integration time</w:t>
            </w:r>
          </w:p>
        </w:tc>
      </w:tr>
      <w:tr w:rsidR="00DC6E0E" w:rsidRPr="008223E4" w14:paraId="5770DE53" w14:textId="77777777" w:rsidTr="00DC6E0E">
        <w:trPr>
          <w:cantSplit/>
        </w:trPr>
        <w:tc>
          <w:tcPr>
            <w:tcW w:w="0" w:type="auto"/>
          </w:tcPr>
          <w:p w14:paraId="6216C099" w14:textId="77777777" w:rsidR="00DC6E0E" w:rsidRPr="008223E4" w:rsidRDefault="00DC6E0E" w:rsidP="004A51AA">
            <w:pPr>
              <w:pStyle w:val="TableText"/>
              <w:rPr>
                <w:rStyle w:val="GUIWord"/>
                <w:u w:val="single"/>
              </w:rPr>
            </w:pPr>
            <w:r w:rsidRPr="008223E4">
              <w:rPr>
                <w:rStyle w:val="GUIWord"/>
                <w:u w:val="single"/>
              </w:rPr>
              <w:t>Number of Internal Scans</w:t>
            </w:r>
          </w:p>
        </w:tc>
        <w:tc>
          <w:tcPr>
            <w:tcW w:w="0" w:type="auto"/>
          </w:tcPr>
          <w:p w14:paraId="1DE78F4A" w14:textId="77777777" w:rsidR="00DC6E0E" w:rsidRPr="008223E4" w:rsidRDefault="00DC6E0E" w:rsidP="004A51AA">
            <w:pPr>
              <w:pStyle w:val="TableText"/>
              <w:rPr>
                <w:sz w:val="22"/>
                <w:szCs w:val="22"/>
              </w:rPr>
            </w:pPr>
            <w:r w:rsidRPr="008223E4">
              <w:rPr>
                <w:sz w:val="22"/>
                <w:szCs w:val="22"/>
              </w:rPr>
              <w:t>[Integer] Number of Spectra recorded internally and averaged over by the Instrument</w:t>
            </w:r>
          </w:p>
        </w:tc>
      </w:tr>
      <w:tr w:rsidR="00DC6E0E" w:rsidRPr="008223E4" w14:paraId="2D4EA79E" w14:textId="77777777" w:rsidTr="00DC6E0E">
        <w:trPr>
          <w:cantSplit/>
        </w:trPr>
        <w:tc>
          <w:tcPr>
            <w:tcW w:w="0" w:type="auto"/>
          </w:tcPr>
          <w:p w14:paraId="200E0B31" w14:textId="77777777" w:rsidR="00DC6E0E" w:rsidRPr="008223E4" w:rsidRDefault="00DC6E0E" w:rsidP="004A51AA">
            <w:pPr>
              <w:pStyle w:val="TableText"/>
              <w:rPr>
                <w:rStyle w:val="GUIWord"/>
                <w:u w:val="single"/>
              </w:rPr>
            </w:pPr>
            <w:r w:rsidRPr="008223E4">
              <w:rPr>
                <w:rStyle w:val="GUIWord"/>
                <w:u w:val="single"/>
              </w:rPr>
              <w:t>Offset SWIR1</w:t>
            </w:r>
          </w:p>
        </w:tc>
        <w:tc>
          <w:tcPr>
            <w:tcW w:w="0" w:type="auto"/>
          </w:tcPr>
          <w:p w14:paraId="55D02600"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0C268A32" w14:textId="77777777" w:rsidTr="00DC6E0E">
        <w:trPr>
          <w:cantSplit/>
        </w:trPr>
        <w:tc>
          <w:tcPr>
            <w:tcW w:w="0" w:type="auto"/>
          </w:tcPr>
          <w:p w14:paraId="3D81152A" w14:textId="77777777" w:rsidR="00DC6E0E" w:rsidRPr="008223E4" w:rsidRDefault="00DC6E0E" w:rsidP="004A51AA">
            <w:pPr>
              <w:pStyle w:val="TableText"/>
              <w:rPr>
                <w:rStyle w:val="GUIWord"/>
                <w:u w:val="single"/>
              </w:rPr>
            </w:pPr>
            <w:r w:rsidRPr="008223E4">
              <w:rPr>
                <w:rStyle w:val="GUIWord"/>
                <w:u w:val="single"/>
              </w:rPr>
              <w:t>Offset SWIR2</w:t>
            </w:r>
          </w:p>
        </w:tc>
        <w:tc>
          <w:tcPr>
            <w:tcW w:w="0" w:type="auto"/>
          </w:tcPr>
          <w:p w14:paraId="1C15D203"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50804446" w14:textId="77777777" w:rsidTr="00DC6E0E">
        <w:trPr>
          <w:cantSplit/>
        </w:trPr>
        <w:tc>
          <w:tcPr>
            <w:tcW w:w="0" w:type="auto"/>
          </w:tcPr>
          <w:p w14:paraId="3D90501E" w14:textId="77777777" w:rsidR="00DC6E0E" w:rsidRPr="008223E4" w:rsidRDefault="00DC6E0E" w:rsidP="004A51AA">
            <w:pPr>
              <w:pStyle w:val="TableText"/>
              <w:rPr>
                <w:rStyle w:val="GUIWord"/>
                <w:u w:val="single"/>
              </w:rPr>
            </w:pPr>
            <w:r w:rsidRPr="008223E4">
              <w:rPr>
                <w:rStyle w:val="GUIWord"/>
                <w:u w:val="single"/>
              </w:rPr>
              <w:lastRenderedPageBreak/>
              <w:t>Time since last DC</w:t>
            </w:r>
          </w:p>
        </w:tc>
        <w:tc>
          <w:tcPr>
            <w:tcW w:w="0" w:type="auto"/>
          </w:tcPr>
          <w:p w14:paraId="645E7254" w14:textId="77777777" w:rsidR="00DC6E0E" w:rsidRPr="008223E4" w:rsidRDefault="00DC6E0E" w:rsidP="004A51AA">
            <w:pPr>
              <w:pStyle w:val="TableText"/>
              <w:rPr>
                <w:sz w:val="22"/>
                <w:szCs w:val="22"/>
              </w:rPr>
            </w:pPr>
            <w:r w:rsidRPr="008223E4">
              <w:rPr>
                <w:sz w:val="22"/>
                <w:szCs w:val="22"/>
              </w:rPr>
              <w:t>[Integer] Seconds since last dark current measurement</w:t>
            </w:r>
          </w:p>
          <w:p w14:paraId="1654DBC8" w14:textId="52BED93E" w:rsidR="007833F4" w:rsidRPr="008223E4" w:rsidRDefault="007833F4" w:rsidP="004A51AA">
            <w:pPr>
              <w:pStyle w:val="TableText"/>
              <w:rPr>
                <w:sz w:val="22"/>
                <w:szCs w:val="22"/>
              </w:rPr>
            </w:pPr>
            <w:r>
              <w:rPr>
                <w:sz w:val="22"/>
                <w:szCs w:val="22"/>
              </w:rPr>
              <w:t>Filled for ASD files if the option is selected in the SPECCHIO preferences.</w:t>
            </w:r>
          </w:p>
        </w:tc>
      </w:tr>
      <w:tr w:rsidR="007833F4" w:rsidRPr="008223E4" w14:paraId="2C0BFC81" w14:textId="77777777" w:rsidTr="00DC6E0E">
        <w:trPr>
          <w:cantSplit/>
        </w:trPr>
        <w:tc>
          <w:tcPr>
            <w:tcW w:w="0" w:type="auto"/>
          </w:tcPr>
          <w:p w14:paraId="0768A456" w14:textId="00A59F9B" w:rsidR="007833F4" w:rsidRPr="008223E4" w:rsidRDefault="007833F4" w:rsidP="004A51AA">
            <w:pPr>
              <w:pStyle w:val="TableText"/>
              <w:rPr>
                <w:rStyle w:val="GUIWord"/>
                <w:u w:val="single"/>
              </w:rPr>
            </w:pPr>
            <w:r w:rsidRPr="008223E4">
              <w:rPr>
                <w:rStyle w:val="GUIWord"/>
                <w:u w:val="single"/>
              </w:rPr>
              <w:t xml:space="preserve">Time since last </w:t>
            </w:r>
            <w:r>
              <w:rPr>
                <w:rStyle w:val="GUIWord"/>
                <w:u w:val="single"/>
              </w:rPr>
              <w:t>WR</w:t>
            </w:r>
          </w:p>
        </w:tc>
        <w:tc>
          <w:tcPr>
            <w:tcW w:w="0" w:type="auto"/>
          </w:tcPr>
          <w:p w14:paraId="56869D90" w14:textId="3D78E34A" w:rsidR="007833F4" w:rsidRPr="008223E4" w:rsidRDefault="007833F4" w:rsidP="007833F4">
            <w:pPr>
              <w:pStyle w:val="TableText"/>
              <w:rPr>
                <w:sz w:val="22"/>
                <w:szCs w:val="22"/>
              </w:rPr>
            </w:pPr>
            <w:r w:rsidRPr="008223E4">
              <w:rPr>
                <w:sz w:val="22"/>
                <w:szCs w:val="22"/>
              </w:rPr>
              <w:t xml:space="preserve">[Integer] Seconds since last </w:t>
            </w:r>
            <w:r>
              <w:rPr>
                <w:sz w:val="22"/>
                <w:szCs w:val="22"/>
              </w:rPr>
              <w:t>w</w:t>
            </w:r>
            <w:r>
              <w:t>hite reference</w:t>
            </w:r>
            <w:r w:rsidRPr="008223E4">
              <w:rPr>
                <w:sz w:val="22"/>
                <w:szCs w:val="22"/>
              </w:rPr>
              <w:t xml:space="preserve"> measurement</w:t>
            </w:r>
            <w:r>
              <w:rPr>
                <w:sz w:val="22"/>
                <w:szCs w:val="22"/>
              </w:rPr>
              <w:t>.</w:t>
            </w:r>
          </w:p>
          <w:p w14:paraId="54751DFB" w14:textId="0557865E" w:rsidR="007833F4" w:rsidRPr="008223E4" w:rsidRDefault="007833F4" w:rsidP="007833F4">
            <w:pPr>
              <w:pStyle w:val="TableText"/>
              <w:rPr>
                <w:szCs w:val="22"/>
              </w:rPr>
            </w:pPr>
            <w:r>
              <w:rPr>
                <w:sz w:val="22"/>
                <w:szCs w:val="22"/>
              </w:rPr>
              <w:t>Filled for ASD files if the option is selected in the SPECCHIO preferences.</w:t>
            </w:r>
          </w:p>
        </w:tc>
      </w:tr>
      <w:tr w:rsidR="00DC6E0E" w:rsidRPr="008223E4" w14:paraId="3EB5E679" w14:textId="77777777" w:rsidTr="00DC6E0E">
        <w:trPr>
          <w:cantSplit/>
        </w:trPr>
        <w:tc>
          <w:tcPr>
            <w:tcW w:w="0" w:type="auto"/>
          </w:tcPr>
          <w:p w14:paraId="63C8093E" w14:textId="77777777" w:rsidR="00DC6E0E" w:rsidRPr="008223E4" w:rsidRDefault="00DC6E0E" w:rsidP="004A51AA">
            <w:pPr>
              <w:pStyle w:val="TableText"/>
              <w:rPr>
                <w:rStyle w:val="GUIWord"/>
                <w:u w:val="single"/>
              </w:rPr>
            </w:pPr>
            <w:proofErr w:type="spellStart"/>
            <w:r w:rsidRPr="008223E4">
              <w:rPr>
                <w:rStyle w:val="GUIWord"/>
                <w:u w:val="single"/>
              </w:rPr>
              <w:t>UniSpec</w:t>
            </w:r>
            <w:proofErr w:type="spellEnd"/>
            <w:r w:rsidRPr="008223E4">
              <w:rPr>
                <w:rStyle w:val="GUIWord"/>
                <w:u w:val="single"/>
              </w:rPr>
              <w:t xml:space="preserve"> Spectral Resampling</w:t>
            </w:r>
          </w:p>
        </w:tc>
        <w:tc>
          <w:tcPr>
            <w:tcW w:w="0" w:type="auto"/>
          </w:tcPr>
          <w:p w14:paraId="0C178B3C" w14:textId="77777777" w:rsidR="00DC6E0E" w:rsidRPr="008223E4" w:rsidRDefault="00DC6E0E" w:rsidP="004A51AA">
            <w:pPr>
              <w:pStyle w:val="TableText"/>
              <w:rPr>
                <w:sz w:val="22"/>
                <w:szCs w:val="22"/>
              </w:rPr>
            </w:pPr>
            <w:r w:rsidRPr="008223E4">
              <w:rPr>
                <w:sz w:val="22"/>
                <w:szCs w:val="22"/>
              </w:rPr>
              <w:t xml:space="preserve">[Alpha string] </w:t>
            </w:r>
            <w:proofErr w:type="spellStart"/>
            <w:r w:rsidRPr="008223E4">
              <w:rPr>
                <w:sz w:val="22"/>
                <w:szCs w:val="22"/>
              </w:rPr>
              <w:t>UniSpec</w:t>
            </w:r>
            <w:proofErr w:type="spellEnd"/>
            <w:r w:rsidRPr="008223E4">
              <w:rPr>
                <w:sz w:val="22"/>
                <w:szCs w:val="22"/>
              </w:rPr>
              <w:t xml:space="preserve"> specific setting; indicates if the resampling was ON or OFF</w:t>
            </w:r>
          </w:p>
          <w:p w14:paraId="7E452C00"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bl>
    <w:p w14:paraId="63578E24" w14:textId="77777777" w:rsidR="00DC6E0E" w:rsidRPr="00A8518D" w:rsidRDefault="00DC6E0E" w:rsidP="00DC6E0E">
      <w:pPr>
        <w:pStyle w:val="Heading3"/>
      </w:pPr>
      <w:bookmarkStart w:id="304" w:name="_Toc398023901"/>
      <w:bookmarkStart w:id="305" w:name="_Toc49458081"/>
      <w:r w:rsidRPr="00A8518D">
        <w:t>Instrumentation Group</w:t>
      </w:r>
      <w:bookmarkEnd w:id="304"/>
      <w:bookmarkEnd w:id="305"/>
    </w:p>
    <w:p w14:paraId="30F4E148" w14:textId="77777777" w:rsidR="00DC6E0E" w:rsidRPr="00B350A0" w:rsidRDefault="00DC6E0E" w:rsidP="004A51AA">
      <w:pPr>
        <w:pStyle w:val="Body"/>
      </w:pPr>
      <w:r w:rsidRPr="00B350A0">
        <w:t>These attributes describe the Instrumentation used at the time the Spectrum was acquired.</w:t>
      </w:r>
    </w:p>
    <w:p w14:paraId="3D7357B4" w14:textId="77777777" w:rsidR="00DC6E0E" w:rsidRPr="00B350A0" w:rsidRDefault="00DC6E0E" w:rsidP="004A51AA">
      <w:pPr>
        <w:pStyle w:val="Body"/>
      </w:pPr>
      <w:r w:rsidRPr="00B350A0">
        <w:t>For some file formats (particularly HDF files), the following Instrumentation settings are read from the Spectrum input file and set into the Spectrum Metadata. For other formats, it must be set manually.</w:t>
      </w:r>
    </w:p>
    <w:tbl>
      <w:tblPr>
        <w:tblStyle w:val="TableGrid"/>
        <w:tblW w:w="0" w:type="auto"/>
        <w:tblInd w:w="817" w:type="dxa"/>
        <w:tblLook w:val="04A0" w:firstRow="1" w:lastRow="0" w:firstColumn="1" w:lastColumn="0" w:noHBand="0" w:noVBand="1"/>
      </w:tblPr>
      <w:tblGrid>
        <w:gridCol w:w="1644"/>
        <w:gridCol w:w="6781"/>
      </w:tblGrid>
      <w:tr w:rsidR="00DC6E0E" w:rsidRPr="008223E4" w14:paraId="7A6B7F6F" w14:textId="77777777" w:rsidTr="00DC6E0E">
        <w:trPr>
          <w:cantSplit/>
        </w:trPr>
        <w:tc>
          <w:tcPr>
            <w:tcW w:w="0" w:type="auto"/>
          </w:tcPr>
          <w:p w14:paraId="0CF87859" w14:textId="77777777" w:rsidR="00DC6E0E" w:rsidRPr="008223E4" w:rsidRDefault="00DC6E0E" w:rsidP="004A51AA">
            <w:pPr>
              <w:pStyle w:val="TableText"/>
              <w:rPr>
                <w:rStyle w:val="GUIWord"/>
                <w:u w:val="single"/>
              </w:rPr>
            </w:pPr>
            <w:r w:rsidRPr="008223E4">
              <w:rPr>
                <w:rStyle w:val="GUIWord"/>
                <w:u w:val="single"/>
              </w:rPr>
              <w:t>Azimuth Sensor Type</w:t>
            </w:r>
          </w:p>
        </w:tc>
        <w:tc>
          <w:tcPr>
            <w:tcW w:w="0" w:type="auto"/>
          </w:tcPr>
          <w:p w14:paraId="332DADA6" w14:textId="77777777" w:rsidR="00DC6E0E" w:rsidRPr="008223E4" w:rsidRDefault="00DC6E0E" w:rsidP="004A51AA">
            <w:pPr>
              <w:pStyle w:val="TableText"/>
              <w:rPr>
                <w:sz w:val="22"/>
                <w:szCs w:val="22"/>
              </w:rPr>
            </w:pPr>
            <w:r w:rsidRPr="008223E4">
              <w:rPr>
                <w:sz w:val="22"/>
                <w:szCs w:val="22"/>
              </w:rPr>
              <w:t>[Alpha string] Sensor name used to measure the azimuth on a goniometric facility</w:t>
            </w:r>
          </w:p>
        </w:tc>
      </w:tr>
      <w:tr w:rsidR="00DC6E0E" w:rsidRPr="008223E4" w14:paraId="65577DDD" w14:textId="77777777" w:rsidTr="00DC6E0E">
        <w:trPr>
          <w:cantSplit/>
        </w:trPr>
        <w:tc>
          <w:tcPr>
            <w:tcW w:w="0" w:type="auto"/>
          </w:tcPr>
          <w:p w14:paraId="0904C621" w14:textId="77777777" w:rsidR="00DC6E0E" w:rsidRPr="008223E4" w:rsidRDefault="00DC6E0E" w:rsidP="004A51AA">
            <w:pPr>
              <w:pStyle w:val="TableText"/>
              <w:rPr>
                <w:rStyle w:val="GUIWord"/>
                <w:u w:val="single"/>
              </w:rPr>
            </w:pPr>
            <w:r w:rsidRPr="008223E4">
              <w:rPr>
                <w:rStyle w:val="GUIWord"/>
                <w:u w:val="single"/>
              </w:rPr>
              <w:t>Contact Probe</w:t>
            </w:r>
          </w:p>
        </w:tc>
        <w:tc>
          <w:tcPr>
            <w:tcW w:w="0" w:type="auto"/>
          </w:tcPr>
          <w:p w14:paraId="17319CC2" w14:textId="77777777" w:rsidR="00DC6E0E" w:rsidRPr="008223E4" w:rsidRDefault="00DC6E0E" w:rsidP="004A51AA">
            <w:pPr>
              <w:pStyle w:val="TableText"/>
              <w:rPr>
                <w:sz w:val="22"/>
                <w:szCs w:val="22"/>
              </w:rPr>
            </w:pPr>
            <w:r w:rsidRPr="008223E4">
              <w:rPr>
                <w:sz w:val="22"/>
                <w:szCs w:val="22"/>
              </w:rPr>
              <w:t>[Dropdown list] Contact probe instrumentation name, usually includes a light source and provides optical input to the spectrometer.</w:t>
            </w:r>
          </w:p>
        </w:tc>
      </w:tr>
      <w:tr w:rsidR="00DC6E0E" w:rsidRPr="008223E4" w14:paraId="0A6AE59C" w14:textId="77777777" w:rsidTr="00DC6E0E">
        <w:trPr>
          <w:cantSplit/>
        </w:trPr>
        <w:tc>
          <w:tcPr>
            <w:tcW w:w="0" w:type="auto"/>
          </w:tcPr>
          <w:p w14:paraId="68847ABF" w14:textId="77777777" w:rsidR="00DC6E0E" w:rsidRPr="008223E4" w:rsidRDefault="00DC6E0E" w:rsidP="004A51AA">
            <w:pPr>
              <w:pStyle w:val="TableText"/>
              <w:rPr>
                <w:rStyle w:val="GUIWord"/>
                <w:u w:val="single"/>
              </w:rPr>
            </w:pPr>
            <w:r w:rsidRPr="008223E4">
              <w:rPr>
                <w:rStyle w:val="GUIWord"/>
                <w:u w:val="single"/>
              </w:rPr>
              <w:t>Goniometer</w:t>
            </w:r>
          </w:p>
        </w:tc>
        <w:tc>
          <w:tcPr>
            <w:tcW w:w="0" w:type="auto"/>
          </w:tcPr>
          <w:p w14:paraId="3D65EE11" w14:textId="77777777" w:rsidR="00DC6E0E" w:rsidRPr="008223E4" w:rsidRDefault="00DC6E0E" w:rsidP="004A51AA">
            <w:pPr>
              <w:pStyle w:val="TableText"/>
              <w:rPr>
                <w:sz w:val="22"/>
                <w:szCs w:val="22"/>
              </w:rPr>
            </w:pPr>
            <w:r w:rsidRPr="008223E4">
              <w:rPr>
                <w:sz w:val="22"/>
                <w:szCs w:val="22"/>
              </w:rPr>
              <w:t>[Dropdown list] Goniometer name</w:t>
            </w:r>
          </w:p>
        </w:tc>
      </w:tr>
      <w:tr w:rsidR="00DC6E0E" w:rsidRPr="008223E4" w14:paraId="339AC1A2" w14:textId="77777777" w:rsidTr="00DC6E0E">
        <w:trPr>
          <w:cantSplit/>
        </w:trPr>
        <w:tc>
          <w:tcPr>
            <w:tcW w:w="0" w:type="auto"/>
          </w:tcPr>
          <w:p w14:paraId="41F74692" w14:textId="77777777" w:rsidR="00DC6E0E" w:rsidRPr="008223E4" w:rsidRDefault="00DC6E0E" w:rsidP="004A51AA">
            <w:pPr>
              <w:pStyle w:val="TableText"/>
              <w:rPr>
                <w:rStyle w:val="GUIWord"/>
                <w:u w:val="single"/>
              </w:rPr>
            </w:pPr>
            <w:r w:rsidRPr="008223E4">
              <w:rPr>
                <w:rStyle w:val="GUIWord"/>
                <w:u w:val="single"/>
              </w:rPr>
              <w:t>Illumination Sources</w:t>
            </w:r>
          </w:p>
        </w:tc>
        <w:tc>
          <w:tcPr>
            <w:tcW w:w="0" w:type="auto"/>
          </w:tcPr>
          <w:p w14:paraId="465B3205" w14:textId="77777777" w:rsidR="00DC6E0E" w:rsidRPr="008223E4" w:rsidRDefault="00DC6E0E" w:rsidP="004A51AA">
            <w:pPr>
              <w:pStyle w:val="TableText"/>
              <w:rPr>
                <w:sz w:val="22"/>
                <w:szCs w:val="22"/>
              </w:rPr>
            </w:pPr>
            <w:r w:rsidRPr="008223E4">
              <w:rPr>
                <w:sz w:val="22"/>
                <w:szCs w:val="22"/>
              </w:rPr>
              <w:t>[Dropdown list] Illumination source name, e.g. Sun or Hg lamp</w:t>
            </w:r>
          </w:p>
        </w:tc>
      </w:tr>
      <w:tr w:rsidR="00DC6E0E" w:rsidRPr="008223E4" w14:paraId="0B79D869" w14:textId="77777777" w:rsidTr="00DC6E0E">
        <w:trPr>
          <w:cantSplit/>
        </w:trPr>
        <w:tc>
          <w:tcPr>
            <w:tcW w:w="0" w:type="auto"/>
          </w:tcPr>
          <w:p w14:paraId="53033932" w14:textId="77777777" w:rsidR="00DC6E0E" w:rsidRPr="008223E4" w:rsidRDefault="00DC6E0E" w:rsidP="004A51AA">
            <w:pPr>
              <w:pStyle w:val="TableText"/>
              <w:rPr>
                <w:rStyle w:val="GUIWord"/>
                <w:u w:val="single"/>
              </w:rPr>
            </w:pPr>
            <w:r w:rsidRPr="008223E4">
              <w:rPr>
                <w:rStyle w:val="GUIWord"/>
                <w:u w:val="single"/>
              </w:rPr>
              <w:t>Integrating Sphere</w:t>
            </w:r>
          </w:p>
        </w:tc>
        <w:tc>
          <w:tcPr>
            <w:tcW w:w="0" w:type="auto"/>
          </w:tcPr>
          <w:p w14:paraId="3DB608BC" w14:textId="77777777" w:rsidR="00DC6E0E" w:rsidRPr="008223E4" w:rsidRDefault="00DC6E0E" w:rsidP="004A51AA">
            <w:pPr>
              <w:pStyle w:val="TableText"/>
              <w:rPr>
                <w:sz w:val="22"/>
                <w:szCs w:val="22"/>
              </w:rPr>
            </w:pPr>
            <w:r w:rsidRPr="008223E4">
              <w:rPr>
                <w:sz w:val="22"/>
                <w:szCs w:val="22"/>
              </w:rPr>
              <w:t>[Dropdown list] Integrating sphere name</w:t>
            </w:r>
          </w:p>
        </w:tc>
      </w:tr>
      <w:tr w:rsidR="00DC6E0E" w:rsidRPr="008223E4" w14:paraId="00005F7C" w14:textId="77777777" w:rsidTr="00DC6E0E">
        <w:trPr>
          <w:cantSplit/>
        </w:trPr>
        <w:tc>
          <w:tcPr>
            <w:tcW w:w="0" w:type="auto"/>
          </w:tcPr>
          <w:p w14:paraId="5C6FEBE4" w14:textId="77777777" w:rsidR="00DC6E0E" w:rsidRPr="008223E4" w:rsidRDefault="00DC6E0E" w:rsidP="004A51AA">
            <w:pPr>
              <w:pStyle w:val="TableText"/>
              <w:rPr>
                <w:rStyle w:val="GUIWord"/>
                <w:u w:val="single"/>
              </w:rPr>
            </w:pPr>
            <w:r w:rsidRPr="008223E4">
              <w:rPr>
                <w:rStyle w:val="GUIWord"/>
                <w:u w:val="single"/>
              </w:rPr>
              <w:t>Light Source Parameters</w:t>
            </w:r>
          </w:p>
        </w:tc>
        <w:tc>
          <w:tcPr>
            <w:tcW w:w="0" w:type="auto"/>
          </w:tcPr>
          <w:p w14:paraId="4CB96910" w14:textId="77777777" w:rsidR="00DC6E0E" w:rsidRPr="008223E4" w:rsidRDefault="00DC6E0E" w:rsidP="004A51AA">
            <w:pPr>
              <w:pStyle w:val="TableText"/>
              <w:rPr>
                <w:sz w:val="22"/>
                <w:szCs w:val="22"/>
              </w:rPr>
            </w:pPr>
            <w:r w:rsidRPr="008223E4">
              <w:rPr>
                <w:sz w:val="22"/>
                <w:szCs w:val="22"/>
              </w:rPr>
              <w:t>[Alpha string] Settings of artificial light source</w:t>
            </w:r>
          </w:p>
        </w:tc>
      </w:tr>
      <w:tr w:rsidR="00DC6E0E" w:rsidRPr="008223E4" w14:paraId="123C87C9" w14:textId="77777777" w:rsidTr="00DC6E0E">
        <w:trPr>
          <w:cantSplit/>
        </w:trPr>
        <w:tc>
          <w:tcPr>
            <w:tcW w:w="0" w:type="auto"/>
          </w:tcPr>
          <w:p w14:paraId="295BD544" w14:textId="77777777" w:rsidR="00DC6E0E" w:rsidRPr="008223E4" w:rsidRDefault="00DC6E0E" w:rsidP="004A51AA">
            <w:pPr>
              <w:pStyle w:val="TableText"/>
              <w:rPr>
                <w:rStyle w:val="GUIWord"/>
                <w:u w:val="single"/>
              </w:rPr>
            </w:pPr>
            <w:r w:rsidRPr="008223E4">
              <w:rPr>
                <w:rStyle w:val="GUIWord"/>
                <w:u w:val="single"/>
              </w:rPr>
              <w:t>Reference</w:t>
            </w:r>
          </w:p>
        </w:tc>
        <w:tc>
          <w:tcPr>
            <w:tcW w:w="0" w:type="auto"/>
          </w:tcPr>
          <w:p w14:paraId="4311548A" w14:textId="77777777" w:rsidR="00DC6E0E" w:rsidRPr="008223E4" w:rsidRDefault="00DC6E0E" w:rsidP="004A51AA">
            <w:pPr>
              <w:pStyle w:val="TableText"/>
              <w:rPr>
                <w:sz w:val="22"/>
                <w:szCs w:val="22"/>
              </w:rPr>
            </w:pPr>
            <w:r w:rsidRPr="008223E4">
              <w:rPr>
                <w:sz w:val="22"/>
                <w:szCs w:val="22"/>
              </w:rPr>
              <w:t>[Dropdown list] Selected from the list of References defined in the SPECCHIO database.</w:t>
            </w:r>
          </w:p>
          <w:p w14:paraId="0AE51AA9" w14:textId="77777777" w:rsidR="00DC6E0E" w:rsidRPr="008223E4" w:rsidRDefault="00DC6E0E" w:rsidP="004A51AA">
            <w:pPr>
              <w:pStyle w:val="TableText"/>
              <w:rPr>
                <w:sz w:val="22"/>
                <w:szCs w:val="22"/>
              </w:rPr>
            </w:pPr>
            <w:r w:rsidRPr="008223E4">
              <w:rPr>
                <w:sz w:val="22"/>
                <w:szCs w:val="22"/>
              </w:rPr>
              <w:t xml:space="preserve">This Attribute is mandatory and cannot be deleted. If it is not relevant or no data is available, set it to </w:t>
            </w:r>
            <w:r w:rsidRPr="008223E4">
              <w:rPr>
                <w:rStyle w:val="GUIWord"/>
                <w:u w:val="single"/>
              </w:rPr>
              <w:t>Nil</w:t>
            </w:r>
            <w:r w:rsidRPr="008223E4">
              <w:rPr>
                <w:sz w:val="22"/>
                <w:szCs w:val="22"/>
              </w:rPr>
              <w:t>.</w:t>
            </w:r>
          </w:p>
        </w:tc>
      </w:tr>
      <w:tr w:rsidR="001F211E" w:rsidRPr="008223E4" w14:paraId="362BA1D6" w14:textId="77777777" w:rsidTr="00CE496A">
        <w:trPr>
          <w:cantSplit/>
        </w:trPr>
        <w:tc>
          <w:tcPr>
            <w:tcW w:w="0" w:type="auto"/>
          </w:tcPr>
          <w:p w14:paraId="3731DAF3" w14:textId="77777777" w:rsidR="001F211E" w:rsidRPr="008223E4" w:rsidRDefault="001F211E" w:rsidP="004A51AA">
            <w:pPr>
              <w:pStyle w:val="TableText"/>
              <w:rPr>
                <w:rStyle w:val="GUIWord"/>
                <w:u w:val="single"/>
              </w:rPr>
            </w:pPr>
            <w:r w:rsidRPr="008223E4">
              <w:rPr>
                <w:rStyle w:val="GUIWord"/>
                <w:u w:val="single"/>
              </w:rPr>
              <w:lastRenderedPageBreak/>
              <w:t>Reference Panel Levelled</w:t>
            </w:r>
          </w:p>
        </w:tc>
        <w:tc>
          <w:tcPr>
            <w:tcW w:w="0" w:type="auto"/>
          </w:tcPr>
          <w:p w14:paraId="0EA96735" w14:textId="77777777" w:rsidR="001F211E" w:rsidRPr="008223E4" w:rsidRDefault="001F211E" w:rsidP="004A51AA">
            <w:pPr>
              <w:pStyle w:val="TableText"/>
              <w:rPr>
                <w:sz w:val="22"/>
                <w:szCs w:val="22"/>
              </w:rPr>
            </w:pPr>
            <w:r w:rsidRPr="008223E4">
              <w:rPr>
                <w:sz w:val="22"/>
                <w:szCs w:val="22"/>
              </w:rPr>
              <w:t>[Boolean] Indicates if the reference panel was mounted on a stable support and carefully levelled</w:t>
            </w:r>
          </w:p>
          <w:p w14:paraId="13E9284F" w14:textId="77777777" w:rsidR="001F211E" w:rsidRPr="008223E4" w:rsidRDefault="001F211E" w:rsidP="007E778A">
            <w:pPr>
              <w:pStyle w:val="TableText"/>
              <w:numPr>
                <w:ilvl w:val="0"/>
                <w:numId w:val="12"/>
              </w:numPr>
              <w:rPr>
                <w:sz w:val="22"/>
                <w:szCs w:val="22"/>
              </w:rPr>
            </w:pPr>
            <w:r w:rsidRPr="008223E4">
              <w:rPr>
                <w:sz w:val="22"/>
                <w:szCs w:val="22"/>
              </w:rPr>
              <w:t xml:space="preserve">If the reference panel was not levelled, add this attribute without checking the box </w:t>
            </w:r>
          </w:p>
          <w:p w14:paraId="2F81530D" w14:textId="77777777" w:rsidR="001F211E" w:rsidRPr="008223E4" w:rsidRDefault="001F211E" w:rsidP="007E778A">
            <w:pPr>
              <w:pStyle w:val="TableText"/>
              <w:numPr>
                <w:ilvl w:val="0"/>
                <w:numId w:val="12"/>
              </w:numPr>
              <w:rPr>
                <w:sz w:val="22"/>
                <w:szCs w:val="22"/>
              </w:rPr>
            </w:pPr>
            <w:r w:rsidRPr="008223E4">
              <w:rPr>
                <w:sz w:val="22"/>
                <w:szCs w:val="22"/>
              </w:rPr>
              <w:t>If the reference panel was levelled, add this attribute and check the box</w:t>
            </w:r>
          </w:p>
          <w:p w14:paraId="72BC202F" w14:textId="580FAB38" w:rsidR="000940FB" w:rsidRPr="008223E4" w:rsidRDefault="000940FB" w:rsidP="004A51AA">
            <w:pPr>
              <w:pStyle w:val="TableText"/>
              <w:rPr>
                <w:sz w:val="22"/>
                <w:szCs w:val="22"/>
              </w:rPr>
            </w:pPr>
            <w:r w:rsidRPr="008223E4">
              <w:rPr>
                <w:sz w:val="22"/>
                <w:szCs w:val="22"/>
              </w:rPr>
              <w:t xml:space="preserve">The implications of not levelling the reference panel are described in </w:t>
            </w:r>
            <w:r w:rsidR="00FA5A2C" w:rsidRPr="008223E4">
              <w:rPr>
                <w:szCs w:val="22"/>
              </w:rPr>
              <w:fldChar w:fldCharType="begin"/>
            </w:r>
            <w:r w:rsidR="00FA5A2C" w:rsidRPr="008223E4">
              <w:rPr>
                <w:sz w:val="22"/>
                <w:szCs w:val="22"/>
              </w:rPr>
              <w:instrText xml:space="preserve"> ADDIN EN.CITE &lt;EndNote&gt;&lt;Cite&gt;&lt;Author&gt;Hueni&lt;/Author&gt;&lt;Year&gt;2017&lt;/Year&gt;&lt;RecNum&gt;719&lt;/RecNum&gt;&lt;DisplayText&gt;(Hueni et al., 2017)&lt;/DisplayText&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FA5A2C" w:rsidRPr="008223E4">
              <w:rPr>
                <w:szCs w:val="22"/>
              </w:rPr>
              <w:fldChar w:fldCharType="separate"/>
            </w:r>
            <w:r w:rsidR="00FA5A2C" w:rsidRPr="008223E4">
              <w:rPr>
                <w:noProof/>
                <w:sz w:val="22"/>
                <w:szCs w:val="22"/>
              </w:rPr>
              <w:t>(Hueni et al., 2017)</w:t>
            </w:r>
            <w:r w:rsidR="00FA5A2C" w:rsidRPr="008223E4">
              <w:rPr>
                <w:szCs w:val="22"/>
              </w:rPr>
              <w:fldChar w:fldCharType="end"/>
            </w:r>
            <w:r w:rsidR="00FA5A2C" w:rsidRPr="008223E4">
              <w:rPr>
                <w:sz w:val="22"/>
                <w:szCs w:val="22"/>
              </w:rPr>
              <w:t>.</w:t>
            </w:r>
          </w:p>
        </w:tc>
      </w:tr>
      <w:tr w:rsidR="00DC6E0E" w:rsidRPr="008223E4" w14:paraId="6067045F" w14:textId="77777777" w:rsidTr="00DC6E0E">
        <w:trPr>
          <w:cantSplit/>
        </w:trPr>
        <w:tc>
          <w:tcPr>
            <w:tcW w:w="0" w:type="auto"/>
          </w:tcPr>
          <w:p w14:paraId="42EC64D6" w14:textId="77777777" w:rsidR="00DC6E0E" w:rsidRPr="008223E4" w:rsidRDefault="00DC6E0E" w:rsidP="004A51AA">
            <w:pPr>
              <w:pStyle w:val="TableText"/>
              <w:rPr>
                <w:rStyle w:val="GUIWord"/>
                <w:u w:val="single"/>
              </w:rPr>
            </w:pPr>
            <w:r w:rsidRPr="008223E4">
              <w:rPr>
                <w:rStyle w:val="GUIWord"/>
                <w:u w:val="single"/>
              </w:rPr>
              <w:t>White Reference Panel Name</w:t>
            </w:r>
          </w:p>
        </w:tc>
        <w:tc>
          <w:tcPr>
            <w:tcW w:w="0" w:type="auto"/>
          </w:tcPr>
          <w:p w14:paraId="01E53445" w14:textId="77777777" w:rsidR="00DC6E0E" w:rsidRPr="008223E4" w:rsidRDefault="00DC6E0E" w:rsidP="004A51AA">
            <w:pPr>
              <w:pStyle w:val="TableText"/>
              <w:rPr>
                <w:sz w:val="22"/>
                <w:szCs w:val="22"/>
              </w:rPr>
            </w:pPr>
            <w:r w:rsidRPr="008223E4">
              <w:rPr>
                <w:sz w:val="22"/>
                <w:szCs w:val="22"/>
              </w:rPr>
              <w:t>[Alpha string] Name of the white Reference Panel.</w:t>
            </w:r>
          </w:p>
          <w:p w14:paraId="5112FC54" w14:textId="77777777" w:rsidR="00DC6E0E" w:rsidRPr="008223E4" w:rsidRDefault="00DC6E0E" w:rsidP="004A51AA">
            <w:pPr>
              <w:pStyle w:val="TableText"/>
              <w:rPr>
                <w:sz w:val="22"/>
                <w:szCs w:val="22"/>
              </w:rPr>
            </w:pPr>
            <w:r w:rsidRPr="008223E4">
              <w:rPr>
                <w:sz w:val="22"/>
                <w:szCs w:val="22"/>
              </w:rPr>
              <w:t>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fter the Spectrum load is completed.</w:t>
            </w:r>
          </w:p>
        </w:tc>
      </w:tr>
    </w:tbl>
    <w:p w14:paraId="6B1FA9E5" w14:textId="77777777" w:rsidR="00DC6E0E" w:rsidRPr="00A8518D" w:rsidRDefault="00DC6E0E" w:rsidP="00DC6E0E">
      <w:pPr>
        <w:pStyle w:val="Heading3"/>
      </w:pPr>
      <w:bookmarkStart w:id="306" w:name="_Toc398023902"/>
      <w:bookmarkStart w:id="307" w:name="_Toc49458082"/>
      <w:r w:rsidRPr="00A8518D">
        <w:t>Keywords Group</w:t>
      </w:r>
      <w:bookmarkEnd w:id="306"/>
      <w:bookmarkEnd w:id="307"/>
    </w:p>
    <w:p w14:paraId="38C599EC" w14:textId="77777777" w:rsidR="00DC6E0E" w:rsidRPr="00B350A0" w:rsidRDefault="00DC6E0E" w:rsidP="004A51AA">
      <w:pPr>
        <w:pStyle w:val="Body"/>
      </w:pPr>
      <w:r w:rsidRPr="00B350A0">
        <w:t>Keywords can be used to search for particular Spectra in the SPECCHIO’s Spectrum Query function.</w:t>
      </w:r>
    </w:p>
    <w:tbl>
      <w:tblPr>
        <w:tblStyle w:val="TableGrid"/>
        <w:tblW w:w="0" w:type="auto"/>
        <w:tblInd w:w="817" w:type="dxa"/>
        <w:tblLook w:val="04A0" w:firstRow="1" w:lastRow="0" w:firstColumn="1" w:lastColumn="0" w:noHBand="0" w:noVBand="1"/>
      </w:tblPr>
      <w:tblGrid>
        <w:gridCol w:w="1536"/>
        <w:gridCol w:w="6889"/>
      </w:tblGrid>
      <w:tr w:rsidR="00DC6E0E" w:rsidRPr="008223E4" w14:paraId="4AD3836F" w14:textId="77777777" w:rsidTr="00DC6E0E">
        <w:trPr>
          <w:cantSplit/>
        </w:trPr>
        <w:tc>
          <w:tcPr>
            <w:tcW w:w="0" w:type="auto"/>
          </w:tcPr>
          <w:p w14:paraId="0FAEC396" w14:textId="77777777" w:rsidR="00DC6E0E" w:rsidRPr="008223E4" w:rsidRDefault="00DC6E0E" w:rsidP="004A51AA">
            <w:pPr>
              <w:pStyle w:val="TableText"/>
              <w:rPr>
                <w:rStyle w:val="GUIWord"/>
                <w:u w:val="single"/>
              </w:rPr>
            </w:pPr>
            <w:r w:rsidRPr="008223E4">
              <w:rPr>
                <w:rStyle w:val="GUIWord"/>
                <w:u w:val="single"/>
              </w:rPr>
              <w:t>Keyword</w:t>
            </w:r>
          </w:p>
          <w:p w14:paraId="3E920498" w14:textId="77777777" w:rsidR="00DC6E0E" w:rsidRPr="008223E4" w:rsidRDefault="00DC6E0E" w:rsidP="004A51AA">
            <w:pPr>
              <w:pStyle w:val="TableText"/>
              <w:rPr>
                <w:sz w:val="22"/>
                <w:szCs w:val="22"/>
              </w:rPr>
            </w:pPr>
            <w:r w:rsidRPr="008223E4">
              <w:rPr>
                <w:sz w:val="22"/>
                <w:szCs w:val="22"/>
              </w:rPr>
              <w:t>Multiple permitted</w:t>
            </w:r>
          </w:p>
        </w:tc>
        <w:tc>
          <w:tcPr>
            <w:tcW w:w="0" w:type="auto"/>
          </w:tcPr>
          <w:p w14:paraId="02C7106B" w14:textId="77777777" w:rsidR="00DC6E0E" w:rsidRPr="008223E4" w:rsidRDefault="00DC6E0E" w:rsidP="004A51AA">
            <w:pPr>
              <w:pStyle w:val="TableText"/>
              <w:rPr>
                <w:sz w:val="22"/>
                <w:szCs w:val="22"/>
              </w:rPr>
            </w:pPr>
            <w:r w:rsidRPr="008223E4">
              <w:rPr>
                <w:sz w:val="22"/>
                <w:szCs w:val="22"/>
              </w:rPr>
              <w:t>[Alpha string] Freely chosen keyword that describes a Spectrum or a Spectral collection</w:t>
            </w:r>
          </w:p>
          <w:p w14:paraId="29CD7A24" w14:textId="77777777" w:rsidR="00DC6E0E" w:rsidRPr="008223E4" w:rsidRDefault="00DC6E0E" w:rsidP="004A51AA">
            <w:pPr>
              <w:pStyle w:val="TableText"/>
              <w:rPr>
                <w:sz w:val="22"/>
                <w:szCs w:val="22"/>
              </w:rPr>
            </w:pPr>
            <w:r w:rsidRPr="008223E4">
              <w:rPr>
                <w:sz w:val="22"/>
                <w:szCs w:val="22"/>
              </w:rPr>
              <w:t>Take care with spelling and avoid leading or trailing spaces to avoid confusion when searching. Keyword searching is not case sensitive.</w:t>
            </w:r>
          </w:p>
        </w:tc>
      </w:tr>
    </w:tbl>
    <w:p w14:paraId="2F660753" w14:textId="77777777" w:rsidR="00DC6E0E" w:rsidRPr="00A8518D" w:rsidRDefault="00DC6E0E" w:rsidP="00DC6E0E">
      <w:pPr>
        <w:pStyle w:val="Heading3"/>
      </w:pPr>
      <w:bookmarkStart w:id="308" w:name="_Toc398023903"/>
      <w:bookmarkStart w:id="309" w:name="_Toc49458083"/>
      <w:r w:rsidRPr="00A8518D">
        <w:t>Location Group</w:t>
      </w:r>
      <w:bookmarkEnd w:id="308"/>
      <w:bookmarkEnd w:id="309"/>
    </w:p>
    <w:p w14:paraId="7833D85C" w14:textId="528A4BC3" w:rsidR="00DC6E0E" w:rsidRPr="00B350A0" w:rsidRDefault="00DC6E0E" w:rsidP="004A51AA">
      <w:pPr>
        <w:pStyle w:val="Body"/>
      </w:pPr>
      <w:r w:rsidRPr="00B350A0">
        <w:t>This Group collects information about the capturing location. WGS84 (World Geodetic System of 1984) should be used as the reference Geoid for these measurements.</w:t>
      </w:r>
    </w:p>
    <w:p w14:paraId="1E896A42" w14:textId="6C287562" w:rsidR="00AE1D53" w:rsidRPr="00B350A0" w:rsidRDefault="00AE1D53" w:rsidP="004A51AA">
      <w:pPr>
        <w:pStyle w:val="Body"/>
      </w:pPr>
      <w:r w:rsidRPr="00B350A0">
        <w:t xml:space="preserve">With Release 3.3.0.0, spatial geometries support based on </w:t>
      </w:r>
      <w:r w:rsidR="00FA5A2C" w:rsidRPr="00B350A0">
        <w:t xml:space="preserve">the </w:t>
      </w:r>
      <w:r w:rsidRPr="00B350A0">
        <w:t xml:space="preserve">MySQL Spatial Extension was introduced, enabling spatial queries and new geometry types: point, polyline and polygon. Latitude and Longitude of the spatial position can be inserted for each measurement point. Depending on the selected Spatial Sampling Scheme (see section </w:t>
      </w:r>
      <w:r w:rsidRPr="00B350A0">
        <w:rPr>
          <w:rStyle w:val="CrossReference"/>
          <w:u w:val="single"/>
        </w:rPr>
        <w:fldChar w:fldCharType="begin"/>
      </w:r>
      <w:r w:rsidRPr="00B350A0">
        <w:rPr>
          <w:rStyle w:val="CrossReference"/>
          <w:u w:val="single"/>
        </w:rPr>
        <w:instrText xml:space="preserve"> REF _Ref500006181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8.8.22</w:t>
      </w:r>
      <w:r w:rsidRPr="00B350A0">
        <w:rPr>
          <w:rStyle w:val="CrossReference"/>
          <w:u w:val="single"/>
        </w:rPr>
        <w:fldChar w:fldCharType="end"/>
      </w:r>
      <w:r w:rsidRPr="00B350A0">
        <w:t>), start and end point of e.g. a transect can be defined.</w:t>
      </w:r>
    </w:p>
    <w:tbl>
      <w:tblPr>
        <w:tblStyle w:val="TableGrid"/>
        <w:tblW w:w="0" w:type="auto"/>
        <w:tblInd w:w="817" w:type="dxa"/>
        <w:tblLook w:val="04A0" w:firstRow="1" w:lastRow="0" w:firstColumn="1" w:lastColumn="0" w:noHBand="0" w:noVBand="1"/>
      </w:tblPr>
      <w:tblGrid>
        <w:gridCol w:w="1701"/>
        <w:gridCol w:w="6724"/>
      </w:tblGrid>
      <w:tr w:rsidR="001F211E" w:rsidRPr="00D86006" w14:paraId="62B3880E" w14:textId="77777777" w:rsidTr="00CE496A">
        <w:trPr>
          <w:cantSplit/>
        </w:trPr>
        <w:tc>
          <w:tcPr>
            <w:tcW w:w="0" w:type="auto"/>
          </w:tcPr>
          <w:p w14:paraId="24A6896F" w14:textId="77777777" w:rsidR="001F211E" w:rsidRPr="00D86006" w:rsidRDefault="001F211E" w:rsidP="004A51AA">
            <w:pPr>
              <w:pStyle w:val="TableText"/>
              <w:rPr>
                <w:rStyle w:val="GUIWord"/>
                <w:u w:val="single"/>
              </w:rPr>
            </w:pPr>
            <w:r w:rsidRPr="00D86006">
              <w:rPr>
                <w:rStyle w:val="GUIWord"/>
                <w:u w:val="single"/>
              </w:rPr>
              <w:t>Altitude</w:t>
            </w:r>
          </w:p>
        </w:tc>
        <w:tc>
          <w:tcPr>
            <w:tcW w:w="0" w:type="auto"/>
          </w:tcPr>
          <w:p w14:paraId="23F3290A" w14:textId="24717BB8" w:rsidR="001F211E" w:rsidRPr="00D86006" w:rsidRDefault="00D86006" w:rsidP="00D86006">
            <w:pPr>
              <w:pStyle w:val="Body"/>
              <w:ind w:left="0"/>
              <w:rPr>
                <w:sz w:val="22"/>
                <w:szCs w:val="22"/>
              </w:rPr>
            </w:pPr>
            <w:r w:rsidRPr="00D86006">
              <w:rPr>
                <w:sz w:val="22"/>
                <w:szCs w:val="22"/>
              </w:rPr>
              <w:t>[</w:t>
            </w:r>
            <w:r w:rsidR="001F211E" w:rsidRPr="00D86006">
              <w:rPr>
                <w:sz w:val="22"/>
                <w:szCs w:val="22"/>
              </w:rPr>
              <w:t>Metres] Altitude of spatial position</w:t>
            </w:r>
          </w:p>
          <w:p w14:paraId="427A2393" w14:textId="49D77A97" w:rsidR="001F211E" w:rsidRPr="00D86006" w:rsidRDefault="001F211E" w:rsidP="00D86006">
            <w:pPr>
              <w:pStyle w:val="Body"/>
              <w:ind w:left="0"/>
              <w:rPr>
                <w:sz w:val="22"/>
                <w:szCs w:val="22"/>
              </w:rPr>
            </w:pPr>
            <w:r w:rsidRPr="00D86006">
              <w:rPr>
                <w:sz w:val="22"/>
                <w:szCs w:val="22"/>
              </w:rPr>
              <w:t>This attribute can be generated by the function “Augment altitude” from the “Compute” menu</w:t>
            </w:r>
            <w:r w:rsidR="0004372A" w:rsidRPr="00D86006">
              <w:rPr>
                <w:sz w:val="22"/>
                <w:szCs w:val="22"/>
              </w:rPr>
              <w:t xml:space="preserve">, see section </w:t>
            </w:r>
            <w:r w:rsidR="00F83F0D" w:rsidRPr="00D86006">
              <w:rPr>
                <w:rStyle w:val="CrossReference"/>
                <w:szCs w:val="22"/>
                <w:u w:val="single"/>
              </w:rPr>
              <w:fldChar w:fldCharType="begin"/>
            </w:r>
            <w:r w:rsidR="00F83F0D" w:rsidRPr="00D86006">
              <w:rPr>
                <w:rStyle w:val="CrossReference"/>
                <w:sz w:val="22"/>
                <w:szCs w:val="22"/>
                <w:u w:val="single"/>
              </w:rPr>
              <w:instrText xml:space="preserve"> REF _Ref500005693 \r \h  \* MERGEFORMAT </w:instrText>
            </w:r>
            <w:r w:rsidR="00F83F0D" w:rsidRPr="00D86006">
              <w:rPr>
                <w:rStyle w:val="CrossReference"/>
                <w:szCs w:val="22"/>
                <w:u w:val="single"/>
              </w:rPr>
            </w:r>
            <w:r w:rsidR="00F83F0D" w:rsidRPr="00D86006">
              <w:rPr>
                <w:rStyle w:val="CrossReference"/>
                <w:szCs w:val="22"/>
                <w:u w:val="single"/>
              </w:rPr>
              <w:fldChar w:fldCharType="separate"/>
            </w:r>
            <w:r w:rsidR="000C7C57">
              <w:rPr>
                <w:rStyle w:val="CrossReference"/>
                <w:sz w:val="22"/>
                <w:szCs w:val="22"/>
                <w:u w:val="single"/>
              </w:rPr>
              <w:t>9.6.2</w:t>
            </w:r>
            <w:r w:rsidR="00F83F0D" w:rsidRPr="00D86006">
              <w:rPr>
                <w:rStyle w:val="CrossReference"/>
                <w:szCs w:val="22"/>
                <w:u w:val="single"/>
              </w:rPr>
              <w:fldChar w:fldCharType="end"/>
            </w:r>
            <w:r w:rsidR="00F83F0D" w:rsidRPr="00D86006">
              <w:rPr>
                <w:sz w:val="22"/>
                <w:szCs w:val="22"/>
              </w:rPr>
              <w:t>.</w:t>
            </w:r>
            <w:r w:rsidRPr="00D86006">
              <w:rPr>
                <w:sz w:val="22"/>
                <w:szCs w:val="22"/>
              </w:rPr>
              <w:t xml:space="preserve"> Mandatory attribute information is latitude and longitude. </w:t>
            </w:r>
          </w:p>
        </w:tc>
      </w:tr>
      <w:tr w:rsidR="004C64EE" w:rsidRPr="00D86006" w14:paraId="2D55F904" w14:textId="77777777" w:rsidTr="00DC6E0E">
        <w:trPr>
          <w:cantSplit/>
        </w:trPr>
        <w:tc>
          <w:tcPr>
            <w:tcW w:w="0" w:type="auto"/>
          </w:tcPr>
          <w:p w14:paraId="1C777022" w14:textId="77777777" w:rsidR="004C64EE" w:rsidRPr="00D86006" w:rsidRDefault="004C64EE" w:rsidP="004A51AA">
            <w:pPr>
              <w:pStyle w:val="TableText"/>
              <w:rPr>
                <w:rStyle w:val="GUIWord"/>
                <w:u w:val="single"/>
              </w:rPr>
            </w:pPr>
            <w:r w:rsidRPr="00D86006">
              <w:rPr>
                <w:rStyle w:val="GUIWord"/>
                <w:u w:val="single"/>
              </w:rPr>
              <w:t>Depth</w:t>
            </w:r>
          </w:p>
        </w:tc>
        <w:tc>
          <w:tcPr>
            <w:tcW w:w="0" w:type="auto"/>
          </w:tcPr>
          <w:p w14:paraId="2D15832C" w14:textId="77777777" w:rsidR="004C64EE" w:rsidRPr="00D86006" w:rsidRDefault="004C64EE" w:rsidP="004A51AA">
            <w:pPr>
              <w:pStyle w:val="TableText"/>
              <w:rPr>
                <w:sz w:val="22"/>
                <w:szCs w:val="22"/>
              </w:rPr>
            </w:pPr>
            <w:r w:rsidRPr="00D86006">
              <w:rPr>
                <w:sz w:val="22"/>
                <w:szCs w:val="22"/>
              </w:rPr>
              <w:t>[Metres] Distance from the Earth surface where sample was taken</w:t>
            </w:r>
          </w:p>
        </w:tc>
      </w:tr>
      <w:tr w:rsidR="004C64EE" w:rsidRPr="00D86006" w14:paraId="166CE51B" w14:textId="77777777" w:rsidTr="00DC6E0E">
        <w:trPr>
          <w:cantSplit/>
        </w:trPr>
        <w:tc>
          <w:tcPr>
            <w:tcW w:w="0" w:type="auto"/>
          </w:tcPr>
          <w:p w14:paraId="0316E7F6" w14:textId="77777777" w:rsidR="004C64EE" w:rsidRDefault="004C64EE" w:rsidP="004A51AA">
            <w:pPr>
              <w:pStyle w:val="TableText"/>
              <w:rPr>
                <w:rStyle w:val="GUIWord"/>
                <w:u w:val="single"/>
              </w:rPr>
            </w:pPr>
            <w:r w:rsidRPr="00D86006">
              <w:rPr>
                <w:rStyle w:val="GUIWord"/>
                <w:u w:val="single"/>
              </w:rPr>
              <w:t>Latitude</w:t>
            </w:r>
          </w:p>
          <w:p w14:paraId="563ED39C" w14:textId="0392F344" w:rsidR="00E848DD" w:rsidRPr="00E848DD" w:rsidRDefault="00E848DD" w:rsidP="004A51AA">
            <w:pPr>
              <w:pStyle w:val="TableText"/>
              <w:rPr>
                <w:rStyle w:val="GUIWord"/>
              </w:rPr>
            </w:pPr>
            <w:r>
              <w:rPr>
                <w:rStyle w:val="GUIWord"/>
              </w:rPr>
              <w:t>(deprecated)</w:t>
            </w:r>
          </w:p>
        </w:tc>
        <w:tc>
          <w:tcPr>
            <w:tcW w:w="0" w:type="auto"/>
          </w:tcPr>
          <w:p w14:paraId="4348FA9D" w14:textId="77777777" w:rsidR="004C64EE" w:rsidRPr="00D86006" w:rsidRDefault="004C64EE" w:rsidP="004A51AA">
            <w:pPr>
              <w:pStyle w:val="TableText"/>
              <w:rPr>
                <w:sz w:val="22"/>
                <w:szCs w:val="22"/>
              </w:rPr>
            </w:pPr>
            <w:r w:rsidRPr="00D86006">
              <w:rPr>
                <w:sz w:val="22"/>
                <w:szCs w:val="22"/>
              </w:rPr>
              <w:t>[Degrees] Latitude of spatial position</w:t>
            </w:r>
          </w:p>
          <w:p w14:paraId="61C324F0" w14:textId="77777777" w:rsidR="004C64EE" w:rsidRPr="00D86006" w:rsidRDefault="004C64EE" w:rsidP="004A51AA">
            <w:pPr>
              <w:pStyle w:val="TableText"/>
              <w:rPr>
                <w:sz w:val="22"/>
                <w:szCs w:val="22"/>
              </w:rPr>
            </w:pPr>
            <w:r w:rsidRPr="00D86006">
              <w:rPr>
                <w:sz w:val="22"/>
                <w:szCs w:val="22"/>
              </w:rPr>
              <w:t xml:space="preserve">Northern hemisphere coordinates are positive, southern hemisphere coordinates are negative. Coordinates are entered as </w:t>
            </w:r>
            <w:proofErr w:type="gramStart"/>
            <w:r w:rsidRPr="00D86006">
              <w:rPr>
                <w:sz w:val="22"/>
                <w:szCs w:val="22"/>
              </w:rPr>
              <w:t>floating point</w:t>
            </w:r>
            <w:proofErr w:type="gramEnd"/>
            <w:r w:rsidRPr="00D86006">
              <w:rPr>
                <w:sz w:val="22"/>
                <w:szCs w:val="22"/>
              </w:rPr>
              <w:t xml:space="preserve"> numbers for degrees and fractions of degrees.</w:t>
            </w:r>
          </w:p>
        </w:tc>
      </w:tr>
      <w:tr w:rsidR="001F211E" w:rsidRPr="00D86006" w14:paraId="18AF1D92" w14:textId="77777777" w:rsidTr="00CE496A">
        <w:trPr>
          <w:cantSplit/>
        </w:trPr>
        <w:tc>
          <w:tcPr>
            <w:tcW w:w="0" w:type="auto"/>
          </w:tcPr>
          <w:p w14:paraId="72D8E04D" w14:textId="77777777" w:rsidR="001F211E" w:rsidRDefault="001F211E" w:rsidP="004A51AA">
            <w:pPr>
              <w:pStyle w:val="TableText"/>
              <w:rPr>
                <w:rStyle w:val="GUIWord"/>
                <w:u w:val="single"/>
              </w:rPr>
            </w:pPr>
            <w:r w:rsidRPr="00D86006">
              <w:rPr>
                <w:rStyle w:val="GUIWord"/>
                <w:u w:val="single"/>
              </w:rPr>
              <w:lastRenderedPageBreak/>
              <w:t>Longitude</w:t>
            </w:r>
          </w:p>
          <w:p w14:paraId="52856364" w14:textId="0521D62C" w:rsidR="00E848DD" w:rsidRPr="00D86006" w:rsidRDefault="00E848DD" w:rsidP="004A51AA">
            <w:pPr>
              <w:pStyle w:val="TableText"/>
              <w:rPr>
                <w:rStyle w:val="GUIWord"/>
                <w:u w:val="single"/>
              </w:rPr>
            </w:pPr>
            <w:r>
              <w:rPr>
                <w:rStyle w:val="GUIWord"/>
              </w:rPr>
              <w:t>(deprecated)</w:t>
            </w:r>
          </w:p>
        </w:tc>
        <w:tc>
          <w:tcPr>
            <w:tcW w:w="0" w:type="auto"/>
          </w:tcPr>
          <w:p w14:paraId="6242D615" w14:textId="77777777" w:rsidR="001F211E" w:rsidRPr="00D86006" w:rsidRDefault="001F211E" w:rsidP="004A51AA">
            <w:pPr>
              <w:pStyle w:val="TableText"/>
              <w:rPr>
                <w:sz w:val="22"/>
                <w:szCs w:val="22"/>
              </w:rPr>
            </w:pPr>
            <w:r w:rsidRPr="00D86006">
              <w:rPr>
                <w:sz w:val="22"/>
                <w:szCs w:val="22"/>
              </w:rPr>
              <w:t>[Degrees] Longitude of spatial position</w:t>
            </w:r>
          </w:p>
          <w:p w14:paraId="0A0ADC06" w14:textId="71F236B9" w:rsidR="00FA5A2C" w:rsidRPr="00D86006" w:rsidRDefault="001F211E" w:rsidP="004A51AA">
            <w:pPr>
              <w:pStyle w:val="TableText"/>
              <w:rPr>
                <w:sz w:val="22"/>
                <w:szCs w:val="22"/>
              </w:rPr>
            </w:pPr>
            <w:r w:rsidRPr="00D86006">
              <w:rPr>
                <w:sz w:val="22"/>
                <w:szCs w:val="22"/>
              </w:rPr>
              <w:t xml:space="preserve">Locations west of Greenwich are </w:t>
            </w:r>
            <w:r w:rsidR="00FA5A2C" w:rsidRPr="00D86006">
              <w:rPr>
                <w:sz w:val="22"/>
                <w:szCs w:val="22"/>
              </w:rPr>
              <w:t>negative</w:t>
            </w:r>
            <w:r w:rsidRPr="00D86006">
              <w:rPr>
                <w:sz w:val="22"/>
                <w:szCs w:val="22"/>
              </w:rPr>
              <w:t xml:space="preserve">, east of Greenwich are </w:t>
            </w:r>
            <w:r w:rsidR="00FA5A2C" w:rsidRPr="00D86006">
              <w:rPr>
                <w:sz w:val="22"/>
                <w:szCs w:val="22"/>
              </w:rPr>
              <w:t>positive</w:t>
            </w:r>
            <w:r w:rsidRPr="00D86006">
              <w:rPr>
                <w:sz w:val="22"/>
                <w:szCs w:val="22"/>
              </w:rPr>
              <w:t xml:space="preserve">. (That is, longitudes in Switzerland or Australia are </w:t>
            </w:r>
            <w:r w:rsidR="00FA5A2C" w:rsidRPr="00D86006">
              <w:rPr>
                <w:sz w:val="22"/>
                <w:szCs w:val="22"/>
              </w:rPr>
              <w:t>positive</w:t>
            </w:r>
            <w:r w:rsidRPr="00D86006">
              <w:rPr>
                <w:sz w:val="22"/>
                <w:szCs w:val="22"/>
              </w:rPr>
              <w:t xml:space="preserve">.) Coordinates are entered as </w:t>
            </w:r>
            <w:proofErr w:type="gramStart"/>
            <w:r w:rsidRPr="00D86006">
              <w:rPr>
                <w:sz w:val="22"/>
                <w:szCs w:val="22"/>
              </w:rPr>
              <w:t>floating point</w:t>
            </w:r>
            <w:proofErr w:type="gramEnd"/>
            <w:r w:rsidRPr="00D86006">
              <w:rPr>
                <w:sz w:val="22"/>
                <w:szCs w:val="22"/>
              </w:rPr>
              <w:t xml:space="preserve"> numbers for degrees and fractions of degrees.</w:t>
            </w:r>
          </w:p>
          <w:p w14:paraId="6654EDC7" w14:textId="184DA5A7" w:rsidR="001F211E" w:rsidRPr="00D86006" w:rsidRDefault="001F211E" w:rsidP="004A51AA">
            <w:pPr>
              <w:pStyle w:val="TableText"/>
              <w:rPr>
                <w:sz w:val="22"/>
                <w:szCs w:val="22"/>
              </w:rPr>
            </w:pPr>
            <w:r w:rsidRPr="00D86006">
              <w:rPr>
                <w:sz w:val="22"/>
                <w:szCs w:val="22"/>
              </w:rPr>
              <w:t>If the longitude values are inserted as positive values instead of as negative values, the function “Switch longitude E-W” from the “Compute” menu can be used to convert all values of a selected node. This function can</w:t>
            </w:r>
            <w:r w:rsidR="00FA5A2C" w:rsidRPr="00D86006">
              <w:rPr>
                <w:sz w:val="22"/>
                <w:szCs w:val="22"/>
              </w:rPr>
              <w:t xml:space="preserve"> save considerable</w:t>
            </w:r>
            <w:r w:rsidRPr="00D86006">
              <w:rPr>
                <w:sz w:val="22"/>
                <w:szCs w:val="22"/>
              </w:rPr>
              <w:t xml:space="preserve"> time if multiple coordinate values were inserted automatically from XLS (</w:t>
            </w:r>
            <w:r w:rsidRPr="00D86006">
              <w:rPr>
                <w:i/>
                <w:sz w:val="22"/>
                <w:szCs w:val="22"/>
              </w:rPr>
              <w:t xml:space="preserve">see section 7.6 </w:t>
            </w:r>
            <w:r w:rsidRPr="00D86006">
              <w:rPr>
                <w:sz w:val="22"/>
                <w:szCs w:val="22"/>
              </w:rPr>
              <w:t>for</w:t>
            </w:r>
            <w:r w:rsidRPr="00D86006">
              <w:rPr>
                <w:i/>
                <w:sz w:val="22"/>
                <w:szCs w:val="22"/>
              </w:rPr>
              <w:t xml:space="preserve"> </w:t>
            </w:r>
            <w:r w:rsidRPr="00D86006">
              <w:rPr>
                <w:sz w:val="22"/>
                <w:szCs w:val="22"/>
              </w:rPr>
              <w:t>this option).</w:t>
            </w:r>
          </w:p>
          <w:p w14:paraId="7A909B9F" w14:textId="6C799793" w:rsidR="00FA5A2C" w:rsidRPr="00D86006" w:rsidRDefault="00FA5A2C" w:rsidP="004A51AA">
            <w:pPr>
              <w:pStyle w:val="TableText"/>
              <w:rPr>
                <w:sz w:val="22"/>
                <w:szCs w:val="22"/>
              </w:rPr>
            </w:pPr>
            <w:r w:rsidRPr="00D86006">
              <w:rPr>
                <w:sz w:val="22"/>
                <w:szCs w:val="22"/>
              </w:rPr>
              <w:t>Note: older versions of SPECCHIO did not follow this common definition, but the used to define West of Greenwich as positive.</w:t>
            </w:r>
          </w:p>
        </w:tc>
      </w:tr>
      <w:tr w:rsidR="001F211E" w:rsidRPr="00D86006" w14:paraId="66D0F8FC" w14:textId="77777777" w:rsidTr="00CE496A">
        <w:trPr>
          <w:cantSplit/>
        </w:trPr>
        <w:tc>
          <w:tcPr>
            <w:tcW w:w="0" w:type="auto"/>
          </w:tcPr>
          <w:p w14:paraId="110E38CB" w14:textId="77777777" w:rsidR="001F211E" w:rsidRPr="00D86006" w:rsidRDefault="001F211E" w:rsidP="004A51AA">
            <w:pPr>
              <w:pStyle w:val="TableText"/>
              <w:rPr>
                <w:rStyle w:val="GUIWord"/>
                <w:u w:val="single"/>
              </w:rPr>
            </w:pPr>
            <w:r w:rsidRPr="00D86006">
              <w:rPr>
                <w:rStyle w:val="GUIWord"/>
                <w:u w:val="single"/>
              </w:rPr>
              <w:t>Position Approximated</w:t>
            </w:r>
          </w:p>
        </w:tc>
        <w:tc>
          <w:tcPr>
            <w:tcW w:w="0" w:type="auto"/>
          </w:tcPr>
          <w:p w14:paraId="69A5738C" w14:textId="77777777" w:rsidR="001F211E" w:rsidRPr="00D86006" w:rsidRDefault="001F211E" w:rsidP="004A51AA">
            <w:pPr>
              <w:pStyle w:val="TableText"/>
              <w:rPr>
                <w:sz w:val="22"/>
                <w:szCs w:val="22"/>
              </w:rPr>
            </w:pPr>
            <w:r w:rsidRPr="00D86006">
              <w:rPr>
                <w:sz w:val="22"/>
                <w:szCs w:val="22"/>
              </w:rPr>
              <w:t xml:space="preserve">[Boolean] Indicates if the spatial position was not properly recorded and had to be approximated by other means. </w:t>
            </w:r>
          </w:p>
          <w:p w14:paraId="0B4EBDB8" w14:textId="77777777" w:rsidR="001F211E" w:rsidRPr="00D86006" w:rsidRDefault="001F211E" w:rsidP="004A51AA">
            <w:pPr>
              <w:pStyle w:val="TableText"/>
              <w:rPr>
                <w:sz w:val="22"/>
                <w:szCs w:val="22"/>
              </w:rPr>
            </w:pPr>
            <w:r w:rsidRPr="00D86006">
              <w:rPr>
                <w:sz w:val="22"/>
                <w:szCs w:val="22"/>
              </w:rPr>
              <w:t>This attribute is only to be used (with checking the box) if the spatial position (latitude, longitude) had to be approximated.</w:t>
            </w:r>
          </w:p>
        </w:tc>
      </w:tr>
      <w:tr w:rsidR="004C64EE" w:rsidRPr="00D86006" w14:paraId="55446282" w14:textId="77777777" w:rsidTr="00DC6E0E">
        <w:trPr>
          <w:cantSplit/>
        </w:trPr>
        <w:tc>
          <w:tcPr>
            <w:tcW w:w="0" w:type="auto"/>
          </w:tcPr>
          <w:p w14:paraId="79ECBDC6" w14:textId="77777777" w:rsidR="004C64EE" w:rsidRPr="00D86006" w:rsidRDefault="004C64EE" w:rsidP="004A51AA">
            <w:pPr>
              <w:pStyle w:val="TableText"/>
              <w:rPr>
                <w:rStyle w:val="GUIWord"/>
                <w:u w:val="single"/>
              </w:rPr>
            </w:pPr>
            <w:r w:rsidRPr="00D86006">
              <w:rPr>
                <w:rStyle w:val="GUIWord"/>
                <w:u w:val="single"/>
              </w:rPr>
              <w:t>Location Name</w:t>
            </w:r>
          </w:p>
        </w:tc>
        <w:tc>
          <w:tcPr>
            <w:tcW w:w="0" w:type="auto"/>
          </w:tcPr>
          <w:p w14:paraId="0A395A28" w14:textId="77777777" w:rsidR="004C64EE" w:rsidRPr="00D86006" w:rsidRDefault="004C64EE" w:rsidP="004A51AA">
            <w:pPr>
              <w:pStyle w:val="TableText"/>
              <w:rPr>
                <w:sz w:val="22"/>
                <w:szCs w:val="22"/>
              </w:rPr>
            </w:pPr>
            <w:r w:rsidRPr="00D86006">
              <w:rPr>
                <w:sz w:val="22"/>
                <w:szCs w:val="22"/>
              </w:rPr>
              <w:t>[Alpha string] Usual name of the spatial position where the sampling took place</w:t>
            </w:r>
          </w:p>
        </w:tc>
      </w:tr>
      <w:tr w:rsidR="004C64EE" w:rsidRPr="00D86006" w14:paraId="6E15EEF3" w14:textId="77777777" w:rsidTr="00DC6E0E">
        <w:trPr>
          <w:cantSplit/>
        </w:trPr>
        <w:tc>
          <w:tcPr>
            <w:tcW w:w="0" w:type="auto"/>
          </w:tcPr>
          <w:p w14:paraId="3B83F4FC" w14:textId="77777777" w:rsidR="004C64EE" w:rsidRPr="00D86006" w:rsidRDefault="004C64EE" w:rsidP="004A51AA">
            <w:pPr>
              <w:pStyle w:val="TableText"/>
              <w:rPr>
                <w:rStyle w:val="GUIWord"/>
                <w:u w:val="single"/>
              </w:rPr>
            </w:pPr>
            <w:r w:rsidRPr="00D86006">
              <w:rPr>
                <w:rStyle w:val="GUIWord"/>
                <w:u w:val="single"/>
              </w:rPr>
              <w:t>State</w:t>
            </w:r>
          </w:p>
        </w:tc>
        <w:tc>
          <w:tcPr>
            <w:tcW w:w="0" w:type="auto"/>
          </w:tcPr>
          <w:p w14:paraId="505A46A1" w14:textId="77777777" w:rsidR="004C64EE" w:rsidRPr="00D86006" w:rsidRDefault="004C64EE" w:rsidP="004A51AA">
            <w:pPr>
              <w:pStyle w:val="TableText"/>
              <w:rPr>
                <w:sz w:val="22"/>
                <w:szCs w:val="22"/>
              </w:rPr>
            </w:pPr>
            <w:r w:rsidRPr="00D86006">
              <w:rPr>
                <w:sz w:val="22"/>
                <w:szCs w:val="22"/>
              </w:rPr>
              <w:t xml:space="preserve">[Alpha string] Identifier of the State in which the observations were made. </w:t>
            </w:r>
          </w:p>
          <w:p w14:paraId="32547B96" w14:textId="77777777" w:rsidR="004C64EE" w:rsidRPr="00D86006" w:rsidRDefault="004C64EE" w:rsidP="004A51AA">
            <w:pPr>
              <w:pStyle w:val="TableText"/>
              <w:rPr>
                <w:sz w:val="22"/>
                <w:szCs w:val="22"/>
              </w:rPr>
            </w:pPr>
            <w:r w:rsidRPr="00D86006">
              <w:rPr>
                <w:sz w:val="22"/>
                <w:szCs w:val="22"/>
              </w:rPr>
              <w:t xml:space="preserve">To avoid confusion in searching later, it is suggested to use the standard abbreviation for the state – for example, in Australia use NSW, </w:t>
            </w:r>
            <w:proofErr w:type="spellStart"/>
            <w:r w:rsidRPr="00D86006">
              <w:rPr>
                <w:sz w:val="22"/>
                <w:szCs w:val="22"/>
              </w:rPr>
              <w:t>Qld</w:t>
            </w:r>
            <w:proofErr w:type="spellEnd"/>
            <w:r w:rsidRPr="00D86006">
              <w:rPr>
                <w:sz w:val="22"/>
                <w:szCs w:val="22"/>
              </w:rPr>
              <w:t>, Vic. Do not use periods, leading, embedded or trailing spaces in the field. Searching is not case sensitive.</w:t>
            </w:r>
          </w:p>
        </w:tc>
      </w:tr>
      <w:tr w:rsidR="00E848DD" w:rsidRPr="00D86006" w14:paraId="6BABF1E3" w14:textId="77777777" w:rsidTr="00CE496A">
        <w:trPr>
          <w:cantSplit/>
        </w:trPr>
        <w:tc>
          <w:tcPr>
            <w:tcW w:w="0" w:type="auto"/>
          </w:tcPr>
          <w:p w14:paraId="473A70B0" w14:textId="6A143ADF" w:rsidR="00E848DD" w:rsidRPr="007225E6" w:rsidRDefault="00A44503" w:rsidP="004A51AA">
            <w:pPr>
              <w:pStyle w:val="TableText"/>
              <w:rPr>
                <w:rStyle w:val="GUIWord"/>
                <w:u w:val="single"/>
              </w:rPr>
            </w:pPr>
            <w:r w:rsidRPr="007225E6">
              <w:rPr>
                <w:rStyle w:val="GUIWord"/>
                <w:u w:val="single"/>
              </w:rPr>
              <w:t>Spatial Extent</w:t>
            </w:r>
          </w:p>
        </w:tc>
        <w:tc>
          <w:tcPr>
            <w:tcW w:w="0" w:type="auto"/>
          </w:tcPr>
          <w:p w14:paraId="2801E49C" w14:textId="34EDFA98" w:rsidR="00E848DD" w:rsidRPr="007225E6" w:rsidRDefault="007225E6" w:rsidP="004A51AA">
            <w:pPr>
              <w:pStyle w:val="TableText"/>
              <w:rPr>
                <w:sz w:val="22"/>
                <w:szCs w:val="22"/>
              </w:rPr>
            </w:pPr>
            <w:r w:rsidRPr="007225E6">
              <w:rPr>
                <w:sz w:val="22"/>
                <w:szCs w:val="22"/>
              </w:rPr>
              <w:t>Spatial extent of a spectrum in 2D space as a polygon defined by vertices given as latitude and longitude</w:t>
            </w:r>
            <w:r>
              <w:rPr>
                <w:sz w:val="22"/>
                <w:szCs w:val="22"/>
              </w:rPr>
              <w:t>. Stored as spatial field using the MySQL Spatial Extension.</w:t>
            </w:r>
          </w:p>
        </w:tc>
      </w:tr>
      <w:tr w:rsidR="00E848DD" w:rsidRPr="00D86006" w14:paraId="107FA3DC" w14:textId="77777777" w:rsidTr="00CE496A">
        <w:trPr>
          <w:cantSplit/>
        </w:trPr>
        <w:tc>
          <w:tcPr>
            <w:tcW w:w="0" w:type="auto"/>
          </w:tcPr>
          <w:p w14:paraId="512693C2" w14:textId="2463D964" w:rsidR="00E848DD" w:rsidRPr="007225E6" w:rsidRDefault="00A44503" w:rsidP="004A51AA">
            <w:pPr>
              <w:pStyle w:val="TableText"/>
              <w:rPr>
                <w:rStyle w:val="GUIWord"/>
                <w:u w:val="single"/>
              </w:rPr>
            </w:pPr>
            <w:r w:rsidRPr="007225E6">
              <w:rPr>
                <w:rStyle w:val="GUIWord"/>
                <w:u w:val="single"/>
              </w:rPr>
              <w:t>Spatial Position</w:t>
            </w:r>
          </w:p>
        </w:tc>
        <w:tc>
          <w:tcPr>
            <w:tcW w:w="0" w:type="auto"/>
          </w:tcPr>
          <w:p w14:paraId="4FFF4ED2" w14:textId="6E36CE46" w:rsidR="00E848DD" w:rsidRPr="007225E6" w:rsidRDefault="007225E6" w:rsidP="004A51AA">
            <w:pPr>
              <w:pStyle w:val="TableText"/>
              <w:rPr>
                <w:sz w:val="22"/>
                <w:szCs w:val="22"/>
              </w:rPr>
            </w:pPr>
            <w:r w:rsidRPr="007225E6">
              <w:rPr>
                <w:sz w:val="22"/>
                <w:szCs w:val="22"/>
              </w:rPr>
              <w:t>Spatial location of a spectrum in 2D space as latitude and longitude</w:t>
            </w:r>
            <w:r>
              <w:rPr>
                <w:sz w:val="22"/>
                <w:szCs w:val="22"/>
              </w:rPr>
              <w:t>. Stored as spatial field using the MySQL Spatial Extension.</w:t>
            </w:r>
          </w:p>
        </w:tc>
      </w:tr>
      <w:tr w:rsidR="00E848DD" w:rsidRPr="00D86006" w14:paraId="7738B84B" w14:textId="77777777" w:rsidTr="00CE496A">
        <w:trPr>
          <w:cantSplit/>
        </w:trPr>
        <w:tc>
          <w:tcPr>
            <w:tcW w:w="0" w:type="auto"/>
          </w:tcPr>
          <w:p w14:paraId="1D49507E" w14:textId="5C0C5CEF" w:rsidR="00E848DD" w:rsidRPr="007225E6" w:rsidRDefault="00A44503" w:rsidP="004A51AA">
            <w:pPr>
              <w:pStyle w:val="TableText"/>
              <w:rPr>
                <w:rStyle w:val="GUIWord"/>
                <w:u w:val="single"/>
              </w:rPr>
            </w:pPr>
            <w:r w:rsidRPr="007225E6">
              <w:rPr>
                <w:rStyle w:val="GUIWord"/>
                <w:u w:val="single"/>
              </w:rPr>
              <w:t>Spatial Transect</w:t>
            </w:r>
          </w:p>
        </w:tc>
        <w:tc>
          <w:tcPr>
            <w:tcW w:w="0" w:type="auto"/>
          </w:tcPr>
          <w:p w14:paraId="20A1B8BC" w14:textId="38306DB8" w:rsidR="00E848DD" w:rsidRPr="007225E6" w:rsidRDefault="007225E6" w:rsidP="004A51AA">
            <w:pPr>
              <w:pStyle w:val="TableText"/>
              <w:rPr>
                <w:szCs w:val="22"/>
              </w:rPr>
            </w:pPr>
            <w:r w:rsidRPr="007225E6">
              <w:rPr>
                <w:szCs w:val="22"/>
              </w:rPr>
              <w:t xml:space="preserve">Spatial extent of a spectrum in 2D space as a polyline </w:t>
            </w:r>
            <w:r w:rsidRPr="007225E6">
              <w:rPr>
                <w:sz w:val="22"/>
                <w:szCs w:val="22"/>
              </w:rPr>
              <w:t>defined by vertices given as latitude and longitude</w:t>
            </w:r>
            <w:r>
              <w:rPr>
                <w:sz w:val="22"/>
                <w:szCs w:val="22"/>
              </w:rPr>
              <w:t>. Stored as spatial field using the MySQL Spatial Extension.</w:t>
            </w:r>
          </w:p>
        </w:tc>
      </w:tr>
      <w:tr w:rsidR="00CE496A" w:rsidRPr="00D86006" w14:paraId="69353CD9" w14:textId="77777777" w:rsidTr="00CE496A">
        <w:trPr>
          <w:cantSplit/>
        </w:trPr>
        <w:tc>
          <w:tcPr>
            <w:tcW w:w="0" w:type="auto"/>
          </w:tcPr>
          <w:p w14:paraId="5A7CC8BA" w14:textId="77777777" w:rsidR="00CE496A" w:rsidRPr="00D86006" w:rsidRDefault="00CE496A" w:rsidP="004A51AA">
            <w:pPr>
              <w:pStyle w:val="TableText"/>
              <w:rPr>
                <w:rStyle w:val="GUIWord"/>
                <w:u w:val="single"/>
              </w:rPr>
            </w:pPr>
            <w:r w:rsidRPr="00D86006">
              <w:rPr>
                <w:rStyle w:val="GUIWord"/>
                <w:u w:val="single"/>
              </w:rPr>
              <w:t>Waypoint ID</w:t>
            </w:r>
          </w:p>
        </w:tc>
        <w:tc>
          <w:tcPr>
            <w:tcW w:w="0" w:type="auto"/>
          </w:tcPr>
          <w:p w14:paraId="002D6981" w14:textId="77777777" w:rsidR="00CE496A" w:rsidRPr="00D86006" w:rsidRDefault="00CE496A" w:rsidP="004A51AA">
            <w:pPr>
              <w:pStyle w:val="TableText"/>
              <w:rPr>
                <w:sz w:val="22"/>
                <w:szCs w:val="22"/>
              </w:rPr>
            </w:pPr>
            <w:r w:rsidRPr="00D86006">
              <w:rPr>
                <w:sz w:val="22"/>
                <w:szCs w:val="22"/>
              </w:rPr>
              <w:t>[Alpha string] Name or ID of a waypoint</w:t>
            </w:r>
          </w:p>
        </w:tc>
      </w:tr>
    </w:tbl>
    <w:p w14:paraId="3A6C3982" w14:textId="77777777" w:rsidR="00DC6E0E" w:rsidRPr="00A8518D" w:rsidRDefault="00DC6E0E" w:rsidP="00DC6E0E">
      <w:pPr>
        <w:pStyle w:val="Heading3"/>
      </w:pPr>
      <w:bookmarkStart w:id="310" w:name="_Toc398023904"/>
      <w:bookmarkStart w:id="311" w:name="_Toc49458084"/>
      <w:r w:rsidRPr="00A8518D">
        <w:t>Names Group</w:t>
      </w:r>
      <w:bookmarkEnd w:id="310"/>
      <w:bookmarkEnd w:id="311"/>
    </w:p>
    <w:p w14:paraId="64E70EEF" w14:textId="77777777" w:rsidR="00DC6E0E" w:rsidRPr="00B350A0" w:rsidRDefault="00DC6E0E" w:rsidP="004A51AA">
      <w:pPr>
        <w:pStyle w:val="Body"/>
      </w:pPr>
      <w:r w:rsidRPr="00B350A0">
        <w:t>This Group collects the possible names for the species or objects in the Spectrum sample.</w:t>
      </w:r>
    </w:p>
    <w:tbl>
      <w:tblPr>
        <w:tblStyle w:val="TableGrid"/>
        <w:tblW w:w="0" w:type="auto"/>
        <w:tblInd w:w="817" w:type="dxa"/>
        <w:tblLook w:val="04A0" w:firstRow="1" w:lastRow="0" w:firstColumn="1" w:lastColumn="0" w:noHBand="0" w:noVBand="1"/>
      </w:tblPr>
      <w:tblGrid>
        <w:gridCol w:w="1240"/>
        <w:gridCol w:w="7185"/>
      </w:tblGrid>
      <w:tr w:rsidR="00DC6E0E" w:rsidRPr="00B350A0" w14:paraId="3CF1131D" w14:textId="77777777" w:rsidTr="00DC6E0E">
        <w:tc>
          <w:tcPr>
            <w:tcW w:w="0" w:type="auto"/>
          </w:tcPr>
          <w:p w14:paraId="0F34D772" w14:textId="77777777" w:rsidR="00DC6E0E" w:rsidRPr="00B350A0" w:rsidRDefault="00DC6E0E" w:rsidP="004A51AA">
            <w:pPr>
              <w:pStyle w:val="TableText"/>
              <w:rPr>
                <w:rStyle w:val="GUIWord"/>
                <w:u w:val="single"/>
              </w:rPr>
            </w:pPr>
            <w:r w:rsidRPr="00B350A0">
              <w:rPr>
                <w:rStyle w:val="GUIWord"/>
                <w:u w:val="single"/>
              </w:rPr>
              <w:t>Common</w:t>
            </w:r>
          </w:p>
        </w:tc>
        <w:tc>
          <w:tcPr>
            <w:tcW w:w="0" w:type="auto"/>
          </w:tcPr>
          <w:p w14:paraId="7939E41D" w14:textId="77777777" w:rsidR="00DC6E0E" w:rsidRPr="00F74ED2" w:rsidRDefault="00DC6E0E" w:rsidP="00FA5A2C">
            <w:pPr>
              <w:pStyle w:val="Absatz"/>
              <w:rPr>
                <w:sz w:val="22"/>
              </w:rPr>
            </w:pPr>
            <w:r w:rsidRPr="00F74ED2">
              <w:rPr>
                <w:sz w:val="22"/>
              </w:rPr>
              <w:t>[Alpha string] Common name given to target (applies particularly to plants)</w:t>
            </w:r>
          </w:p>
        </w:tc>
      </w:tr>
      <w:tr w:rsidR="00DC6E0E" w:rsidRPr="00B350A0" w14:paraId="40C67814" w14:textId="77777777" w:rsidTr="00DC6E0E">
        <w:tc>
          <w:tcPr>
            <w:tcW w:w="0" w:type="auto"/>
          </w:tcPr>
          <w:p w14:paraId="07770CA4" w14:textId="77777777" w:rsidR="00DC6E0E" w:rsidRPr="00B350A0" w:rsidRDefault="00DC6E0E" w:rsidP="004A51AA">
            <w:pPr>
              <w:pStyle w:val="TableText"/>
              <w:rPr>
                <w:rStyle w:val="GUIWord"/>
                <w:u w:val="single"/>
              </w:rPr>
            </w:pPr>
            <w:r w:rsidRPr="00B350A0">
              <w:rPr>
                <w:rStyle w:val="GUIWord"/>
                <w:u w:val="single"/>
              </w:rPr>
              <w:t xml:space="preserve">ENVI </w:t>
            </w:r>
            <w:r w:rsidRPr="00B350A0">
              <w:rPr>
                <w:rStyle w:val="GUIWord"/>
                <w:u w:val="single"/>
              </w:rPr>
              <w:lastRenderedPageBreak/>
              <w:t>Header</w:t>
            </w:r>
          </w:p>
        </w:tc>
        <w:tc>
          <w:tcPr>
            <w:tcW w:w="0" w:type="auto"/>
          </w:tcPr>
          <w:p w14:paraId="7D2C9F87" w14:textId="77777777" w:rsidR="00DC6E0E" w:rsidRPr="00F74ED2" w:rsidRDefault="00DC6E0E" w:rsidP="00FA5A2C">
            <w:pPr>
              <w:pStyle w:val="Absatz"/>
              <w:rPr>
                <w:sz w:val="22"/>
              </w:rPr>
            </w:pPr>
            <w:r w:rsidRPr="00F74ED2">
              <w:rPr>
                <w:sz w:val="22"/>
              </w:rPr>
              <w:lastRenderedPageBreak/>
              <w:t>[Alpha string] Name extracted from ENVI header</w:t>
            </w:r>
          </w:p>
          <w:p w14:paraId="33F107D6" w14:textId="21E6AC31" w:rsidR="00DC6E0E" w:rsidRPr="00F74ED2" w:rsidRDefault="00DC6E0E" w:rsidP="00FA5A2C">
            <w:pPr>
              <w:pStyle w:val="Absatz"/>
              <w:rPr>
                <w:sz w:val="22"/>
              </w:rPr>
            </w:pPr>
            <w:r w:rsidRPr="00F74ED2">
              <w:rPr>
                <w:sz w:val="22"/>
              </w:rPr>
              <w:lastRenderedPageBreak/>
              <w:t xml:space="preserve">When ENVI Files are loaded (see </w:t>
            </w:r>
            <w:r w:rsidR="00856141" w:rsidRPr="00F74ED2">
              <w:rPr>
                <w:i/>
                <w:sz w:val="22"/>
              </w:rPr>
              <w:t>Section</w:t>
            </w:r>
            <w:r w:rsidR="00856141" w:rsidRPr="00F74ED2">
              <w:rPr>
                <w:sz w:val="22"/>
              </w:rPr>
              <w:t xml:space="preserve"> </w:t>
            </w:r>
            <w:r w:rsidR="005E55E5" w:rsidRPr="00F74ED2">
              <w:fldChar w:fldCharType="begin"/>
            </w:r>
            <w:r w:rsidR="005E55E5" w:rsidRPr="00F74ED2">
              <w:rPr>
                <w:sz w:val="22"/>
              </w:rPr>
              <w:instrText xml:space="preserve"> REF _Ref499981312 \r \h </w:instrText>
            </w:r>
            <w:r w:rsidR="00477563" w:rsidRPr="00F74ED2">
              <w:rPr>
                <w:sz w:val="22"/>
              </w:rPr>
              <w:instrText xml:space="preserve"> \* MERGEFORMAT </w:instrText>
            </w:r>
            <w:r w:rsidR="005E55E5" w:rsidRPr="00F74ED2">
              <w:fldChar w:fldCharType="separate"/>
            </w:r>
            <w:r w:rsidR="000C7C57">
              <w:rPr>
                <w:sz w:val="22"/>
              </w:rPr>
              <w:t>7.1.9</w:t>
            </w:r>
            <w:r w:rsidR="005E55E5" w:rsidRPr="00F74ED2">
              <w:fldChar w:fldCharType="end"/>
            </w:r>
            <w:r w:rsidR="005E55E5" w:rsidRPr="00F74ED2">
              <w:rPr>
                <w:sz w:val="22"/>
              </w:rPr>
              <w:t xml:space="preserve"> (ENVI Spectral Library Files), the content of the Spectrum Names tag is copied here if it is set in the input file.</w:t>
            </w:r>
          </w:p>
        </w:tc>
      </w:tr>
      <w:tr w:rsidR="00DC6E0E" w:rsidRPr="00B350A0" w14:paraId="21773891" w14:textId="77777777" w:rsidTr="00DC6E0E">
        <w:tc>
          <w:tcPr>
            <w:tcW w:w="0" w:type="auto"/>
          </w:tcPr>
          <w:p w14:paraId="18F98138" w14:textId="77777777" w:rsidR="00DC6E0E" w:rsidRPr="00B350A0" w:rsidRDefault="00DC6E0E" w:rsidP="004A51AA">
            <w:pPr>
              <w:pStyle w:val="TableText"/>
              <w:rPr>
                <w:rStyle w:val="GUIWord"/>
                <w:u w:val="single"/>
              </w:rPr>
            </w:pPr>
            <w:r w:rsidRPr="00B350A0">
              <w:rPr>
                <w:rStyle w:val="GUIWord"/>
                <w:u w:val="single"/>
              </w:rPr>
              <w:lastRenderedPageBreak/>
              <w:t>Latin</w:t>
            </w:r>
          </w:p>
        </w:tc>
        <w:tc>
          <w:tcPr>
            <w:tcW w:w="0" w:type="auto"/>
          </w:tcPr>
          <w:p w14:paraId="36DEEEAD" w14:textId="77777777" w:rsidR="00DC6E0E" w:rsidRPr="00F74ED2" w:rsidRDefault="00DC6E0E" w:rsidP="00FA5A2C">
            <w:pPr>
              <w:pStyle w:val="Absatz"/>
              <w:rPr>
                <w:sz w:val="22"/>
              </w:rPr>
            </w:pPr>
            <w:r w:rsidRPr="00F74ED2">
              <w:rPr>
                <w:sz w:val="22"/>
              </w:rPr>
              <w:t>[Alpha string] Latin (or scientific) name given to target</w:t>
            </w:r>
          </w:p>
        </w:tc>
      </w:tr>
    </w:tbl>
    <w:p w14:paraId="75C1E4B8" w14:textId="77777777" w:rsidR="00DC6E0E" w:rsidRPr="00A8518D" w:rsidRDefault="00DC6E0E" w:rsidP="00DC6E0E">
      <w:pPr>
        <w:pStyle w:val="Heading3"/>
      </w:pPr>
      <w:bookmarkStart w:id="312" w:name="_Toc398023905"/>
      <w:bookmarkStart w:id="313" w:name="_Toc49458085"/>
      <w:r w:rsidRPr="00A8518D">
        <w:t>Optics Group</w:t>
      </w:r>
      <w:bookmarkEnd w:id="312"/>
      <w:bookmarkEnd w:id="313"/>
    </w:p>
    <w:p w14:paraId="2A706314" w14:textId="77777777" w:rsidR="00DC6E0E" w:rsidRPr="00B350A0" w:rsidRDefault="00DC6E0E" w:rsidP="004A51AA">
      <w:pPr>
        <w:pStyle w:val="Body"/>
      </w:pPr>
      <w:r w:rsidRPr="00B350A0">
        <w:t>This Group permits describing specific optics which are attached to the recording Instrument.</w:t>
      </w:r>
    </w:p>
    <w:tbl>
      <w:tblPr>
        <w:tblStyle w:val="TableGrid"/>
        <w:tblW w:w="0" w:type="auto"/>
        <w:tblInd w:w="817" w:type="dxa"/>
        <w:tblLook w:val="04A0" w:firstRow="1" w:lastRow="0" w:firstColumn="1" w:lastColumn="0" w:noHBand="0" w:noVBand="1"/>
      </w:tblPr>
      <w:tblGrid>
        <w:gridCol w:w="1156"/>
        <w:gridCol w:w="7269"/>
      </w:tblGrid>
      <w:tr w:rsidR="00DC6E0E" w:rsidRPr="00F74ED2" w14:paraId="2784D7DF" w14:textId="77777777" w:rsidTr="00DC6E0E">
        <w:tc>
          <w:tcPr>
            <w:tcW w:w="0" w:type="auto"/>
          </w:tcPr>
          <w:p w14:paraId="3495B009" w14:textId="77777777" w:rsidR="00DC6E0E" w:rsidRPr="00F74ED2" w:rsidRDefault="00DC6E0E" w:rsidP="004A51AA">
            <w:pPr>
              <w:pStyle w:val="TableText"/>
              <w:rPr>
                <w:rStyle w:val="GUIWord"/>
                <w:u w:val="single"/>
              </w:rPr>
            </w:pPr>
            <w:r w:rsidRPr="00F74ED2">
              <w:rPr>
                <w:rStyle w:val="GUIWord"/>
                <w:u w:val="single"/>
              </w:rPr>
              <w:t>FOV</w:t>
            </w:r>
          </w:p>
        </w:tc>
        <w:tc>
          <w:tcPr>
            <w:tcW w:w="0" w:type="auto"/>
          </w:tcPr>
          <w:p w14:paraId="6D8F24D4" w14:textId="77777777" w:rsidR="00DC6E0E" w:rsidRPr="00F74ED2" w:rsidRDefault="00DC6E0E" w:rsidP="004A51AA">
            <w:pPr>
              <w:pStyle w:val="TableText"/>
              <w:rPr>
                <w:sz w:val="22"/>
                <w:szCs w:val="22"/>
              </w:rPr>
            </w:pPr>
            <w:r w:rsidRPr="00F74ED2">
              <w:rPr>
                <w:sz w:val="22"/>
                <w:szCs w:val="22"/>
              </w:rPr>
              <w:t xml:space="preserve">[Integer degrees] Field of view of the Instrument used for the sampling. This may vary as a result of using a special </w:t>
            </w:r>
            <w:proofErr w:type="spellStart"/>
            <w:r w:rsidRPr="00F74ED2">
              <w:rPr>
                <w:sz w:val="22"/>
                <w:szCs w:val="22"/>
              </w:rPr>
              <w:t>foreoptic</w:t>
            </w:r>
            <w:proofErr w:type="spellEnd"/>
          </w:p>
        </w:tc>
      </w:tr>
      <w:tr w:rsidR="00DC6E0E" w:rsidRPr="00F74ED2" w14:paraId="4189FFEF" w14:textId="77777777" w:rsidTr="00DC6E0E">
        <w:tc>
          <w:tcPr>
            <w:tcW w:w="0" w:type="auto"/>
          </w:tcPr>
          <w:p w14:paraId="2E5A4D6B" w14:textId="77777777" w:rsidR="00DC6E0E" w:rsidRPr="00F74ED2" w:rsidRDefault="00DC6E0E" w:rsidP="004A51AA">
            <w:pPr>
              <w:pStyle w:val="TableText"/>
              <w:rPr>
                <w:rStyle w:val="GUIWord"/>
                <w:u w:val="single"/>
              </w:rPr>
            </w:pPr>
            <w:r w:rsidRPr="00F74ED2">
              <w:rPr>
                <w:rStyle w:val="GUIWord"/>
                <w:u w:val="single"/>
              </w:rPr>
              <w:t>Optics Name</w:t>
            </w:r>
          </w:p>
        </w:tc>
        <w:tc>
          <w:tcPr>
            <w:tcW w:w="0" w:type="auto"/>
          </w:tcPr>
          <w:p w14:paraId="5958DFAE" w14:textId="77777777" w:rsidR="00DC6E0E" w:rsidRPr="00F74ED2" w:rsidRDefault="00DC6E0E" w:rsidP="004A51AA">
            <w:pPr>
              <w:pStyle w:val="TableText"/>
              <w:rPr>
                <w:sz w:val="22"/>
                <w:szCs w:val="22"/>
              </w:rPr>
            </w:pPr>
            <w:r w:rsidRPr="00F74ED2">
              <w:rPr>
                <w:sz w:val="22"/>
                <w:szCs w:val="22"/>
              </w:rPr>
              <w:t>[Alpha string] Designator given to the optics attached to the Instrument</w:t>
            </w:r>
          </w:p>
        </w:tc>
      </w:tr>
    </w:tbl>
    <w:p w14:paraId="662C58FA" w14:textId="77777777" w:rsidR="00DC6E0E" w:rsidRPr="00A8518D" w:rsidRDefault="00DC6E0E" w:rsidP="00DC6E0E">
      <w:pPr>
        <w:pStyle w:val="Heading3"/>
      </w:pPr>
      <w:bookmarkStart w:id="314" w:name="_Toc398023906"/>
      <w:bookmarkStart w:id="315" w:name="_Toc49458086"/>
      <w:r w:rsidRPr="00A8518D">
        <w:t>PDFs Group</w:t>
      </w:r>
      <w:bookmarkEnd w:id="314"/>
      <w:bookmarkEnd w:id="315"/>
    </w:p>
    <w:p w14:paraId="4E5E50E7" w14:textId="77777777" w:rsidR="00DC6E0E" w:rsidRPr="00F74ED2" w:rsidRDefault="00DC6E0E" w:rsidP="004A51AA">
      <w:pPr>
        <w:pStyle w:val="Body"/>
        <w:rPr>
          <w:rStyle w:val="Strong"/>
          <w:b w:val="0"/>
          <w:bCs w:val="0"/>
        </w:rPr>
      </w:pPr>
      <w:r w:rsidRPr="00F74ED2">
        <w:rPr>
          <w:rStyle w:val="Strong"/>
          <w:b w:val="0"/>
          <w:bCs w:val="0"/>
        </w:rPr>
        <w:t>SPECCHIO supports uploading of up to two PDF files for each Spectrum. 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10"/>
        <w:gridCol w:w="6515"/>
      </w:tblGrid>
      <w:tr w:rsidR="00DC6E0E" w:rsidRPr="00F74ED2" w14:paraId="40DE2535" w14:textId="77777777" w:rsidTr="00DC6E0E">
        <w:tc>
          <w:tcPr>
            <w:tcW w:w="0" w:type="auto"/>
          </w:tcPr>
          <w:p w14:paraId="13527ED8" w14:textId="77777777" w:rsidR="00DC6E0E" w:rsidRPr="00F74ED2" w:rsidRDefault="00DC6E0E" w:rsidP="004A51AA">
            <w:pPr>
              <w:pStyle w:val="TableText"/>
              <w:rPr>
                <w:rStyle w:val="GUIWord"/>
                <w:u w:val="single"/>
              </w:rPr>
            </w:pPr>
            <w:r w:rsidRPr="00F74ED2">
              <w:rPr>
                <w:rStyle w:val="GUIWord"/>
                <w:u w:val="single"/>
              </w:rPr>
              <w:t>Experimental Design</w:t>
            </w:r>
          </w:p>
        </w:tc>
        <w:tc>
          <w:tcPr>
            <w:tcW w:w="0" w:type="auto"/>
          </w:tcPr>
          <w:p w14:paraId="5ED8DE89" w14:textId="77777777" w:rsidR="00DC6E0E" w:rsidRPr="00F74ED2" w:rsidRDefault="00DC6E0E" w:rsidP="004A51AA">
            <w:pPr>
              <w:pStyle w:val="TableText"/>
              <w:rPr>
                <w:sz w:val="22"/>
                <w:szCs w:val="22"/>
              </w:rPr>
            </w:pPr>
            <w:r w:rsidRPr="00F74ED2">
              <w:rPr>
                <w:sz w:val="22"/>
                <w:szCs w:val="22"/>
              </w:rPr>
              <w:t>[Attached PDF] Document describing the experimental design and the scientific reasons for doing so</w:t>
            </w:r>
          </w:p>
        </w:tc>
      </w:tr>
      <w:tr w:rsidR="00DC6E0E" w:rsidRPr="00F74ED2" w14:paraId="3CC901BE" w14:textId="77777777" w:rsidTr="00DC6E0E">
        <w:tc>
          <w:tcPr>
            <w:tcW w:w="0" w:type="auto"/>
          </w:tcPr>
          <w:p w14:paraId="25462A43" w14:textId="77777777" w:rsidR="00DC6E0E" w:rsidRPr="00F74ED2" w:rsidRDefault="00DC6E0E" w:rsidP="004A51AA">
            <w:pPr>
              <w:pStyle w:val="TableText"/>
              <w:rPr>
                <w:rStyle w:val="GUIWord"/>
                <w:u w:val="single"/>
              </w:rPr>
            </w:pPr>
            <w:r w:rsidRPr="00F74ED2">
              <w:rPr>
                <w:rStyle w:val="GUIWord"/>
                <w:u w:val="single"/>
              </w:rPr>
              <w:t>Field Protocol</w:t>
            </w:r>
          </w:p>
        </w:tc>
        <w:tc>
          <w:tcPr>
            <w:tcW w:w="0" w:type="auto"/>
          </w:tcPr>
          <w:p w14:paraId="0FD0152C" w14:textId="77777777" w:rsidR="00DC6E0E" w:rsidRPr="00F74ED2" w:rsidRDefault="00DC6E0E" w:rsidP="004A51AA">
            <w:pPr>
              <w:pStyle w:val="TableText"/>
              <w:rPr>
                <w:sz w:val="22"/>
                <w:szCs w:val="22"/>
              </w:rPr>
            </w:pPr>
            <w:r w:rsidRPr="00F74ED2">
              <w:rPr>
                <w:sz w:val="22"/>
                <w:szCs w:val="22"/>
              </w:rPr>
              <w:t xml:space="preserve">[Attached PDF] Copy of the field protocol filled in during data capture </w:t>
            </w:r>
          </w:p>
        </w:tc>
      </w:tr>
    </w:tbl>
    <w:p w14:paraId="065497D0" w14:textId="485C9E1D" w:rsidR="00DC6E0E" w:rsidRPr="00A8518D" w:rsidRDefault="00DC6E0E" w:rsidP="00DC6E0E">
      <w:pPr>
        <w:pStyle w:val="Heading3"/>
      </w:pPr>
      <w:bookmarkStart w:id="316" w:name="_Toc398023907"/>
      <w:bookmarkStart w:id="317" w:name="_Toc49458087"/>
      <w:r w:rsidRPr="00A8518D">
        <w:t>Personnel Group</w:t>
      </w:r>
      <w:bookmarkEnd w:id="316"/>
      <w:bookmarkEnd w:id="317"/>
    </w:p>
    <w:tbl>
      <w:tblPr>
        <w:tblStyle w:val="TableGrid"/>
        <w:tblW w:w="0" w:type="auto"/>
        <w:tblInd w:w="817" w:type="dxa"/>
        <w:tblLook w:val="04A0" w:firstRow="1" w:lastRow="0" w:firstColumn="1" w:lastColumn="0" w:noHBand="0" w:noVBand="1"/>
      </w:tblPr>
      <w:tblGrid>
        <w:gridCol w:w="1553"/>
        <w:gridCol w:w="6872"/>
      </w:tblGrid>
      <w:tr w:rsidR="00DC6E0E" w:rsidRPr="00F74ED2" w14:paraId="35FFF938" w14:textId="77777777" w:rsidTr="00DC6E0E">
        <w:tc>
          <w:tcPr>
            <w:tcW w:w="0" w:type="auto"/>
          </w:tcPr>
          <w:p w14:paraId="7650CC78" w14:textId="77777777" w:rsidR="00DC6E0E" w:rsidRPr="00F74ED2" w:rsidRDefault="00DC6E0E" w:rsidP="004A51AA">
            <w:pPr>
              <w:pStyle w:val="TableText"/>
              <w:rPr>
                <w:rStyle w:val="GUIWord"/>
                <w:u w:val="single"/>
              </w:rPr>
            </w:pPr>
            <w:r w:rsidRPr="00F74ED2">
              <w:rPr>
                <w:rStyle w:val="GUIWord"/>
                <w:u w:val="single"/>
              </w:rPr>
              <w:t xml:space="preserve">Investigator </w:t>
            </w:r>
          </w:p>
          <w:p w14:paraId="14C1037E" w14:textId="77777777" w:rsidR="00DC6E0E" w:rsidRPr="00F74ED2" w:rsidRDefault="00DC6E0E" w:rsidP="004A51AA">
            <w:pPr>
              <w:pStyle w:val="TableText"/>
              <w:rPr>
                <w:rStyle w:val="GUIWord"/>
                <w:u w:val="single"/>
              </w:rPr>
            </w:pPr>
            <w:r w:rsidRPr="00F74ED2">
              <w:rPr>
                <w:sz w:val="22"/>
                <w:szCs w:val="22"/>
              </w:rPr>
              <w:t>Multiple permitted</w:t>
            </w:r>
          </w:p>
        </w:tc>
        <w:tc>
          <w:tcPr>
            <w:tcW w:w="0" w:type="auto"/>
          </w:tcPr>
          <w:p w14:paraId="4BAFC1D4" w14:textId="77777777" w:rsidR="00DC6E0E" w:rsidRPr="00F74ED2" w:rsidRDefault="00DC6E0E" w:rsidP="004A51AA">
            <w:pPr>
              <w:pStyle w:val="TableText"/>
              <w:rPr>
                <w:sz w:val="22"/>
                <w:szCs w:val="22"/>
              </w:rPr>
            </w:pPr>
            <w:r w:rsidRPr="00F74ED2">
              <w:rPr>
                <w:sz w:val="22"/>
                <w:szCs w:val="22"/>
              </w:rPr>
              <w:t>[Alpha string] Investigator’s name</w:t>
            </w:r>
          </w:p>
          <w:p w14:paraId="30ABBFAD" w14:textId="77777777" w:rsidR="00DC6E0E" w:rsidRPr="00F74ED2" w:rsidRDefault="00DC6E0E" w:rsidP="004A51AA">
            <w:pPr>
              <w:pStyle w:val="TableText"/>
              <w:rPr>
                <w:sz w:val="22"/>
                <w:szCs w:val="22"/>
              </w:rPr>
            </w:pPr>
            <w:r w:rsidRPr="00F74ED2">
              <w:rPr>
                <w:sz w:val="22"/>
                <w:szCs w:val="22"/>
              </w:rPr>
              <w:t>It is not necessarily related to any SPECCHIO User’s name and is not checked against the list of Users’ names. Nor is this field checked against the Investigator field provided in the Campaign Metadata.</w:t>
            </w:r>
          </w:p>
          <w:p w14:paraId="47E52BA2" w14:textId="77777777" w:rsidR="00DC6E0E" w:rsidRPr="00F74ED2" w:rsidRDefault="00DC6E0E" w:rsidP="004A51AA">
            <w:pPr>
              <w:pStyle w:val="TableText"/>
              <w:rPr>
                <w:sz w:val="22"/>
                <w:szCs w:val="22"/>
              </w:rPr>
            </w:pPr>
            <w:r w:rsidRPr="00F74ED2">
              <w:rPr>
                <w:sz w:val="22"/>
                <w:szCs w:val="22"/>
              </w:rPr>
              <w:t>This Metadata Attribute is supported to receive the Investigator name which is provided in some Spectrum file formats – for example, some HDF files.</w:t>
            </w:r>
          </w:p>
          <w:p w14:paraId="3DC7D33F" w14:textId="77777777" w:rsidR="00DC6E0E" w:rsidRPr="00F74ED2" w:rsidRDefault="00DC6E0E" w:rsidP="004A51AA">
            <w:pPr>
              <w:pStyle w:val="TableText"/>
              <w:rPr>
                <w:b/>
                <w:sz w:val="22"/>
                <w:szCs w:val="22"/>
              </w:rPr>
            </w:pPr>
            <w:r w:rsidRPr="00F74ED2">
              <w:rPr>
                <w:sz w:val="22"/>
                <w:szCs w:val="22"/>
              </w:rPr>
              <w:t>Users are generally encouraged to rely on the Campaign Metadata (either the Investigator, Research Group Members or Description fields) for this function.</w:t>
            </w:r>
          </w:p>
        </w:tc>
      </w:tr>
    </w:tbl>
    <w:p w14:paraId="3808B14F" w14:textId="77777777" w:rsidR="00DC6E0E" w:rsidRPr="00A8518D" w:rsidRDefault="00DC6E0E" w:rsidP="00DC6E0E">
      <w:pPr>
        <w:pStyle w:val="Heading3"/>
      </w:pPr>
      <w:bookmarkStart w:id="318" w:name="_Toc398023908"/>
      <w:bookmarkStart w:id="319" w:name="_Toc49458088"/>
      <w:r w:rsidRPr="00A8518D">
        <w:t>Pictures Group</w:t>
      </w:r>
      <w:bookmarkEnd w:id="318"/>
      <w:bookmarkEnd w:id="319"/>
    </w:p>
    <w:p w14:paraId="408706FB" w14:textId="594A00D6" w:rsidR="00DC6E0E" w:rsidRDefault="00DC6E0E" w:rsidP="004A51AA">
      <w:pPr>
        <w:pStyle w:val="Body"/>
        <w:rPr>
          <w:rStyle w:val="Strong"/>
          <w:b w:val="0"/>
        </w:rPr>
      </w:pPr>
      <w:r w:rsidRPr="00F74ED2">
        <w:rPr>
          <w:rStyle w:val="Strong"/>
          <w:b w:val="0"/>
        </w:rPr>
        <w:t>SPECCHIO supports uplo</w:t>
      </w:r>
      <w:r w:rsidR="00F74ED2">
        <w:rPr>
          <w:rStyle w:val="Strong"/>
          <w:b w:val="0"/>
        </w:rPr>
        <w:t>ading of up to four image types</w:t>
      </w:r>
      <w:r w:rsidRPr="00F74ED2">
        <w:rPr>
          <w:rStyle w:val="Strong"/>
          <w:b w:val="0"/>
        </w:rPr>
        <w:t xml:space="preserve"> for each Spectrum. To optimise storage in the database, select all Spectra</w:t>
      </w:r>
      <w:r w:rsidR="00F74ED2">
        <w:rPr>
          <w:rStyle w:val="Strong"/>
          <w:b w:val="0"/>
        </w:rPr>
        <w:t>, ideally by selecting a storage hierarchy,</w:t>
      </w:r>
      <w:r w:rsidRPr="00F74ED2">
        <w:rPr>
          <w:rStyle w:val="Strong"/>
          <w:b w:val="0"/>
        </w:rPr>
        <w:t xml:space="preserve"> </w:t>
      </w:r>
      <w:r w:rsidR="005E55E5" w:rsidRPr="00F74ED2">
        <w:rPr>
          <w:rStyle w:val="Strong"/>
          <w:b w:val="0"/>
        </w:rPr>
        <w:t xml:space="preserve">to which </w:t>
      </w:r>
      <w:r w:rsidRPr="00F74ED2">
        <w:rPr>
          <w:rStyle w:val="Strong"/>
          <w:b w:val="0"/>
        </w:rPr>
        <w:t>an image applies to and upload it just once.</w:t>
      </w:r>
      <w:r w:rsidR="00F74ED2">
        <w:rPr>
          <w:rStyle w:val="Strong"/>
          <w:b w:val="0"/>
        </w:rPr>
        <w:t xml:space="preserve"> Images are automatically rescaled to conserve storage space and improve data loading speeds</w:t>
      </w:r>
      <w:r w:rsidRPr="00F74ED2">
        <w:rPr>
          <w:rStyle w:val="Strong"/>
          <w:b w:val="0"/>
        </w:rPr>
        <w:t>.</w:t>
      </w:r>
      <w:r w:rsidR="003364A5" w:rsidRPr="003364A5">
        <w:rPr>
          <w:rStyle w:val="Strong"/>
          <w:b w:val="0"/>
          <w:bCs w:val="0"/>
        </w:rPr>
        <w:t xml:space="preserve"> For</w:t>
      </w:r>
      <w:r w:rsidR="003364A5">
        <w:rPr>
          <w:rStyle w:val="Strong"/>
          <w:b w:val="0"/>
          <w:bCs w:val="0"/>
        </w:rPr>
        <w:t xml:space="preserve"> such</w:t>
      </w:r>
      <w:r w:rsidR="003364A5" w:rsidRPr="003364A5">
        <w:rPr>
          <w:rStyle w:val="Strong"/>
          <w:b w:val="0"/>
          <w:bCs w:val="0"/>
        </w:rPr>
        <w:t xml:space="preserve"> improved storage and performance, pictures are automatically resampled </w:t>
      </w:r>
      <w:r w:rsidR="003364A5">
        <w:rPr>
          <w:rStyle w:val="Strong"/>
          <w:b w:val="0"/>
          <w:bCs w:val="0"/>
        </w:rPr>
        <w:t xml:space="preserve">to </w:t>
      </w:r>
      <w:r w:rsidR="003364A5">
        <w:rPr>
          <w:rStyle w:val="Strong"/>
          <w:b w:val="0"/>
          <w:bCs w:val="0"/>
        </w:rPr>
        <w:lastRenderedPageBreak/>
        <w:t xml:space="preserve">a </w:t>
      </w:r>
      <w:r w:rsidR="003364A5" w:rsidRPr="003364A5">
        <w:rPr>
          <w:rStyle w:val="Strong"/>
          <w:b w:val="0"/>
          <w:bCs w:val="0"/>
        </w:rPr>
        <w:t xml:space="preserve">size </w:t>
      </w:r>
      <w:r w:rsidR="003364A5">
        <w:rPr>
          <w:rStyle w:val="Strong"/>
          <w:b w:val="0"/>
          <w:bCs w:val="0"/>
        </w:rPr>
        <w:t>of</w:t>
      </w:r>
      <w:r w:rsidR="003364A5" w:rsidRPr="003364A5">
        <w:rPr>
          <w:rStyle w:val="Strong"/>
          <w:b w:val="0"/>
          <w:bCs w:val="0"/>
        </w:rPr>
        <w:t xml:space="preserve"> 400 pixels (in width or height) while the aspect of width and height is retained.</w:t>
      </w:r>
    </w:p>
    <w:p w14:paraId="2081B394" w14:textId="7D56FF3C" w:rsidR="00F74ED2" w:rsidRPr="00F74ED2" w:rsidRDefault="00F74ED2" w:rsidP="00F74ED2">
      <w:pPr>
        <w:pStyle w:val="Warning"/>
        <w:rPr>
          <w:rStyle w:val="Strong"/>
          <w:b w:val="0"/>
          <w:bCs w:val="0"/>
        </w:rPr>
      </w:pPr>
      <w:r>
        <w:t xml:space="preserve">Warning </w:t>
      </w:r>
      <w:r>
        <w:tab/>
        <w:t>Do not use SPECCHIO as a photo repository; the automatic downscaling will degrade your photo resolution; it is only meant to document the spectral sampling conditions and target state.</w:t>
      </w:r>
    </w:p>
    <w:p w14:paraId="17239883" w14:textId="77777777" w:rsidR="00DC6E0E" w:rsidRPr="00B350A0" w:rsidRDefault="00DC6E0E" w:rsidP="004A51AA">
      <w:pPr>
        <w:pStyle w:val="Body"/>
        <w:rPr>
          <w:rStyle w:val="Strong"/>
          <w:u w:val="single"/>
        </w:rPr>
      </w:pPr>
      <w:r w:rsidRPr="00B350A0">
        <w:t xml:space="preserve">The supported </w:t>
      </w:r>
      <w:proofErr w:type="spellStart"/>
      <w:r w:rsidRPr="00B350A0">
        <w:t>uploadable</w:t>
      </w:r>
      <w:proofErr w:type="spellEnd"/>
      <w:r w:rsidRPr="00B350A0">
        <w:t xml:space="preserve"> image formats may vary between PC, Linux and Mac. JPEG is supported on all operating systems. GIF, PNG or TIFF may also be supported on some users’ computers. When uploaded, all image formats are converted and stored as JPEG images. </w:t>
      </w:r>
      <w:r w:rsidRPr="00B350A0">
        <w:rPr>
          <w:rStyle w:val="Strong"/>
          <w:u w:val="single"/>
        </w:rPr>
        <w:t>These images can be viewed directly on the Metadata Editor screen.</w:t>
      </w:r>
    </w:p>
    <w:p w14:paraId="1F3178D9" w14:textId="5F322850" w:rsidR="00E74673" w:rsidRPr="003364A5" w:rsidRDefault="00E74673" w:rsidP="004A51AA">
      <w:pPr>
        <w:pStyle w:val="Body"/>
      </w:pPr>
    </w:p>
    <w:tbl>
      <w:tblPr>
        <w:tblStyle w:val="TableGrid"/>
        <w:tblW w:w="0" w:type="auto"/>
        <w:tblInd w:w="817" w:type="dxa"/>
        <w:tblLook w:val="04A0" w:firstRow="1" w:lastRow="0" w:firstColumn="1" w:lastColumn="0" w:noHBand="0" w:noVBand="1"/>
      </w:tblPr>
      <w:tblGrid>
        <w:gridCol w:w="2323"/>
        <w:gridCol w:w="6102"/>
      </w:tblGrid>
      <w:tr w:rsidR="00DC6E0E" w:rsidRPr="003364A5" w14:paraId="1DF7AC0A" w14:textId="77777777" w:rsidTr="00DC6E0E">
        <w:tc>
          <w:tcPr>
            <w:tcW w:w="0" w:type="auto"/>
          </w:tcPr>
          <w:p w14:paraId="47F5D2DB" w14:textId="77777777" w:rsidR="00DC6E0E" w:rsidRPr="003364A5" w:rsidRDefault="00DC6E0E" w:rsidP="004A51AA">
            <w:pPr>
              <w:pStyle w:val="TableText"/>
              <w:rPr>
                <w:rStyle w:val="GUIWord"/>
                <w:u w:val="single"/>
              </w:rPr>
            </w:pPr>
            <w:r w:rsidRPr="003364A5">
              <w:rPr>
                <w:rStyle w:val="GUIWord"/>
                <w:u w:val="single"/>
              </w:rPr>
              <w:t xml:space="preserve">Sampling Environment Picture </w:t>
            </w:r>
          </w:p>
          <w:p w14:paraId="3CA6F3F9"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BEA7E2E" w14:textId="77777777" w:rsidR="00DC6E0E" w:rsidRPr="003364A5" w:rsidRDefault="00DC6E0E" w:rsidP="004A51AA">
            <w:pPr>
              <w:pStyle w:val="TableText"/>
              <w:rPr>
                <w:sz w:val="22"/>
                <w:szCs w:val="22"/>
              </w:rPr>
            </w:pPr>
            <w:r w:rsidRPr="003364A5">
              <w:rPr>
                <w:sz w:val="22"/>
                <w:szCs w:val="22"/>
              </w:rPr>
              <w:t>[Uploaded image file] Picture showing the general sampling environment in vicinity of the target</w:t>
            </w:r>
          </w:p>
        </w:tc>
      </w:tr>
      <w:tr w:rsidR="00DC6E0E" w:rsidRPr="003364A5" w14:paraId="69903CAD" w14:textId="77777777" w:rsidTr="00DC6E0E">
        <w:tc>
          <w:tcPr>
            <w:tcW w:w="0" w:type="auto"/>
          </w:tcPr>
          <w:p w14:paraId="418FC2E4" w14:textId="77777777" w:rsidR="00DC6E0E" w:rsidRPr="003364A5" w:rsidRDefault="00DC6E0E" w:rsidP="004A51AA">
            <w:pPr>
              <w:pStyle w:val="TableText"/>
              <w:rPr>
                <w:rStyle w:val="GUIWord"/>
                <w:u w:val="single"/>
              </w:rPr>
            </w:pPr>
            <w:r w:rsidRPr="003364A5">
              <w:rPr>
                <w:rStyle w:val="GUIWord"/>
                <w:u w:val="single"/>
              </w:rPr>
              <w:t xml:space="preserve">Sampling Setup Picture </w:t>
            </w:r>
          </w:p>
          <w:p w14:paraId="433474B4"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4E6DE8FE" w14:textId="77777777" w:rsidR="00DC6E0E" w:rsidRPr="003364A5" w:rsidRDefault="00DC6E0E" w:rsidP="004A51AA">
            <w:pPr>
              <w:pStyle w:val="TableText"/>
              <w:rPr>
                <w:sz w:val="22"/>
                <w:szCs w:val="22"/>
              </w:rPr>
            </w:pPr>
            <w:r w:rsidRPr="003364A5">
              <w:rPr>
                <w:sz w:val="22"/>
                <w:szCs w:val="22"/>
              </w:rPr>
              <w:t>[Uploaded image file] Picture showing the positions of Sensor and illumination in relation to the target</w:t>
            </w:r>
          </w:p>
        </w:tc>
      </w:tr>
      <w:tr w:rsidR="00DC6E0E" w:rsidRPr="003364A5" w14:paraId="03ED8268" w14:textId="77777777" w:rsidTr="00DC6E0E">
        <w:tc>
          <w:tcPr>
            <w:tcW w:w="0" w:type="auto"/>
          </w:tcPr>
          <w:p w14:paraId="5D74A1F8" w14:textId="77777777" w:rsidR="00DC6E0E" w:rsidRPr="003364A5" w:rsidRDefault="00DC6E0E" w:rsidP="004A51AA">
            <w:pPr>
              <w:pStyle w:val="TableText"/>
              <w:rPr>
                <w:rStyle w:val="GUIWord"/>
                <w:u w:val="single"/>
              </w:rPr>
            </w:pPr>
            <w:r w:rsidRPr="003364A5">
              <w:rPr>
                <w:rStyle w:val="GUIWord"/>
                <w:u w:val="single"/>
              </w:rPr>
              <w:t xml:space="preserve">Sky Picture </w:t>
            </w:r>
          </w:p>
          <w:p w14:paraId="5E76A13A"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08140AC3" w14:textId="77777777" w:rsidR="00DC6E0E" w:rsidRPr="003364A5" w:rsidRDefault="00DC6E0E" w:rsidP="004A51AA">
            <w:pPr>
              <w:pStyle w:val="TableText"/>
              <w:rPr>
                <w:sz w:val="22"/>
                <w:szCs w:val="22"/>
              </w:rPr>
            </w:pPr>
            <w:r w:rsidRPr="003364A5">
              <w:rPr>
                <w:sz w:val="22"/>
                <w:szCs w:val="22"/>
              </w:rPr>
              <w:t xml:space="preserve">[Uploaded image file] Picture of the sky, ideally taken </w:t>
            </w:r>
            <w:proofErr w:type="spellStart"/>
            <w:r w:rsidRPr="003364A5">
              <w:rPr>
                <w:sz w:val="22"/>
                <w:szCs w:val="22"/>
              </w:rPr>
              <w:t>hemispherically</w:t>
            </w:r>
            <w:proofErr w:type="spellEnd"/>
          </w:p>
        </w:tc>
      </w:tr>
      <w:tr w:rsidR="00DC6E0E" w:rsidRPr="003364A5" w14:paraId="56425228" w14:textId="77777777" w:rsidTr="00DC6E0E">
        <w:tc>
          <w:tcPr>
            <w:tcW w:w="0" w:type="auto"/>
          </w:tcPr>
          <w:p w14:paraId="49B07FA9" w14:textId="77777777" w:rsidR="00DC6E0E" w:rsidRPr="003364A5" w:rsidRDefault="00DC6E0E" w:rsidP="004A51AA">
            <w:pPr>
              <w:pStyle w:val="TableText"/>
              <w:rPr>
                <w:rStyle w:val="GUIWord"/>
                <w:u w:val="single"/>
              </w:rPr>
            </w:pPr>
            <w:r w:rsidRPr="003364A5">
              <w:rPr>
                <w:rStyle w:val="GUIWord"/>
                <w:u w:val="single"/>
              </w:rPr>
              <w:t xml:space="preserve">Target Picture </w:t>
            </w:r>
          </w:p>
          <w:p w14:paraId="131E52DC"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0D5D22A" w14:textId="77777777" w:rsidR="00DC6E0E" w:rsidRPr="003364A5" w:rsidRDefault="00DC6E0E" w:rsidP="004A51AA">
            <w:pPr>
              <w:pStyle w:val="TableText"/>
              <w:rPr>
                <w:sz w:val="22"/>
                <w:szCs w:val="22"/>
              </w:rPr>
            </w:pPr>
            <w:r w:rsidRPr="003364A5">
              <w:rPr>
                <w:sz w:val="22"/>
                <w:szCs w:val="22"/>
              </w:rPr>
              <w:t>[Uploaded image file] Picture showing the target</w:t>
            </w:r>
          </w:p>
          <w:p w14:paraId="0D5D7AF2" w14:textId="1885D1FF" w:rsidR="001D39CF" w:rsidRPr="003364A5" w:rsidRDefault="001D39CF" w:rsidP="004A51AA">
            <w:pPr>
              <w:pStyle w:val="TableText"/>
              <w:rPr>
                <w:sz w:val="22"/>
                <w:szCs w:val="22"/>
              </w:rPr>
            </w:pPr>
          </w:p>
        </w:tc>
      </w:tr>
    </w:tbl>
    <w:p w14:paraId="4956A3DE" w14:textId="77777777" w:rsidR="00DC6E0E" w:rsidRPr="00A8518D" w:rsidRDefault="00DC6E0E" w:rsidP="00DC6E0E">
      <w:pPr>
        <w:pStyle w:val="Heading3"/>
      </w:pPr>
      <w:bookmarkStart w:id="320" w:name="_Toc398023909"/>
      <w:bookmarkStart w:id="321" w:name="_Toc49458089"/>
      <w:r w:rsidRPr="00A8518D">
        <w:t>Processing Group</w:t>
      </w:r>
      <w:bookmarkEnd w:id="320"/>
      <w:bookmarkEnd w:id="321"/>
    </w:p>
    <w:p w14:paraId="1BD96599" w14:textId="77777777" w:rsidR="00DC6E0E" w:rsidRPr="00B350A0" w:rsidRDefault="00DC6E0E" w:rsidP="004A51AA">
      <w:pPr>
        <w:pStyle w:val="Body"/>
      </w:pPr>
      <w:r w:rsidRPr="00B350A0">
        <w:t>These Attributes describe processing which has been performed on the Spectrum. These Attributes are added or set when that processing is done. This processing may be done by SPECCHIO, or it may be processing done by some other function connecting to the SPECCHIO database. This may be a Matlab program, a Java program, or a program written using any other tool or language.</w:t>
      </w:r>
    </w:p>
    <w:p w14:paraId="7E1B7246" w14:textId="77777777" w:rsidR="00DC6E0E" w:rsidRPr="00B350A0" w:rsidRDefault="00DC6E0E" w:rsidP="004A51AA">
      <w:pPr>
        <w:pStyle w:val="Body"/>
      </w:pPr>
      <w:r w:rsidRPr="00B350A0">
        <w:t>While it is possible, generally these Attributes should not be edited manually.</w:t>
      </w:r>
    </w:p>
    <w:tbl>
      <w:tblPr>
        <w:tblStyle w:val="TableGrid"/>
        <w:tblW w:w="0" w:type="auto"/>
        <w:tblInd w:w="817" w:type="dxa"/>
        <w:tblLook w:val="04A0" w:firstRow="1" w:lastRow="0" w:firstColumn="1" w:lastColumn="0" w:noHBand="0" w:noVBand="1"/>
      </w:tblPr>
      <w:tblGrid>
        <w:gridCol w:w="1686"/>
        <w:gridCol w:w="6739"/>
      </w:tblGrid>
      <w:tr w:rsidR="00DC6E0E" w:rsidRPr="00534A3C" w14:paraId="4C26BC8D" w14:textId="77777777" w:rsidTr="00DC6E0E">
        <w:trPr>
          <w:cantSplit/>
        </w:trPr>
        <w:tc>
          <w:tcPr>
            <w:tcW w:w="0" w:type="auto"/>
          </w:tcPr>
          <w:p w14:paraId="7DFBE382" w14:textId="15880C31" w:rsidR="00DC6E0E" w:rsidRPr="00534A3C" w:rsidRDefault="00DC6E0E" w:rsidP="004A51AA">
            <w:pPr>
              <w:pStyle w:val="TableText"/>
              <w:rPr>
                <w:rStyle w:val="GUIWord"/>
                <w:rFonts w:cs="Tahoma"/>
                <w:u w:val="single"/>
              </w:rPr>
            </w:pPr>
            <w:r w:rsidRPr="00534A3C">
              <w:rPr>
                <w:rStyle w:val="GUIWord"/>
                <w:rFonts w:cs="Tahoma"/>
                <w:u w:val="single"/>
              </w:rPr>
              <w:t xml:space="preserve">Data Ingestion Notes </w:t>
            </w:r>
          </w:p>
          <w:p w14:paraId="4353EAA3"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055D4529" w14:textId="77777777" w:rsidR="00DC6E0E" w:rsidRPr="00534A3C" w:rsidRDefault="00DC6E0E" w:rsidP="004A51AA">
            <w:pPr>
              <w:pStyle w:val="TableText"/>
              <w:rPr>
                <w:sz w:val="22"/>
                <w:szCs w:val="22"/>
              </w:rPr>
            </w:pPr>
            <w:r w:rsidRPr="00534A3C">
              <w:rPr>
                <w:sz w:val="22"/>
                <w:szCs w:val="22"/>
              </w:rPr>
              <w:t>[Alpha string] Notes produced by the data ingestion module during data loading into SPECCHIO</w:t>
            </w:r>
          </w:p>
          <w:p w14:paraId="6632F67B" w14:textId="77777777" w:rsidR="00DC6E0E" w:rsidRPr="00534A3C" w:rsidRDefault="00DC6E0E" w:rsidP="004A51AA">
            <w:pPr>
              <w:pStyle w:val="TableText"/>
              <w:rPr>
                <w:sz w:val="22"/>
                <w:szCs w:val="22"/>
              </w:rPr>
            </w:pPr>
            <w:r w:rsidRPr="00534A3C">
              <w:rPr>
                <w:sz w:val="22"/>
                <w:szCs w:val="22"/>
              </w:rPr>
              <w:t>Multiple Data Ingestion Notes may be added to each Spectrum.</w:t>
            </w:r>
          </w:p>
        </w:tc>
      </w:tr>
      <w:tr w:rsidR="00DC6E0E" w:rsidRPr="00534A3C" w14:paraId="19598295" w14:textId="77777777" w:rsidTr="00DC6E0E">
        <w:trPr>
          <w:cantSplit/>
        </w:trPr>
        <w:tc>
          <w:tcPr>
            <w:tcW w:w="0" w:type="auto"/>
          </w:tcPr>
          <w:p w14:paraId="051C4E55" w14:textId="77777777" w:rsidR="00DC6E0E" w:rsidRPr="00534A3C" w:rsidRDefault="00DC6E0E" w:rsidP="004A51AA">
            <w:pPr>
              <w:pStyle w:val="TableText"/>
              <w:rPr>
                <w:rStyle w:val="GUIWord"/>
                <w:rFonts w:cs="Tahoma"/>
                <w:u w:val="single"/>
              </w:rPr>
            </w:pPr>
            <w:r w:rsidRPr="00534A3C">
              <w:rPr>
                <w:rStyle w:val="GUIWord"/>
                <w:rFonts w:cs="Tahoma"/>
                <w:u w:val="single"/>
              </w:rPr>
              <w:t>DC Flag</w:t>
            </w:r>
          </w:p>
        </w:tc>
        <w:tc>
          <w:tcPr>
            <w:tcW w:w="0" w:type="auto"/>
          </w:tcPr>
          <w:p w14:paraId="29F5D5F1" w14:textId="77777777" w:rsidR="00DC6E0E" w:rsidRPr="00534A3C" w:rsidRDefault="00DC6E0E" w:rsidP="004A51AA">
            <w:pPr>
              <w:pStyle w:val="TableText"/>
              <w:rPr>
                <w:sz w:val="22"/>
                <w:szCs w:val="22"/>
              </w:rPr>
            </w:pPr>
            <w:r w:rsidRPr="00534A3C">
              <w:rPr>
                <w:sz w:val="22"/>
                <w:szCs w:val="22"/>
              </w:rPr>
              <w:t>[Integer] Designates this Spectrum as a dark current Spectrum</w:t>
            </w:r>
          </w:p>
          <w:p w14:paraId="571D47D4"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tc>
      </w:tr>
      <w:tr w:rsidR="00DC6E0E" w:rsidRPr="00534A3C" w14:paraId="36EBC3E3" w14:textId="77777777" w:rsidTr="00DC6E0E">
        <w:trPr>
          <w:cantSplit/>
        </w:trPr>
        <w:tc>
          <w:tcPr>
            <w:tcW w:w="0" w:type="auto"/>
          </w:tcPr>
          <w:p w14:paraId="19F35D8E"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Garbage Flag</w:t>
            </w:r>
          </w:p>
        </w:tc>
        <w:tc>
          <w:tcPr>
            <w:tcW w:w="0" w:type="auto"/>
          </w:tcPr>
          <w:p w14:paraId="2858D8BE" w14:textId="77777777" w:rsidR="00DC6E0E" w:rsidRPr="00534A3C" w:rsidRDefault="00DC6E0E" w:rsidP="004A51AA">
            <w:pPr>
              <w:pStyle w:val="TableText"/>
              <w:rPr>
                <w:sz w:val="22"/>
                <w:szCs w:val="22"/>
              </w:rPr>
            </w:pPr>
            <w:r w:rsidRPr="00534A3C">
              <w:rPr>
                <w:sz w:val="22"/>
                <w:szCs w:val="22"/>
              </w:rPr>
              <w:t>[Integer] Designates this Spectrum is not intended for inclusion in the main experimental evaluation</w:t>
            </w:r>
          </w:p>
          <w:p w14:paraId="737FC7CA"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p w14:paraId="08207743" w14:textId="77777777" w:rsidR="00DC6E0E" w:rsidRPr="00534A3C" w:rsidRDefault="00DC6E0E" w:rsidP="004A51AA">
            <w:pPr>
              <w:pStyle w:val="TableText"/>
              <w:rPr>
                <w:sz w:val="22"/>
                <w:szCs w:val="22"/>
              </w:rPr>
            </w:pPr>
            <w:r w:rsidRPr="00534A3C">
              <w:rPr>
                <w:sz w:val="22"/>
                <w:szCs w:val="22"/>
              </w:rPr>
              <w:t>If you create a node named “Garbage”, all Spectra in the sub-tree below this node will have this flag set to 1 when they are loaded. The test for the node name is case sensitive.</w:t>
            </w:r>
          </w:p>
          <w:p w14:paraId="608C07F3" w14:textId="77777777" w:rsidR="00DC6E0E" w:rsidRPr="00534A3C" w:rsidRDefault="00DC6E0E" w:rsidP="004A51AA">
            <w:pPr>
              <w:pStyle w:val="TableText"/>
              <w:rPr>
                <w:sz w:val="22"/>
                <w:szCs w:val="22"/>
              </w:rPr>
            </w:pPr>
            <w:r w:rsidRPr="00534A3C">
              <w:rPr>
                <w:sz w:val="22"/>
                <w:szCs w:val="22"/>
              </w:rPr>
              <w:t>This flag can be set to exclude specific Spectra from processing. However, negative tests cannot be performed by the Query Builder, so this is intended for automated processing control. For manual management, Spectra which are not intended for processing should be placed in specific sub-folders.</w:t>
            </w:r>
          </w:p>
          <w:p w14:paraId="7719E179" w14:textId="77777777" w:rsidR="00DC6E0E" w:rsidRPr="00534A3C" w:rsidRDefault="00DC6E0E" w:rsidP="004A51AA">
            <w:pPr>
              <w:pStyle w:val="TableText"/>
              <w:rPr>
                <w:sz w:val="22"/>
                <w:szCs w:val="22"/>
              </w:rPr>
            </w:pPr>
            <w:r w:rsidRPr="00534A3C">
              <w:rPr>
                <w:sz w:val="22"/>
                <w:szCs w:val="22"/>
              </w:rPr>
              <w:t>There are currently no SPECCHIO processes which test this flag. It is generally intended for use by non-SPECCHIO processes, such as processes written using Matlab.</w:t>
            </w:r>
          </w:p>
        </w:tc>
      </w:tr>
      <w:tr w:rsidR="00DC6E0E" w:rsidRPr="00534A3C" w14:paraId="0B7202EB" w14:textId="77777777" w:rsidTr="00DC6E0E">
        <w:trPr>
          <w:cantSplit/>
        </w:trPr>
        <w:tc>
          <w:tcPr>
            <w:tcW w:w="0" w:type="auto"/>
          </w:tcPr>
          <w:p w14:paraId="0DC6A8B8"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Algorithm </w:t>
            </w:r>
          </w:p>
          <w:p w14:paraId="194358B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47AFFF7C" w14:textId="77777777" w:rsidR="00DC6E0E" w:rsidRPr="00534A3C" w:rsidRDefault="00DC6E0E" w:rsidP="004A51AA">
            <w:pPr>
              <w:pStyle w:val="TableText"/>
              <w:rPr>
                <w:sz w:val="22"/>
                <w:szCs w:val="22"/>
              </w:rPr>
            </w:pPr>
            <w:r w:rsidRPr="00534A3C">
              <w:rPr>
                <w:sz w:val="22"/>
                <w:szCs w:val="22"/>
              </w:rPr>
              <w:t>[Alpha string] Description of processing algorithm applied to Spectrum</w:t>
            </w:r>
          </w:p>
          <w:p w14:paraId="45E9140F" w14:textId="77777777" w:rsidR="00DC6E0E" w:rsidRPr="00534A3C" w:rsidRDefault="00DC6E0E" w:rsidP="004A51AA">
            <w:pPr>
              <w:pStyle w:val="TableText"/>
              <w:rPr>
                <w:sz w:val="22"/>
                <w:szCs w:val="22"/>
              </w:rPr>
            </w:pPr>
            <w:r w:rsidRPr="00534A3C">
              <w:rPr>
                <w:sz w:val="22"/>
                <w:szCs w:val="22"/>
              </w:rPr>
              <w:t>Multiple Processing Algorithm fields may be added to each Spectrum.</w:t>
            </w:r>
          </w:p>
          <w:p w14:paraId="115F2DF0" w14:textId="66C30EDD" w:rsidR="00DC6E0E" w:rsidRPr="00534A3C" w:rsidRDefault="00DC6E0E" w:rsidP="004A51AA">
            <w:pPr>
              <w:pStyle w:val="TableText"/>
              <w:rPr>
                <w:sz w:val="22"/>
                <w:szCs w:val="22"/>
              </w:rPr>
            </w:pPr>
            <w:r w:rsidRPr="00534A3C">
              <w:rPr>
                <w:sz w:val="22"/>
                <w:szCs w:val="22"/>
              </w:rPr>
              <w:t>Each process which modifies a Spectrum should set an informative message into a new Metadata Attribute of this type for each Spectrum it modifies.</w:t>
            </w:r>
          </w:p>
        </w:tc>
      </w:tr>
      <w:tr w:rsidR="006E2F76" w:rsidRPr="00534A3C" w14:paraId="7E66FBE4" w14:textId="77777777" w:rsidTr="00185FD5">
        <w:trPr>
          <w:cantSplit/>
        </w:trPr>
        <w:tc>
          <w:tcPr>
            <w:tcW w:w="0" w:type="auto"/>
          </w:tcPr>
          <w:p w14:paraId="2FE6A3B9" w14:textId="77777777" w:rsidR="006E2F76" w:rsidRPr="00534A3C" w:rsidRDefault="006E2F76" w:rsidP="004A51AA">
            <w:pPr>
              <w:pStyle w:val="TableText"/>
              <w:rPr>
                <w:rStyle w:val="GUIWord"/>
                <w:rFonts w:cs="Tahoma"/>
                <w:u w:val="single"/>
              </w:rPr>
            </w:pPr>
            <w:r w:rsidRPr="00534A3C">
              <w:rPr>
                <w:rStyle w:val="GUIWord"/>
                <w:rFonts w:cs="Tahoma"/>
                <w:u w:val="single"/>
              </w:rPr>
              <w:t>Processing Algorithm Note</w:t>
            </w:r>
          </w:p>
        </w:tc>
        <w:tc>
          <w:tcPr>
            <w:tcW w:w="0" w:type="auto"/>
          </w:tcPr>
          <w:p w14:paraId="3E23CC72" w14:textId="77777777" w:rsidR="006E2F76" w:rsidRPr="00534A3C" w:rsidRDefault="006E2F76" w:rsidP="004A51AA">
            <w:pPr>
              <w:pStyle w:val="TableText"/>
              <w:rPr>
                <w:sz w:val="22"/>
                <w:szCs w:val="22"/>
              </w:rPr>
            </w:pPr>
            <w:r w:rsidRPr="00534A3C">
              <w:rPr>
                <w:sz w:val="22"/>
                <w:szCs w:val="22"/>
              </w:rPr>
              <w:t>[Alpha string] Processing notes are produced by the algorithm</w:t>
            </w:r>
          </w:p>
        </w:tc>
      </w:tr>
      <w:tr w:rsidR="00DC6E0E" w:rsidRPr="00534A3C" w14:paraId="3F9BD8A3" w14:textId="77777777" w:rsidTr="00DC6E0E">
        <w:trPr>
          <w:cantSplit/>
        </w:trPr>
        <w:tc>
          <w:tcPr>
            <w:tcW w:w="0" w:type="auto"/>
          </w:tcPr>
          <w:p w14:paraId="4FDA48CC" w14:textId="77777777" w:rsidR="00DC6E0E" w:rsidRPr="00534A3C" w:rsidRDefault="00DC6E0E" w:rsidP="004A51AA">
            <w:pPr>
              <w:pStyle w:val="TableText"/>
              <w:rPr>
                <w:rStyle w:val="GUIWord"/>
                <w:rFonts w:cs="Tahoma"/>
                <w:u w:val="single"/>
              </w:rPr>
            </w:pPr>
            <w:r w:rsidRPr="00534A3C">
              <w:rPr>
                <w:rStyle w:val="GUIWord"/>
                <w:rFonts w:cs="Tahoma"/>
                <w:u w:val="single"/>
              </w:rPr>
              <w:t>Processing Level</w:t>
            </w:r>
          </w:p>
        </w:tc>
        <w:tc>
          <w:tcPr>
            <w:tcW w:w="0" w:type="auto"/>
          </w:tcPr>
          <w:p w14:paraId="04279467" w14:textId="77777777" w:rsidR="00DC6E0E" w:rsidRPr="00534A3C" w:rsidRDefault="00DC6E0E" w:rsidP="004A51AA">
            <w:pPr>
              <w:pStyle w:val="TableText"/>
              <w:rPr>
                <w:sz w:val="22"/>
                <w:szCs w:val="22"/>
              </w:rPr>
            </w:pPr>
            <w:r w:rsidRPr="00534A3C">
              <w:rPr>
                <w:sz w:val="22"/>
                <w:szCs w:val="22"/>
              </w:rPr>
              <w:t>[Floating point] Numeric designator of a specific processing level.</w:t>
            </w:r>
          </w:p>
          <w:p w14:paraId="7D74E22B" w14:textId="7AACFB12"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r w:rsidR="003D0ECB" w:rsidRPr="00534A3C">
              <w:rPr>
                <w:sz w:val="22"/>
                <w:szCs w:val="22"/>
              </w:rPr>
              <w:t xml:space="preserve"> </w:t>
            </w:r>
          </w:p>
          <w:p w14:paraId="332747F7" w14:textId="77777777" w:rsidR="003D0ECB" w:rsidRPr="00534A3C" w:rsidRDefault="003D0ECB" w:rsidP="004A51AA">
            <w:pPr>
              <w:pStyle w:val="TableText"/>
              <w:rPr>
                <w:sz w:val="22"/>
                <w:szCs w:val="22"/>
              </w:rPr>
            </w:pPr>
            <w:r w:rsidRPr="00534A3C">
              <w:rPr>
                <w:sz w:val="22"/>
                <w:szCs w:val="22"/>
              </w:rPr>
              <w:t>Generally, the levels are defined as:</w:t>
            </w:r>
          </w:p>
          <w:p w14:paraId="03BFEA37" w14:textId="4E94D465" w:rsidR="003D0ECB" w:rsidRPr="00534A3C" w:rsidRDefault="007860FB" w:rsidP="007E778A">
            <w:pPr>
              <w:pStyle w:val="ListParagraph"/>
              <w:numPr>
                <w:ilvl w:val="0"/>
                <w:numId w:val="16"/>
              </w:numPr>
              <w:spacing w:after="160" w:line="259" w:lineRule="auto"/>
              <w:rPr>
                <w:rFonts w:cs="Tahoma"/>
                <w:sz w:val="22"/>
                <w:szCs w:val="22"/>
                <w:u w:val="single"/>
                <w:lang w:val="de-CH"/>
              </w:rPr>
            </w:pPr>
            <w:r w:rsidRPr="00534A3C">
              <w:rPr>
                <w:rFonts w:cs="Tahoma"/>
                <w:sz w:val="22"/>
                <w:szCs w:val="22"/>
                <w:u w:val="single"/>
                <w:lang w:val="en-US"/>
              </w:rPr>
              <w:t xml:space="preserve">  </w:t>
            </w:r>
            <w:r w:rsidR="003D0ECB" w:rsidRPr="00534A3C">
              <w:rPr>
                <w:rFonts w:cs="Tahoma"/>
                <w:sz w:val="22"/>
                <w:szCs w:val="22"/>
                <w:u w:val="single"/>
                <w:lang w:val="de-CH"/>
              </w:rPr>
              <w:t xml:space="preserve">DN: Digital </w:t>
            </w:r>
            <w:proofErr w:type="spellStart"/>
            <w:r w:rsidR="003D0ECB" w:rsidRPr="00534A3C">
              <w:rPr>
                <w:rFonts w:cs="Tahoma"/>
                <w:sz w:val="22"/>
                <w:szCs w:val="22"/>
                <w:u w:val="single"/>
                <w:lang w:val="de-CH"/>
              </w:rPr>
              <w:t>numbers</w:t>
            </w:r>
            <w:proofErr w:type="spellEnd"/>
          </w:p>
          <w:p w14:paraId="7488F241" w14:textId="12543A32" w:rsidR="003D0ECB" w:rsidRPr="00534A3C" w:rsidRDefault="007860FB" w:rsidP="007E778A">
            <w:pPr>
              <w:pStyle w:val="ListParagraph"/>
              <w:numPr>
                <w:ilvl w:val="0"/>
                <w:numId w:val="16"/>
              </w:numPr>
              <w:rPr>
                <w:rFonts w:cs="Tahoma"/>
                <w:sz w:val="22"/>
                <w:szCs w:val="22"/>
                <w:u w:val="single"/>
                <w:lang w:val="en-US"/>
              </w:rPr>
            </w:pPr>
            <w:r w:rsidRPr="00534A3C">
              <w:rPr>
                <w:rFonts w:cs="Tahoma"/>
                <w:sz w:val="22"/>
                <w:szCs w:val="22"/>
                <w:u w:val="single"/>
                <w:lang w:val="en-US"/>
              </w:rPr>
              <w:t xml:space="preserve">  </w:t>
            </w:r>
            <w:r w:rsidR="003D0ECB" w:rsidRPr="00534A3C">
              <w:rPr>
                <w:rFonts w:cs="Tahoma"/>
                <w:sz w:val="22"/>
                <w:szCs w:val="22"/>
                <w:u w:val="single"/>
                <w:lang w:val="en-US"/>
              </w:rPr>
              <w:t>Radiance Spectra, as provided by the instrument</w:t>
            </w:r>
          </w:p>
          <w:p w14:paraId="170BE062" w14:textId="629D33E3" w:rsidR="003D0ECB" w:rsidRPr="00534A3C" w:rsidRDefault="003D0ECB" w:rsidP="009867AA">
            <w:pPr>
              <w:spacing w:line="259" w:lineRule="auto"/>
              <w:rPr>
                <w:rFonts w:cs="Tahoma"/>
                <w:sz w:val="22"/>
                <w:szCs w:val="22"/>
                <w:u w:val="single"/>
                <w:lang w:val="en-US"/>
              </w:rPr>
            </w:pPr>
            <w:r w:rsidRPr="00534A3C">
              <w:rPr>
                <w:rFonts w:cs="Tahoma"/>
                <w:sz w:val="22"/>
                <w:szCs w:val="22"/>
                <w:u w:val="single"/>
                <w:lang w:val="en-US"/>
              </w:rPr>
              <w:t>1.x   Radiance Spectra, corrected</w:t>
            </w:r>
          </w:p>
          <w:p w14:paraId="025A835B" w14:textId="7B78E3DA" w:rsidR="003D0ECB"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2.0   Reflectance Spectra, as provided by the instrument</w:t>
            </w:r>
          </w:p>
          <w:p w14:paraId="08159904" w14:textId="641E23ED" w:rsidR="00DC6E0E"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 xml:space="preserve">2.x   Reflectance Spectra, corrected </w:t>
            </w:r>
          </w:p>
        </w:tc>
      </w:tr>
      <w:tr w:rsidR="00DC6E0E" w:rsidRPr="00534A3C" w14:paraId="65DA6576" w14:textId="77777777" w:rsidTr="00DC6E0E">
        <w:trPr>
          <w:cantSplit/>
        </w:trPr>
        <w:tc>
          <w:tcPr>
            <w:tcW w:w="0" w:type="auto"/>
          </w:tcPr>
          <w:p w14:paraId="58D2C92B"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Module </w:t>
            </w:r>
          </w:p>
          <w:p w14:paraId="297C5C4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22EDBC1C" w14:textId="77777777" w:rsidR="00DC6E0E" w:rsidRPr="00534A3C" w:rsidRDefault="00DC6E0E" w:rsidP="004A51AA">
            <w:pPr>
              <w:pStyle w:val="TableText"/>
              <w:rPr>
                <w:sz w:val="22"/>
                <w:szCs w:val="22"/>
              </w:rPr>
            </w:pPr>
            <w:r w:rsidRPr="00534A3C">
              <w:rPr>
                <w:sz w:val="22"/>
                <w:szCs w:val="22"/>
              </w:rPr>
              <w:t>[Alpha string] Name of processing module applied to Spectrum</w:t>
            </w:r>
          </w:p>
          <w:p w14:paraId="15563240" w14:textId="77777777" w:rsidR="00DC6E0E" w:rsidRPr="00534A3C" w:rsidRDefault="00DC6E0E" w:rsidP="004A51AA">
            <w:pPr>
              <w:pStyle w:val="TableText"/>
              <w:rPr>
                <w:sz w:val="22"/>
                <w:szCs w:val="22"/>
              </w:rPr>
            </w:pPr>
            <w:r w:rsidRPr="00534A3C">
              <w:rPr>
                <w:sz w:val="22"/>
                <w:szCs w:val="22"/>
              </w:rPr>
              <w:t>Multiple Processing Module Attribute values may be added to each Spectrum.</w:t>
            </w:r>
          </w:p>
          <w:p w14:paraId="74366555" w14:textId="258C9668"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tc>
      </w:tr>
      <w:tr w:rsidR="00DC6E0E" w:rsidRPr="00534A3C" w14:paraId="4C4BE1D8" w14:textId="77777777" w:rsidTr="00DC6E0E">
        <w:trPr>
          <w:cantSplit/>
        </w:trPr>
        <w:tc>
          <w:tcPr>
            <w:tcW w:w="0" w:type="auto"/>
          </w:tcPr>
          <w:p w14:paraId="06735C2D"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 xml:space="preserve">Source File </w:t>
            </w:r>
          </w:p>
          <w:p w14:paraId="12A3EAF0"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3578C2B1" w14:textId="77777777" w:rsidR="00DC6E0E" w:rsidRPr="00534A3C" w:rsidRDefault="00DC6E0E" w:rsidP="004A51AA">
            <w:pPr>
              <w:pStyle w:val="TableText"/>
              <w:rPr>
                <w:sz w:val="22"/>
                <w:szCs w:val="22"/>
              </w:rPr>
            </w:pPr>
            <w:r w:rsidRPr="00534A3C">
              <w:rPr>
                <w:sz w:val="22"/>
                <w:szCs w:val="22"/>
              </w:rPr>
              <w:t>[Alpha string] Name of file that provided the original data</w:t>
            </w:r>
          </w:p>
          <w:p w14:paraId="74D1E168" w14:textId="77777777" w:rsidR="00DC6E0E" w:rsidRPr="00534A3C" w:rsidRDefault="00DC6E0E" w:rsidP="004A51AA">
            <w:pPr>
              <w:pStyle w:val="TableText"/>
              <w:rPr>
                <w:sz w:val="22"/>
                <w:szCs w:val="22"/>
              </w:rPr>
            </w:pPr>
            <w:r w:rsidRPr="00534A3C">
              <w:rPr>
                <w:sz w:val="22"/>
                <w:szCs w:val="22"/>
              </w:rPr>
              <w:t>This applies if data is processed outside of SPECCHIO.</w:t>
            </w:r>
          </w:p>
          <w:p w14:paraId="32C13C35" w14:textId="77777777"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p w14:paraId="3A2F869C" w14:textId="77777777" w:rsidR="00DC6E0E" w:rsidRPr="00534A3C" w:rsidRDefault="00DC6E0E" w:rsidP="004A51AA">
            <w:pPr>
              <w:pStyle w:val="TableText"/>
              <w:rPr>
                <w:sz w:val="22"/>
                <w:szCs w:val="22"/>
              </w:rPr>
            </w:pPr>
            <w:r w:rsidRPr="00534A3C">
              <w:rPr>
                <w:sz w:val="22"/>
                <w:szCs w:val="22"/>
              </w:rPr>
              <w:t>SPECCHIO does not use this value.</w:t>
            </w:r>
          </w:p>
        </w:tc>
      </w:tr>
      <w:tr w:rsidR="00534A3C" w:rsidRPr="00534A3C" w14:paraId="31F11BE5" w14:textId="77777777" w:rsidTr="00185FD5">
        <w:trPr>
          <w:cantSplit/>
        </w:trPr>
        <w:tc>
          <w:tcPr>
            <w:tcW w:w="0" w:type="auto"/>
          </w:tcPr>
          <w:p w14:paraId="4C3E0742" w14:textId="12944527" w:rsidR="00534A3C" w:rsidRPr="00534A3C" w:rsidRDefault="00534A3C" w:rsidP="004A51AA">
            <w:pPr>
              <w:pStyle w:val="TableText"/>
              <w:rPr>
                <w:rStyle w:val="GUIWord"/>
                <w:rFonts w:cs="Tahoma"/>
                <w:u w:val="single"/>
              </w:rPr>
            </w:pPr>
            <w:r w:rsidRPr="00534A3C">
              <w:rPr>
                <w:rFonts w:cs="Tahoma"/>
                <w:i/>
                <w:color w:val="595959" w:themeColor="text1" w:themeTint="A6"/>
                <w:sz w:val="22"/>
                <w:szCs w:val="22"/>
                <w:u w:val="single"/>
              </w:rPr>
              <w:t>Solar Angle Computation</w:t>
            </w:r>
          </w:p>
        </w:tc>
        <w:tc>
          <w:tcPr>
            <w:tcW w:w="0" w:type="auto"/>
          </w:tcPr>
          <w:p w14:paraId="02A93F61" w14:textId="75C93D86" w:rsidR="00534A3C" w:rsidRPr="00B464D8" w:rsidRDefault="00B464D8" w:rsidP="004A51AA">
            <w:pPr>
              <w:pStyle w:val="TableText"/>
              <w:rPr>
                <w:sz w:val="22"/>
                <w:szCs w:val="22"/>
              </w:rPr>
            </w:pPr>
            <w:r w:rsidRPr="00B464D8">
              <w:rPr>
                <w:sz w:val="22"/>
                <w:szCs w:val="22"/>
              </w:rPr>
              <w:t>Notes produced by the SPECCHIO solar angle computation routine</w:t>
            </w:r>
            <w:r>
              <w:rPr>
                <w:sz w:val="22"/>
                <w:szCs w:val="22"/>
              </w:rPr>
              <w:t>.</w:t>
            </w:r>
          </w:p>
        </w:tc>
      </w:tr>
      <w:tr w:rsidR="00185FD5" w:rsidRPr="00534A3C" w14:paraId="5EE2077A" w14:textId="77777777" w:rsidTr="00185FD5">
        <w:trPr>
          <w:cantSplit/>
        </w:trPr>
        <w:tc>
          <w:tcPr>
            <w:tcW w:w="0" w:type="auto"/>
          </w:tcPr>
          <w:p w14:paraId="1623E6C6" w14:textId="77777777" w:rsidR="00185FD5" w:rsidRPr="00534A3C" w:rsidRDefault="00185FD5" w:rsidP="004A51AA">
            <w:pPr>
              <w:pStyle w:val="TableText"/>
              <w:rPr>
                <w:rStyle w:val="GUIWord"/>
                <w:rFonts w:cs="Tahoma"/>
                <w:u w:val="single"/>
              </w:rPr>
            </w:pPr>
            <w:r w:rsidRPr="00534A3C">
              <w:rPr>
                <w:rStyle w:val="GUIWord"/>
                <w:rFonts w:cs="Tahoma"/>
                <w:u w:val="single"/>
              </w:rPr>
              <w:t xml:space="preserve">Time Shift </w:t>
            </w:r>
          </w:p>
          <w:p w14:paraId="7A590275" w14:textId="77777777" w:rsidR="00185FD5" w:rsidRPr="00534A3C" w:rsidRDefault="00185FD5" w:rsidP="004A51AA">
            <w:pPr>
              <w:pStyle w:val="TableText"/>
              <w:rPr>
                <w:rStyle w:val="GUIWord"/>
                <w:rFonts w:cs="Tahoma"/>
                <w:u w:val="single"/>
              </w:rPr>
            </w:pPr>
            <w:r w:rsidRPr="00534A3C">
              <w:rPr>
                <w:sz w:val="22"/>
                <w:szCs w:val="22"/>
              </w:rPr>
              <w:t>Multiple permitted</w:t>
            </w:r>
          </w:p>
        </w:tc>
        <w:tc>
          <w:tcPr>
            <w:tcW w:w="0" w:type="auto"/>
          </w:tcPr>
          <w:p w14:paraId="43C03C1D" w14:textId="4623FAE0" w:rsidR="00185FD5" w:rsidRPr="00534A3C" w:rsidRDefault="00185FD5" w:rsidP="004A51AA">
            <w:pPr>
              <w:pStyle w:val="TableText"/>
              <w:rPr>
                <w:i/>
                <w:sz w:val="22"/>
                <w:szCs w:val="22"/>
              </w:rPr>
            </w:pPr>
            <w:r w:rsidRPr="00534A3C">
              <w:rPr>
                <w:sz w:val="22"/>
                <w:szCs w:val="22"/>
              </w:rPr>
              <w:t>[Alpha string] This records the time shift processing that was applied to the Spectrum using the Special functions/Correct local time to UTC operation. See section</w:t>
            </w:r>
            <w:r w:rsidR="007C6DFB" w:rsidRPr="00534A3C">
              <w:rPr>
                <w:sz w:val="22"/>
                <w:szCs w:val="22"/>
              </w:rPr>
              <w:t xml:space="preserve"> </w:t>
            </w:r>
            <w:r w:rsidR="007C6DFB" w:rsidRPr="00534A3C">
              <w:rPr>
                <w:rStyle w:val="CrossReference"/>
                <w:rFonts w:cs="Tahoma"/>
                <w:szCs w:val="22"/>
                <w:u w:val="single"/>
              </w:rPr>
              <w:fldChar w:fldCharType="begin"/>
            </w:r>
            <w:r w:rsidR="007C6DFB" w:rsidRPr="00534A3C">
              <w:rPr>
                <w:rStyle w:val="CrossReference"/>
                <w:rFonts w:cs="Tahoma"/>
                <w:sz w:val="22"/>
                <w:szCs w:val="22"/>
                <w:u w:val="single"/>
              </w:rPr>
              <w:instrText xml:space="preserve"> REF _Ref499981014 \r \h  \* MERGEFORMAT </w:instrText>
            </w:r>
            <w:r w:rsidR="007C6DFB" w:rsidRPr="00534A3C">
              <w:rPr>
                <w:rStyle w:val="CrossReference"/>
                <w:rFonts w:cs="Tahoma"/>
                <w:szCs w:val="22"/>
                <w:u w:val="single"/>
              </w:rPr>
            </w:r>
            <w:r w:rsidR="007C6DFB" w:rsidRPr="00534A3C">
              <w:rPr>
                <w:rStyle w:val="CrossReference"/>
                <w:rFonts w:cs="Tahoma"/>
                <w:szCs w:val="22"/>
                <w:u w:val="single"/>
              </w:rPr>
              <w:fldChar w:fldCharType="separate"/>
            </w:r>
            <w:r w:rsidR="000C7C57">
              <w:rPr>
                <w:rStyle w:val="CrossReference"/>
                <w:rFonts w:cs="Tahoma"/>
                <w:sz w:val="22"/>
                <w:szCs w:val="22"/>
                <w:u w:val="single"/>
              </w:rPr>
              <w:t>11.1.1</w:t>
            </w:r>
            <w:r w:rsidR="007C6DFB" w:rsidRPr="00534A3C">
              <w:rPr>
                <w:rStyle w:val="CrossReference"/>
                <w:rFonts w:cs="Tahoma"/>
                <w:szCs w:val="22"/>
                <w:u w:val="single"/>
              </w:rPr>
              <w:fldChar w:fldCharType="end"/>
            </w:r>
            <w:r w:rsidRPr="00534A3C">
              <w:rPr>
                <w:i/>
                <w:sz w:val="22"/>
                <w:szCs w:val="22"/>
              </w:rPr>
              <w:t xml:space="preserve"> </w:t>
            </w:r>
            <w:r w:rsidRPr="00534A3C">
              <w:rPr>
                <w:sz w:val="22"/>
                <w:szCs w:val="22"/>
              </w:rPr>
              <w:t>for more information on changing the times.</w:t>
            </w:r>
          </w:p>
          <w:p w14:paraId="40CEF6E2" w14:textId="3B95DDB8" w:rsidR="00185FD5" w:rsidRPr="00534A3C" w:rsidRDefault="009867AA" w:rsidP="004A51AA">
            <w:pPr>
              <w:pStyle w:val="TableText"/>
              <w:rPr>
                <w:sz w:val="22"/>
                <w:szCs w:val="22"/>
              </w:rPr>
            </w:pPr>
            <w:r w:rsidRPr="00534A3C">
              <w:rPr>
                <w:sz w:val="22"/>
                <w:szCs w:val="22"/>
              </w:rPr>
              <w:t>The</w:t>
            </w:r>
            <w:r w:rsidR="00185FD5" w:rsidRPr="00534A3C">
              <w:rPr>
                <w:sz w:val="22"/>
                <w:szCs w:val="22"/>
              </w:rPr>
              <w:t xml:space="preserve"> Time Shift field will be </w:t>
            </w:r>
            <w:r w:rsidRPr="00534A3C">
              <w:rPr>
                <w:sz w:val="22"/>
                <w:szCs w:val="22"/>
              </w:rPr>
              <w:t>overwritten</w:t>
            </w:r>
            <w:r w:rsidR="00185FD5" w:rsidRPr="00534A3C">
              <w:rPr>
                <w:sz w:val="22"/>
                <w:szCs w:val="22"/>
              </w:rPr>
              <w:t xml:space="preserve"> if the Time Shift function is applied multiple times.</w:t>
            </w:r>
          </w:p>
        </w:tc>
      </w:tr>
      <w:tr w:rsidR="00185FD5" w:rsidRPr="00534A3C" w14:paraId="5D19D13C" w14:textId="77777777" w:rsidTr="00185FD5">
        <w:trPr>
          <w:cantSplit/>
        </w:trPr>
        <w:tc>
          <w:tcPr>
            <w:tcW w:w="0" w:type="auto"/>
          </w:tcPr>
          <w:p w14:paraId="2045C92F" w14:textId="77777777" w:rsidR="00185FD5" w:rsidRPr="00534A3C" w:rsidRDefault="00185FD5" w:rsidP="004A51AA">
            <w:pPr>
              <w:pStyle w:val="TableText"/>
              <w:rPr>
                <w:rStyle w:val="GUIWord"/>
                <w:rFonts w:cs="Tahoma"/>
                <w:u w:val="single"/>
              </w:rPr>
            </w:pPr>
            <w:r w:rsidRPr="00534A3C">
              <w:rPr>
                <w:rStyle w:val="GUIWord"/>
                <w:rFonts w:cs="Tahoma"/>
                <w:u w:val="single"/>
              </w:rPr>
              <w:t>UTC Time Computation</w:t>
            </w:r>
          </w:p>
        </w:tc>
        <w:tc>
          <w:tcPr>
            <w:tcW w:w="0" w:type="auto"/>
          </w:tcPr>
          <w:p w14:paraId="36D67A2D" w14:textId="56504C57" w:rsidR="00185FD5" w:rsidRPr="00534A3C" w:rsidRDefault="00185FD5" w:rsidP="004A51AA">
            <w:pPr>
              <w:pStyle w:val="TableText"/>
              <w:rPr>
                <w:sz w:val="22"/>
                <w:szCs w:val="22"/>
              </w:rPr>
            </w:pPr>
            <w:r w:rsidRPr="00534A3C">
              <w:rPr>
                <w:sz w:val="22"/>
                <w:szCs w:val="22"/>
              </w:rPr>
              <w:t>[Alpha string] Note is produced by the SPECCHIO UTC computation routine</w:t>
            </w:r>
          </w:p>
        </w:tc>
      </w:tr>
    </w:tbl>
    <w:p w14:paraId="2293F380" w14:textId="38A1B558" w:rsidR="00DC6E0E" w:rsidRPr="00A8518D" w:rsidRDefault="00DC6E0E" w:rsidP="00DC6E0E">
      <w:pPr>
        <w:pStyle w:val="Heading3"/>
        <w:rPr>
          <w:lang w:val="de-CH"/>
        </w:rPr>
      </w:pPr>
      <w:bookmarkStart w:id="322" w:name="_Toc398023910"/>
      <w:bookmarkStart w:id="323" w:name="_Toc49458090"/>
      <w:r w:rsidRPr="00A8518D">
        <w:rPr>
          <w:lang w:val="de-CH"/>
        </w:rPr>
        <w:t>Sampling</w:t>
      </w:r>
      <w:bookmarkEnd w:id="322"/>
      <w:bookmarkEnd w:id="323"/>
    </w:p>
    <w:p w14:paraId="20F143F4" w14:textId="77777777" w:rsidR="00DC6E0E" w:rsidRPr="00B350A0" w:rsidRDefault="00DC6E0E" w:rsidP="004A51AA">
      <w:pPr>
        <w:pStyle w:val="Body"/>
      </w:pPr>
      <w:r w:rsidRPr="00B350A0">
        <w:t xml:space="preserve">Numbers in this Group can all be entered as </w:t>
      </w:r>
      <w:proofErr w:type="gramStart"/>
      <w:r w:rsidRPr="00B350A0">
        <w:t>floating point</w:t>
      </w:r>
      <w:proofErr w:type="gramEnd"/>
      <w:r w:rsidRPr="00B350A0">
        <w:t xml:space="preserve"> numbers.</w:t>
      </w:r>
    </w:p>
    <w:p w14:paraId="62C8A1EF" w14:textId="77777777" w:rsidR="00185FD5" w:rsidRPr="00B350A0" w:rsidRDefault="00185FD5" w:rsidP="004A51AA">
      <w:pPr>
        <w:pStyle w:val="Body"/>
      </w:pPr>
    </w:p>
    <w:tbl>
      <w:tblPr>
        <w:tblStyle w:val="TableGrid"/>
        <w:tblW w:w="0" w:type="auto"/>
        <w:tblInd w:w="817" w:type="dxa"/>
        <w:tblLook w:val="04A0" w:firstRow="1" w:lastRow="0" w:firstColumn="1" w:lastColumn="0" w:noHBand="0" w:noVBand="1"/>
      </w:tblPr>
      <w:tblGrid>
        <w:gridCol w:w="1582"/>
        <w:gridCol w:w="3816"/>
        <w:gridCol w:w="26"/>
        <w:gridCol w:w="3001"/>
      </w:tblGrid>
      <w:tr w:rsidR="00DC6E0E" w:rsidRPr="006C760E" w14:paraId="1A7092C5" w14:textId="77777777" w:rsidTr="00DC6E0E">
        <w:trPr>
          <w:cantSplit/>
        </w:trPr>
        <w:tc>
          <w:tcPr>
            <w:tcW w:w="0" w:type="auto"/>
          </w:tcPr>
          <w:p w14:paraId="45F933CD" w14:textId="77777777" w:rsidR="00DC6E0E" w:rsidRPr="006C760E" w:rsidRDefault="00DC6E0E" w:rsidP="004A51AA">
            <w:pPr>
              <w:pStyle w:val="TableText"/>
              <w:rPr>
                <w:rStyle w:val="GUIWord"/>
                <w:u w:val="single"/>
              </w:rPr>
            </w:pPr>
            <w:r w:rsidRPr="006C760E">
              <w:rPr>
                <w:rStyle w:val="GUIWord"/>
                <w:u w:val="single"/>
              </w:rPr>
              <w:t>Beam Geometry</w:t>
            </w:r>
          </w:p>
        </w:tc>
        <w:tc>
          <w:tcPr>
            <w:tcW w:w="0" w:type="auto"/>
            <w:gridSpan w:val="3"/>
          </w:tcPr>
          <w:p w14:paraId="0445217C" w14:textId="77777777" w:rsidR="00DC6E0E" w:rsidRPr="006C760E" w:rsidRDefault="00DC6E0E" w:rsidP="004A51AA">
            <w:pPr>
              <w:pStyle w:val="TableText"/>
              <w:rPr>
                <w:sz w:val="22"/>
                <w:szCs w:val="22"/>
              </w:rPr>
            </w:pPr>
            <w:r w:rsidRPr="006C760E">
              <w:rPr>
                <w:sz w:val="22"/>
                <w:szCs w:val="22"/>
              </w:rPr>
              <w:t>[Dropdown list] SPECCHIO supports the nine fundamental beam geometry types describing the incoming and reflected beams.</w:t>
            </w:r>
          </w:p>
          <w:p w14:paraId="6B2235A3" w14:textId="4BF64C62" w:rsidR="00DC6E0E" w:rsidRPr="006C760E" w:rsidRDefault="00DC6E0E" w:rsidP="006C760E">
            <w:pPr>
              <w:pStyle w:val="TableText"/>
              <w:rPr>
                <w:sz w:val="22"/>
                <w:szCs w:val="22"/>
              </w:rPr>
            </w:pPr>
            <w:r w:rsidRPr="006C760E">
              <w:rPr>
                <w:sz w:val="22"/>
                <w:szCs w:val="22"/>
              </w:rPr>
              <w:t>For further information about the beam geometry types, please refer to</w:t>
            </w:r>
            <w:r w:rsidR="00B35F1E" w:rsidRPr="006C760E">
              <w:rPr>
                <w:sz w:val="22"/>
                <w:szCs w:val="22"/>
              </w:rPr>
              <w:t xml:space="preserve"> </w:t>
            </w:r>
            <w:r w:rsidR="00185FD5" w:rsidRPr="006C760E">
              <w:rPr>
                <w:sz w:val="22"/>
                <w:szCs w:val="22"/>
              </w:rPr>
              <w:t>(</w:t>
            </w:r>
            <w:proofErr w:type="spellStart"/>
            <w:r w:rsidR="00185FD5" w:rsidRPr="006C760E">
              <w:rPr>
                <w:sz w:val="22"/>
                <w:szCs w:val="22"/>
              </w:rPr>
              <w:t>Schaepman-Strub</w:t>
            </w:r>
            <w:proofErr w:type="spellEnd"/>
            <w:r w:rsidR="00185FD5" w:rsidRPr="006C760E">
              <w:rPr>
                <w:sz w:val="22"/>
                <w:szCs w:val="22"/>
              </w:rPr>
              <w:t xml:space="preserve"> et al., 2006, </w:t>
            </w:r>
            <w:proofErr w:type="spellStart"/>
            <w:r w:rsidR="00185FD5" w:rsidRPr="006C760E">
              <w:rPr>
                <w:sz w:val="22"/>
                <w:szCs w:val="22"/>
              </w:rPr>
              <w:t>Schaepman-Strub</w:t>
            </w:r>
            <w:proofErr w:type="spellEnd"/>
            <w:r w:rsidR="00185FD5" w:rsidRPr="006C760E">
              <w:rPr>
                <w:sz w:val="22"/>
                <w:szCs w:val="22"/>
              </w:rPr>
              <w:t xml:space="preserve"> et al., 2009) </w:t>
            </w:r>
            <w:r w:rsidRPr="006C760E">
              <w:rPr>
                <w:sz w:val="22"/>
                <w:szCs w:val="22"/>
              </w:rPr>
              <w:t>a</w:t>
            </w:r>
            <w:r w:rsidR="006C760E" w:rsidRPr="006C760E">
              <w:rPr>
                <w:sz w:val="22"/>
                <w:szCs w:val="22"/>
              </w:rPr>
              <w:t xml:space="preserve">nd </w:t>
            </w:r>
            <w:r w:rsidR="006C760E" w:rsidRPr="006C760E">
              <w:rPr>
                <w:szCs w:val="22"/>
              </w:rPr>
              <w:fldChar w:fldCharType="begin"/>
            </w:r>
            <w:r w:rsidR="006C760E" w:rsidRPr="006C760E">
              <w:rPr>
                <w:sz w:val="22"/>
                <w:szCs w:val="22"/>
              </w:rPr>
              <w:instrText xml:space="preserve"> REF _Ref506278509 \h </w:instrText>
            </w:r>
            <w:r w:rsidR="006C760E">
              <w:rPr>
                <w:sz w:val="22"/>
                <w:szCs w:val="22"/>
              </w:rPr>
              <w:instrText xml:space="preserve"> \* MERGEFORMAT </w:instrText>
            </w:r>
            <w:r w:rsidR="006C760E" w:rsidRPr="006C760E">
              <w:rPr>
                <w:szCs w:val="22"/>
              </w:rPr>
            </w:r>
            <w:r w:rsidR="006C760E" w:rsidRPr="006C760E">
              <w:rPr>
                <w:szCs w:val="22"/>
              </w:rPr>
              <w:fldChar w:fldCharType="separate"/>
            </w:r>
            <w:r w:rsidR="000C7C57" w:rsidRPr="000C7C57">
              <w:rPr>
                <w:sz w:val="22"/>
                <w:szCs w:val="22"/>
              </w:rPr>
              <w:t xml:space="preserve">Figure </w:t>
            </w:r>
            <w:r w:rsidR="000C7C57" w:rsidRPr="000C7C57">
              <w:rPr>
                <w:noProof/>
                <w:sz w:val="22"/>
                <w:szCs w:val="22"/>
              </w:rPr>
              <w:t>23</w:t>
            </w:r>
            <w:r w:rsidR="006C760E" w:rsidRPr="006C760E">
              <w:rPr>
                <w:szCs w:val="22"/>
              </w:rPr>
              <w:fldChar w:fldCharType="end"/>
            </w:r>
            <w:r w:rsidRPr="006C760E">
              <w:rPr>
                <w:sz w:val="22"/>
                <w:szCs w:val="22"/>
              </w:rPr>
              <w:t>.</w:t>
            </w:r>
          </w:p>
        </w:tc>
      </w:tr>
      <w:tr w:rsidR="00DC6E0E" w:rsidRPr="006C760E" w14:paraId="1027B20B" w14:textId="77777777" w:rsidTr="00DC6E0E">
        <w:trPr>
          <w:cantSplit/>
        </w:trPr>
        <w:tc>
          <w:tcPr>
            <w:tcW w:w="0" w:type="auto"/>
          </w:tcPr>
          <w:p w14:paraId="6BBB6069" w14:textId="77777777" w:rsidR="00DC6E0E" w:rsidRPr="006C760E" w:rsidRDefault="00DC6E0E" w:rsidP="004A51AA">
            <w:pPr>
              <w:pStyle w:val="TableText"/>
              <w:rPr>
                <w:rStyle w:val="GUIWord"/>
                <w:u w:val="single"/>
              </w:rPr>
            </w:pPr>
            <w:r w:rsidRPr="006C760E">
              <w:rPr>
                <w:rStyle w:val="GUIWord"/>
                <w:u w:val="single"/>
              </w:rPr>
              <w:t>Illumination Azimuth</w:t>
            </w:r>
          </w:p>
        </w:tc>
        <w:tc>
          <w:tcPr>
            <w:tcW w:w="0" w:type="auto"/>
            <w:gridSpan w:val="3"/>
          </w:tcPr>
          <w:p w14:paraId="0E6E9BFA" w14:textId="16FB1193" w:rsidR="00DC6E0E" w:rsidRPr="006C760E" w:rsidRDefault="00DC6E0E" w:rsidP="004A51AA">
            <w:pPr>
              <w:pStyle w:val="TableText"/>
              <w:rPr>
                <w:sz w:val="22"/>
                <w:szCs w:val="22"/>
              </w:rPr>
            </w:pPr>
            <w:r w:rsidRPr="006C760E">
              <w:rPr>
                <w:sz w:val="22"/>
                <w:szCs w:val="22"/>
              </w:rPr>
              <w:t>[Degrees] Absolute illumination source azimuth angle measured clockwise from geographic North</w:t>
            </w:r>
            <w:r w:rsidR="00235E81" w:rsidRPr="006C760E">
              <w:rPr>
                <w:sz w:val="22"/>
                <w:szCs w:val="22"/>
              </w:rPr>
              <w:t>.</w:t>
            </w:r>
          </w:p>
          <w:p w14:paraId="446274CD" w14:textId="3A4CBB2D" w:rsidR="00185FD5" w:rsidRPr="006C760E" w:rsidRDefault="00185FD5"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DC6E0E" w:rsidRPr="006C760E" w14:paraId="75546F9A" w14:textId="77777777" w:rsidTr="00DC6E0E">
        <w:trPr>
          <w:cantSplit/>
        </w:trPr>
        <w:tc>
          <w:tcPr>
            <w:tcW w:w="0" w:type="auto"/>
          </w:tcPr>
          <w:p w14:paraId="5DE6141B" w14:textId="77777777" w:rsidR="00DC6E0E" w:rsidRPr="006C760E" w:rsidRDefault="00DC6E0E" w:rsidP="004A51AA">
            <w:pPr>
              <w:pStyle w:val="TableText"/>
              <w:rPr>
                <w:rStyle w:val="GUIWord"/>
                <w:u w:val="single"/>
              </w:rPr>
            </w:pPr>
            <w:r w:rsidRPr="006C760E">
              <w:rPr>
                <w:rStyle w:val="GUIWord"/>
                <w:u w:val="single"/>
              </w:rPr>
              <w:t>Illumination Distance</w:t>
            </w:r>
          </w:p>
        </w:tc>
        <w:tc>
          <w:tcPr>
            <w:tcW w:w="0" w:type="auto"/>
            <w:gridSpan w:val="3"/>
          </w:tcPr>
          <w:p w14:paraId="5E9E2DEB" w14:textId="77777777" w:rsidR="00DC6E0E" w:rsidRPr="006C760E" w:rsidRDefault="00DC6E0E" w:rsidP="004A51AA">
            <w:pPr>
              <w:pStyle w:val="TableText"/>
              <w:rPr>
                <w:sz w:val="22"/>
                <w:szCs w:val="22"/>
              </w:rPr>
            </w:pPr>
            <w:r w:rsidRPr="006C760E">
              <w:rPr>
                <w:sz w:val="22"/>
                <w:szCs w:val="22"/>
              </w:rPr>
              <w:t>[Metres] Distance between the illumination source and target (for artificial illumination)</w:t>
            </w:r>
          </w:p>
        </w:tc>
      </w:tr>
      <w:tr w:rsidR="004E3A37" w:rsidRPr="006C760E" w14:paraId="449162AB" w14:textId="77777777" w:rsidTr="00235E81">
        <w:trPr>
          <w:cantSplit/>
        </w:trPr>
        <w:tc>
          <w:tcPr>
            <w:tcW w:w="1539" w:type="dxa"/>
            <w:tcBorders>
              <w:bottom w:val="nil"/>
            </w:tcBorders>
          </w:tcPr>
          <w:p w14:paraId="434A61FA" w14:textId="77777777" w:rsidR="004E3A37" w:rsidRPr="006C760E" w:rsidRDefault="004E3A37" w:rsidP="004A51AA">
            <w:pPr>
              <w:pStyle w:val="TableText"/>
              <w:rPr>
                <w:rStyle w:val="GUIWord"/>
                <w:u w:val="single"/>
              </w:rPr>
            </w:pPr>
            <w:r w:rsidRPr="006C760E">
              <w:rPr>
                <w:rStyle w:val="GUIWord"/>
                <w:u w:val="single"/>
              </w:rPr>
              <w:t>Illumination Zenith</w:t>
            </w:r>
          </w:p>
        </w:tc>
        <w:tc>
          <w:tcPr>
            <w:tcW w:w="3359" w:type="dxa"/>
            <w:gridSpan w:val="2"/>
            <w:tcBorders>
              <w:bottom w:val="nil"/>
              <w:right w:val="nil"/>
            </w:tcBorders>
          </w:tcPr>
          <w:p w14:paraId="179D978D" w14:textId="69EBD298" w:rsidR="004E3A37" w:rsidRPr="006C760E" w:rsidRDefault="004E3A37" w:rsidP="004A51AA">
            <w:pPr>
              <w:pStyle w:val="TableText"/>
              <w:rPr>
                <w:sz w:val="22"/>
                <w:szCs w:val="22"/>
              </w:rPr>
            </w:pPr>
            <w:r w:rsidRPr="006C760E">
              <w:rPr>
                <w:sz w:val="22"/>
                <w:szCs w:val="22"/>
              </w:rPr>
              <w:t>[Degrees] Illumination source zenith angle measured from nadir</w:t>
            </w:r>
            <w:r w:rsidR="00235E81" w:rsidRPr="006C760E">
              <w:rPr>
                <w:sz w:val="22"/>
                <w:szCs w:val="22"/>
              </w:rPr>
              <w:t>.</w:t>
            </w:r>
          </w:p>
          <w:p w14:paraId="13CBCD00" w14:textId="77777777" w:rsidR="004E3A37" w:rsidRPr="006C760E" w:rsidRDefault="004E3A37" w:rsidP="004A51AA">
            <w:pPr>
              <w:pStyle w:val="TableText"/>
              <w:rPr>
                <w:sz w:val="22"/>
                <w:szCs w:val="22"/>
              </w:rPr>
            </w:pPr>
            <w:r w:rsidRPr="006C760E">
              <w:rPr>
                <w:sz w:val="22"/>
                <w:szCs w:val="22"/>
              </w:rPr>
              <w:t>This angle will always be between 0 and 90 degrees. If the Illumination is directly over the target, the value will be zero.</w:t>
            </w:r>
          </w:p>
        </w:tc>
        <w:tc>
          <w:tcPr>
            <w:tcW w:w="3527" w:type="dxa"/>
            <w:tcBorders>
              <w:left w:val="nil"/>
              <w:bottom w:val="nil"/>
            </w:tcBorders>
          </w:tcPr>
          <w:p w14:paraId="0C842523" w14:textId="77777777" w:rsidR="004E3A37" w:rsidRPr="006C760E" w:rsidRDefault="002E2E38" w:rsidP="004A51AA">
            <w:pPr>
              <w:pStyle w:val="TableText"/>
              <w:rPr>
                <w:sz w:val="22"/>
                <w:szCs w:val="22"/>
              </w:rPr>
            </w:pPr>
            <w:r>
              <w:rPr>
                <w:noProof/>
                <w:sz w:val="22"/>
                <w:szCs w:val="22"/>
                <w:lang w:val="en-US"/>
              </w:rPr>
            </w:r>
            <w:r>
              <w:rPr>
                <w:noProof/>
                <w:sz w:val="22"/>
                <w:szCs w:val="22"/>
                <w:lang w:val="en-US"/>
              </w:rPr>
              <w:pict w14:anchorId="188CE344">
                <v:group id="_x0000_s1255" style="width:119.65pt;height:110.75pt;mso-position-horizontal-relative:char;mso-position-vertical-relative:line" coordsize="16579,15328">
                  <v:rect id="AutoShape 396" o:spid="_x0000_s1264" style="position:absolute;width:16579;height:15328;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" filled="f" stroked="f">
                    <o:lock v:ext="edit" aspectratio="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1263" type="#_x0000_t59" style="position:absolute;left:13055;top:692;width:2254;height:2387;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" fillcolor="yellow" strokecolor="#f79646 [3209]"/>
                  <v:polyline id="Tree" o:spid="_x0000_s1262" style="position:absolute;visibility:visible" points="" coordsize="20000,20000"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" fillcolor="green">
                    <v:stroke joinstyle="miter"/>
                    <v:shadow on="t" opacity="49150f" offset="6pt,6pt"/>
                    <v:path o:connecttype="custom" o:connectlocs="33159,0;18947,14106;9475,28211;0,42317;47371,14106;56843,28211;66318,42317" o:connectangles="270,180,180,180,0,0,0" textboxrect="@1,@1,@1,@1"/>
                    <o:lock v:ext="edit" verticies="t"/>
                  </v:polyline>
                  <v:shape id="Freeform 251" o:spid="_x0000_s1261" style="position:absolute;left:8382;top:1847;width:5829;height:9697;visibility:visible;mso-wrap-style:square;v-text-anchor:top" coordsize="1030,1701"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" path="m1030,c1030,,515,850,,1701e" filled="f" strokecolor="#f79646 [3209]">
                    <v:stroke endarrow="open"/>
                    <v:path arrowok="t" o:connecttype="custom" o:connectlocs="3298931,0;0,5527718" o:connectangles="0,0"/>
                  </v:shape>
                  <v:shape id="Freeform 252" o:spid="_x0000_s1260" style="position:absolute;left:14211;top:1847;width:6;height:10484;visibility:visible;mso-wrap-style:square;v-text-anchor:top" coordsize="1,1651"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" path="m,c,,,825,,1651e" filled="f">
                    <v:path arrowok="t" o:connecttype="custom" o:connectlocs="0,0;0,6657340" o:connectangles="0,0"/>
                  </v:shape>
                  <v:shape id="Freeform 254" o:spid="_x0000_s1259" style="position:absolute;left:11137;top:6813;width:3074;height:1118;visibility:visible;mso-wrap-style:square;v-text-anchor:top" coordsize="484,176"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" path="m,c77,61,155,122,236,149v81,27,164,20,248,13e" filled="f">
                    <v:stroke startarrow="open"/>
                    <v:path arrowok="t" o:connecttype="custom" o:connectlocs="0,0;951797,601020;1951990,653458" o:connectangles="0,0,0"/>
                  </v:shape>
                  <v:shape id="Text Box 255" o:spid="_x0000_s1258" type="#_x0000_t202" style="position:absolute;left:11137;top:5378;width:3309;height:2553;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" filled="f" stroked="f">
                    <v:textbox style="mso-next-textbox:#Text Box 255">
                      <w:txbxContent>
                        <w:p w14:paraId="5BCC39BF" w14:textId="77777777" w:rsidR="00E3689F" w:rsidRDefault="00E3689F" w:rsidP="004E3A37">
                          <w:r>
                            <w:rPr>
                              <w:rFonts w:cs="Tahoma"/>
                            </w:rPr>
                            <w:t>θ</w:t>
                          </w:r>
                        </w:p>
                      </w:txbxContent>
                    </v:textbox>
                  </v:shape>
                  <v:rect id="Rectangle 266" o:spid="_x0000_s1257" style="position:absolute;left:3479;top:3587;width:2255;height:1670;rotation:-1199890fd;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" fillcolor="#ddd8c2 [2894]" strokecolor="#f79646 [3209]"/>
                  <v:rect id="Rectangle 267" o:spid="_x0000_s1256" style="position:absolute;left:4806;top:5175;width:566;height:616;rotation:-1199890fd;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" fillcolor="#ddd8c2 [2894]" strokecolor="#f79646 [3209]"/>
                  <w10:wrap type="none"/>
                  <w10:anchorlock/>
                </v:group>
              </w:pict>
            </w:r>
          </w:p>
        </w:tc>
      </w:tr>
      <w:tr w:rsidR="004E3A37" w:rsidRPr="006C760E" w14:paraId="38CF4223" w14:textId="77777777" w:rsidTr="00235E81">
        <w:trPr>
          <w:cantSplit/>
        </w:trPr>
        <w:tc>
          <w:tcPr>
            <w:tcW w:w="1539" w:type="dxa"/>
            <w:tcBorders>
              <w:top w:val="nil"/>
            </w:tcBorders>
          </w:tcPr>
          <w:p w14:paraId="18830161" w14:textId="77777777" w:rsidR="004E3A37" w:rsidRPr="006C760E" w:rsidRDefault="004E3A37" w:rsidP="004A51AA">
            <w:pPr>
              <w:pStyle w:val="TableText"/>
              <w:rPr>
                <w:rStyle w:val="GUIWord"/>
                <w:u w:val="single"/>
              </w:rPr>
            </w:pPr>
          </w:p>
        </w:tc>
        <w:tc>
          <w:tcPr>
            <w:tcW w:w="6886" w:type="dxa"/>
            <w:gridSpan w:val="3"/>
            <w:tcBorders>
              <w:top w:val="nil"/>
            </w:tcBorders>
          </w:tcPr>
          <w:p w14:paraId="74D8B61C" w14:textId="4C1E41F4" w:rsidR="004E3A37" w:rsidRPr="006C760E" w:rsidRDefault="004E3A37"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4E3A37" w:rsidRPr="006C760E" w14:paraId="6D0EF34C" w14:textId="77777777" w:rsidTr="00235E81">
        <w:trPr>
          <w:cantSplit/>
        </w:trPr>
        <w:tc>
          <w:tcPr>
            <w:tcW w:w="1539" w:type="dxa"/>
          </w:tcPr>
          <w:p w14:paraId="18B0839E" w14:textId="77777777" w:rsidR="004E3A37" w:rsidRPr="006C760E" w:rsidRDefault="004E3A37" w:rsidP="004A51AA">
            <w:pPr>
              <w:pStyle w:val="TableText"/>
              <w:rPr>
                <w:rStyle w:val="GUIWord"/>
                <w:u w:val="single"/>
              </w:rPr>
            </w:pPr>
            <w:r w:rsidRPr="006C760E">
              <w:rPr>
                <w:rStyle w:val="GUIWord"/>
                <w:u w:val="single"/>
              </w:rPr>
              <w:t>Measurement Support Area</w:t>
            </w:r>
          </w:p>
        </w:tc>
        <w:tc>
          <w:tcPr>
            <w:tcW w:w="6886" w:type="dxa"/>
            <w:gridSpan w:val="3"/>
          </w:tcPr>
          <w:p w14:paraId="46B5FC4B" w14:textId="3FD50349" w:rsidR="004E3A37" w:rsidRPr="006C760E" w:rsidRDefault="004E3A37" w:rsidP="004A51AA">
            <w:pPr>
              <w:pStyle w:val="TableText"/>
              <w:rPr>
                <w:sz w:val="22"/>
                <w:szCs w:val="22"/>
              </w:rPr>
            </w:pPr>
            <w:r w:rsidRPr="006C760E">
              <w:rPr>
                <w:sz w:val="22"/>
                <w:szCs w:val="22"/>
              </w:rPr>
              <w:t>[Square metres] Area of the measurement support, i.e. the areas of the projected field of view</w:t>
            </w:r>
            <w:r w:rsidR="00235E81" w:rsidRPr="006C760E">
              <w:rPr>
                <w:sz w:val="22"/>
                <w:szCs w:val="22"/>
              </w:rPr>
              <w:t>.</w:t>
            </w:r>
          </w:p>
          <w:p w14:paraId="4E9CB66B" w14:textId="0E107B52"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r w:rsidR="005F1D3B" w:rsidRPr="006C760E">
              <w:rPr>
                <w:sz w:val="22"/>
                <w:szCs w:val="22"/>
              </w:rPr>
              <w:t xml:space="preserve">, see </w:t>
            </w:r>
            <w:r w:rsidR="005F1D3B" w:rsidRPr="006C760E">
              <w:rPr>
                <w:rStyle w:val="CrossReference"/>
                <w:sz w:val="22"/>
                <w:szCs w:val="22"/>
                <w:u w:val="single"/>
              </w:rPr>
              <w:t xml:space="preserve">section </w:t>
            </w:r>
            <w:r w:rsidR="005F1D3B" w:rsidRPr="006C760E">
              <w:rPr>
                <w:rStyle w:val="CrossReference"/>
                <w:szCs w:val="22"/>
                <w:u w:val="single"/>
              </w:rPr>
              <w:fldChar w:fldCharType="begin"/>
            </w:r>
            <w:r w:rsidR="005F1D3B" w:rsidRPr="006C760E">
              <w:rPr>
                <w:rStyle w:val="CrossReference"/>
                <w:sz w:val="22"/>
                <w:szCs w:val="22"/>
                <w:u w:val="single"/>
              </w:rPr>
              <w:instrText xml:space="preserve"> REF _Ref500014914 \r \h  \* MERGEFORMAT </w:instrText>
            </w:r>
            <w:r w:rsidR="005F1D3B" w:rsidRPr="006C760E">
              <w:rPr>
                <w:rStyle w:val="CrossReference"/>
                <w:szCs w:val="22"/>
                <w:u w:val="single"/>
              </w:rPr>
            </w:r>
            <w:r w:rsidR="005F1D3B" w:rsidRPr="006C760E">
              <w:rPr>
                <w:rStyle w:val="CrossReference"/>
                <w:szCs w:val="22"/>
                <w:u w:val="single"/>
              </w:rPr>
              <w:fldChar w:fldCharType="separate"/>
            </w:r>
            <w:r w:rsidR="000C7C57">
              <w:rPr>
                <w:rStyle w:val="CrossReference"/>
                <w:sz w:val="22"/>
                <w:szCs w:val="22"/>
                <w:u w:val="single"/>
              </w:rPr>
              <w:t>9.6.1</w:t>
            </w:r>
            <w:r w:rsidR="005F1D3B" w:rsidRPr="006C760E">
              <w:rPr>
                <w:rStyle w:val="CrossReference"/>
                <w:szCs w:val="22"/>
                <w:u w:val="single"/>
              </w:rPr>
              <w:fldChar w:fldCharType="end"/>
            </w:r>
            <w:r w:rsidRPr="006C760E">
              <w:rPr>
                <w:sz w:val="22"/>
                <w:szCs w:val="22"/>
              </w:rPr>
              <w:t>.</w:t>
            </w:r>
          </w:p>
        </w:tc>
      </w:tr>
      <w:tr w:rsidR="004E3A37" w:rsidRPr="006C760E" w14:paraId="006FD000" w14:textId="77777777" w:rsidTr="00235E81">
        <w:trPr>
          <w:cantSplit/>
        </w:trPr>
        <w:tc>
          <w:tcPr>
            <w:tcW w:w="1539" w:type="dxa"/>
          </w:tcPr>
          <w:p w14:paraId="71988EF0" w14:textId="77777777" w:rsidR="004E3A37" w:rsidRPr="006C760E" w:rsidRDefault="004E3A37" w:rsidP="004A51AA">
            <w:pPr>
              <w:pStyle w:val="TableText"/>
              <w:rPr>
                <w:rStyle w:val="GUIWord"/>
                <w:u w:val="single"/>
              </w:rPr>
            </w:pPr>
            <w:r w:rsidRPr="006C760E">
              <w:rPr>
                <w:rStyle w:val="GUIWord"/>
                <w:u w:val="single"/>
              </w:rPr>
              <w:t>Measurement Support Radius</w:t>
            </w:r>
          </w:p>
        </w:tc>
        <w:tc>
          <w:tcPr>
            <w:tcW w:w="6886" w:type="dxa"/>
            <w:gridSpan w:val="3"/>
          </w:tcPr>
          <w:p w14:paraId="04B06F6C" w14:textId="38DDEDA6" w:rsidR="004E3A37" w:rsidRPr="006C760E" w:rsidRDefault="004E3A37" w:rsidP="004A51AA">
            <w:pPr>
              <w:pStyle w:val="TableText"/>
              <w:rPr>
                <w:sz w:val="22"/>
                <w:szCs w:val="22"/>
              </w:rPr>
            </w:pPr>
            <w:r w:rsidRPr="006C760E">
              <w:rPr>
                <w:sz w:val="22"/>
                <w:szCs w:val="22"/>
              </w:rPr>
              <w:t>[Metres] Radius of the measurement support, i.e. the radius of the projected field of view</w:t>
            </w:r>
            <w:r w:rsidR="00235E81" w:rsidRPr="006C760E">
              <w:rPr>
                <w:sz w:val="22"/>
                <w:szCs w:val="22"/>
              </w:rPr>
              <w:t>.</w:t>
            </w:r>
          </w:p>
          <w:p w14:paraId="7FAF3ACD" w14:textId="77777777"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1E0176A0" w14:textId="77777777" w:rsidTr="00235E81">
        <w:trPr>
          <w:cantSplit/>
        </w:trPr>
        <w:tc>
          <w:tcPr>
            <w:tcW w:w="1539" w:type="dxa"/>
          </w:tcPr>
          <w:p w14:paraId="5C8B377C" w14:textId="77777777" w:rsidR="004E3A37" w:rsidRPr="006C760E" w:rsidRDefault="004E3A37" w:rsidP="004A51AA">
            <w:pPr>
              <w:pStyle w:val="TableText"/>
              <w:rPr>
                <w:rStyle w:val="GUIWord"/>
                <w:u w:val="single"/>
              </w:rPr>
            </w:pPr>
            <w:r w:rsidRPr="006C760E">
              <w:rPr>
                <w:rStyle w:val="GUIWord"/>
                <w:u w:val="single"/>
              </w:rPr>
              <w:t>Measurement Support Major Axis</w:t>
            </w:r>
          </w:p>
        </w:tc>
        <w:tc>
          <w:tcPr>
            <w:tcW w:w="6886" w:type="dxa"/>
            <w:gridSpan w:val="3"/>
          </w:tcPr>
          <w:p w14:paraId="58CAEBCD" w14:textId="77777777" w:rsidR="004E3A37" w:rsidRPr="006C760E" w:rsidRDefault="004E3A37" w:rsidP="004A51AA">
            <w:pPr>
              <w:pStyle w:val="TableText"/>
              <w:rPr>
                <w:sz w:val="22"/>
                <w:szCs w:val="22"/>
              </w:rPr>
            </w:pPr>
            <w:r w:rsidRPr="006C760E">
              <w:rPr>
                <w:sz w:val="22"/>
                <w:szCs w:val="22"/>
              </w:rPr>
              <w:t>[Metres] Major axis of the measurement support, i.e. the major axis of the elliptical projected field of view</w:t>
            </w:r>
            <w:r w:rsidR="00235E81" w:rsidRPr="006C760E">
              <w:rPr>
                <w:sz w:val="22"/>
                <w:szCs w:val="22"/>
              </w:rPr>
              <w:t>.</w:t>
            </w:r>
          </w:p>
          <w:p w14:paraId="63DC85AF" w14:textId="0BE9A518"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5F7522F1" w14:textId="77777777" w:rsidTr="00235E81">
        <w:trPr>
          <w:cantSplit/>
        </w:trPr>
        <w:tc>
          <w:tcPr>
            <w:tcW w:w="1539" w:type="dxa"/>
          </w:tcPr>
          <w:p w14:paraId="393088C1" w14:textId="77777777" w:rsidR="004E3A37" w:rsidRPr="006C760E" w:rsidRDefault="004E3A37" w:rsidP="004A51AA">
            <w:pPr>
              <w:pStyle w:val="TableText"/>
              <w:rPr>
                <w:rStyle w:val="GUIWord"/>
                <w:u w:val="single"/>
              </w:rPr>
            </w:pPr>
            <w:r w:rsidRPr="006C760E">
              <w:rPr>
                <w:rStyle w:val="GUIWord"/>
                <w:u w:val="single"/>
              </w:rPr>
              <w:t>Measurement Support Minor Axis</w:t>
            </w:r>
          </w:p>
        </w:tc>
        <w:tc>
          <w:tcPr>
            <w:tcW w:w="6886" w:type="dxa"/>
            <w:gridSpan w:val="3"/>
          </w:tcPr>
          <w:p w14:paraId="28645F00" w14:textId="77777777" w:rsidR="004E3A37" w:rsidRPr="006C760E" w:rsidRDefault="004E3A37" w:rsidP="004A51AA">
            <w:pPr>
              <w:pStyle w:val="TableText"/>
              <w:rPr>
                <w:sz w:val="22"/>
                <w:szCs w:val="22"/>
              </w:rPr>
            </w:pPr>
            <w:r w:rsidRPr="006C760E">
              <w:rPr>
                <w:sz w:val="22"/>
                <w:szCs w:val="22"/>
              </w:rPr>
              <w:t>[Metres] Minor axis of the measurement support, i.e. the minor axis of the elliptical projected field of view</w:t>
            </w:r>
            <w:r w:rsidR="00235E81" w:rsidRPr="006C760E">
              <w:rPr>
                <w:sz w:val="22"/>
                <w:szCs w:val="22"/>
              </w:rPr>
              <w:t>.</w:t>
            </w:r>
          </w:p>
          <w:p w14:paraId="15FB2989" w14:textId="092D73B6"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DC6E0E" w:rsidRPr="006C760E" w14:paraId="6C1C63F5" w14:textId="77777777" w:rsidTr="00235E81">
        <w:trPr>
          <w:cantSplit/>
        </w:trPr>
        <w:tc>
          <w:tcPr>
            <w:tcW w:w="0" w:type="auto"/>
          </w:tcPr>
          <w:p w14:paraId="2BCA5DE8" w14:textId="2D9D5E0A" w:rsidR="00DC6E0E" w:rsidRPr="006C760E" w:rsidRDefault="00DC6E0E" w:rsidP="004A51AA">
            <w:pPr>
              <w:pStyle w:val="TableText"/>
              <w:rPr>
                <w:rStyle w:val="GUIWord"/>
                <w:u w:val="single"/>
              </w:rPr>
            </w:pPr>
            <w:r w:rsidRPr="006C760E">
              <w:rPr>
                <w:rStyle w:val="GUIWord"/>
                <w:u w:val="single"/>
              </w:rPr>
              <w:t>Sensor Azimuth</w:t>
            </w:r>
          </w:p>
        </w:tc>
        <w:tc>
          <w:tcPr>
            <w:tcW w:w="3277" w:type="dxa"/>
            <w:tcBorders>
              <w:right w:val="nil"/>
            </w:tcBorders>
          </w:tcPr>
          <w:p w14:paraId="0D814568" w14:textId="77777777" w:rsidR="00DC6E0E" w:rsidRPr="006C760E" w:rsidRDefault="00DC6E0E" w:rsidP="004A51AA">
            <w:pPr>
              <w:pStyle w:val="TableText"/>
              <w:rPr>
                <w:sz w:val="22"/>
                <w:szCs w:val="22"/>
              </w:rPr>
            </w:pPr>
            <w:r w:rsidRPr="006C760E">
              <w:rPr>
                <w:sz w:val="22"/>
                <w:szCs w:val="22"/>
              </w:rPr>
              <w:t>[Degrees] Sensor azimuth angle relative to the illumination angle</w:t>
            </w:r>
          </w:p>
          <w:p w14:paraId="33505C22" w14:textId="77777777" w:rsidR="00DC6E0E" w:rsidRPr="006C760E" w:rsidRDefault="00DC6E0E" w:rsidP="004A51AA">
            <w:pPr>
              <w:pStyle w:val="TableText"/>
              <w:rPr>
                <w:sz w:val="22"/>
                <w:szCs w:val="22"/>
              </w:rPr>
            </w:pPr>
            <w:r w:rsidRPr="006C760E">
              <w:rPr>
                <w:sz w:val="22"/>
                <w:szCs w:val="22"/>
              </w:rPr>
              <w:t>The angle is measured clockwise from the Illumination Azimuth. A negative angle implies an anti-clockwise measurement direction.</w:t>
            </w:r>
          </w:p>
          <w:p w14:paraId="2CEB446B" w14:textId="77777777" w:rsidR="00DC6E0E" w:rsidRPr="006C760E" w:rsidRDefault="00DC6E0E" w:rsidP="004A51AA">
            <w:pPr>
              <w:pStyle w:val="TableText"/>
              <w:rPr>
                <w:sz w:val="22"/>
                <w:szCs w:val="22"/>
              </w:rPr>
            </w:pPr>
            <w:r w:rsidRPr="006C760E">
              <w:rPr>
                <w:sz w:val="22"/>
                <w:szCs w:val="22"/>
              </w:rPr>
              <w:t>In this example, the Sensor Azimuth is approximately 300</w:t>
            </w:r>
            <w:r w:rsidRPr="006C760E">
              <w:rPr>
                <w:rFonts w:cs="Tahoma"/>
                <w:sz w:val="22"/>
                <w:szCs w:val="22"/>
              </w:rPr>
              <w:t>°</w:t>
            </w:r>
            <w:r w:rsidRPr="006C760E">
              <w:rPr>
                <w:sz w:val="22"/>
                <w:szCs w:val="22"/>
              </w:rPr>
              <w:t>.</w:t>
            </w:r>
          </w:p>
        </w:tc>
        <w:tc>
          <w:tcPr>
            <w:tcW w:w="3609" w:type="dxa"/>
            <w:gridSpan w:val="2"/>
            <w:tcBorders>
              <w:left w:val="nil"/>
            </w:tcBorders>
          </w:tcPr>
          <w:p w14:paraId="58AC7BF6" w14:textId="77777777" w:rsidR="00DC6E0E" w:rsidRPr="006C760E" w:rsidRDefault="002E2E38" w:rsidP="004A51AA">
            <w:pPr>
              <w:pStyle w:val="TableText"/>
              <w:rPr>
                <w:sz w:val="22"/>
                <w:szCs w:val="22"/>
              </w:rPr>
            </w:pPr>
            <w:r>
              <w:rPr>
                <w:noProof/>
                <w:sz w:val="22"/>
                <w:szCs w:val="22"/>
                <w:lang w:val="en-US"/>
              </w:rPr>
            </w:r>
            <w:r>
              <w:rPr>
                <w:noProof/>
                <w:sz w:val="22"/>
                <w:szCs w:val="22"/>
                <w:lang w:val="en-US"/>
              </w:rPr>
              <w:pict w14:anchorId="2B4104DD">
                <v:group id="Canvas 305" o:spid="_x0000_s1077" style="width:130.55pt;height:102.6pt;mso-position-horizontal-relative:char;mso-position-vertical-relative:line" coordsize="16579,13030">
                  <v:rect id="AutoShape 385" o:spid="_x0000_s1078" style="position:absolute;width:16579;height:13030;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" filled="f" stroked="f">
                    <o:lock v:ext="edit" aspectratio="t"/>
                  </v:rect>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AutoShape 306" o:spid="_x0000_s1079" type="#_x0000_t60" style="position:absolute;left:7778;top:3270;width:3207;height:300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" fillcolor="#00863d"/>
                  <v:shape id="AutoShape 307" o:spid="_x0000_s1080" type="#_x0000_t59" style="position:absolute;left:336;top:3956;width:2254;height:238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" fillcolor="yellow" strokecolor="#f79646 [3209]"/>
                  <v:group id="Group 310" o:spid="_x0000_s1081" style="position:absolute;left:5524;top:9848;width:2254;height:2204;rotation:-8967235fd" coordorigin="4061,5858" coordsize="976,9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">
                    <v:rect id="Rectangle 308" o:spid="_x0000_s1082" style="position:absolute;left:4061;top:5858;width:976;height:723;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" fillcolor="#ddd8c2 [2894]" strokecolor="#f79646 [3209]"/>
                    <v:rect id="Rectangle 309" o:spid="_x0000_s1083" style="position:absolute;left:4635;top:6545;width:245;height:267;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" fillcolor="#ddd8c2 [2894]" strokecolor="#f79646 [3209]"/>
                  </v:group>
                  <v:shape id="Freeform 311" o:spid="_x0000_s1084" style="position:absolute;left:1473;top:4737;width:8191;height:450;flip:x y;visibility:visible;mso-wrap-style:square;v-text-anchor:top" coordsize="1030,17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" path="m1030,c1030,,515,850,,1701e" filled="f" strokecolor="#f79646 [3209]">
                    <v:stroke endarrow="open"/>
                    <v:path arrowok="t" o:connecttype="custom" o:connectlocs="6514231,0;0,11927" o:connectangles="0,0"/>
                  </v:shape>
                  <v:shape id="AutoShape 312" o:spid="_x0000_s1085" type="#_x0000_t32" style="position:absolute;left:6972;top:4743;width:2692;height:5016;flip:y;visibility:visibl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">
                    <v:stroke endarrow="block"/>
                  </v:shape>
                  <v:shape id="Arc 313" o:spid="_x0000_s1086" style="position:absolute;left:4921;top:386;width:9322;height:9595;rotation:-5683609fd;visibility:visible" coordsize="43200,432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" adj="0,,0" path="m21599,nfc33529,,43200,9670,43200,21600v,11929,-9671,21600,-21600,21600c9670,43200,,33529,,21600,-1,18258,775,14963,2264,11972em21599,nsc33529,,43200,9670,43200,21600v,11929,-9671,21600,-21600,21600c9670,43200,,33529,,21600,-1,18258,775,14963,2264,11972r19336,9628l21599,xe" filled="f">
                    <v:stroke endarrow="open" joinstyle="round"/>
                    <v:formulas/>
                    <v:path arrowok="t" o:extrusionok="f" o:connecttype="custom" o:connectlocs="100576,0;10542,59059;100576,106554" o:connectangles="0,0,0"/>
                  </v:shape>
                  <v:shape id="Text Box 314" o:spid="_x0000_s1087" type="#_x0000_t202" style="position:absolute;left:10902;top:6972;width:3309;height:255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" filled="f" stroked="f">
                    <v:textbox style="mso-next-textbox:#Text Box 314">
                      <w:txbxContent>
                        <w:p w14:paraId="7350F799" w14:textId="77777777" w:rsidR="00E3689F" w:rsidRDefault="00E3689F" w:rsidP="00DC6E0E">
                          <w:r>
                            <w:rPr>
                              <w:rFonts w:cs="Tahoma"/>
                            </w:rPr>
                            <w:t>θ</w:t>
                          </w:r>
                        </w:p>
                      </w:txbxContent>
                    </v:textbox>
                  </v:shape>
                  <w10:wrap type="none"/>
                  <w10:anchorlock/>
                </v:group>
              </w:pict>
            </w:r>
          </w:p>
        </w:tc>
      </w:tr>
      <w:tr w:rsidR="00DC6E0E" w:rsidRPr="006C760E" w14:paraId="79523C8D" w14:textId="77777777" w:rsidTr="00DC6E0E">
        <w:trPr>
          <w:cantSplit/>
        </w:trPr>
        <w:tc>
          <w:tcPr>
            <w:tcW w:w="0" w:type="auto"/>
          </w:tcPr>
          <w:p w14:paraId="183394CF" w14:textId="77777777" w:rsidR="00DC6E0E" w:rsidRPr="006C760E" w:rsidRDefault="00DC6E0E" w:rsidP="004A51AA">
            <w:pPr>
              <w:pStyle w:val="TableText"/>
              <w:rPr>
                <w:rStyle w:val="GUIWord"/>
                <w:u w:val="single"/>
              </w:rPr>
            </w:pPr>
            <w:r w:rsidRPr="006C760E">
              <w:rPr>
                <w:rStyle w:val="GUIWord"/>
                <w:u w:val="single"/>
              </w:rPr>
              <w:t>Sensor Distance</w:t>
            </w:r>
          </w:p>
        </w:tc>
        <w:tc>
          <w:tcPr>
            <w:tcW w:w="0" w:type="auto"/>
            <w:gridSpan w:val="3"/>
          </w:tcPr>
          <w:p w14:paraId="0DE084C5" w14:textId="77777777" w:rsidR="00DC6E0E" w:rsidRPr="006C760E" w:rsidRDefault="00DC6E0E" w:rsidP="004A51AA">
            <w:pPr>
              <w:pStyle w:val="TableText"/>
              <w:rPr>
                <w:sz w:val="22"/>
                <w:szCs w:val="22"/>
              </w:rPr>
            </w:pPr>
            <w:r w:rsidRPr="006C760E">
              <w:rPr>
                <w:sz w:val="22"/>
                <w:szCs w:val="22"/>
              </w:rPr>
              <w:t>[Metres] Distance of Sensor from the target</w:t>
            </w:r>
          </w:p>
        </w:tc>
      </w:tr>
      <w:tr w:rsidR="00DC6E0E" w:rsidRPr="006C760E" w14:paraId="7DFA2605" w14:textId="77777777" w:rsidTr="007C6DFB">
        <w:trPr>
          <w:cantSplit/>
          <w:trHeight w:val="2150"/>
        </w:trPr>
        <w:tc>
          <w:tcPr>
            <w:tcW w:w="0" w:type="auto"/>
          </w:tcPr>
          <w:p w14:paraId="62E9D5E5" w14:textId="77777777" w:rsidR="00DC6E0E" w:rsidRPr="006C760E" w:rsidRDefault="00DC6E0E" w:rsidP="004A51AA">
            <w:pPr>
              <w:pStyle w:val="TableText"/>
              <w:rPr>
                <w:rStyle w:val="GUIWord"/>
                <w:u w:val="single"/>
              </w:rPr>
            </w:pPr>
            <w:r w:rsidRPr="006C760E">
              <w:rPr>
                <w:rStyle w:val="GUIWord"/>
                <w:u w:val="single"/>
              </w:rPr>
              <w:t>Sensor Zenith</w:t>
            </w:r>
          </w:p>
        </w:tc>
        <w:tc>
          <w:tcPr>
            <w:tcW w:w="0" w:type="auto"/>
            <w:tcBorders>
              <w:right w:val="nil"/>
            </w:tcBorders>
          </w:tcPr>
          <w:p w14:paraId="3FBFA8F4" w14:textId="77777777" w:rsidR="00DC6E0E" w:rsidRPr="006C760E" w:rsidRDefault="00DC6E0E" w:rsidP="004A51AA">
            <w:pPr>
              <w:pStyle w:val="TableText"/>
              <w:rPr>
                <w:sz w:val="22"/>
                <w:szCs w:val="22"/>
              </w:rPr>
            </w:pPr>
            <w:r w:rsidRPr="006C760E">
              <w:rPr>
                <w:sz w:val="22"/>
                <w:szCs w:val="22"/>
              </w:rPr>
              <w:t>[Degrees] Sensor zenith angle measured from nadir</w:t>
            </w:r>
          </w:p>
          <w:p w14:paraId="36C16EA9" w14:textId="77777777" w:rsidR="00DC6E0E" w:rsidRPr="006C760E" w:rsidRDefault="00DC6E0E" w:rsidP="004A51AA">
            <w:pPr>
              <w:pStyle w:val="TableText"/>
              <w:rPr>
                <w:sz w:val="22"/>
                <w:szCs w:val="22"/>
              </w:rPr>
            </w:pPr>
            <w:r w:rsidRPr="006C760E">
              <w:rPr>
                <w:sz w:val="22"/>
                <w:szCs w:val="22"/>
              </w:rPr>
              <w:t>This angle will always be between 0 and 90 degrees. If the Sensor is directly over the target, the value will be zero.</w:t>
            </w:r>
          </w:p>
        </w:tc>
        <w:tc>
          <w:tcPr>
            <w:tcW w:w="0" w:type="auto"/>
            <w:gridSpan w:val="2"/>
            <w:tcBorders>
              <w:left w:val="nil"/>
            </w:tcBorders>
          </w:tcPr>
          <w:p w14:paraId="35BF10F4" w14:textId="77777777" w:rsidR="00DC6E0E" w:rsidRPr="006C760E" w:rsidRDefault="002E2E38" w:rsidP="004A51AA">
            <w:pPr>
              <w:pStyle w:val="TableText"/>
              <w:rPr>
                <w:sz w:val="22"/>
                <w:szCs w:val="22"/>
              </w:rPr>
            </w:pPr>
            <w:r>
              <w:rPr>
                <w:noProof/>
                <w:sz w:val="22"/>
                <w:szCs w:val="22"/>
                <w:lang w:val="en-US"/>
              </w:rPr>
            </w:r>
            <w:r>
              <w:rPr>
                <w:noProof/>
                <w:sz w:val="22"/>
                <w:szCs w:val="22"/>
                <w:lang w:val="en-US"/>
              </w:rPr>
              <w:pict w14:anchorId="3FF3B508">
                <v:group id="Canvas 256" o:spid="_x0000_s1088" style="width:115.3pt;height:120.7pt;mso-position-horizontal-relative:char;mso-position-vertical-relative:line" coordsize="14643,15328">
                  <v:rect id="AutoShape 375" o:spid="_x0000_s1089" style="position:absolute;width:14643;height:1532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" filled="f" stroked="f">
                    <o:lock v:ext="edit" aspectratio="t"/>
                  </v:rect>
                  <v:polyline id="Tree" o:spid="_x0000_s1090" style="position:absolute;visibility:visible" points="" coordsize="20000,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" fillcolor="green">
                    <v:stroke joinstyle="miter"/>
                    <v:shadow on="t" opacity="49150f" offset="6pt,6pt"/>
                    <v:path o:connecttype="custom" o:connectlocs="33159,0;18947,14106;9475,28211;0,42317;47371,14106;56843,28211;66318,42317" o:connectangles="270,180,180,180,0,0,0" textboxrect="@1,@1,@1,@1"/>
                    <o:lock v:ext="edit" verticies="t"/>
                  </v:polyline>
                  <v:shape id="Freeform 260" o:spid="_x0000_s1091" style="position:absolute;left:4349;top:4267;width:2464;height:6566;flip:x;visibility:visible;mso-wrap-style:square;v-text-anchor:top" coordsize="1030,17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" path="m1030,c1030,,515,850,,1701e" filled="f" strokecolor="#f79646 [3209]">
                    <v:stroke endarrow="open"/>
                    <v:path arrowok="t" o:connecttype="custom" o:connectlocs="589398,0;0,2534491" o:connectangles="0,0"/>
                  </v:shape>
                  <v:shape id="Freeform 262" o:spid="_x0000_s1092" style="position:absolute;left:4146;top:7778;width:1645;height:1118;flip:x;visibility:visible;mso-wrap-style:square;v-text-anchor:top" coordsize="484,1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" path="m,c77,61,155,122,236,149v81,27,164,20,248,13e" filled="f">
                    <v:stroke startarrow="open"/>
                    <v:path arrowok="t" o:connecttype="custom" o:connectlocs="0,0;272560,601020;558977,653458" o:connectangles="0,0,0"/>
                  </v:shape>
                  <v:shape id="AutoShape 265" o:spid="_x0000_s1093" type="#_x0000_t59" style="position:absolute;left:11537;top:539;width:2255;height:238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" fillcolor="yellow" strokecolor="#f79646 [3209]"/>
                  <v:shape id="Text Box 263" o:spid="_x0000_s1094" type="#_x0000_t202" style="position:absolute;left:3390;top:6534;width:2248;height:2552;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" filled="f" stroked="f">
                    <v:textbox style="mso-next-textbox:#Text Box 263">
                      <w:txbxContent>
                        <w:p w14:paraId="667DBAE3" w14:textId="77777777" w:rsidR="00E3689F" w:rsidRDefault="00E3689F" w:rsidP="00DC6E0E">
                          <w:r>
                            <w:rPr>
                              <w:rFonts w:cs="Tahoma"/>
                            </w:rPr>
                            <w:t>θ</w:t>
                          </w:r>
                        </w:p>
                      </w:txbxContent>
                    </v:textbox>
                  </v:shape>
                  <v:rect id="Rectangle 268" o:spid="_x0000_s1095" style="position:absolute;left:2609;top:1949;width:2255;height:1670;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" fillcolor="#ddd8c2 [2894]" strokecolor="#f79646 [3209]"/>
                  <v:rect id="Rectangle 269" o:spid="_x0000_s1096" style="position:absolute;left:3937;top:3536;width:565;height:616;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" fillcolor="#ddd8c2 [2894]" strokecolor="#f79646 [3209]"/>
                  <v:shape id="Freeform 270" o:spid="_x0000_s1097" style="position:absolute;left:4121;top:4191;width:705;height:7067;visibility:visible;mso-wrap-style:square;v-text-anchor:top" coordsize="1,16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" path="m,c,,,825,,1651e" filled="f">
                    <v:path arrowok="t" o:connecttype="custom" o:connectlocs="0,0;0,3025220" o:connectangles="0,0"/>
                  </v:shape>
                  <w10:wrap type="none"/>
                  <w10:anchorlock/>
                </v:group>
              </w:pict>
            </w:r>
          </w:p>
        </w:tc>
      </w:tr>
    </w:tbl>
    <w:p w14:paraId="009195AA" w14:textId="77777777" w:rsidR="00DC6E0E" w:rsidRDefault="00DC6E0E" w:rsidP="00DC6E0E">
      <w:pPr>
        <w:pStyle w:val="Figure"/>
        <w:rPr>
          <w:u w:val="single"/>
        </w:rPr>
      </w:pPr>
      <w:r w:rsidRPr="006C760E">
        <w:rPr>
          <w:lang w:val="en-GB" w:eastAsia="en-GB"/>
        </w:rPr>
        <w:lastRenderedPageBreak/>
        <w:drawing>
          <wp:inline distT="0" distB="0" distL="0" distR="0" wp14:anchorId="0374B878" wp14:editId="7EB802CB">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422999C7" w14:textId="1222DC67" w:rsidR="006C760E" w:rsidRPr="00B350A0" w:rsidRDefault="006C760E" w:rsidP="003078EE">
      <w:pPr>
        <w:pStyle w:val="Caption"/>
        <w:rPr>
          <w:u w:val="single"/>
        </w:rPr>
      </w:pPr>
      <w:bookmarkStart w:id="324" w:name="_Ref506278509"/>
      <w:r>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3</w:t>
      </w:r>
      <w:r w:rsidR="002E2E38">
        <w:rPr>
          <w:noProof/>
        </w:rPr>
        <w:fldChar w:fldCharType="end"/>
      </w:r>
      <w:bookmarkEnd w:id="324"/>
      <w:r>
        <w:t xml:space="preserve">: </w:t>
      </w:r>
      <w:r w:rsidRPr="00DA48C2">
        <w:t>The nine beam geometry cases</w:t>
      </w:r>
    </w:p>
    <w:p w14:paraId="3CC2D085" w14:textId="629A0484" w:rsidR="00155CDB" w:rsidRPr="00A8518D" w:rsidRDefault="00155CDB" w:rsidP="00155CDB">
      <w:pPr>
        <w:pStyle w:val="Heading3"/>
      </w:pPr>
      <w:bookmarkStart w:id="325" w:name="_Ref500006181"/>
      <w:bookmarkStart w:id="326" w:name="_Toc49458091"/>
      <w:bookmarkStart w:id="327" w:name="_Toc398023911"/>
      <w:r w:rsidRPr="00A8518D">
        <w:t xml:space="preserve">Sampling </w:t>
      </w:r>
      <w:r w:rsidR="004740AA" w:rsidRPr="00A8518D">
        <w:t>Design</w:t>
      </w:r>
      <w:r w:rsidRPr="00A8518D">
        <w:t xml:space="preserve"> Group</w:t>
      </w:r>
      <w:bookmarkEnd w:id="325"/>
      <w:bookmarkEnd w:id="326"/>
    </w:p>
    <w:p w14:paraId="18C653D0" w14:textId="77777777" w:rsidR="00155CDB" w:rsidRPr="00B350A0" w:rsidRDefault="00155CDB" w:rsidP="00155CDB">
      <w:pPr>
        <w:rPr>
          <w:u w:val="single"/>
        </w:rPr>
      </w:pPr>
    </w:p>
    <w:tbl>
      <w:tblPr>
        <w:tblStyle w:val="TableGrid"/>
        <w:tblW w:w="0" w:type="auto"/>
        <w:tblInd w:w="817" w:type="dxa"/>
        <w:tblLook w:val="04A0" w:firstRow="1" w:lastRow="0" w:firstColumn="1" w:lastColumn="0" w:noHBand="0" w:noVBand="1"/>
      </w:tblPr>
      <w:tblGrid>
        <w:gridCol w:w="1985"/>
        <w:gridCol w:w="6440"/>
      </w:tblGrid>
      <w:tr w:rsidR="00155CDB" w:rsidRPr="004740AA" w14:paraId="11DCA189" w14:textId="77777777" w:rsidTr="000F3CC5">
        <w:tc>
          <w:tcPr>
            <w:tcW w:w="1985" w:type="dxa"/>
          </w:tcPr>
          <w:p w14:paraId="0B8A0FB5" w14:textId="77777777" w:rsidR="00155CDB" w:rsidRPr="004740AA" w:rsidRDefault="00155CDB" w:rsidP="004A51AA">
            <w:pPr>
              <w:pStyle w:val="TableText"/>
              <w:rPr>
                <w:rStyle w:val="GUIWord"/>
                <w:u w:val="single"/>
              </w:rPr>
            </w:pPr>
            <w:r w:rsidRPr="004740AA">
              <w:rPr>
                <w:rStyle w:val="GUIWord"/>
                <w:u w:val="single"/>
              </w:rPr>
              <w:t>Spatial Sampling Scheme</w:t>
            </w:r>
          </w:p>
        </w:tc>
        <w:tc>
          <w:tcPr>
            <w:tcW w:w="6440" w:type="dxa"/>
          </w:tcPr>
          <w:p w14:paraId="4A894E9F" w14:textId="77777777" w:rsidR="00155CDB" w:rsidRPr="004740AA" w:rsidRDefault="00155CDB" w:rsidP="004A51AA">
            <w:pPr>
              <w:pStyle w:val="TableText"/>
              <w:rPr>
                <w:sz w:val="22"/>
                <w:szCs w:val="22"/>
              </w:rPr>
            </w:pPr>
            <w:r w:rsidRPr="004740AA">
              <w:rPr>
                <w:sz w:val="22"/>
                <w:szCs w:val="22"/>
              </w:rPr>
              <w:t>[Dropdown list] SPECCHIO supports these Spatial Sampling Schemes:</w:t>
            </w:r>
          </w:p>
          <w:p w14:paraId="109A08A0" w14:textId="77777777" w:rsidR="00155CDB" w:rsidRPr="004740AA" w:rsidRDefault="00155CDB" w:rsidP="007E778A">
            <w:pPr>
              <w:pStyle w:val="TableText"/>
              <w:numPr>
                <w:ilvl w:val="0"/>
                <w:numId w:val="12"/>
              </w:numPr>
              <w:rPr>
                <w:sz w:val="22"/>
                <w:szCs w:val="22"/>
              </w:rPr>
            </w:pPr>
            <w:r w:rsidRPr="004740AA">
              <w:rPr>
                <w:sz w:val="22"/>
                <w:szCs w:val="22"/>
              </w:rPr>
              <w:t>Cross</w:t>
            </w:r>
          </w:p>
          <w:p w14:paraId="004993F5" w14:textId="77777777" w:rsidR="00155CDB" w:rsidRPr="004740AA" w:rsidRDefault="00155CDB" w:rsidP="007E778A">
            <w:pPr>
              <w:pStyle w:val="TableText"/>
              <w:numPr>
                <w:ilvl w:val="0"/>
                <w:numId w:val="12"/>
              </w:numPr>
              <w:rPr>
                <w:sz w:val="22"/>
                <w:szCs w:val="22"/>
              </w:rPr>
            </w:pPr>
            <w:r w:rsidRPr="004740AA">
              <w:rPr>
                <w:sz w:val="22"/>
                <w:szCs w:val="22"/>
              </w:rPr>
              <w:t>Square</w:t>
            </w:r>
          </w:p>
          <w:p w14:paraId="21BDC977" w14:textId="77777777" w:rsidR="00155CDB" w:rsidRPr="004740AA" w:rsidRDefault="00155CDB" w:rsidP="007E778A">
            <w:pPr>
              <w:pStyle w:val="TableText"/>
              <w:numPr>
                <w:ilvl w:val="0"/>
                <w:numId w:val="12"/>
              </w:numPr>
              <w:rPr>
                <w:sz w:val="22"/>
                <w:szCs w:val="22"/>
              </w:rPr>
            </w:pPr>
            <w:r w:rsidRPr="004740AA">
              <w:rPr>
                <w:sz w:val="22"/>
                <w:szCs w:val="22"/>
              </w:rPr>
              <w:t>Transect</w:t>
            </w:r>
          </w:p>
          <w:p w14:paraId="126AFA6B" w14:textId="77777777" w:rsidR="007E4A25" w:rsidRPr="004740AA" w:rsidRDefault="00155CDB" w:rsidP="007E778A">
            <w:pPr>
              <w:pStyle w:val="TableText"/>
              <w:numPr>
                <w:ilvl w:val="0"/>
                <w:numId w:val="12"/>
              </w:numPr>
              <w:rPr>
                <w:sz w:val="22"/>
                <w:szCs w:val="22"/>
              </w:rPr>
            </w:pPr>
            <w:r w:rsidRPr="004740AA">
              <w:rPr>
                <w:sz w:val="22"/>
                <w:szCs w:val="22"/>
              </w:rPr>
              <w:t>Swee</w:t>
            </w:r>
            <w:r w:rsidR="007E4A25" w:rsidRPr="004740AA">
              <w:rPr>
                <w:sz w:val="22"/>
                <w:szCs w:val="22"/>
              </w:rPr>
              <w:t>p</w:t>
            </w:r>
          </w:p>
          <w:p w14:paraId="08E69B33" w14:textId="391B0E8E" w:rsidR="007E4A25" w:rsidRPr="004740AA" w:rsidRDefault="007E4A25" w:rsidP="004A51AA">
            <w:pPr>
              <w:pStyle w:val="TableText"/>
              <w:rPr>
                <w:sz w:val="22"/>
                <w:szCs w:val="22"/>
              </w:rPr>
            </w:pPr>
            <w:r w:rsidRPr="004740AA">
              <w:rPr>
                <w:noProof/>
                <w:szCs w:val="22"/>
                <w:lang w:eastAsia="en-GB"/>
              </w:rPr>
              <w:drawing>
                <wp:inline distT="0" distB="0" distL="0" distR="0" wp14:anchorId="2C193A5F" wp14:editId="745018D6">
                  <wp:extent cx="3867150" cy="9118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rotWithShape="1">
                          <a:blip r:embed="rId54">
                            <a:extLst>
                              <a:ext uri="{28A0092B-C50C-407E-A947-70E740481C1C}">
                                <a14:useLocalDpi xmlns:a14="http://schemas.microsoft.com/office/drawing/2010/main" val="0"/>
                              </a:ext>
                            </a:extLst>
                          </a:blip>
                          <a:srcRect t="15050" r="2807" b="7181"/>
                          <a:stretch/>
                        </pic:blipFill>
                        <pic:spPr bwMode="auto">
                          <a:xfrm>
                            <a:off x="0" y="0"/>
                            <a:ext cx="3902664" cy="9202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40AA" w:rsidRPr="004740AA" w14:paraId="35401178" w14:textId="77777777" w:rsidTr="000F3CC5">
        <w:tc>
          <w:tcPr>
            <w:tcW w:w="1985" w:type="dxa"/>
          </w:tcPr>
          <w:p w14:paraId="163605D7" w14:textId="19527ECC" w:rsidR="004740AA" w:rsidRPr="004740AA" w:rsidRDefault="004740AA" w:rsidP="004A51AA">
            <w:pPr>
              <w:pStyle w:val="TableText"/>
              <w:rPr>
                <w:rStyle w:val="GUIWord"/>
                <w:u w:val="single"/>
              </w:rPr>
            </w:pPr>
            <w:r w:rsidRPr="004740AA">
              <w:rPr>
                <w:i/>
                <w:color w:val="595959" w:themeColor="text1" w:themeTint="A6"/>
                <w:sz w:val="22"/>
                <w:szCs w:val="22"/>
                <w:u w:val="single"/>
              </w:rPr>
              <w:t>Vegetation Sampling Scale</w:t>
            </w:r>
          </w:p>
        </w:tc>
        <w:tc>
          <w:tcPr>
            <w:tcW w:w="6440" w:type="dxa"/>
          </w:tcPr>
          <w:p w14:paraId="329C1761" w14:textId="656ED59D" w:rsidR="004740AA" w:rsidRPr="004740AA" w:rsidRDefault="004740AA" w:rsidP="004740AA">
            <w:pPr>
              <w:pStyle w:val="TableText"/>
              <w:rPr>
                <w:sz w:val="22"/>
                <w:szCs w:val="22"/>
              </w:rPr>
            </w:pPr>
            <w:r w:rsidRPr="004740AA">
              <w:rPr>
                <w:sz w:val="22"/>
                <w:szCs w:val="22"/>
              </w:rPr>
              <w:t>[Dropdown list] SPECCHIO supports these Sampling Scales:</w:t>
            </w:r>
          </w:p>
          <w:p w14:paraId="49969F4D" w14:textId="7651629C" w:rsidR="004740AA" w:rsidRPr="004740AA" w:rsidRDefault="004740AA" w:rsidP="004740AA">
            <w:pPr>
              <w:pStyle w:val="TableText"/>
              <w:rPr>
                <w:sz w:val="22"/>
                <w:szCs w:val="22"/>
              </w:rPr>
            </w:pPr>
            <w:r w:rsidRPr="004740AA">
              <w:rPr>
                <w:sz w:val="22"/>
                <w:szCs w:val="22"/>
              </w:rPr>
              <w:t>Leaf: Measurements at single leaf scale</w:t>
            </w:r>
          </w:p>
          <w:p w14:paraId="23A13B64" w14:textId="2B40E7B2" w:rsidR="004740AA" w:rsidRPr="004740AA" w:rsidRDefault="004740AA" w:rsidP="004740AA">
            <w:pPr>
              <w:pStyle w:val="TableText"/>
              <w:rPr>
                <w:sz w:val="22"/>
                <w:szCs w:val="22"/>
              </w:rPr>
            </w:pPr>
            <w:r w:rsidRPr="004740AA">
              <w:rPr>
                <w:sz w:val="22"/>
                <w:szCs w:val="22"/>
              </w:rPr>
              <w:t>Plant: Measurements at single plant scale</w:t>
            </w:r>
          </w:p>
          <w:p w14:paraId="318ACF51" w14:textId="7405563A" w:rsidR="004740AA" w:rsidRPr="004740AA" w:rsidRDefault="004740AA" w:rsidP="004A51AA">
            <w:pPr>
              <w:pStyle w:val="TableText"/>
              <w:rPr>
                <w:sz w:val="22"/>
                <w:szCs w:val="22"/>
              </w:rPr>
            </w:pPr>
            <w:r w:rsidRPr="004740AA">
              <w:rPr>
                <w:sz w:val="22"/>
                <w:szCs w:val="22"/>
              </w:rPr>
              <w:t>Stand: Measurements at stand scale, i.e. encompassing several plants</w:t>
            </w:r>
          </w:p>
        </w:tc>
      </w:tr>
    </w:tbl>
    <w:p w14:paraId="582DCC7A" w14:textId="7E134014" w:rsidR="00E74673" w:rsidRPr="00B350A0" w:rsidRDefault="00E74673" w:rsidP="004A51AA">
      <w:pPr>
        <w:pStyle w:val="Body"/>
      </w:pPr>
    </w:p>
    <w:p w14:paraId="700A37A3" w14:textId="19F9D77F" w:rsidR="00DC6E0E" w:rsidRPr="00A8518D" w:rsidRDefault="00DC6E0E" w:rsidP="00DC6E0E">
      <w:pPr>
        <w:pStyle w:val="Heading3"/>
      </w:pPr>
      <w:bookmarkStart w:id="328" w:name="_Toc49458092"/>
      <w:r w:rsidRPr="00A8518D">
        <w:t>Scientific References Group</w:t>
      </w:r>
      <w:bookmarkEnd w:id="327"/>
      <w:bookmarkEnd w:id="328"/>
    </w:p>
    <w:tbl>
      <w:tblPr>
        <w:tblStyle w:val="TableGrid"/>
        <w:tblW w:w="0" w:type="auto"/>
        <w:tblInd w:w="817" w:type="dxa"/>
        <w:tblLook w:val="04A0" w:firstRow="1" w:lastRow="0" w:firstColumn="1" w:lastColumn="0" w:noHBand="0" w:noVBand="1"/>
      </w:tblPr>
      <w:tblGrid>
        <w:gridCol w:w="1928"/>
        <w:gridCol w:w="6497"/>
      </w:tblGrid>
      <w:tr w:rsidR="00DC6E0E" w:rsidRPr="006C760E" w14:paraId="16F0C5F6" w14:textId="77777777" w:rsidTr="00DC6E0E">
        <w:tc>
          <w:tcPr>
            <w:tcW w:w="0" w:type="auto"/>
          </w:tcPr>
          <w:p w14:paraId="530567D1" w14:textId="77777777" w:rsidR="00DC6E0E" w:rsidRPr="006C760E" w:rsidRDefault="00DC6E0E" w:rsidP="004A51AA">
            <w:pPr>
              <w:pStyle w:val="TableText"/>
              <w:rPr>
                <w:rStyle w:val="GUIWord"/>
                <w:u w:val="single"/>
              </w:rPr>
            </w:pPr>
            <w:r w:rsidRPr="006C760E">
              <w:rPr>
                <w:rStyle w:val="GUIWord"/>
                <w:u w:val="single"/>
              </w:rPr>
              <w:t xml:space="preserve">Citation </w:t>
            </w:r>
          </w:p>
          <w:p w14:paraId="116CA3A8" w14:textId="77777777" w:rsidR="00DC6E0E" w:rsidRPr="006C760E" w:rsidRDefault="00DC6E0E" w:rsidP="004A51AA">
            <w:pPr>
              <w:pStyle w:val="TableText"/>
              <w:rPr>
                <w:rStyle w:val="GUIWord"/>
                <w:u w:val="single"/>
              </w:rPr>
            </w:pPr>
            <w:r w:rsidRPr="006C760E">
              <w:rPr>
                <w:sz w:val="22"/>
                <w:szCs w:val="22"/>
              </w:rPr>
              <w:t>Multiple permitted</w:t>
            </w:r>
          </w:p>
        </w:tc>
        <w:tc>
          <w:tcPr>
            <w:tcW w:w="0" w:type="auto"/>
          </w:tcPr>
          <w:p w14:paraId="0FCF18A2" w14:textId="77777777" w:rsidR="00DC6E0E" w:rsidRPr="006C760E" w:rsidRDefault="00DC6E0E" w:rsidP="004A51AA">
            <w:pPr>
              <w:pStyle w:val="TableText"/>
              <w:rPr>
                <w:sz w:val="22"/>
                <w:szCs w:val="22"/>
              </w:rPr>
            </w:pPr>
            <w:r w:rsidRPr="006C760E">
              <w:rPr>
                <w:sz w:val="22"/>
                <w:szCs w:val="22"/>
              </w:rPr>
              <w:t>[Alpha string] Publication to be cited when using these Spectral data</w:t>
            </w:r>
          </w:p>
        </w:tc>
      </w:tr>
      <w:tr w:rsidR="00DC6E0E" w:rsidRPr="006C760E" w14:paraId="4FB21BF4" w14:textId="77777777" w:rsidTr="00DC6E0E">
        <w:tc>
          <w:tcPr>
            <w:tcW w:w="0" w:type="auto"/>
          </w:tcPr>
          <w:p w14:paraId="2DE7304E" w14:textId="77777777" w:rsidR="00DC6E0E" w:rsidRPr="006C760E" w:rsidRDefault="00DC6E0E" w:rsidP="004A51AA">
            <w:pPr>
              <w:pStyle w:val="TableText"/>
              <w:rPr>
                <w:rStyle w:val="GUIWord"/>
                <w:u w:val="single"/>
              </w:rPr>
            </w:pPr>
            <w:r w:rsidRPr="006C760E">
              <w:rPr>
                <w:rStyle w:val="GUIWord"/>
                <w:u w:val="single"/>
              </w:rPr>
              <w:t xml:space="preserve">Publication </w:t>
            </w:r>
          </w:p>
          <w:p w14:paraId="1934F42F" w14:textId="77777777" w:rsidR="00DC6E0E" w:rsidRPr="006C760E" w:rsidRDefault="00DC6E0E" w:rsidP="004A51AA">
            <w:pPr>
              <w:pStyle w:val="TableText"/>
              <w:rPr>
                <w:rStyle w:val="GUIWord"/>
                <w:u w:val="single"/>
              </w:rPr>
            </w:pPr>
            <w:r w:rsidRPr="006C760E">
              <w:rPr>
                <w:sz w:val="22"/>
                <w:szCs w:val="22"/>
              </w:rPr>
              <w:lastRenderedPageBreak/>
              <w:t>Multiple permitted</w:t>
            </w:r>
          </w:p>
        </w:tc>
        <w:tc>
          <w:tcPr>
            <w:tcW w:w="0" w:type="auto"/>
          </w:tcPr>
          <w:p w14:paraId="1F886C5E" w14:textId="77777777" w:rsidR="00DC6E0E" w:rsidRPr="006C760E" w:rsidRDefault="00DC6E0E" w:rsidP="004A51AA">
            <w:pPr>
              <w:pStyle w:val="TableText"/>
              <w:rPr>
                <w:sz w:val="22"/>
                <w:szCs w:val="22"/>
              </w:rPr>
            </w:pPr>
            <w:r w:rsidRPr="006C760E">
              <w:rPr>
                <w:sz w:val="22"/>
                <w:szCs w:val="22"/>
              </w:rPr>
              <w:lastRenderedPageBreak/>
              <w:t>[Alpha string] Publication relevant to these Spectral data</w:t>
            </w:r>
          </w:p>
        </w:tc>
      </w:tr>
    </w:tbl>
    <w:p w14:paraId="7EE73641" w14:textId="77777777" w:rsidR="00155CDB" w:rsidRPr="00A8518D" w:rsidRDefault="00155CDB" w:rsidP="00155CDB">
      <w:pPr>
        <w:pStyle w:val="Heading3"/>
      </w:pPr>
      <w:bookmarkStart w:id="329" w:name="_Toc49458093"/>
      <w:bookmarkStart w:id="330" w:name="_Toc398023912"/>
      <w:r w:rsidRPr="00A8518D">
        <w:t>Soil Parameters Group</w:t>
      </w:r>
      <w:bookmarkEnd w:id="329"/>
    </w:p>
    <w:bookmarkEnd w:id="330"/>
    <w:p w14:paraId="72C1B439" w14:textId="77777777" w:rsidR="00DC6E0E" w:rsidRPr="00B350A0" w:rsidRDefault="00DC6E0E" w:rsidP="004A51AA">
      <w:pPr>
        <w:pStyle w:val="Body"/>
      </w:pPr>
      <w:r w:rsidRPr="00B350A0">
        <w:t>The Attributes in this Group have been provided to allow specification of the soil type according to the Australian Soil Classification.</w:t>
      </w:r>
    </w:p>
    <w:p w14:paraId="0C2BDA28" w14:textId="77777777" w:rsidR="00DC6E0E" w:rsidRPr="00B350A0" w:rsidRDefault="00DC6E0E" w:rsidP="004A51AA">
      <w:pPr>
        <w:pStyle w:val="Body"/>
      </w:pPr>
      <w:r w:rsidRPr="00B350A0">
        <w:t>The table below shows the list of Metadata Attributes provided by SPECCHIO and the type of data they hold. Please refer to the documents defining that classification system to see a detailed explanation of the meaning of each item.</w:t>
      </w:r>
    </w:p>
    <w:p w14:paraId="095CF64B" w14:textId="77777777" w:rsidR="00DC6E0E" w:rsidRPr="00B350A0" w:rsidRDefault="00DC6E0E" w:rsidP="004A51AA">
      <w:pPr>
        <w:pStyle w:val="Body"/>
      </w:pPr>
      <w:r w:rsidRPr="00B350A0">
        <w:t>At the time of writing this document, an explanation of this classification system can be found at</w:t>
      </w:r>
      <w:r w:rsidR="008A541A" w:rsidRPr="00B350A0">
        <w:t xml:space="preserve"> </w:t>
      </w:r>
      <w:r w:rsidR="00741214" w:rsidRPr="00B350A0">
        <w:fldChar w:fldCharType="begin"/>
      </w:r>
      <w:r w:rsidR="008A541A" w:rsidRPr="00B350A0">
        <w:instrText xml:space="preserve"> ADDIN EN.CITE &lt;EndNote&gt;&lt;Cite&gt;&lt;Author&gt;CSIRO&lt;/Author&gt;&lt;Year&gt;2011&lt;/Year&gt;&lt;RecNum&gt;681&lt;/RecNum&gt;&lt;DisplayText&gt;(CSIRO, 2011)&lt;/DisplayText&gt;&lt;record&gt;&lt;rec-number&gt;681&lt;/rec-number&gt;&lt;foreign-keys&gt;&lt;key app="EN" db-id="0svr2tdvgevw2ned2pb5tt5ur5tdf0savr9s" timestamp="1435329353"&gt;681&lt;/key&gt;&lt;/foreign-keys&gt;&lt;ref-type name="Web Page"&gt;12&lt;/ref-type&gt;&lt;contributors&gt;&lt;authors&gt;&lt;author&gt;CSIRO&lt;/author&gt;&lt;/authors&gt;&lt;/contributors&gt;&lt;titles&gt;&lt;title&gt;The Australian Soil Classification&lt;/title&gt;&lt;/titles&gt;&lt;volume&gt;2013&lt;/volume&gt;&lt;number&gt;June 21&lt;/number&gt;&lt;dates&gt;&lt;year&gt;2011&lt;/year&gt;&lt;/dates&gt;&lt;urls&gt;&lt;related-urls&gt;&lt;url&gt;http://www.clw.csiro.au/aclep/asc_re_on_line/soilhome.htm&lt;/url&gt;&lt;/related-urls&gt;&lt;/urls&gt;&lt;/record&gt;&lt;/Cite&gt;&lt;/EndNote&gt;</w:instrText>
      </w:r>
      <w:r w:rsidR="00741214" w:rsidRPr="00B350A0">
        <w:fldChar w:fldCharType="separate"/>
      </w:r>
      <w:r w:rsidR="008A541A" w:rsidRPr="00B350A0">
        <w:rPr>
          <w:noProof/>
        </w:rPr>
        <w:t>(CSIRO, 2011)</w:t>
      </w:r>
      <w:r w:rsidR="00741214" w:rsidRPr="00B350A0">
        <w:fldChar w:fldCharType="end"/>
      </w:r>
      <w:r w:rsidRPr="00B350A0">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DC6E0E" w:rsidRPr="00B350A0" w14:paraId="2774885E" w14:textId="77777777" w:rsidTr="00DC6E0E">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4E6152D8" w14:textId="77777777" w:rsidR="00DC6E0E" w:rsidRPr="00B350A0" w:rsidRDefault="00DC6E0E" w:rsidP="004A51AA">
            <w:pPr>
              <w:pStyle w:val="TableText"/>
              <w:rPr>
                <w:rStyle w:val="GUIWord"/>
                <w:u w:val="single"/>
                <w:lang w:val="en-AU" w:eastAsia="ja-JP"/>
              </w:rPr>
            </w:pPr>
            <w:r w:rsidRPr="00B350A0">
              <w:t>Australian Soil Classification parameters</w:t>
            </w:r>
          </w:p>
        </w:tc>
        <w:tc>
          <w:tcPr>
            <w:tcW w:w="2835" w:type="dxa"/>
            <w:tcBorders>
              <w:left w:val="single" w:sz="4" w:space="0" w:color="auto"/>
              <w:bottom w:val="nil"/>
              <w:right w:val="nil"/>
            </w:tcBorders>
            <w:shd w:val="clear" w:color="auto" w:fill="FFFFFF" w:themeFill="background1"/>
            <w:noWrap/>
            <w:hideMark/>
          </w:tcPr>
          <w:p w14:paraId="06B3F9C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Order</w:t>
            </w:r>
          </w:p>
        </w:tc>
        <w:tc>
          <w:tcPr>
            <w:tcW w:w="2977" w:type="dxa"/>
            <w:gridSpan w:val="2"/>
            <w:tcBorders>
              <w:left w:val="nil"/>
              <w:bottom w:val="nil"/>
            </w:tcBorders>
            <w:shd w:val="clear" w:color="auto" w:fill="FFFFFF" w:themeFill="background1"/>
            <w:noWrap/>
            <w:hideMark/>
          </w:tcPr>
          <w:p w14:paraId="4181B11D" w14:textId="77777777" w:rsidR="00DC6E0E" w:rsidRPr="00B350A0" w:rsidRDefault="00DC6E0E" w:rsidP="004A51AA">
            <w:pPr>
              <w:pStyle w:val="TableText"/>
            </w:pPr>
            <w:r w:rsidRPr="00B350A0">
              <w:t>[Alpha string]</w:t>
            </w:r>
          </w:p>
        </w:tc>
      </w:tr>
      <w:tr w:rsidR="00DC6E0E" w:rsidRPr="00B350A0" w14:paraId="6D14E05A" w14:textId="77777777" w:rsidTr="00DC6E0E">
        <w:trPr>
          <w:cantSplit/>
          <w:trHeight w:val="328"/>
        </w:trPr>
        <w:tc>
          <w:tcPr>
            <w:tcW w:w="2268" w:type="dxa"/>
            <w:vMerge/>
            <w:tcBorders>
              <w:left w:val="single" w:sz="4" w:space="0" w:color="auto"/>
              <w:right w:val="single" w:sz="4" w:space="0" w:color="auto"/>
            </w:tcBorders>
            <w:shd w:val="clear" w:color="auto" w:fill="FFFFFF" w:themeFill="background1"/>
          </w:tcPr>
          <w:p w14:paraId="3CA0480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BF8122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Sub-Order</w:t>
            </w:r>
          </w:p>
        </w:tc>
        <w:tc>
          <w:tcPr>
            <w:tcW w:w="2977" w:type="dxa"/>
            <w:gridSpan w:val="2"/>
            <w:tcBorders>
              <w:top w:val="nil"/>
              <w:left w:val="nil"/>
              <w:bottom w:val="nil"/>
            </w:tcBorders>
            <w:shd w:val="clear" w:color="auto" w:fill="FFFFFF" w:themeFill="background1"/>
            <w:noWrap/>
            <w:hideMark/>
          </w:tcPr>
          <w:p w14:paraId="26DC50CF" w14:textId="77777777" w:rsidR="00DC6E0E" w:rsidRPr="00B350A0" w:rsidRDefault="00DC6E0E" w:rsidP="004A51AA">
            <w:pPr>
              <w:pStyle w:val="TableText"/>
            </w:pPr>
            <w:r w:rsidRPr="00B350A0">
              <w:t>[Alpha string]</w:t>
            </w:r>
          </w:p>
        </w:tc>
      </w:tr>
      <w:tr w:rsidR="00DC6E0E" w:rsidRPr="00B350A0" w14:paraId="3A406B52" w14:textId="77777777" w:rsidTr="00DC6E0E">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54EFBDA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0C4B8B4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Lower Depth</w:t>
            </w:r>
          </w:p>
        </w:tc>
        <w:tc>
          <w:tcPr>
            <w:tcW w:w="2977" w:type="dxa"/>
            <w:gridSpan w:val="2"/>
            <w:tcBorders>
              <w:top w:val="nil"/>
              <w:left w:val="nil"/>
              <w:bottom w:val="nil"/>
            </w:tcBorders>
            <w:shd w:val="clear" w:color="auto" w:fill="FFFFFF" w:themeFill="background1"/>
            <w:noWrap/>
            <w:hideMark/>
          </w:tcPr>
          <w:p w14:paraId="492C0ECB" w14:textId="77777777" w:rsidR="00DC6E0E" w:rsidRPr="00B350A0" w:rsidRDefault="00DC6E0E" w:rsidP="004A51AA">
            <w:pPr>
              <w:pStyle w:val="TableText"/>
            </w:pPr>
            <w:r w:rsidRPr="00B350A0">
              <w:t>[Metres]</w:t>
            </w:r>
          </w:p>
        </w:tc>
      </w:tr>
      <w:tr w:rsidR="00DC6E0E" w:rsidRPr="00B350A0" w14:paraId="516919A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4620001"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EA710B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Upper Depth</w:t>
            </w:r>
          </w:p>
        </w:tc>
        <w:tc>
          <w:tcPr>
            <w:tcW w:w="2977" w:type="dxa"/>
            <w:gridSpan w:val="2"/>
            <w:tcBorders>
              <w:top w:val="nil"/>
              <w:left w:val="nil"/>
              <w:bottom w:val="nil"/>
            </w:tcBorders>
            <w:shd w:val="clear" w:color="auto" w:fill="FFFFFF" w:themeFill="background1"/>
            <w:noWrap/>
            <w:hideMark/>
          </w:tcPr>
          <w:p w14:paraId="7A38001C" w14:textId="77777777" w:rsidR="00DC6E0E" w:rsidRPr="00B350A0" w:rsidRDefault="00DC6E0E" w:rsidP="004A51AA">
            <w:pPr>
              <w:pStyle w:val="TableText"/>
            </w:pPr>
            <w:r w:rsidRPr="00B350A0">
              <w:t>[Metres]</w:t>
            </w:r>
          </w:p>
        </w:tc>
      </w:tr>
      <w:tr w:rsidR="00DC6E0E" w:rsidRPr="00B350A0" w14:paraId="5E71BF8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09C94D"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3A7C5A3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 xml:space="preserve">Horizon </w:t>
            </w:r>
            <w:proofErr w:type="spellStart"/>
            <w:r w:rsidRPr="00B350A0">
              <w:rPr>
                <w:rStyle w:val="GUIWord"/>
                <w:u w:val="single"/>
                <w:lang w:val="en-AU" w:eastAsia="ja-JP"/>
              </w:rPr>
              <w:t>Desig</w:t>
            </w:r>
            <w:proofErr w:type="spellEnd"/>
            <w:r w:rsidRPr="00B350A0">
              <w:rPr>
                <w:rStyle w:val="GUIWord"/>
                <w:u w:val="single"/>
                <w:lang w:val="en-AU" w:eastAsia="ja-JP"/>
              </w:rPr>
              <w:t>. Master</w:t>
            </w:r>
          </w:p>
        </w:tc>
        <w:tc>
          <w:tcPr>
            <w:tcW w:w="2977" w:type="dxa"/>
            <w:gridSpan w:val="2"/>
            <w:tcBorders>
              <w:top w:val="nil"/>
              <w:left w:val="nil"/>
              <w:bottom w:val="nil"/>
            </w:tcBorders>
            <w:shd w:val="clear" w:color="auto" w:fill="FFFFFF" w:themeFill="background1"/>
            <w:noWrap/>
            <w:hideMark/>
          </w:tcPr>
          <w:p w14:paraId="4F9D3E74" w14:textId="77777777" w:rsidR="00DC6E0E" w:rsidRPr="00B350A0" w:rsidRDefault="00DC6E0E" w:rsidP="004A51AA">
            <w:pPr>
              <w:pStyle w:val="TableText"/>
            </w:pPr>
            <w:r w:rsidRPr="00B350A0">
              <w:t>[Alpha string]</w:t>
            </w:r>
          </w:p>
        </w:tc>
      </w:tr>
      <w:tr w:rsidR="00DC6E0E" w:rsidRPr="00B350A0" w14:paraId="6A63E67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CCB01F"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38D838E"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 xml:space="preserve">Horizon </w:t>
            </w:r>
            <w:proofErr w:type="spellStart"/>
            <w:r w:rsidRPr="00B350A0">
              <w:rPr>
                <w:rStyle w:val="GUIWord"/>
                <w:u w:val="single"/>
                <w:lang w:val="en-AU" w:eastAsia="ja-JP"/>
              </w:rPr>
              <w:t>Desig</w:t>
            </w:r>
            <w:proofErr w:type="spellEnd"/>
            <w:r w:rsidRPr="00B350A0">
              <w:rPr>
                <w:rStyle w:val="GUIWord"/>
                <w:u w:val="single"/>
                <w:lang w:val="en-AU" w:eastAsia="ja-JP"/>
              </w:rPr>
              <w:t>. Sub. Division</w:t>
            </w:r>
          </w:p>
        </w:tc>
        <w:tc>
          <w:tcPr>
            <w:tcW w:w="2977" w:type="dxa"/>
            <w:gridSpan w:val="2"/>
            <w:tcBorders>
              <w:top w:val="nil"/>
              <w:left w:val="nil"/>
              <w:bottom w:val="nil"/>
            </w:tcBorders>
            <w:shd w:val="clear" w:color="auto" w:fill="FFFFFF" w:themeFill="background1"/>
            <w:noWrap/>
            <w:hideMark/>
          </w:tcPr>
          <w:p w14:paraId="46FCC6D0" w14:textId="77777777" w:rsidR="00DC6E0E" w:rsidRPr="00B350A0" w:rsidRDefault="00DC6E0E" w:rsidP="004A51AA">
            <w:pPr>
              <w:pStyle w:val="TableText"/>
            </w:pPr>
            <w:r w:rsidRPr="00B350A0">
              <w:t>[Alpha string]</w:t>
            </w:r>
          </w:p>
        </w:tc>
      </w:tr>
      <w:tr w:rsidR="00DC6E0E" w:rsidRPr="00B350A0" w14:paraId="008AEBF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58C3E7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04524A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ame</w:t>
            </w:r>
          </w:p>
        </w:tc>
        <w:tc>
          <w:tcPr>
            <w:tcW w:w="2977" w:type="dxa"/>
            <w:gridSpan w:val="2"/>
            <w:tcBorders>
              <w:top w:val="nil"/>
              <w:left w:val="nil"/>
              <w:bottom w:val="nil"/>
            </w:tcBorders>
            <w:shd w:val="clear" w:color="auto" w:fill="FFFFFF" w:themeFill="background1"/>
            <w:noWrap/>
            <w:hideMark/>
          </w:tcPr>
          <w:p w14:paraId="379C4189" w14:textId="77777777" w:rsidR="00DC6E0E" w:rsidRPr="00B350A0" w:rsidRDefault="00DC6E0E" w:rsidP="004A51AA">
            <w:pPr>
              <w:pStyle w:val="TableText"/>
            </w:pPr>
            <w:r w:rsidRPr="00B350A0">
              <w:t>[Alpha string]</w:t>
            </w:r>
          </w:p>
        </w:tc>
      </w:tr>
      <w:tr w:rsidR="00DC6E0E" w:rsidRPr="00B350A0" w14:paraId="4F082143"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6C8AB88B"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20D6A29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65281DB2" w14:textId="77777777" w:rsidR="00DC6E0E" w:rsidRPr="00B350A0" w:rsidRDefault="00DC6E0E" w:rsidP="004A51AA">
            <w:pPr>
              <w:pStyle w:val="TableText"/>
            </w:pPr>
            <w:r w:rsidRPr="00B350A0">
              <w:t>[Integer]</w:t>
            </w:r>
          </w:p>
        </w:tc>
      </w:tr>
      <w:tr w:rsidR="00DC6E0E" w:rsidRPr="00B350A0" w14:paraId="0E6B912E" w14:textId="77777777" w:rsidTr="00DC6E0E">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05F0DAE4" w14:textId="77777777" w:rsidR="00DC6E0E" w:rsidRPr="00B350A0" w:rsidRDefault="00DC6E0E" w:rsidP="004A51AA">
            <w:pPr>
              <w:pStyle w:val="TableText"/>
            </w:pPr>
            <w:r w:rsidRPr="00B350A0">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0409FE40" w14:textId="77777777" w:rsidR="00DC6E0E" w:rsidRPr="00B350A0" w:rsidRDefault="00DC6E0E" w:rsidP="004A51AA">
            <w:pPr>
              <w:pStyle w:val="TableText"/>
            </w:pPr>
            <w:r w:rsidRPr="00B350A0">
              <w:t>Each of the following measurements has two Metadata Attributes – the measurement itself and a description field which holds an alpha string describing the method used to determine that measurement. The table below lists the expected measurement unit, and gives a brief explanation where the name is not self-explanatory.</w:t>
            </w:r>
          </w:p>
        </w:tc>
      </w:tr>
      <w:tr w:rsidR="00DC6E0E" w:rsidRPr="00B350A0" w14:paraId="396558C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FAD407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48EFC4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3C704073" w14:textId="77777777" w:rsidR="00DC6E0E" w:rsidRPr="00B350A0" w:rsidRDefault="00DC6E0E" w:rsidP="004A51AA">
            <w:pPr>
              <w:pStyle w:val="TableText"/>
            </w:pPr>
            <w:r w:rsidRPr="00B350A0">
              <w:t xml:space="preserve">[g/g] Water content of </w:t>
            </w:r>
            <w:proofErr w:type="gramStart"/>
            <w:r w:rsidRPr="00B350A0">
              <w:t>air dried</w:t>
            </w:r>
            <w:proofErr w:type="gramEnd"/>
            <w:r w:rsidRPr="00B350A0">
              <w:t xml:space="preserve"> soil</w:t>
            </w:r>
          </w:p>
        </w:tc>
      </w:tr>
      <w:tr w:rsidR="00DC6E0E" w:rsidRPr="00B350A0" w14:paraId="2AA529D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0B1AA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09CB5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23CA8035" w14:textId="77777777" w:rsidR="00DC6E0E" w:rsidRPr="00B350A0" w:rsidRDefault="00DC6E0E" w:rsidP="004A51AA">
            <w:pPr>
              <w:pStyle w:val="TableText"/>
            </w:pPr>
            <w:r w:rsidRPr="00B350A0">
              <w:rPr>
                <w:rFonts w:ascii="Calibri" w:hAnsi="Calibri"/>
                <w:color w:val="000000"/>
                <w:sz w:val="24"/>
                <w:lang w:val="en-AU" w:eastAsia="ja-JP"/>
              </w:rPr>
              <w:t xml:space="preserve">[%] </w:t>
            </w:r>
            <w:r w:rsidRPr="00B350A0">
              <w:t>Available phosphorus</w:t>
            </w:r>
          </w:p>
        </w:tc>
      </w:tr>
      <w:tr w:rsidR="00DC6E0E" w:rsidRPr="00B350A0" w14:paraId="2287BD7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D4262D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6D5934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1A7F590B" w14:textId="77777777" w:rsidR="00DC6E0E" w:rsidRPr="00B350A0" w:rsidRDefault="00DC6E0E" w:rsidP="004A51AA">
            <w:pPr>
              <w:pStyle w:val="TableText"/>
            </w:pPr>
            <w:r w:rsidRPr="00B350A0">
              <w:t>[g/cm</w:t>
            </w:r>
            <w:r w:rsidRPr="00B350A0">
              <w:rPr>
                <w:rFonts w:cs="Tahoma"/>
              </w:rPr>
              <w:t>²</w:t>
            </w:r>
            <w:r w:rsidRPr="00B350A0">
              <w:t>]</w:t>
            </w:r>
          </w:p>
        </w:tc>
      </w:tr>
      <w:tr w:rsidR="00DC6E0E" w:rsidRPr="00B350A0" w14:paraId="7994B04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7C0FC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E75990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107BD485" w14:textId="77777777" w:rsidR="00DC6E0E" w:rsidRPr="00B350A0" w:rsidRDefault="00DC6E0E" w:rsidP="004A51AA">
            <w:pPr>
              <w:pStyle w:val="TableText"/>
            </w:pPr>
            <w:r w:rsidRPr="00B350A0">
              <w:t>[%]</w:t>
            </w:r>
          </w:p>
        </w:tc>
      </w:tr>
      <w:tr w:rsidR="00DC6E0E" w:rsidRPr="00B350A0" w14:paraId="54C6F1D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83B9C5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1E8811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4FADACB1"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467E6B1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F39D43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89065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769B7FB0" w14:textId="77777777" w:rsidR="00DC6E0E" w:rsidRPr="00B350A0" w:rsidRDefault="00DC6E0E" w:rsidP="004A51AA">
            <w:pPr>
              <w:pStyle w:val="TableText"/>
            </w:pPr>
            <w:r w:rsidRPr="00B350A0">
              <w:t>[%]</w:t>
            </w:r>
          </w:p>
        </w:tc>
      </w:tr>
      <w:tr w:rsidR="00DC6E0E" w:rsidRPr="00B350A0" w14:paraId="21D12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ADF176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B9210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0DA22E26" w14:textId="77777777" w:rsidR="00DC6E0E" w:rsidRPr="00B350A0" w:rsidRDefault="00DC6E0E" w:rsidP="004A51AA">
            <w:pPr>
              <w:pStyle w:val="TableText"/>
            </w:pPr>
            <w:r w:rsidRPr="00B350A0">
              <w:t>[%]</w:t>
            </w:r>
          </w:p>
        </w:tc>
      </w:tr>
      <w:tr w:rsidR="00DC6E0E" w:rsidRPr="00B350A0" w14:paraId="103558B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0D66AE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CCF4B6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678C6616" w14:textId="77777777" w:rsidR="00DC6E0E" w:rsidRPr="00B350A0" w:rsidRDefault="00DC6E0E" w:rsidP="004A51AA">
            <w:pPr>
              <w:pStyle w:val="TableText"/>
              <w:rPr>
                <w:lang w:val="en-AU" w:eastAsia="ja-JP"/>
              </w:rPr>
            </w:pPr>
            <w:r w:rsidRPr="00B350A0">
              <w:rPr>
                <w:lang w:val="en-AU" w:eastAsia="ja-JP"/>
              </w:rPr>
              <w:t>[Deci-Siemens/Metre]</w:t>
            </w:r>
          </w:p>
        </w:tc>
      </w:tr>
      <w:tr w:rsidR="00DC6E0E" w:rsidRPr="00B350A0" w14:paraId="5DDC3C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98846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1D025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42EECA86"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25D2B9E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4FBF32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0AC740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62EC7F0B"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1012771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33159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2CFCB3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58B4183B"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471236B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F6E5C4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7D7FEB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74539F46"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2BD9847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CAE9A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3732C6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147A1DE5" w14:textId="77777777" w:rsidR="00DC6E0E" w:rsidRPr="00B350A0" w:rsidRDefault="00DC6E0E" w:rsidP="004A51AA">
            <w:pPr>
              <w:pStyle w:val="TableText"/>
              <w:rPr>
                <w:lang w:val="en-AU" w:eastAsia="ja-JP"/>
              </w:rPr>
            </w:pPr>
            <w:r w:rsidRPr="00B350A0">
              <w:rPr>
                <w:lang w:val="en-AU" w:eastAsia="ja-JP"/>
              </w:rPr>
              <w:t>[</w:t>
            </w:r>
            <w:proofErr w:type="spellStart"/>
            <w:r w:rsidRPr="00B350A0">
              <w:rPr>
                <w:lang w:val="en-AU" w:eastAsia="ja-JP"/>
              </w:rPr>
              <w:t>cmol</w:t>
            </w:r>
            <w:proofErr w:type="spellEnd"/>
            <w:r w:rsidRPr="00B350A0">
              <w:rPr>
                <w:lang w:val="en-AU" w:eastAsia="ja-JP"/>
              </w:rPr>
              <w:t>/Kg]</w:t>
            </w:r>
          </w:p>
        </w:tc>
      </w:tr>
      <w:tr w:rsidR="00DC6E0E" w:rsidRPr="00B350A0" w14:paraId="588949F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2BB1AB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EFC269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5A610F00" w14:textId="77777777" w:rsidR="00DC6E0E" w:rsidRPr="00B350A0" w:rsidRDefault="00DC6E0E" w:rsidP="004A51AA">
            <w:pPr>
              <w:pStyle w:val="TableText"/>
              <w:rPr>
                <w:lang w:val="en-AU" w:eastAsia="ja-JP"/>
              </w:rPr>
            </w:pPr>
            <w:r w:rsidRPr="00B350A0">
              <w:rPr>
                <w:lang w:val="en-AU" w:eastAsia="ja-JP"/>
              </w:rPr>
              <w:t>[mg/Kg]</w:t>
            </w:r>
          </w:p>
        </w:tc>
      </w:tr>
      <w:tr w:rsidR="00DC6E0E" w:rsidRPr="00B350A0" w14:paraId="58D6933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5E86AB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051E4D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40C4CC18" w14:textId="77777777" w:rsidR="00DC6E0E" w:rsidRPr="00B350A0" w:rsidRDefault="00DC6E0E" w:rsidP="004A51AA">
            <w:pPr>
              <w:pStyle w:val="TableText"/>
            </w:pPr>
            <w:r w:rsidRPr="00B350A0">
              <w:t>[%]</w:t>
            </w:r>
          </w:p>
        </w:tc>
      </w:tr>
      <w:tr w:rsidR="00DC6E0E" w:rsidRPr="00B350A0" w14:paraId="172E635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ADA0D9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A48B35F" w14:textId="77777777" w:rsidR="00DC6E0E" w:rsidRPr="00B350A0" w:rsidRDefault="00DC6E0E" w:rsidP="004A51AA">
            <w:pPr>
              <w:pStyle w:val="TableText"/>
              <w:rPr>
                <w:rStyle w:val="GUIWord"/>
                <w:u w:val="single"/>
                <w:lang w:val="en-AU" w:eastAsia="ja-JP"/>
              </w:rPr>
            </w:pPr>
            <w:proofErr w:type="spellStart"/>
            <w:r w:rsidRPr="00B350A0">
              <w:rPr>
                <w:rStyle w:val="GUIWord"/>
                <w:u w:val="single"/>
                <w:lang w:val="en-AU" w:eastAsia="ja-JP"/>
              </w:rPr>
              <w:t>Geothite</w:t>
            </w:r>
            <w:proofErr w:type="spellEnd"/>
          </w:p>
        </w:tc>
        <w:tc>
          <w:tcPr>
            <w:tcW w:w="2761" w:type="dxa"/>
            <w:tcBorders>
              <w:top w:val="nil"/>
              <w:left w:val="nil"/>
              <w:bottom w:val="nil"/>
              <w:right w:val="single" w:sz="4" w:space="0" w:color="auto"/>
            </w:tcBorders>
            <w:shd w:val="clear" w:color="auto" w:fill="FFFFFF" w:themeFill="background1"/>
            <w:noWrap/>
            <w:hideMark/>
          </w:tcPr>
          <w:p w14:paraId="321628F7" w14:textId="77777777" w:rsidR="00DC6E0E" w:rsidRPr="00B350A0" w:rsidRDefault="00DC6E0E" w:rsidP="004A51AA">
            <w:pPr>
              <w:pStyle w:val="TableText"/>
            </w:pPr>
            <w:r w:rsidRPr="00B350A0">
              <w:t>[%]</w:t>
            </w:r>
          </w:p>
        </w:tc>
      </w:tr>
      <w:tr w:rsidR="00DC6E0E" w:rsidRPr="00B350A0" w14:paraId="1C79BBF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A5279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FECADC8" w14:textId="77777777" w:rsidR="00DC6E0E" w:rsidRPr="00B350A0" w:rsidRDefault="00DC6E0E" w:rsidP="004A51AA">
            <w:pPr>
              <w:pStyle w:val="TableText"/>
              <w:rPr>
                <w:rStyle w:val="GUIWord"/>
                <w:u w:val="single"/>
                <w:lang w:val="en-AU" w:eastAsia="ja-JP"/>
              </w:rPr>
            </w:pPr>
            <w:proofErr w:type="spellStart"/>
            <w:r w:rsidRPr="00B350A0">
              <w:rPr>
                <w:rStyle w:val="GUIWord"/>
                <w:u w:val="single"/>
                <w:lang w:val="en-AU" w:eastAsia="ja-JP"/>
              </w:rPr>
              <w:t>Gibsite</w:t>
            </w:r>
            <w:proofErr w:type="spellEnd"/>
          </w:p>
        </w:tc>
        <w:tc>
          <w:tcPr>
            <w:tcW w:w="2761" w:type="dxa"/>
            <w:tcBorders>
              <w:top w:val="nil"/>
              <w:left w:val="nil"/>
              <w:bottom w:val="nil"/>
              <w:right w:val="single" w:sz="4" w:space="0" w:color="auto"/>
            </w:tcBorders>
            <w:shd w:val="clear" w:color="auto" w:fill="FFFFFF" w:themeFill="background1"/>
            <w:noWrap/>
            <w:hideMark/>
          </w:tcPr>
          <w:p w14:paraId="35D3E15F" w14:textId="77777777" w:rsidR="00DC6E0E" w:rsidRPr="00B350A0" w:rsidRDefault="00DC6E0E" w:rsidP="004A51AA">
            <w:pPr>
              <w:pStyle w:val="TableText"/>
            </w:pPr>
            <w:r w:rsidRPr="00B350A0">
              <w:t>[%]</w:t>
            </w:r>
          </w:p>
        </w:tc>
      </w:tr>
      <w:tr w:rsidR="00DC6E0E" w:rsidRPr="00B350A0" w14:paraId="580C960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52D1DB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ED9E2A7"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77D8ED17" w14:textId="77777777" w:rsidR="00DC6E0E" w:rsidRPr="00B350A0" w:rsidRDefault="00DC6E0E" w:rsidP="004A51AA">
            <w:pPr>
              <w:pStyle w:val="TableText"/>
            </w:pPr>
            <w:r w:rsidRPr="00B350A0">
              <w:t>[%]</w:t>
            </w:r>
          </w:p>
        </w:tc>
      </w:tr>
      <w:tr w:rsidR="00DC6E0E" w:rsidRPr="00B350A0" w14:paraId="53609F1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5E52C96"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3EC7BB6" w14:textId="77777777" w:rsidR="00DC6E0E" w:rsidRPr="00B350A0" w:rsidRDefault="00DC6E0E" w:rsidP="004A51AA">
            <w:pPr>
              <w:pStyle w:val="TableText"/>
              <w:rPr>
                <w:rStyle w:val="GUIWord"/>
                <w:u w:val="single"/>
                <w:lang w:val="en-AU" w:eastAsia="ja-JP"/>
              </w:rPr>
            </w:pPr>
            <w:proofErr w:type="spellStart"/>
            <w:r w:rsidRPr="00B350A0">
              <w:rPr>
                <w:rStyle w:val="GUIWord"/>
                <w:u w:val="single"/>
                <w:lang w:val="en-AU" w:eastAsia="ja-JP"/>
              </w:rPr>
              <w:t>Illite</w:t>
            </w:r>
            <w:proofErr w:type="spellEnd"/>
          </w:p>
        </w:tc>
        <w:tc>
          <w:tcPr>
            <w:tcW w:w="2761" w:type="dxa"/>
            <w:tcBorders>
              <w:top w:val="nil"/>
              <w:left w:val="nil"/>
              <w:bottom w:val="nil"/>
              <w:right w:val="single" w:sz="4" w:space="0" w:color="auto"/>
            </w:tcBorders>
            <w:shd w:val="clear" w:color="auto" w:fill="FFFFFF" w:themeFill="background1"/>
            <w:noWrap/>
            <w:hideMark/>
          </w:tcPr>
          <w:p w14:paraId="5252F3D2" w14:textId="77777777" w:rsidR="00DC6E0E" w:rsidRPr="00B350A0" w:rsidRDefault="00DC6E0E" w:rsidP="004A51AA">
            <w:pPr>
              <w:pStyle w:val="TableText"/>
            </w:pPr>
            <w:r w:rsidRPr="00B350A0">
              <w:t>[%]</w:t>
            </w:r>
          </w:p>
        </w:tc>
      </w:tr>
      <w:tr w:rsidR="00DC6E0E" w:rsidRPr="00B350A0" w14:paraId="6EB0E72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C54E51"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5A3C0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38BE1177" w14:textId="77777777" w:rsidR="00DC6E0E" w:rsidRPr="00B350A0" w:rsidRDefault="00DC6E0E" w:rsidP="004A51AA">
            <w:pPr>
              <w:pStyle w:val="TableText"/>
            </w:pPr>
            <w:r w:rsidRPr="00B350A0">
              <w:t>[%]</w:t>
            </w:r>
          </w:p>
        </w:tc>
      </w:tr>
      <w:tr w:rsidR="00DC6E0E" w:rsidRPr="00B350A0" w14:paraId="140C8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3A0DD1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D4DD8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4E89B5B4" w14:textId="77777777" w:rsidR="00DC6E0E" w:rsidRPr="00B350A0" w:rsidRDefault="00DC6E0E" w:rsidP="004A51AA">
            <w:pPr>
              <w:pStyle w:val="TableText"/>
            </w:pPr>
            <w:r w:rsidRPr="00B350A0">
              <w:t>[%]</w:t>
            </w:r>
          </w:p>
        </w:tc>
      </w:tr>
      <w:tr w:rsidR="00DC6E0E" w:rsidRPr="00B350A0" w14:paraId="0114B6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0A8383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081EB9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3384750"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70CC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29C09AD"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72BE4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39F27F5C"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3E0225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1708ADB"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8BB891"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1C3477AE" w14:textId="77777777" w:rsidR="00DC6E0E" w:rsidRPr="00B350A0" w:rsidRDefault="00DC6E0E" w:rsidP="004A51AA">
            <w:pPr>
              <w:pStyle w:val="TableText"/>
            </w:pPr>
            <w:r w:rsidRPr="00B350A0">
              <w:t>[%]</w:t>
            </w:r>
          </w:p>
        </w:tc>
      </w:tr>
      <w:tr w:rsidR="00DC6E0E" w:rsidRPr="00B350A0" w14:paraId="62D24C4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92D63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431286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4CE75C71" w14:textId="77777777" w:rsidR="00DC6E0E" w:rsidRPr="00B350A0" w:rsidRDefault="00DC6E0E" w:rsidP="004A51AA">
            <w:pPr>
              <w:pStyle w:val="TableText"/>
            </w:pPr>
            <w:r w:rsidRPr="00B350A0">
              <w:t>[%]</w:t>
            </w:r>
          </w:p>
        </w:tc>
      </w:tr>
      <w:tr w:rsidR="00DC6E0E" w:rsidRPr="00B350A0" w14:paraId="63BFB3F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8C4B82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DD975C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4A882351" w14:textId="77777777" w:rsidR="00DC6E0E" w:rsidRPr="00B350A0" w:rsidRDefault="00DC6E0E" w:rsidP="004A51AA">
            <w:pPr>
              <w:pStyle w:val="TableText"/>
            </w:pPr>
            <w:r w:rsidRPr="00B350A0">
              <w:t>[%]</w:t>
            </w:r>
          </w:p>
        </w:tc>
      </w:tr>
      <w:tr w:rsidR="00DC6E0E" w:rsidRPr="00B350A0" w14:paraId="215A78B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67E6E4"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911A2B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449BA01E" w14:textId="77777777" w:rsidR="00DC6E0E" w:rsidRPr="00B350A0" w:rsidRDefault="00DC6E0E" w:rsidP="004A51AA">
            <w:pPr>
              <w:pStyle w:val="TableText"/>
            </w:pPr>
            <w:r w:rsidRPr="00B350A0">
              <w:t>[%]</w:t>
            </w:r>
          </w:p>
        </w:tc>
      </w:tr>
      <w:tr w:rsidR="00DC6E0E" w:rsidRPr="00B350A0" w14:paraId="6FE4EBF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6D6BC5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703E24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0B0C3F4C" w14:textId="77777777" w:rsidR="00DC6E0E" w:rsidRPr="00B350A0" w:rsidRDefault="00DC6E0E" w:rsidP="004A51AA">
            <w:pPr>
              <w:pStyle w:val="TableText"/>
            </w:pPr>
            <w:r w:rsidRPr="00B350A0">
              <w:t>[%]</w:t>
            </w:r>
          </w:p>
        </w:tc>
      </w:tr>
      <w:tr w:rsidR="00DC6E0E" w:rsidRPr="00B350A0" w14:paraId="7711F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3E87F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F362D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252427A7" w14:textId="5CFBC1F8" w:rsidR="00DC6E0E" w:rsidRPr="00B350A0" w:rsidRDefault="00DC6E0E" w:rsidP="004A51AA">
            <w:pPr>
              <w:pStyle w:val="TableText"/>
              <w:rPr>
                <w:rFonts w:ascii="Calibri" w:hAnsi="Calibri"/>
                <w:color w:val="000000"/>
                <w:sz w:val="24"/>
                <w:lang w:val="en-AU" w:eastAsia="ja-JP"/>
              </w:rPr>
            </w:pPr>
            <w:r w:rsidRPr="00B350A0">
              <w:rPr>
                <w:rFonts w:ascii="Calibri" w:hAnsi="Calibri"/>
                <w:color w:val="000000"/>
                <w:sz w:val="24"/>
                <w:lang w:val="en-AU" w:eastAsia="ja-JP"/>
              </w:rPr>
              <w:t>[</w:t>
            </w:r>
            <w:r w:rsidRPr="00B350A0">
              <w:t>m</w:t>
            </w:r>
            <w:r w:rsidR="006C760E" w:rsidRPr="006C760E">
              <w:rPr>
                <w:rFonts w:cs="Tahoma"/>
                <w:vertAlign w:val="superscript"/>
              </w:rPr>
              <w:t>3</w:t>
            </w:r>
            <w:r w:rsidR="006C760E">
              <w:rPr>
                <w:rFonts w:cs="Tahoma"/>
                <w:vertAlign w:val="superscript"/>
              </w:rPr>
              <w:t xml:space="preserve"> </w:t>
            </w:r>
            <w:r w:rsidRPr="00B350A0">
              <w:rPr>
                <w:rFonts w:ascii="Calibri" w:hAnsi="Calibri"/>
                <w:color w:val="000000"/>
                <w:sz w:val="24"/>
                <w:lang w:val="en-AU" w:eastAsia="ja-JP"/>
              </w:rPr>
              <w:t>/</w:t>
            </w:r>
            <w:r w:rsidR="006C760E">
              <w:t xml:space="preserve"> m</w:t>
            </w:r>
            <w:r w:rsidR="006C760E" w:rsidRPr="006C760E">
              <w:rPr>
                <w:vertAlign w:val="superscript"/>
              </w:rPr>
              <w:t>3</w:t>
            </w:r>
            <w:r w:rsidRPr="00B350A0">
              <w:rPr>
                <w:rFonts w:ascii="Calibri" w:hAnsi="Calibri"/>
                <w:color w:val="000000"/>
                <w:sz w:val="24"/>
                <w:lang w:val="en-AU" w:eastAsia="ja-JP"/>
              </w:rPr>
              <w:t>]</w:t>
            </w:r>
          </w:p>
        </w:tc>
      </w:tr>
      <w:tr w:rsidR="00DC6E0E" w:rsidRPr="00B350A0" w14:paraId="2DA55A94"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0873215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43D3E61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332F037B" w14:textId="77777777" w:rsidR="00DC6E0E" w:rsidRPr="00B350A0" w:rsidRDefault="00DC6E0E" w:rsidP="004A51AA">
            <w:pPr>
              <w:pStyle w:val="TableText"/>
            </w:pPr>
            <w:r w:rsidRPr="00B350A0">
              <w:t>[%]</w:t>
            </w:r>
          </w:p>
        </w:tc>
      </w:tr>
    </w:tbl>
    <w:p w14:paraId="3B90B1E3" w14:textId="77777777" w:rsidR="00DC6E0E" w:rsidRPr="00A8518D" w:rsidRDefault="00DC6E0E" w:rsidP="00DC6E0E">
      <w:pPr>
        <w:pStyle w:val="Heading3"/>
      </w:pPr>
      <w:bookmarkStart w:id="331" w:name="_Toc398023913"/>
      <w:bookmarkStart w:id="332" w:name="_Toc49458094"/>
      <w:r w:rsidRPr="00A8518D">
        <w:t>Vegetation Biophysical Variables</w:t>
      </w:r>
      <w:bookmarkEnd w:id="331"/>
      <w:bookmarkEnd w:id="332"/>
    </w:p>
    <w:tbl>
      <w:tblPr>
        <w:tblStyle w:val="TableGrid"/>
        <w:tblW w:w="0" w:type="auto"/>
        <w:tblInd w:w="817" w:type="dxa"/>
        <w:tblLook w:val="04A0" w:firstRow="1" w:lastRow="0" w:firstColumn="1" w:lastColumn="0" w:noHBand="0" w:noVBand="1"/>
      </w:tblPr>
      <w:tblGrid>
        <w:gridCol w:w="2385"/>
        <w:gridCol w:w="6040"/>
      </w:tblGrid>
      <w:tr w:rsidR="00DC6E0E" w:rsidRPr="00D6638A" w14:paraId="7C0EAEBD" w14:textId="77777777" w:rsidTr="00DC6E0E">
        <w:trPr>
          <w:cantSplit/>
        </w:trPr>
        <w:tc>
          <w:tcPr>
            <w:tcW w:w="0" w:type="auto"/>
          </w:tcPr>
          <w:p w14:paraId="39052E4D" w14:textId="77777777" w:rsidR="00DC6E0E" w:rsidRPr="00D6638A" w:rsidRDefault="00DC6E0E" w:rsidP="004A51AA">
            <w:pPr>
              <w:pStyle w:val="TableText"/>
              <w:rPr>
                <w:rStyle w:val="GUIWord"/>
                <w:u w:val="single"/>
              </w:rPr>
            </w:pPr>
            <w:r w:rsidRPr="00D6638A">
              <w:rPr>
                <w:rStyle w:val="GUIWord"/>
                <w:u w:val="single"/>
              </w:rPr>
              <w:t>% Crown Cover</w:t>
            </w:r>
          </w:p>
        </w:tc>
        <w:tc>
          <w:tcPr>
            <w:tcW w:w="0" w:type="auto"/>
          </w:tcPr>
          <w:p w14:paraId="16CE1BD6" w14:textId="77777777" w:rsidR="00DC6E0E" w:rsidRPr="00D6638A" w:rsidRDefault="00DC6E0E" w:rsidP="004A51AA">
            <w:pPr>
              <w:pStyle w:val="TableText"/>
              <w:rPr>
                <w:sz w:val="22"/>
                <w:szCs w:val="22"/>
              </w:rPr>
            </w:pPr>
            <w:r w:rsidRPr="00D6638A">
              <w:rPr>
                <w:sz w:val="22"/>
                <w:szCs w:val="22"/>
              </w:rPr>
              <w:t>[Percentage] Tree Crown Cover Percentage</w:t>
            </w:r>
          </w:p>
        </w:tc>
      </w:tr>
      <w:tr w:rsidR="00D6638A" w:rsidRPr="00D6638A" w14:paraId="17CD386F" w14:textId="77777777" w:rsidTr="00DC6E0E">
        <w:trPr>
          <w:cantSplit/>
        </w:trPr>
        <w:tc>
          <w:tcPr>
            <w:tcW w:w="0" w:type="auto"/>
          </w:tcPr>
          <w:p w14:paraId="3C1B9E50" w14:textId="6F5C6C1A" w:rsidR="00D6638A" w:rsidRPr="00D6638A" w:rsidRDefault="00D6638A" w:rsidP="004A51AA">
            <w:pPr>
              <w:pStyle w:val="TableText"/>
              <w:rPr>
                <w:rStyle w:val="GUIWord"/>
                <w:u w:val="single"/>
              </w:rPr>
            </w:pPr>
            <w:r w:rsidRPr="00D6638A">
              <w:rPr>
                <w:i/>
                <w:color w:val="595959" w:themeColor="text1" w:themeTint="A6"/>
                <w:sz w:val="22"/>
                <w:szCs w:val="22"/>
                <w:u w:val="single"/>
              </w:rPr>
              <w:t>Antheraxanthin</w:t>
            </w:r>
          </w:p>
        </w:tc>
        <w:tc>
          <w:tcPr>
            <w:tcW w:w="0" w:type="auto"/>
          </w:tcPr>
          <w:p w14:paraId="0A952C32" w14:textId="4BCFBB61" w:rsidR="00D6638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and xanthophyll pigment</w:t>
            </w:r>
          </w:p>
        </w:tc>
      </w:tr>
      <w:tr w:rsidR="00DC6E0E" w:rsidRPr="00D6638A" w14:paraId="7FF0C878" w14:textId="77777777" w:rsidTr="00DC6E0E">
        <w:trPr>
          <w:cantSplit/>
        </w:trPr>
        <w:tc>
          <w:tcPr>
            <w:tcW w:w="0" w:type="auto"/>
          </w:tcPr>
          <w:p w14:paraId="5A528C3C" w14:textId="77777777" w:rsidR="00DC6E0E" w:rsidRPr="00D6638A" w:rsidRDefault="00DC6E0E" w:rsidP="004A51AA">
            <w:pPr>
              <w:pStyle w:val="TableText"/>
              <w:rPr>
                <w:rStyle w:val="GUIWord"/>
                <w:u w:val="single"/>
              </w:rPr>
            </w:pPr>
            <w:r w:rsidRPr="00D6638A">
              <w:rPr>
                <w:rStyle w:val="GUIWord"/>
                <w:u w:val="single"/>
              </w:rPr>
              <w:t>Approx. Crown Diameter</w:t>
            </w:r>
          </w:p>
        </w:tc>
        <w:tc>
          <w:tcPr>
            <w:tcW w:w="0" w:type="auto"/>
          </w:tcPr>
          <w:p w14:paraId="2BDAB224" w14:textId="77777777" w:rsidR="00DC6E0E" w:rsidRPr="00D6638A" w:rsidRDefault="00DC6E0E" w:rsidP="004A51AA">
            <w:pPr>
              <w:pStyle w:val="TableText"/>
              <w:rPr>
                <w:sz w:val="22"/>
                <w:szCs w:val="22"/>
              </w:rPr>
            </w:pPr>
            <w:r w:rsidRPr="00D6638A">
              <w:rPr>
                <w:sz w:val="22"/>
                <w:szCs w:val="22"/>
              </w:rPr>
              <w:t>[Metres] Estimated tree crown diameter</w:t>
            </w:r>
          </w:p>
        </w:tc>
      </w:tr>
      <w:tr w:rsidR="00D6638A" w:rsidRPr="00D6638A" w14:paraId="63B98E39" w14:textId="77777777" w:rsidTr="00DC6E0E">
        <w:trPr>
          <w:cantSplit/>
        </w:trPr>
        <w:tc>
          <w:tcPr>
            <w:tcW w:w="0" w:type="auto"/>
          </w:tcPr>
          <w:p w14:paraId="7CA14D76" w14:textId="714FD836" w:rsidR="00D6638A" w:rsidRPr="00D6638A" w:rsidRDefault="00D6638A" w:rsidP="004A51AA">
            <w:pPr>
              <w:pStyle w:val="TableText"/>
              <w:rPr>
                <w:rStyle w:val="GUIWord"/>
                <w:u w:val="single"/>
              </w:rPr>
            </w:pPr>
            <w:r w:rsidRPr="00D6638A">
              <w:rPr>
                <w:i/>
                <w:color w:val="595959" w:themeColor="text1" w:themeTint="A6"/>
                <w:sz w:val="22"/>
                <w:szCs w:val="22"/>
                <w:u w:val="single"/>
              </w:rPr>
              <w:t>B-Carotene</w:t>
            </w:r>
          </w:p>
        </w:tc>
        <w:tc>
          <w:tcPr>
            <w:tcW w:w="0" w:type="auto"/>
          </w:tcPr>
          <w:p w14:paraId="5325945D" w14:textId="6B53CCA7" w:rsidR="00D6638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pigment</w:t>
            </w:r>
          </w:p>
        </w:tc>
      </w:tr>
      <w:tr w:rsidR="00DC6E0E" w:rsidRPr="00D6638A" w14:paraId="75799843" w14:textId="77777777" w:rsidTr="00DC6E0E">
        <w:trPr>
          <w:cantSplit/>
        </w:trPr>
        <w:tc>
          <w:tcPr>
            <w:tcW w:w="0" w:type="auto"/>
          </w:tcPr>
          <w:p w14:paraId="5347A90A" w14:textId="77777777" w:rsidR="00DC6E0E" w:rsidRPr="00D6638A" w:rsidRDefault="00DC6E0E" w:rsidP="004A51AA">
            <w:pPr>
              <w:pStyle w:val="TableText"/>
              <w:rPr>
                <w:rStyle w:val="GUIWord"/>
                <w:u w:val="single"/>
              </w:rPr>
            </w:pPr>
            <w:r w:rsidRPr="00D6638A">
              <w:rPr>
                <w:rStyle w:val="GUIWord"/>
                <w:u w:val="single"/>
              </w:rPr>
              <w:t>Chlorophyll Content</w:t>
            </w:r>
          </w:p>
        </w:tc>
        <w:tc>
          <w:tcPr>
            <w:tcW w:w="0" w:type="auto"/>
          </w:tcPr>
          <w:p w14:paraId="7F2CD1CD" w14:textId="77777777" w:rsidR="00DC6E0E" w:rsidRPr="00D6638A" w:rsidRDefault="00DC6E0E"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 cm</w:t>
            </w:r>
            <w:r w:rsidRPr="00D6638A">
              <w:rPr>
                <w:rFonts w:cs="Tahoma"/>
                <w:sz w:val="22"/>
                <w:szCs w:val="22"/>
              </w:rPr>
              <w:t>²</w:t>
            </w:r>
            <w:r w:rsidRPr="00D6638A">
              <w:rPr>
                <w:sz w:val="22"/>
                <w:szCs w:val="22"/>
              </w:rPr>
              <w:t>] Chlorophyll content of the collected vegetation sample</w:t>
            </w:r>
          </w:p>
        </w:tc>
      </w:tr>
      <w:tr w:rsidR="00DC6E0E" w:rsidRPr="00D6638A" w14:paraId="063A6B8F" w14:textId="77777777" w:rsidTr="00DC6E0E">
        <w:trPr>
          <w:cantSplit/>
        </w:trPr>
        <w:tc>
          <w:tcPr>
            <w:tcW w:w="0" w:type="auto"/>
          </w:tcPr>
          <w:p w14:paraId="54D326AB" w14:textId="546D4205" w:rsidR="00DC6E0E" w:rsidRPr="00D6638A" w:rsidRDefault="008578A9" w:rsidP="004A51AA">
            <w:pPr>
              <w:pStyle w:val="TableText"/>
              <w:rPr>
                <w:rStyle w:val="GUIWord"/>
                <w:u w:val="single"/>
              </w:rPr>
            </w:pPr>
            <w:r w:rsidRPr="00D6638A">
              <w:rPr>
                <w:i/>
                <w:color w:val="595959" w:themeColor="text1" w:themeTint="A6"/>
                <w:sz w:val="22"/>
                <w:szCs w:val="22"/>
                <w:u w:val="single"/>
              </w:rPr>
              <w:lastRenderedPageBreak/>
              <w:t>Crown Relative Position</w:t>
            </w:r>
          </w:p>
        </w:tc>
        <w:tc>
          <w:tcPr>
            <w:tcW w:w="0" w:type="auto"/>
          </w:tcPr>
          <w:p w14:paraId="437F505A" w14:textId="7EE49946" w:rsidR="00DC6E0E" w:rsidRPr="00D6638A" w:rsidRDefault="00DC6E0E" w:rsidP="004A51AA">
            <w:pPr>
              <w:pStyle w:val="TableText"/>
              <w:rPr>
                <w:sz w:val="22"/>
                <w:szCs w:val="22"/>
              </w:rPr>
            </w:pPr>
            <w:r w:rsidRPr="00D6638A">
              <w:rPr>
                <w:sz w:val="22"/>
                <w:szCs w:val="22"/>
              </w:rPr>
              <w:t xml:space="preserve">[Dropdown list] </w:t>
            </w:r>
            <w:r w:rsidR="008578A9" w:rsidRPr="00D6638A">
              <w:rPr>
                <w:sz w:val="22"/>
                <w:szCs w:val="22"/>
              </w:rPr>
              <w:t>FPMRIS (DELWP) SOP 13 Measuring a Large Tree Plot</w:t>
            </w:r>
          </w:p>
        </w:tc>
      </w:tr>
      <w:tr w:rsidR="00DC6E0E" w:rsidRPr="00D6638A" w14:paraId="615041DC" w14:textId="77777777" w:rsidTr="00DC6E0E">
        <w:trPr>
          <w:cantSplit/>
        </w:trPr>
        <w:tc>
          <w:tcPr>
            <w:tcW w:w="0" w:type="auto"/>
          </w:tcPr>
          <w:p w14:paraId="0A3CFEC8" w14:textId="77777777" w:rsidR="00DC6E0E" w:rsidRPr="00D6638A" w:rsidRDefault="00DC6E0E" w:rsidP="004A51AA">
            <w:pPr>
              <w:pStyle w:val="TableText"/>
              <w:rPr>
                <w:rStyle w:val="GUIWord"/>
                <w:u w:val="single"/>
              </w:rPr>
            </w:pPr>
            <w:r w:rsidRPr="00D6638A">
              <w:rPr>
                <w:rStyle w:val="GUIWord"/>
                <w:u w:val="single"/>
              </w:rPr>
              <w:t>DBH</w:t>
            </w:r>
          </w:p>
        </w:tc>
        <w:tc>
          <w:tcPr>
            <w:tcW w:w="0" w:type="auto"/>
          </w:tcPr>
          <w:p w14:paraId="6106EA1D" w14:textId="77777777" w:rsidR="00DC6E0E" w:rsidRPr="00D6638A" w:rsidRDefault="00DC6E0E" w:rsidP="004A51AA">
            <w:pPr>
              <w:pStyle w:val="TableText"/>
              <w:rPr>
                <w:sz w:val="22"/>
                <w:szCs w:val="22"/>
              </w:rPr>
            </w:pPr>
            <w:r w:rsidRPr="00D6638A">
              <w:rPr>
                <w:sz w:val="22"/>
                <w:szCs w:val="22"/>
              </w:rPr>
              <w:t>[Metres] Diameter at breast height</w:t>
            </w:r>
          </w:p>
        </w:tc>
      </w:tr>
      <w:tr w:rsidR="00DC6E0E" w:rsidRPr="00D6638A" w14:paraId="6271A5F9" w14:textId="77777777" w:rsidTr="00DC6E0E">
        <w:trPr>
          <w:cantSplit/>
        </w:trPr>
        <w:tc>
          <w:tcPr>
            <w:tcW w:w="0" w:type="auto"/>
          </w:tcPr>
          <w:p w14:paraId="5EFB8144" w14:textId="77777777" w:rsidR="00DC6E0E" w:rsidRPr="00D6638A" w:rsidRDefault="00DC6E0E" w:rsidP="004A51AA">
            <w:pPr>
              <w:pStyle w:val="TableText"/>
              <w:rPr>
                <w:rStyle w:val="GUIWord"/>
                <w:u w:val="single"/>
              </w:rPr>
            </w:pPr>
            <w:r w:rsidRPr="00D6638A">
              <w:rPr>
                <w:rStyle w:val="GUIWord"/>
                <w:u w:val="single"/>
              </w:rPr>
              <w:t>Dry Weight</w:t>
            </w:r>
          </w:p>
        </w:tc>
        <w:tc>
          <w:tcPr>
            <w:tcW w:w="0" w:type="auto"/>
          </w:tcPr>
          <w:p w14:paraId="719B0091" w14:textId="77777777" w:rsidR="00DC6E0E" w:rsidRPr="00D6638A" w:rsidRDefault="00DC6E0E" w:rsidP="004A51AA">
            <w:pPr>
              <w:pStyle w:val="TableText"/>
              <w:rPr>
                <w:sz w:val="22"/>
                <w:szCs w:val="22"/>
              </w:rPr>
            </w:pPr>
            <w:r w:rsidRPr="00D6638A">
              <w:rPr>
                <w:sz w:val="22"/>
                <w:szCs w:val="22"/>
              </w:rPr>
              <w:t>[Grams] Dry weight of the collected vegetation sample</w:t>
            </w:r>
          </w:p>
        </w:tc>
      </w:tr>
      <w:tr w:rsidR="00D6638A" w:rsidRPr="00D6638A" w14:paraId="31BAF858" w14:textId="77777777" w:rsidTr="00DC6E0E">
        <w:trPr>
          <w:cantSplit/>
        </w:trPr>
        <w:tc>
          <w:tcPr>
            <w:tcW w:w="0" w:type="auto"/>
          </w:tcPr>
          <w:p w14:paraId="55013E83" w14:textId="6140D07B" w:rsidR="00D6638A" w:rsidRPr="00D6638A" w:rsidRDefault="00D6638A" w:rsidP="004A51AA">
            <w:pPr>
              <w:pStyle w:val="TableText"/>
              <w:rPr>
                <w:rStyle w:val="GUIWord"/>
                <w:u w:val="single"/>
              </w:rPr>
            </w:pPr>
            <w:r w:rsidRPr="00D6638A">
              <w:rPr>
                <w:i/>
                <w:color w:val="595959" w:themeColor="text1" w:themeTint="A6"/>
                <w:sz w:val="22"/>
                <w:szCs w:val="22"/>
                <w:u w:val="single"/>
              </w:rPr>
              <w:t>EPS</w:t>
            </w:r>
          </w:p>
        </w:tc>
        <w:tc>
          <w:tcPr>
            <w:tcW w:w="0" w:type="auto"/>
          </w:tcPr>
          <w:p w14:paraId="2BC7F97D" w14:textId="42DCFE1A" w:rsidR="00D6638A" w:rsidRPr="00D6638A" w:rsidRDefault="00D6638A" w:rsidP="004A51AA">
            <w:pPr>
              <w:pStyle w:val="TableText"/>
              <w:rPr>
                <w:sz w:val="22"/>
                <w:szCs w:val="22"/>
              </w:rPr>
            </w:pPr>
            <w:r w:rsidRPr="00D6638A">
              <w:rPr>
                <w:sz w:val="22"/>
                <w:szCs w:val="22"/>
              </w:rPr>
              <w:t>Epoxidation state of xanthophyll cycle pigments: (V+0.5*A)/(V+A+Z)</w:t>
            </w:r>
          </w:p>
        </w:tc>
      </w:tr>
      <w:tr w:rsidR="00DC6E0E" w:rsidRPr="00D6638A" w14:paraId="17AD416D" w14:textId="77777777" w:rsidTr="00DC6E0E">
        <w:trPr>
          <w:cantSplit/>
        </w:trPr>
        <w:tc>
          <w:tcPr>
            <w:tcW w:w="0" w:type="auto"/>
          </w:tcPr>
          <w:p w14:paraId="3CF91F7E" w14:textId="77777777" w:rsidR="00DC6E0E" w:rsidRPr="00D6638A" w:rsidRDefault="00DC6E0E" w:rsidP="004A51AA">
            <w:pPr>
              <w:pStyle w:val="TableText"/>
              <w:rPr>
                <w:rStyle w:val="GUIWord"/>
                <w:u w:val="single"/>
              </w:rPr>
            </w:pPr>
            <w:r w:rsidRPr="00D6638A">
              <w:rPr>
                <w:rStyle w:val="GUIWord"/>
                <w:u w:val="single"/>
              </w:rPr>
              <w:t>Height</w:t>
            </w:r>
          </w:p>
        </w:tc>
        <w:tc>
          <w:tcPr>
            <w:tcW w:w="0" w:type="auto"/>
          </w:tcPr>
          <w:p w14:paraId="3C39FD0A" w14:textId="77777777" w:rsidR="00DC6E0E" w:rsidRPr="00D6638A" w:rsidRDefault="00DC6E0E" w:rsidP="004A51AA">
            <w:pPr>
              <w:pStyle w:val="TableText"/>
              <w:rPr>
                <w:sz w:val="22"/>
                <w:szCs w:val="22"/>
              </w:rPr>
            </w:pPr>
            <w:r w:rsidRPr="00D6638A">
              <w:rPr>
                <w:sz w:val="22"/>
                <w:szCs w:val="22"/>
              </w:rPr>
              <w:t>[Metres] Height of vegetation</w:t>
            </w:r>
          </w:p>
        </w:tc>
      </w:tr>
      <w:tr w:rsidR="00DC6E0E" w:rsidRPr="00D6638A" w14:paraId="700CAD32" w14:textId="77777777" w:rsidTr="00DC6E0E">
        <w:trPr>
          <w:cantSplit/>
        </w:trPr>
        <w:tc>
          <w:tcPr>
            <w:tcW w:w="0" w:type="auto"/>
          </w:tcPr>
          <w:p w14:paraId="6CB3AF70" w14:textId="77777777" w:rsidR="00DC6E0E" w:rsidRPr="00D6638A" w:rsidRDefault="00DC6E0E" w:rsidP="004A51AA">
            <w:pPr>
              <w:pStyle w:val="TableText"/>
              <w:rPr>
                <w:rStyle w:val="GUIWord"/>
                <w:u w:val="single"/>
              </w:rPr>
            </w:pPr>
            <w:r w:rsidRPr="00D6638A">
              <w:rPr>
                <w:rStyle w:val="GUIWord"/>
                <w:u w:val="single"/>
              </w:rPr>
              <w:t>Leaf Area</w:t>
            </w:r>
          </w:p>
        </w:tc>
        <w:tc>
          <w:tcPr>
            <w:tcW w:w="0" w:type="auto"/>
          </w:tcPr>
          <w:p w14:paraId="445E4869"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 Leaf area of the sampled vegetation</w:t>
            </w:r>
          </w:p>
        </w:tc>
      </w:tr>
      <w:tr w:rsidR="00D6638A" w:rsidRPr="00D6638A" w14:paraId="07CF509C" w14:textId="77777777" w:rsidTr="00DC6E0E">
        <w:trPr>
          <w:cantSplit/>
        </w:trPr>
        <w:tc>
          <w:tcPr>
            <w:tcW w:w="0" w:type="auto"/>
          </w:tcPr>
          <w:p w14:paraId="7EAEB3D0" w14:textId="43856699" w:rsidR="00D6638A" w:rsidRPr="00D6638A" w:rsidRDefault="00D6638A" w:rsidP="004A51AA">
            <w:pPr>
              <w:pStyle w:val="TableText"/>
              <w:rPr>
                <w:i/>
                <w:color w:val="595959" w:themeColor="text1" w:themeTint="A6"/>
                <w:sz w:val="22"/>
                <w:szCs w:val="22"/>
                <w:u w:val="single"/>
              </w:rPr>
            </w:pPr>
            <w:r w:rsidRPr="00D6638A">
              <w:rPr>
                <w:i/>
                <w:color w:val="595959" w:themeColor="text1" w:themeTint="A6"/>
                <w:sz w:val="22"/>
                <w:szCs w:val="22"/>
                <w:u w:val="single"/>
              </w:rPr>
              <w:t>Lutein</w:t>
            </w:r>
          </w:p>
        </w:tc>
        <w:tc>
          <w:tcPr>
            <w:tcW w:w="0" w:type="auto"/>
          </w:tcPr>
          <w:p w14:paraId="0F3538C3" w14:textId="08DF17A2" w:rsidR="00D6638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and xanthophyll pigment</w:t>
            </w:r>
          </w:p>
        </w:tc>
      </w:tr>
      <w:tr w:rsidR="008578A9" w:rsidRPr="00D6638A" w14:paraId="06388ECC" w14:textId="77777777" w:rsidTr="00DC6E0E">
        <w:trPr>
          <w:cantSplit/>
        </w:trPr>
        <w:tc>
          <w:tcPr>
            <w:tcW w:w="0" w:type="auto"/>
          </w:tcPr>
          <w:p w14:paraId="4882C3D2" w14:textId="5D575255" w:rsidR="008578A9" w:rsidRPr="00D6638A" w:rsidRDefault="008578A9" w:rsidP="004A51AA">
            <w:pPr>
              <w:pStyle w:val="TableText"/>
              <w:rPr>
                <w:rStyle w:val="GUIWord"/>
                <w:u w:val="single"/>
              </w:rPr>
            </w:pPr>
            <w:r w:rsidRPr="00D6638A">
              <w:rPr>
                <w:i/>
                <w:color w:val="595959" w:themeColor="text1" w:themeTint="A6"/>
                <w:sz w:val="22"/>
                <w:szCs w:val="22"/>
                <w:u w:val="single"/>
              </w:rPr>
              <w:t>Neoxanthin</w:t>
            </w:r>
          </w:p>
        </w:tc>
        <w:tc>
          <w:tcPr>
            <w:tcW w:w="0" w:type="auto"/>
          </w:tcPr>
          <w:p w14:paraId="5B9F381D" w14:textId="719A6A28" w:rsidR="008578A9"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 xml:space="preserve">/cm2] </w:t>
            </w:r>
            <w:r w:rsidR="00AF110D" w:rsidRPr="00D6638A">
              <w:rPr>
                <w:sz w:val="22"/>
                <w:szCs w:val="22"/>
              </w:rPr>
              <w:t>Carotenoid and xanthophyll pigment</w:t>
            </w:r>
          </w:p>
        </w:tc>
      </w:tr>
      <w:tr w:rsidR="00DC6E0E" w:rsidRPr="00D6638A" w14:paraId="7ECD63D7" w14:textId="77777777" w:rsidTr="00DC6E0E">
        <w:trPr>
          <w:cantSplit/>
        </w:trPr>
        <w:tc>
          <w:tcPr>
            <w:tcW w:w="0" w:type="auto"/>
          </w:tcPr>
          <w:p w14:paraId="315D5B30" w14:textId="77777777" w:rsidR="00DC6E0E" w:rsidRPr="00D6638A" w:rsidRDefault="00DC6E0E" w:rsidP="004A51AA">
            <w:pPr>
              <w:pStyle w:val="TableText"/>
              <w:rPr>
                <w:rStyle w:val="GUIWord"/>
                <w:u w:val="single"/>
              </w:rPr>
            </w:pPr>
            <w:r w:rsidRPr="00D6638A">
              <w:rPr>
                <w:rStyle w:val="GUIWord"/>
                <w:u w:val="single"/>
              </w:rPr>
              <w:t>Specific Leaf Area</w:t>
            </w:r>
          </w:p>
        </w:tc>
        <w:tc>
          <w:tcPr>
            <w:tcW w:w="0" w:type="auto"/>
          </w:tcPr>
          <w:p w14:paraId="65801C5F"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 xml:space="preserve">/gram] Calculated by: </w:t>
            </w:r>
            <w:proofErr w:type="spellStart"/>
            <w:r w:rsidRPr="00D6638A">
              <w:rPr>
                <w:sz w:val="22"/>
                <w:szCs w:val="22"/>
              </w:rPr>
              <w:t>LeafArea</w:t>
            </w:r>
            <w:proofErr w:type="spellEnd"/>
            <w:r w:rsidRPr="00D6638A">
              <w:rPr>
                <w:sz w:val="22"/>
                <w:szCs w:val="22"/>
              </w:rPr>
              <w:t>[cm2]/</w:t>
            </w:r>
            <w:proofErr w:type="spellStart"/>
            <w:r w:rsidRPr="00D6638A">
              <w:rPr>
                <w:sz w:val="22"/>
                <w:szCs w:val="22"/>
              </w:rPr>
              <w:t>DryMass</w:t>
            </w:r>
            <w:proofErr w:type="spellEnd"/>
            <w:r w:rsidRPr="00D6638A">
              <w:rPr>
                <w:sz w:val="22"/>
                <w:szCs w:val="22"/>
              </w:rPr>
              <w:t>[g]</w:t>
            </w:r>
          </w:p>
        </w:tc>
      </w:tr>
      <w:tr w:rsidR="009A2C6A" w:rsidRPr="00D6638A" w14:paraId="3AF945D0" w14:textId="77777777" w:rsidTr="00DC6E0E">
        <w:trPr>
          <w:cantSplit/>
        </w:trPr>
        <w:tc>
          <w:tcPr>
            <w:tcW w:w="0" w:type="auto"/>
          </w:tcPr>
          <w:p w14:paraId="3EF1433D" w14:textId="47BF3FB8" w:rsidR="009A2C6A" w:rsidRPr="00D6638A" w:rsidRDefault="009A2C6A" w:rsidP="004A51AA">
            <w:pPr>
              <w:pStyle w:val="TableText"/>
              <w:rPr>
                <w:rStyle w:val="GUIWord"/>
                <w:u w:val="single"/>
              </w:rPr>
            </w:pPr>
            <w:r w:rsidRPr="00D6638A">
              <w:rPr>
                <w:i/>
                <w:color w:val="595959" w:themeColor="text1" w:themeTint="A6"/>
                <w:sz w:val="22"/>
                <w:szCs w:val="22"/>
                <w:u w:val="single"/>
              </w:rPr>
              <w:t>Violaxanthin</w:t>
            </w:r>
          </w:p>
        </w:tc>
        <w:tc>
          <w:tcPr>
            <w:tcW w:w="0" w:type="auto"/>
          </w:tcPr>
          <w:p w14:paraId="48AD49E9" w14:textId="4BE7653C" w:rsidR="009A2C6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and xanthophyll pigment</w:t>
            </w:r>
          </w:p>
        </w:tc>
      </w:tr>
      <w:tr w:rsidR="00DC6E0E" w:rsidRPr="00D6638A" w14:paraId="5676C1DD" w14:textId="77777777" w:rsidTr="00DC6E0E">
        <w:trPr>
          <w:cantSplit/>
        </w:trPr>
        <w:tc>
          <w:tcPr>
            <w:tcW w:w="0" w:type="auto"/>
          </w:tcPr>
          <w:p w14:paraId="287C2E8F" w14:textId="77777777" w:rsidR="00DC6E0E" w:rsidRPr="00D6638A" w:rsidRDefault="00DC6E0E" w:rsidP="004A51AA">
            <w:pPr>
              <w:pStyle w:val="TableText"/>
              <w:rPr>
                <w:rStyle w:val="GUIWord"/>
                <w:u w:val="single"/>
              </w:rPr>
            </w:pPr>
            <w:r w:rsidRPr="00D6638A">
              <w:rPr>
                <w:rStyle w:val="GUIWord"/>
                <w:u w:val="single"/>
              </w:rPr>
              <w:t>Water Content</w:t>
            </w:r>
          </w:p>
        </w:tc>
        <w:tc>
          <w:tcPr>
            <w:tcW w:w="0" w:type="auto"/>
          </w:tcPr>
          <w:p w14:paraId="3F12FCBD" w14:textId="77777777" w:rsidR="00DC6E0E" w:rsidRPr="00D6638A" w:rsidRDefault="00DC6E0E" w:rsidP="004A51AA">
            <w:pPr>
              <w:pStyle w:val="TableText"/>
              <w:rPr>
                <w:sz w:val="22"/>
                <w:szCs w:val="22"/>
              </w:rPr>
            </w:pPr>
            <w:r w:rsidRPr="00D6638A">
              <w:rPr>
                <w:sz w:val="22"/>
                <w:szCs w:val="22"/>
              </w:rPr>
              <w:t>[Grams/ cm</w:t>
            </w:r>
            <w:r w:rsidRPr="00D6638A">
              <w:rPr>
                <w:rFonts w:cs="Tahoma"/>
                <w:sz w:val="22"/>
                <w:szCs w:val="22"/>
              </w:rPr>
              <w:t>²</w:t>
            </w:r>
            <w:r w:rsidRPr="00D6638A">
              <w:rPr>
                <w:sz w:val="22"/>
                <w:szCs w:val="22"/>
              </w:rPr>
              <w:t>] Water content of the collected vegetation sample</w:t>
            </w:r>
          </w:p>
        </w:tc>
      </w:tr>
      <w:tr w:rsidR="00DC6E0E" w:rsidRPr="00D6638A" w14:paraId="7465FF71" w14:textId="77777777" w:rsidTr="00DC6E0E">
        <w:trPr>
          <w:cantSplit/>
        </w:trPr>
        <w:tc>
          <w:tcPr>
            <w:tcW w:w="0" w:type="auto"/>
          </w:tcPr>
          <w:p w14:paraId="24F82802" w14:textId="77777777" w:rsidR="00DC6E0E" w:rsidRPr="00D6638A" w:rsidRDefault="00DC6E0E" w:rsidP="004A51AA">
            <w:pPr>
              <w:pStyle w:val="TableText"/>
              <w:rPr>
                <w:rStyle w:val="GUIWord"/>
                <w:u w:val="single"/>
              </w:rPr>
            </w:pPr>
            <w:r w:rsidRPr="00D6638A">
              <w:rPr>
                <w:rStyle w:val="GUIWord"/>
                <w:u w:val="single"/>
              </w:rPr>
              <w:t>Wet Weight</w:t>
            </w:r>
          </w:p>
        </w:tc>
        <w:tc>
          <w:tcPr>
            <w:tcW w:w="0" w:type="auto"/>
          </w:tcPr>
          <w:p w14:paraId="5F239DB5" w14:textId="77777777" w:rsidR="00DC6E0E" w:rsidRPr="00D6638A" w:rsidRDefault="00DC6E0E" w:rsidP="004A51AA">
            <w:pPr>
              <w:pStyle w:val="TableText"/>
              <w:rPr>
                <w:sz w:val="22"/>
                <w:szCs w:val="22"/>
              </w:rPr>
            </w:pPr>
            <w:r w:rsidRPr="00D6638A">
              <w:rPr>
                <w:sz w:val="22"/>
                <w:szCs w:val="22"/>
              </w:rPr>
              <w:t>[Grams] Wet weight of the collected vegetation sample</w:t>
            </w:r>
          </w:p>
        </w:tc>
      </w:tr>
      <w:tr w:rsidR="00D6638A" w:rsidRPr="00D6638A" w14:paraId="3D85D3C9" w14:textId="77777777" w:rsidTr="00D6638A">
        <w:trPr>
          <w:cantSplit/>
          <w:trHeight w:val="465"/>
        </w:trPr>
        <w:tc>
          <w:tcPr>
            <w:tcW w:w="0" w:type="auto"/>
          </w:tcPr>
          <w:p w14:paraId="390B4C89" w14:textId="38F8DFA5" w:rsidR="00D6638A" w:rsidRPr="00D6638A" w:rsidRDefault="00D6638A" w:rsidP="004A51AA">
            <w:pPr>
              <w:pStyle w:val="TableText"/>
              <w:rPr>
                <w:rStyle w:val="GUIWord"/>
                <w:u w:val="single"/>
              </w:rPr>
            </w:pPr>
            <w:r w:rsidRPr="00D6638A">
              <w:rPr>
                <w:i/>
                <w:color w:val="595959" w:themeColor="text1" w:themeTint="A6"/>
                <w:sz w:val="22"/>
                <w:szCs w:val="22"/>
                <w:u w:val="single"/>
              </w:rPr>
              <w:t>Zeaxanthin</w:t>
            </w:r>
          </w:p>
        </w:tc>
        <w:tc>
          <w:tcPr>
            <w:tcW w:w="0" w:type="auto"/>
          </w:tcPr>
          <w:p w14:paraId="0183EF74" w14:textId="07238D6F" w:rsidR="00D6638A" w:rsidRPr="00D6638A" w:rsidRDefault="00D6638A" w:rsidP="004A51AA">
            <w:pPr>
              <w:pStyle w:val="TableText"/>
              <w:rPr>
                <w:sz w:val="22"/>
                <w:szCs w:val="22"/>
              </w:rPr>
            </w:pPr>
            <w:r w:rsidRPr="00D6638A">
              <w:rPr>
                <w:sz w:val="22"/>
                <w:szCs w:val="22"/>
              </w:rPr>
              <w:t>[</w:t>
            </w:r>
            <w:proofErr w:type="spellStart"/>
            <w:r w:rsidRPr="00D6638A">
              <w:rPr>
                <w:sz w:val="22"/>
                <w:szCs w:val="22"/>
              </w:rPr>
              <w:t>ugrams</w:t>
            </w:r>
            <w:proofErr w:type="spellEnd"/>
            <w:r w:rsidRPr="00D6638A">
              <w:rPr>
                <w:sz w:val="22"/>
                <w:szCs w:val="22"/>
              </w:rPr>
              <w:t>/cm2] Carotenoid and xanthophyll pigment</w:t>
            </w:r>
          </w:p>
        </w:tc>
      </w:tr>
    </w:tbl>
    <w:p w14:paraId="4F8B2D6F" w14:textId="77777777" w:rsidR="00C53E7F" w:rsidRPr="00B350A0" w:rsidRDefault="00C53E7F" w:rsidP="00C53E7F">
      <w:pPr>
        <w:rPr>
          <w:u w:val="single"/>
        </w:rPr>
      </w:pPr>
    </w:p>
    <w:p w14:paraId="295ADD7B" w14:textId="4EC90374" w:rsidR="00A74668" w:rsidRPr="00043BFA" w:rsidRDefault="00A74668" w:rsidP="00A74668">
      <w:pPr>
        <w:pStyle w:val="Heading1"/>
      </w:pPr>
      <w:bookmarkStart w:id="333" w:name="_Ref413327320"/>
      <w:bookmarkStart w:id="334" w:name="_Toc49458095"/>
      <w:r w:rsidRPr="00043BFA">
        <w:lastRenderedPageBreak/>
        <w:t>Data Input</w:t>
      </w:r>
      <w:bookmarkEnd w:id="333"/>
      <w:bookmarkEnd w:id="334"/>
    </w:p>
    <w:p w14:paraId="1D267EFB" w14:textId="0AAE2B56" w:rsidR="009A1180" w:rsidRPr="00B350A0" w:rsidRDefault="0080502A" w:rsidP="004A51AA">
      <w:pPr>
        <w:pStyle w:val="Body"/>
      </w:pPr>
      <w:r w:rsidRPr="00B350A0">
        <w:t xml:space="preserve">This section describes the functionalities of SPECCHIO’s Main Menu </w:t>
      </w:r>
      <w:r w:rsidRPr="00B350A0">
        <w:rPr>
          <w:rStyle w:val="GUIWord"/>
          <w:u w:val="single"/>
        </w:rPr>
        <w:t>Data Input</w:t>
      </w:r>
      <w:r w:rsidRPr="00B350A0">
        <w:t xml:space="preserve">. You </w:t>
      </w:r>
      <w:r w:rsidR="00A74668" w:rsidRPr="00B350A0">
        <w:t>will find information on how to</w:t>
      </w:r>
      <w:r w:rsidR="009A1180" w:rsidRPr="00B350A0">
        <w:t xml:space="preserve"> load and edit data</w:t>
      </w:r>
      <w:r w:rsidR="00A74668" w:rsidRPr="00B350A0">
        <w:t>:</w:t>
      </w:r>
    </w:p>
    <w:p w14:paraId="0A63D6B8" w14:textId="4ABCFA72" w:rsidR="00A74668" w:rsidRPr="00B350A0" w:rsidRDefault="007318EA" w:rsidP="004A51AA">
      <w:pPr>
        <w:pStyle w:val="Body"/>
      </w:pPr>
      <w:r w:rsidRPr="00B350A0">
        <w:rPr>
          <w:noProof/>
          <w:lang w:eastAsia="en-GB"/>
        </w:rPr>
        <w:drawing>
          <wp:anchor distT="0" distB="0" distL="114300" distR="114300" simplePos="0" relativeHeight="251653632" behindDoc="0" locked="0" layoutInCell="1" allowOverlap="1" wp14:anchorId="4A939F48" wp14:editId="0566B50C">
            <wp:simplePos x="0" y="0"/>
            <wp:positionH relativeFrom="column">
              <wp:posOffset>3924300</wp:posOffset>
            </wp:positionH>
            <wp:positionV relativeFrom="paragraph">
              <wp:posOffset>203835</wp:posOffset>
            </wp:positionV>
            <wp:extent cx="1955165" cy="2388235"/>
            <wp:effectExtent l="0" t="0" r="0" b="0"/>
            <wp:wrapSquare wrapText="bothSides"/>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5165" cy="2388235"/>
                    </a:xfrm>
                    <a:prstGeom prst="rect">
                      <a:avLst/>
                    </a:prstGeom>
                    <a:noFill/>
                  </pic:spPr>
                </pic:pic>
              </a:graphicData>
            </a:graphic>
          </wp:anchor>
        </w:drawing>
      </w:r>
      <w:r w:rsidR="009A1180" w:rsidRPr="00B350A0">
        <w:rPr>
          <w:noProof/>
          <w:lang w:eastAsia="en-GB"/>
        </w:rPr>
        <w:drawing>
          <wp:inline distT="0" distB="0" distL="0" distR="0" wp14:anchorId="797F9F8C" wp14:editId="503C440E">
            <wp:extent cx="2000250" cy="1115244"/>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01800" cy="1116108"/>
                    </a:xfrm>
                    <a:prstGeom prst="rect">
                      <a:avLst/>
                    </a:prstGeom>
                    <a:noFill/>
                  </pic:spPr>
                </pic:pic>
              </a:graphicData>
            </a:graphic>
          </wp:inline>
        </w:drawing>
      </w:r>
    </w:p>
    <w:p w14:paraId="3330FBEE" w14:textId="2750D9E5" w:rsidR="003373D9" w:rsidRPr="00B350A0" w:rsidRDefault="003373D9" w:rsidP="00941E8C">
      <w:pPr>
        <w:pStyle w:val="Heading2"/>
      </w:pPr>
      <w:bookmarkStart w:id="335" w:name="_Ref358105086"/>
      <w:bookmarkStart w:id="336" w:name="_Ref358105089"/>
      <w:bookmarkStart w:id="337" w:name="_Ref359578676"/>
      <w:bookmarkStart w:id="338" w:name="_Toc398023925"/>
      <w:bookmarkStart w:id="339" w:name="_Toc49458096"/>
      <w:r w:rsidRPr="00B350A0">
        <w:t>Overview of SPECCHIO</w:t>
      </w:r>
      <w:bookmarkEnd w:id="335"/>
      <w:bookmarkEnd w:id="336"/>
      <w:r w:rsidRPr="00B350A0">
        <w:t xml:space="preserve"> Data Loading</w:t>
      </w:r>
      <w:bookmarkEnd w:id="337"/>
      <w:bookmarkEnd w:id="338"/>
      <w:bookmarkEnd w:id="339"/>
    </w:p>
    <w:p w14:paraId="793D9DF1" w14:textId="12F5B5D8" w:rsidR="003373D9" w:rsidRPr="00B350A0" w:rsidRDefault="003373D9" w:rsidP="004A51AA">
      <w:pPr>
        <w:pStyle w:val="Body"/>
      </w:pPr>
      <w:r w:rsidRPr="00B350A0">
        <w:t>The process of loading data into SPECCHIO involves a number of steps. Depending on your acquisition device, some of these steps may not be needed because the information is recorded by your device and uploaded with the Spectral data.</w:t>
      </w:r>
    </w:p>
    <w:p w14:paraId="774DE47A" w14:textId="77777777" w:rsidR="007318EA" w:rsidRPr="00B350A0" w:rsidRDefault="007318EA" w:rsidP="004A51AA">
      <w:pPr>
        <w:pStyle w:val="Body"/>
      </w:pPr>
    </w:p>
    <w:tbl>
      <w:tblPr>
        <w:tblStyle w:val="TableGrid"/>
        <w:tblW w:w="0" w:type="auto"/>
        <w:tblInd w:w="108" w:type="dxa"/>
        <w:tblLook w:val="04A0" w:firstRow="1" w:lastRow="0" w:firstColumn="1" w:lastColumn="0" w:noHBand="0" w:noVBand="1"/>
      </w:tblPr>
      <w:tblGrid>
        <w:gridCol w:w="2127"/>
        <w:gridCol w:w="7007"/>
      </w:tblGrid>
      <w:tr w:rsidR="00F40C63" w:rsidRPr="008C62F6" w14:paraId="20FA7A30" w14:textId="77777777" w:rsidTr="00C17D8D">
        <w:tc>
          <w:tcPr>
            <w:tcW w:w="2127" w:type="dxa"/>
          </w:tcPr>
          <w:p w14:paraId="4BE12781" w14:textId="77777777" w:rsidR="00F40C63" w:rsidRPr="008C62F6" w:rsidRDefault="00F40C63" w:rsidP="008C62F6">
            <w:pPr>
              <w:rPr>
                <w:sz w:val="22"/>
                <w:szCs w:val="22"/>
              </w:rPr>
            </w:pPr>
            <w:r w:rsidRPr="008C62F6">
              <w:rPr>
                <w:sz w:val="22"/>
                <w:szCs w:val="22"/>
              </w:rPr>
              <w:t>Create a Campaign</w:t>
            </w:r>
          </w:p>
        </w:tc>
        <w:tc>
          <w:tcPr>
            <w:tcW w:w="7007" w:type="dxa"/>
          </w:tcPr>
          <w:p w14:paraId="17B54A92" w14:textId="4972A51E" w:rsidR="00F40C63" w:rsidRPr="008C62F6" w:rsidRDefault="00F40C63" w:rsidP="008C62F6">
            <w:pPr>
              <w:rPr>
                <w:sz w:val="22"/>
                <w:szCs w:val="22"/>
              </w:rPr>
            </w:pPr>
            <w:r w:rsidRPr="008C62F6">
              <w:rPr>
                <w:sz w:val="22"/>
                <w:szCs w:val="22"/>
              </w:rPr>
              <w:t xml:space="preserve">This establishes a name for your Campaign and sets up structures in the SPECCHIO database to receive the Campaign Spectra and other information. See </w:t>
            </w:r>
            <w:r w:rsidR="00F27337" w:rsidRPr="008C62F6">
              <w:rPr>
                <w:sz w:val="22"/>
                <w:szCs w:val="22"/>
              </w:rPr>
              <w:t>Section</w:t>
            </w:r>
            <w:r w:rsidRPr="008C62F6">
              <w:rPr>
                <w:sz w:val="22"/>
                <w:szCs w:val="22"/>
              </w:rPr>
              <w:t xml:space="preserve"> 7.2 </w:t>
            </w:r>
            <w:r w:rsidR="00DA4F2C" w:rsidRPr="008C62F6">
              <w:rPr>
                <w:szCs w:val="22"/>
              </w:rPr>
              <w:fldChar w:fldCharType="begin"/>
            </w:r>
            <w:r w:rsidR="00DA4F2C" w:rsidRPr="008C62F6">
              <w:rPr>
                <w:sz w:val="22"/>
                <w:szCs w:val="22"/>
              </w:rPr>
              <w:instrText xml:space="preserve"> REF _Ref413328019 \h  \* MERGEFORMAT </w:instrText>
            </w:r>
            <w:r w:rsidR="00DA4F2C" w:rsidRPr="008C62F6">
              <w:rPr>
                <w:szCs w:val="22"/>
              </w:rPr>
            </w:r>
            <w:r w:rsidR="00DA4F2C" w:rsidRPr="008C62F6">
              <w:rPr>
                <w:szCs w:val="22"/>
              </w:rPr>
              <w:fldChar w:fldCharType="separate"/>
            </w:r>
            <w:r w:rsidR="000C7C57" w:rsidRPr="000C7C57">
              <w:rPr>
                <w:sz w:val="22"/>
                <w:szCs w:val="22"/>
              </w:rPr>
              <w:t>Creating a new Campaign</w:t>
            </w:r>
            <w:r w:rsidR="00DA4F2C" w:rsidRPr="008C62F6">
              <w:rPr>
                <w:szCs w:val="22"/>
              </w:rPr>
              <w:fldChar w:fldCharType="end"/>
            </w:r>
            <w:r w:rsidRPr="008C62F6">
              <w:rPr>
                <w:sz w:val="22"/>
                <w:szCs w:val="22"/>
              </w:rPr>
              <w:t>.</w:t>
            </w:r>
          </w:p>
        </w:tc>
      </w:tr>
      <w:tr w:rsidR="00F40C63" w:rsidRPr="008C62F6" w14:paraId="2810061E" w14:textId="77777777" w:rsidTr="00C17D8D">
        <w:tc>
          <w:tcPr>
            <w:tcW w:w="2127" w:type="dxa"/>
          </w:tcPr>
          <w:p w14:paraId="442E514A" w14:textId="77777777" w:rsidR="00F40C63" w:rsidRPr="008C62F6" w:rsidRDefault="00F40C63" w:rsidP="008C62F6">
            <w:pPr>
              <w:rPr>
                <w:sz w:val="22"/>
                <w:szCs w:val="22"/>
              </w:rPr>
            </w:pPr>
            <w:r w:rsidRPr="008C62F6">
              <w:rPr>
                <w:sz w:val="22"/>
                <w:szCs w:val="22"/>
              </w:rPr>
              <w:t>Load Campaign Data</w:t>
            </w:r>
          </w:p>
        </w:tc>
        <w:tc>
          <w:tcPr>
            <w:tcW w:w="7007" w:type="dxa"/>
          </w:tcPr>
          <w:p w14:paraId="3FF15328" w14:textId="26271450" w:rsidR="00F40C63" w:rsidRPr="008C62F6" w:rsidRDefault="00F40C63" w:rsidP="008C62F6">
            <w:pPr>
              <w:rPr>
                <w:sz w:val="22"/>
                <w:szCs w:val="22"/>
              </w:rPr>
            </w:pPr>
            <w:r w:rsidRPr="008C62F6">
              <w:rPr>
                <w:sz w:val="22"/>
                <w:szCs w:val="22"/>
              </w:rPr>
              <w:t xml:space="preserve">This examines the format of the Spectral data on your hard disk, parses its content from your hard disk and inserts into the SPECCHIO database. See </w:t>
            </w:r>
            <w:r w:rsidR="00F27337" w:rsidRPr="008C62F6">
              <w:rPr>
                <w:sz w:val="22"/>
                <w:szCs w:val="22"/>
              </w:rPr>
              <w:t>Section</w:t>
            </w:r>
            <w:r w:rsidRPr="008C62F6">
              <w:rPr>
                <w:sz w:val="22"/>
                <w:szCs w:val="22"/>
              </w:rPr>
              <w:t xml:space="preserve"> 7.3 </w:t>
            </w:r>
            <w:r w:rsidR="00DA4F2C" w:rsidRPr="008C62F6">
              <w:rPr>
                <w:szCs w:val="22"/>
              </w:rPr>
              <w:fldChar w:fldCharType="begin"/>
            </w:r>
            <w:r w:rsidR="00DA4F2C" w:rsidRPr="008C62F6">
              <w:rPr>
                <w:sz w:val="22"/>
                <w:szCs w:val="22"/>
              </w:rPr>
              <w:instrText xml:space="preserve"> REF _Ref153794251 \h  \* MERGEFORMAT </w:instrText>
            </w:r>
            <w:r w:rsidR="00DA4F2C" w:rsidRPr="008C62F6">
              <w:rPr>
                <w:szCs w:val="22"/>
              </w:rPr>
            </w:r>
            <w:r w:rsidR="00DA4F2C" w:rsidRPr="008C62F6">
              <w:rPr>
                <w:szCs w:val="22"/>
              </w:rPr>
              <w:fldChar w:fldCharType="separate"/>
            </w:r>
            <w:r w:rsidR="000C7C57" w:rsidRPr="000C7C57">
              <w:rPr>
                <w:sz w:val="22"/>
                <w:szCs w:val="22"/>
              </w:rPr>
              <w:t>Loading Campaign Spectral Data</w:t>
            </w:r>
            <w:r w:rsidR="00DA4F2C" w:rsidRPr="008C62F6">
              <w:rPr>
                <w:szCs w:val="22"/>
              </w:rPr>
              <w:fldChar w:fldCharType="end"/>
            </w:r>
            <w:r w:rsidRPr="008C62F6">
              <w:rPr>
                <w:sz w:val="22"/>
                <w:szCs w:val="22"/>
              </w:rPr>
              <w:t>.</w:t>
            </w:r>
          </w:p>
        </w:tc>
      </w:tr>
      <w:tr w:rsidR="00F40C63" w:rsidRPr="008C62F6" w14:paraId="3620A2B5" w14:textId="77777777" w:rsidTr="00C17D8D">
        <w:tc>
          <w:tcPr>
            <w:tcW w:w="2127" w:type="dxa"/>
          </w:tcPr>
          <w:p w14:paraId="09C7658C" w14:textId="5D8097D0" w:rsidR="00F40C63" w:rsidRPr="008C62F6" w:rsidRDefault="004640CE" w:rsidP="008C62F6">
            <w:pPr>
              <w:rPr>
                <w:sz w:val="22"/>
                <w:szCs w:val="22"/>
              </w:rPr>
            </w:pPr>
            <w:r w:rsidRPr="008C62F6">
              <w:rPr>
                <w:sz w:val="22"/>
                <w:szCs w:val="22"/>
              </w:rPr>
              <w:t xml:space="preserve">Calculate </w:t>
            </w:r>
            <w:r w:rsidR="00F40C63" w:rsidRPr="008C62F6">
              <w:rPr>
                <w:sz w:val="22"/>
                <w:szCs w:val="22"/>
              </w:rPr>
              <w:t xml:space="preserve">Acquisition Times </w:t>
            </w:r>
            <w:r w:rsidRPr="008C62F6">
              <w:rPr>
                <w:sz w:val="22"/>
                <w:szCs w:val="22"/>
              </w:rPr>
              <w:t>(</w:t>
            </w:r>
            <w:r w:rsidR="00F40C63" w:rsidRPr="008C62F6">
              <w:rPr>
                <w:sz w:val="22"/>
                <w:szCs w:val="22"/>
              </w:rPr>
              <w:t>UTC</w:t>
            </w:r>
            <w:r w:rsidRPr="008C62F6">
              <w:rPr>
                <w:sz w:val="22"/>
                <w:szCs w:val="22"/>
              </w:rPr>
              <w:t>)</w:t>
            </w:r>
          </w:p>
        </w:tc>
        <w:tc>
          <w:tcPr>
            <w:tcW w:w="7007" w:type="dxa"/>
          </w:tcPr>
          <w:p w14:paraId="418F6BA0" w14:textId="397702E8" w:rsidR="00F40C63" w:rsidRPr="008C62F6" w:rsidRDefault="00F40C63" w:rsidP="008C62F6">
            <w:pPr>
              <w:rPr>
                <w:sz w:val="22"/>
                <w:szCs w:val="22"/>
              </w:rPr>
            </w:pPr>
            <w:r w:rsidRPr="008C62F6">
              <w:rPr>
                <w:sz w:val="22"/>
                <w:szCs w:val="22"/>
              </w:rPr>
              <w:t xml:space="preserve">SPECCHIO expects Acquisition Times to be UTC, but many devices record a local time. SPECCHIO provides a function to </w:t>
            </w:r>
            <w:r w:rsidR="006607E8" w:rsidRPr="008C62F6">
              <w:rPr>
                <w:sz w:val="22"/>
                <w:szCs w:val="22"/>
              </w:rPr>
              <w:t>calculate</w:t>
            </w:r>
            <w:r w:rsidR="004640CE" w:rsidRPr="008C62F6">
              <w:rPr>
                <w:sz w:val="22"/>
                <w:szCs w:val="22"/>
              </w:rPr>
              <w:t xml:space="preserve"> UTC based on </w:t>
            </w:r>
            <w:r w:rsidRPr="008C62F6">
              <w:rPr>
                <w:sz w:val="22"/>
                <w:szCs w:val="22"/>
              </w:rPr>
              <w:t>local times</w:t>
            </w:r>
            <w:r w:rsidR="004640CE" w:rsidRPr="008C62F6">
              <w:rPr>
                <w:sz w:val="22"/>
                <w:szCs w:val="22"/>
              </w:rPr>
              <w:t>.</w:t>
            </w:r>
            <w:r w:rsidRPr="008C62F6">
              <w:rPr>
                <w:sz w:val="22"/>
                <w:szCs w:val="22"/>
              </w:rPr>
              <w:t xml:space="preserve"> See </w:t>
            </w:r>
            <w:r w:rsidR="00F27337" w:rsidRPr="008C62F6">
              <w:rPr>
                <w:sz w:val="22"/>
                <w:szCs w:val="22"/>
              </w:rPr>
              <w:t>Section</w:t>
            </w:r>
            <w:r w:rsidRPr="008C62F6">
              <w:rPr>
                <w:sz w:val="22"/>
                <w:szCs w:val="22"/>
              </w:rPr>
              <w:t xml:space="preserve"> </w:t>
            </w:r>
            <w:r w:rsidR="004640CE" w:rsidRPr="008C62F6">
              <w:rPr>
                <w:szCs w:val="22"/>
              </w:rPr>
              <w:fldChar w:fldCharType="begin"/>
            </w:r>
            <w:r w:rsidR="004640CE" w:rsidRPr="008C62F6">
              <w:rPr>
                <w:sz w:val="22"/>
                <w:szCs w:val="22"/>
              </w:rPr>
              <w:instrText xml:space="preserve"> REF _Ref499981889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11.1.1</w:t>
            </w:r>
            <w:r w:rsidR="004640CE" w:rsidRPr="008C62F6">
              <w:rPr>
                <w:szCs w:val="22"/>
              </w:rPr>
              <w:fldChar w:fldCharType="end"/>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1895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sidRPr="000C7C57">
              <w:rPr>
                <w:sz w:val="22"/>
                <w:szCs w:val="22"/>
              </w:rPr>
              <w:t>Compute UTC</w:t>
            </w:r>
            <w:r w:rsidR="004640CE" w:rsidRPr="008C62F6">
              <w:rPr>
                <w:szCs w:val="22"/>
              </w:rPr>
              <w:fldChar w:fldCharType="end"/>
            </w:r>
            <w:r w:rsidR="004640CE" w:rsidRPr="008C62F6">
              <w:rPr>
                <w:sz w:val="22"/>
                <w:szCs w:val="22"/>
              </w:rPr>
              <w:t>)</w:t>
            </w:r>
            <w:r w:rsidRPr="008C62F6">
              <w:rPr>
                <w:sz w:val="22"/>
                <w:szCs w:val="22"/>
              </w:rPr>
              <w:t>.</w:t>
            </w:r>
          </w:p>
        </w:tc>
      </w:tr>
      <w:tr w:rsidR="00F40C63" w:rsidRPr="008C62F6" w14:paraId="5D113C47" w14:textId="77777777" w:rsidTr="00C17D8D">
        <w:tc>
          <w:tcPr>
            <w:tcW w:w="2127" w:type="dxa"/>
          </w:tcPr>
          <w:p w14:paraId="1D0EBB78" w14:textId="77777777" w:rsidR="00F40C63" w:rsidRPr="008C62F6" w:rsidRDefault="00F40C63" w:rsidP="008C62F6">
            <w:pPr>
              <w:rPr>
                <w:sz w:val="22"/>
                <w:szCs w:val="22"/>
              </w:rPr>
            </w:pPr>
            <w:r w:rsidRPr="008C62F6">
              <w:rPr>
                <w:sz w:val="22"/>
                <w:szCs w:val="22"/>
              </w:rPr>
              <w:t>Add Target-Reference Links</w:t>
            </w:r>
          </w:p>
        </w:tc>
        <w:tc>
          <w:tcPr>
            <w:tcW w:w="7007" w:type="dxa"/>
          </w:tcPr>
          <w:p w14:paraId="3A86B66D" w14:textId="573E73AC" w:rsidR="00F40C63" w:rsidRPr="008C62F6" w:rsidRDefault="00F40C63" w:rsidP="008C62F6">
            <w:pPr>
              <w:rPr>
                <w:sz w:val="22"/>
                <w:szCs w:val="22"/>
              </w:rPr>
            </w:pPr>
            <w:r w:rsidRPr="008C62F6">
              <w:rPr>
                <w:sz w:val="22"/>
                <w:szCs w:val="22"/>
              </w:rPr>
              <w:t xml:space="preserve">For acquisition devices which do not put this information into the Spectral files, you will need to enter this information manually. See section 10.1 </w:t>
            </w:r>
            <w:r w:rsidR="00DD7B44" w:rsidRPr="008C62F6">
              <w:rPr>
                <w:sz w:val="22"/>
                <w:szCs w:val="22"/>
              </w:rPr>
              <w:t>and</w:t>
            </w:r>
            <w:r w:rsidR="00302874" w:rsidRPr="008C62F6">
              <w:rPr>
                <w:sz w:val="22"/>
                <w:szCs w:val="22"/>
              </w:rPr>
              <w:t xml:space="preserve"> 10.2.</w:t>
            </w:r>
          </w:p>
        </w:tc>
      </w:tr>
      <w:tr w:rsidR="00F40C63" w:rsidRPr="008C62F6" w14:paraId="4C0F805B" w14:textId="77777777" w:rsidTr="00C17D8D">
        <w:tc>
          <w:tcPr>
            <w:tcW w:w="2127" w:type="dxa"/>
          </w:tcPr>
          <w:p w14:paraId="794250F9" w14:textId="77777777" w:rsidR="00F40C63" w:rsidRPr="008C62F6" w:rsidRDefault="00F40C63" w:rsidP="008C62F6">
            <w:pPr>
              <w:rPr>
                <w:sz w:val="22"/>
                <w:szCs w:val="22"/>
              </w:rPr>
            </w:pPr>
            <w:r w:rsidRPr="008C62F6">
              <w:rPr>
                <w:sz w:val="22"/>
                <w:szCs w:val="22"/>
              </w:rPr>
              <w:t>Complete Metadata upload</w:t>
            </w:r>
          </w:p>
        </w:tc>
        <w:tc>
          <w:tcPr>
            <w:tcW w:w="7007" w:type="dxa"/>
          </w:tcPr>
          <w:p w14:paraId="002950DB" w14:textId="15ACDDC6" w:rsidR="00F40C63" w:rsidRPr="008C62F6" w:rsidRDefault="00F40C63" w:rsidP="008C62F6">
            <w:pPr>
              <w:rPr>
                <w:sz w:val="22"/>
                <w:szCs w:val="22"/>
              </w:rPr>
            </w:pPr>
            <w:r w:rsidRPr="008C62F6">
              <w:rPr>
                <w:sz w:val="22"/>
                <w:szCs w:val="22"/>
              </w:rPr>
              <w:t xml:space="preserve">The Spectral Metadata that was not included in the Spectral files must be uploaded, either from an Excel file or manually entered using SPECCHIO’s Metadata </w:t>
            </w:r>
            <w:r w:rsidR="007318EA" w:rsidRPr="008C62F6">
              <w:rPr>
                <w:sz w:val="22"/>
                <w:szCs w:val="22"/>
              </w:rPr>
              <w:t>E</w:t>
            </w:r>
            <w:r w:rsidRPr="008C62F6">
              <w:rPr>
                <w:sz w:val="22"/>
                <w:szCs w:val="22"/>
              </w:rPr>
              <w:t xml:space="preserve">ditor. </w:t>
            </w:r>
            <w:r w:rsidR="004640CE" w:rsidRPr="008C62F6">
              <w:rPr>
                <w:sz w:val="22"/>
                <w:szCs w:val="22"/>
              </w:rPr>
              <w:t>Refer to section</w:t>
            </w:r>
            <w:r w:rsidR="007318EA" w:rsidRPr="008C62F6">
              <w:rPr>
                <w:sz w:val="22"/>
                <w:szCs w:val="22"/>
              </w:rPr>
              <w:t>s</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11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5.4</w:t>
            </w:r>
            <w:r w:rsidR="004640CE" w:rsidRPr="008C62F6">
              <w:rPr>
                <w:szCs w:val="22"/>
              </w:rPr>
              <w:fldChar w:fldCharType="end"/>
            </w:r>
            <w:r w:rsidR="007318EA" w:rsidRPr="008C62F6">
              <w:rPr>
                <w:sz w:val="22"/>
                <w:szCs w:val="22"/>
              </w:rPr>
              <w:t xml:space="preserve"> (inserting metadata manually) and</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63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7</w:t>
            </w:r>
            <w:r w:rsidR="004640CE" w:rsidRPr="008C62F6">
              <w:rPr>
                <w:szCs w:val="22"/>
              </w:rPr>
              <w:fldChar w:fldCharType="end"/>
            </w:r>
            <w:r w:rsidR="007318EA" w:rsidRPr="008C62F6">
              <w:rPr>
                <w:sz w:val="22"/>
                <w:szCs w:val="22"/>
              </w:rPr>
              <w:t xml:space="preserve"> (uploading from Excel files).</w:t>
            </w:r>
          </w:p>
        </w:tc>
      </w:tr>
      <w:tr w:rsidR="00F40C63" w:rsidRPr="008C62F6" w14:paraId="35369BFC" w14:textId="77777777" w:rsidTr="00C17D8D">
        <w:tc>
          <w:tcPr>
            <w:tcW w:w="2127" w:type="dxa"/>
          </w:tcPr>
          <w:p w14:paraId="09BBEFA4" w14:textId="49DC76B2" w:rsidR="00F40C63" w:rsidRPr="008C62F6" w:rsidRDefault="00F40C63" w:rsidP="008C62F6">
            <w:pPr>
              <w:rPr>
                <w:sz w:val="22"/>
                <w:szCs w:val="22"/>
              </w:rPr>
            </w:pPr>
            <w:r w:rsidRPr="008C62F6">
              <w:rPr>
                <w:sz w:val="22"/>
                <w:szCs w:val="22"/>
              </w:rPr>
              <w:t xml:space="preserve">Calculate </w:t>
            </w:r>
            <w:r w:rsidR="007318EA" w:rsidRPr="008C62F6">
              <w:rPr>
                <w:sz w:val="22"/>
                <w:szCs w:val="22"/>
              </w:rPr>
              <w:t>additional Metadata</w:t>
            </w:r>
          </w:p>
        </w:tc>
        <w:tc>
          <w:tcPr>
            <w:tcW w:w="7007" w:type="dxa"/>
          </w:tcPr>
          <w:p w14:paraId="09E51A82" w14:textId="0827B1E4" w:rsidR="00F40C63" w:rsidRPr="008C62F6" w:rsidRDefault="007318EA" w:rsidP="008C62F6">
            <w:pPr>
              <w:rPr>
                <w:sz w:val="22"/>
                <w:szCs w:val="22"/>
              </w:rPr>
            </w:pPr>
            <w:r w:rsidRPr="008C62F6">
              <w:rPr>
                <w:sz w:val="22"/>
                <w:szCs w:val="22"/>
              </w:rPr>
              <w:t xml:space="preserve">Some Metadata values can be computed using functions of the Metadata Editor and SPECCHIO special functions. Refer to sections </w:t>
            </w:r>
            <w:r w:rsidRPr="008C62F6">
              <w:rPr>
                <w:szCs w:val="22"/>
              </w:rPr>
              <w:fldChar w:fldCharType="begin"/>
            </w:r>
            <w:r w:rsidRPr="008C62F6">
              <w:rPr>
                <w:sz w:val="22"/>
                <w:szCs w:val="22"/>
              </w:rPr>
              <w:instrText xml:space="preserve"> REF _Ref499982850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9.6</w:t>
            </w:r>
            <w:r w:rsidRPr="008C62F6">
              <w:rPr>
                <w:szCs w:val="22"/>
              </w:rPr>
              <w:fldChar w:fldCharType="end"/>
            </w:r>
            <w:r w:rsidRPr="008C62F6">
              <w:rPr>
                <w:sz w:val="22"/>
                <w:szCs w:val="22"/>
              </w:rPr>
              <w:t xml:space="preserve"> and </w:t>
            </w:r>
            <w:r w:rsidRPr="008C62F6">
              <w:rPr>
                <w:szCs w:val="22"/>
              </w:rPr>
              <w:fldChar w:fldCharType="begin"/>
            </w:r>
            <w:r w:rsidRPr="008C62F6">
              <w:rPr>
                <w:sz w:val="22"/>
                <w:szCs w:val="22"/>
              </w:rPr>
              <w:instrText xml:space="preserve"> REF _Ref499982869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11.1</w:t>
            </w:r>
            <w:r w:rsidRPr="008C62F6">
              <w:rPr>
                <w:szCs w:val="22"/>
              </w:rPr>
              <w:fldChar w:fldCharType="end"/>
            </w:r>
            <w:r w:rsidRPr="008C62F6">
              <w:rPr>
                <w:sz w:val="22"/>
                <w:szCs w:val="22"/>
              </w:rPr>
              <w:t xml:space="preserve"> respectively for further information on data requirements of these options.</w:t>
            </w:r>
          </w:p>
        </w:tc>
      </w:tr>
    </w:tbl>
    <w:p w14:paraId="3B80ED68" w14:textId="77777777" w:rsidR="003373D9" w:rsidRPr="00B350A0" w:rsidRDefault="003373D9" w:rsidP="004A51AA">
      <w:pPr>
        <w:pStyle w:val="Body"/>
      </w:pPr>
      <w:r w:rsidRPr="00B350A0">
        <w:t>After these steps, your Campaign’s Spectral data is complete and ready for use, exporting or publishing to ANDS.</w:t>
      </w:r>
    </w:p>
    <w:p w14:paraId="5C20748A" w14:textId="655F82DE" w:rsidR="003373D9" w:rsidRPr="00B350A0" w:rsidRDefault="003373D9" w:rsidP="00941E8C">
      <w:pPr>
        <w:pStyle w:val="Heading2"/>
      </w:pPr>
      <w:bookmarkStart w:id="340" w:name="_Creating_a_new"/>
      <w:bookmarkStart w:id="341" w:name="_Toc355280368"/>
      <w:bookmarkStart w:id="342" w:name="_Ref356551522"/>
      <w:bookmarkStart w:id="343" w:name="_Ref356551524"/>
      <w:bookmarkStart w:id="344" w:name="_Ref359334186"/>
      <w:bookmarkStart w:id="345" w:name="_Ref359334189"/>
      <w:bookmarkStart w:id="346" w:name="_Toc398023926"/>
      <w:bookmarkStart w:id="347" w:name="_Ref413326881"/>
      <w:bookmarkStart w:id="348" w:name="_Ref413327350"/>
      <w:bookmarkStart w:id="349" w:name="_Ref413328019"/>
      <w:bookmarkStart w:id="350" w:name="_Toc49458097"/>
      <w:bookmarkEnd w:id="340"/>
      <w:r w:rsidRPr="00B350A0">
        <w:t>Creating a new Campaign</w:t>
      </w:r>
      <w:bookmarkEnd w:id="341"/>
      <w:bookmarkEnd w:id="342"/>
      <w:bookmarkEnd w:id="343"/>
      <w:bookmarkEnd w:id="344"/>
      <w:bookmarkEnd w:id="345"/>
      <w:bookmarkEnd w:id="346"/>
      <w:bookmarkEnd w:id="347"/>
      <w:bookmarkEnd w:id="348"/>
      <w:bookmarkEnd w:id="349"/>
      <w:bookmarkEnd w:id="350"/>
    </w:p>
    <w:p w14:paraId="614F71D2" w14:textId="3F549E9A" w:rsidR="009A1180" w:rsidRPr="001766C9" w:rsidRDefault="009A1180" w:rsidP="00687556">
      <w:r w:rsidRPr="001766C9">
        <w:rPr>
          <w:noProof/>
          <w:lang w:eastAsia="en-GB"/>
        </w:rPr>
        <w:drawing>
          <wp:inline distT="0" distB="0" distL="0" distR="0" wp14:anchorId="16965387" wp14:editId="330BBDDB">
            <wp:extent cx="2762250" cy="710676"/>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66771" cy="711839"/>
                    </a:xfrm>
                    <a:prstGeom prst="rect">
                      <a:avLst/>
                    </a:prstGeom>
                    <a:noFill/>
                    <a:ln>
                      <a:noFill/>
                    </a:ln>
                  </pic:spPr>
                </pic:pic>
              </a:graphicData>
            </a:graphic>
          </wp:inline>
        </w:drawing>
      </w:r>
    </w:p>
    <w:p w14:paraId="2C5547F2" w14:textId="77777777" w:rsidR="009A1180" w:rsidRPr="00B350A0" w:rsidRDefault="009A1180" w:rsidP="00687556">
      <w:pPr>
        <w:rPr>
          <w:u w:val="single"/>
        </w:rPr>
      </w:pPr>
    </w:p>
    <w:tbl>
      <w:tblPr>
        <w:tblStyle w:val="Instructions"/>
        <w:tblW w:w="0" w:type="auto"/>
        <w:tblLook w:val="04A0" w:firstRow="1" w:lastRow="0" w:firstColumn="1" w:lastColumn="0" w:noHBand="0" w:noVBand="1"/>
      </w:tblPr>
      <w:tblGrid>
        <w:gridCol w:w="8533"/>
      </w:tblGrid>
      <w:tr w:rsidR="003373D9" w:rsidRPr="00B350A0" w14:paraId="36E3CD80"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423B017" w14:textId="77777777" w:rsidR="003373D9" w:rsidRPr="00B350A0" w:rsidRDefault="009F6A72" w:rsidP="004A51AA">
            <w:pPr>
              <w:pStyle w:val="Bullet"/>
            </w:pPr>
            <w:r w:rsidRPr="00B350A0">
              <w:lastRenderedPageBreak/>
              <w:t>From the Main menu, s</w:t>
            </w:r>
            <w:r w:rsidR="003373D9" w:rsidRPr="00B350A0">
              <w:t xml:space="preserve">elect </w:t>
            </w:r>
            <w:r w:rsidR="003373D9" w:rsidRPr="00B350A0">
              <w:rPr>
                <w:rStyle w:val="GUIWord"/>
                <w:u w:val="single"/>
              </w:rPr>
              <w:t>Data Input</w:t>
            </w:r>
            <w:r w:rsidRPr="00B350A0">
              <w:t xml:space="preserve"> - </w:t>
            </w:r>
            <w:r w:rsidR="003373D9" w:rsidRPr="00B350A0">
              <w:rPr>
                <w:rStyle w:val="GUIWord"/>
                <w:u w:val="single"/>
              </w:rPr>
              <w:t>Create new campaign</w:t>
            </w:r>
            <w:r w:rsidR="003373D9" w:rsidRPr="00B350A0">
              <w:t>. This br</w:t>
            </w:r>
            <w:r w:rsidR="001B20E0" w:rsidRPr="00B350A0">
              <w:t>ings up the new Campaign dialog:</w:t>
            </w:r>
          </w:p>
          <w:p w14:paraId="48275A04" w14:textId="77777777" w:rsidR="003373D9" w:rsidRPr="001766C9" w:rsidRDefault="003373D9" w:rsidP="001753FC">
            <w:pPr>
              <w:pStyle w:val="Figure"/>
            </w:pPr>
            <w:r w:rsidRPr="001766C9">
              <w:rPr>
                <w:lang w:val="en-GB" w:eastAsia="en-GB"/>
              </w:rPr>
              <w:drawing>
                <wp:inline distT="0" distB="0" distL="0" distR="0" wp14:anchorId="5F1F28E9" wp14:editId="647F3C32">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7" cstate="print"/>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8B5285E" w14:textId="21D9D43B" w:rsidR="003373D9" w:rsidRPr="00DA48C2" w:rsidRDefault="003373D9" w:rsidP="003078EE">
            <w:pPr>
              <w:pStyle w:val="Caption"/>
            </w:pPr>
            <w:bookmarkStart w:id="351" w:name="_Ref13060462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4</w:t>
            </w:r>
            <w:r w:rsidR="00397B59" w:rsidRPr="00DA48C2">
              <w:fldChar w:fldCharType="end"/>
            </w:r>
            <w:bookmarkEnd w:id="351"/>
            <w:r w:rsidRPr="00DA48C2">
              <w:t>: New Campaign dialog</w:t>
            </w:r>
          </w:p>
          <w:p w14:paraId="48DA5A9E" w14:textId="77777777" w:rsidR="003373D9" w:rsidRPr="00B350A0" w:rsidRDefault="003373D9" w:rsidP="004A51AA">
            <w:pPr>
              <w:pStyle w:val="Bullet"/>
            </w:pPr>
            <w:r w:rsidRPr="00B350A0">
              <w:t>Enter the name you have selected for this Campaign. The maximum length is 45 characters.</w:t>
            </w:r>
          </w:p>
          <w:p w14:paraId="7BD32946" w14:textId="77777777" w:rsidR="003373D9" w:rsidRPr="00B350A0" w:rsidRDefault="003373D9" w:rsidP="004A51AA">
            <w:pPr>
              <w:pStyle w:val="Bullet"/>
            </w:pPr>
            <w:r w:rsidRPr="00B350A0">
              <w:t xml:space="preserve">To set the </w:t>
            </w:r>
            <w:r w:rsidRPr="00B350A0">
              <w:rPr>
                <w:rStyle w:val="GUIWord"/>
                <w:u w:val="single"/>
              </w:rPr>
              <w:t>Main directory</w:t>
            </w:r>
            <w:r w:rsidRPr="00B350A0">
              <w:t xml:space="preserve"> field, </w:t>
            </w:r>
            <w:r w:rsidR="00D7107B" w:rsidRPr="00B350A0">
              <w:t>click</w:t>
            </w:r>
            <w:r w:rsidR="001156E9" w:rsidRPr="00B350A0">
              <w:t xml:space="preserve"> </w:t>
            </w:r>
            <w:r w:rsidR="001156E9" w:rsidRPr="00B350A0">
              <w:rPr>
                <w:rStyle w:val="ActionButton"/>
                <w:u w:val="single"/>
              </w:rPr>
              <w:t>Browse</w:t>
            </w:r>
            <w:r w:rsidRPr="00B350A0">
              <w:t xml:space="preserve"> to display a folder tree. </w:t>
            </w:r>
          </w:p>
          <w:p w14:paraId="6EE36660" w14:textId="4FC9CF83" w:rsidR="003373D9" w:rsidRPr="00B350A0" w:rsidRDefault="003373D9" w:rsidP="004A51AA">
            <w:pPr>
              <w:pStyle w:val="ProcessStepFollow"/>
            </w:pPr>
            <w:r w:rsidRPr="00B350A0">
              <w:t xml:space="preserve">The </w:t>
            </w:r>
            <w:r w:rsidRPr="00B350A0">
              <w:rPr>
                <w:rStyle w:val="GUIWord"/>
                <w:u w:val="single"/>
              </w:rPr>
              <w:t>Main directory</w:t>
            </w:r>
            <w:r w:rsidRPr="00B350A0">
              <w:t xml:space="preserve"> path is a file system pathname pointing to the folder that contains all hierarchies and Spectra for this Campaign. When you load Spectral data, it will be loaded from this folder. Navigate to the required path on your hard disk.</w:t>
            </w:r>
          </w:p>
          <w:p w14:paraId="24DB6C22"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reate</w:t>
            </w:r>
            <w:r w:rsidRPr="00B350A0">
              <w:t xml:space="preserve"> to create the new empty Campaign in the database.</w:t>
            </w:r>
          </w:p>
          <w:p w14:paraId="10D0268D" w14:textId="77777777" w:rsidR="003373D9" w:rsidRPr="00B350A0" w:rsidRDefault="003373D9" w:rsidP="004A51AA">
            <w:pPr>
              <w:pStyle w:val="Bullet"/>
            </w:pPr>
            <w:r w:rsidRPr="00B350A0">
              <w:t>A message box will appear once the Campaign has been successfully created. Click</w:t>
            </w:r>
            <w:r w:rsidR="001156E9" w:rsidRPr="00B350A0">
              <w:t xml:space="preserve"> </w:t>
            </w:r>
            <w:r w:rsidR="001156E9" w:rsidRPr="00B350A0">
              <w:rPr>
                <w:rStyle w:val="ActionButton"/>
                <w:u w:val="single"/>
              </w:rPr>
              <w:t>OK</w:t>
            </w:r>
            <w:r w:rsidRPr="00B350A0">
              <w:t xml:space="preserve"> to close it.</w:t>
            </w:r>
          </w:p>
          <w:p w14:paraId="1C63ACAB"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ancel</w:t>
            </w:r>
            <w:r w:rsidRPr="00B350A0">
              <w:t xml:space="preserve"> to close the Campaign creation dialog.</w:t>
            </w:r>
          </w:p>
        </w:tc>
      </w:tr>
    </w:tbl>
    <w:p w14:paraId="5C4F75E0" w14:textId="77777777" w:rsidR="003373D9" w:rsidRPr="00B350A0" w:rsidRDefault="003373D9" w:rsidP="004A51AA">
      <w:pPr>
        <w:pStyle w:val="Note"/>
      </w:pPr>
      <w:r w:rsidRPr="00B350A0">
        <w:t xml:space="preserve">Note </w:t>
      </w:r>
      <w:r w:rsidRPr="00B350A0">
        <w:tab/>
        <w:t>It is not advisable to have two Campaigns with the same name. There is no check for the existence of a Campaign of the same name, so please check the names of the existing Campaigns before you create your own in order to avoid multiple Campaigns with identical or confusing names.</w:t>
      </w:r>
    </w:p>
    <w:p w14:paraId="6F69EC10" w14:textId="77777777" w:rsidR="003373D9" w:rsidRPr="00B350A0" w:rsidRDefault="003373D9" w:rsidP="004A51AA">
      <w:pPr>
        <w:pStyle w:val="Body"/>
      </w:pPr>
      <w:r w:rsidRPr="00B350A0">
        <w:t>The Campaign is now ready to receive uploads of Spectral data.</w:t>
      </w:r>
    </w:p>
    <w:p w14:paraId="4D920BE9" w14:textId="77777777" w:rsidR="003373D9" w:rsidRPr="00B350A0" w:rsidRDefault="003373D9" w:rsidP="004A51AA">
      <w:pPr>
        <w:pStyle w:val="Body"/>
      </w:pPr>
      <w:r w:rsidRPr="00B350A0">
        <w:t>It is also possible to use the</w:t>
      </w:r>
      <w:r w:rsidR="00982F91" w:rsidRPr="00B350A0">
        <w:t xml:space="preserve"> </w:t>
      </w:r>
      <w:r w:rsidR="00982F91" w:rsidRPr="00B350A0">
        <w:rPr>
          <w:rStyle w:val="ActionButton"/>
          <w:u w:val="single"/>
        </w:rPr>
        <w:t>Create and Load</w:t>
      </w:r>
      <w:r w:rsidRPr="00B350A0">
        <w:t xml:space="preserve"> button to combine the operations of creating the Campaign and uploading the data. Read the next section before using this combined operation.</w:t>
      </w:r>
    </w:p>
    <w:p w14:paraId="76DFCB46" w14:textId="4300C8E9" w:rsidR="003373D9" w:rsidRPr="00B350A0" w:rsidRDefault="003373D9" w:rsidP="00941E8C">
      <w:pPr>
        <w:pStyle w:val="Heading2"/>
      </w:pPr>
      <w:bookmarkStart w:id="352" w:name="_Toc356807293"/>
      <w:bookmarkStart w:id="353" w:name="_Toc357580481"/>
      <w:bookmarkStart w:id="354" w:name="_Toc357598064"/>
      <w:bookmarkStart w:id="355" w:name="_Toc357782283"/>
      <w:bookmarkStart w:id="356" w:name="_Toc358385794"/>
      <w:bookmarkStart w:id="357" w:name="_Toc358395261"/>
      <w:bookmarkStart w:id="358" w:name="_Toc358992597"/>
      <w:bookmarkStart w:id="359" w:name="_Toc359336813"/>
      <w:bookmarkStart w:id="360" w:name="_Toc359396424"/>
      <w:bookmarkStart w:id="361" w:name="_Toc359416742"/>
      <w:bookmarkStart w:id="362" w:name="_Toc359571753"/>
      <w:bookmarkStart w:id="363" w:name="_Toc359579921"/>
      <w:bookmarkStart w:id="364" w:name="_Ref153794251"/>
      <w:bookmarkStart w:id="365" w:name="_Toc355280369"/>
      <w:bookmarkStart w:id="366" w:name="_Ref356551550"/>
      <w:bookmarkStart w:id="367" w:name="_Ref356551553"/>
      <w:bookmarkStart w:id="368" w:name="_Ref358983057"/>
      <w:bookmarkStart w:id="369" w:name="_Ref358983060"/>
      <w:bookmarkStart w:id="370" w:name="_Toc398023927"/>
      <w:bookmarkStart w:id="371" w:name="_Toc49458098"/>
      <w:bookmarkStart w:id="372" w:name="_Ref130607984"/>
      <w:bookmarkEnd w:id="352"/>
      <w:bookmarkEnd w:id="353"/>
      <w:bookmarkEnd w:id="354"/>
      <w:bookmarkEnd w:id="355"/>
      <w:bookmarkEnd w:id="356"/>
      <w:bookmarkEnd w:id="357"/>
      <w:bookmarkEnd w:id="358"/>
      <w:bookmarkEnd w:id="359"/>
      <w:bookmarkEnd w:id="360"/>
      <w:bookmarkEnd w:id="361"/>
      <w:bookmarkEnd w:id="362"/>
      <w:bookmarkEnd w:id="363"/>
      <w:r w:rsidRPr="00B350A0">
        <w:t>Loading Campaign Spectral Data</w:t>
      </w:r>
      <w:bookmarkEnd w:id="364"/>
      <w:bookmarkEnd w:id="365"/>
      <w:bookmarkEnd w:id="366"/>
      <w:bookmarkEnd w:id="367"/>
      <w:bookmarkEnd w:id="368"/>
      <w:bookmarkEnd w:id="369"/>
      <w:bookmarkEnd w:id="370"/>
      <w:bookmarkEnd w:id="371"/>
    </w:p>
    <w:p w14:paraId="10287195" w14:textId="4AEE1249" w:rsidR="009A1180" w:rsidRPr="001766C9" w:rsidRDefault="009A1180" w:rsidP="00687556">
      <w:r w:rsidRPr="001766C9">
        <w:rPr>
          <w:noProof/>
          <w:lang w:eastAsia="en-GB"/>
        </w:rPr>
        <w:drawing>
          <wp:inline distT="0" distB="0" distL="0" distR="0" wp14:anchorId="2A404A65" wp14:editId="00352881">
            <wp:extent cx="2707519" cy="7048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11151" cy="705795"/>
                    </a:xfrm>
                    <a:prstGeom prst="rect">
                      <a:avLst/>
                    </a:prstGeom>
                    <a:noFill/>
                    <a:ln>
                      <a:noFill/>
                    </a:ln>
                  </pic:spPr>
                </pic:pic>
              </a:graphicData>
            </a:graphic>
          </wp:inline>
        </w:drawing>
      </w:r>
    </w:p>
    <w:p w14:paraId="02863046" w14:textId="77777777" w:rsidR="003373D9" w:rsidRPr="00B350A0" w:rsidRDefault="003373D9" w:rsidP="004A51AA">
      <w:pPr>
        <w:pStyle w:val="Body"/>
      </w:pPr>
      <w:r w:rsidRPr="00B350A0">
        <w:t xml:space="preserve">All Spectral data in the sub-folder tree at the disk location you specify will be loaded from your computer to the database as a single operation. </w:t>
      </w:r>
    </w:p>
    <w:p w14:paraId="70F69A02" w14:textId="4824ABBA" w:rsidR="003373D9" w:rsidRPr="00B350A0" w:rsidRDefault="003373D9" w:rsidP="004A51AA">
      <w:pPr>
        <w:pStyle w:val="Body"/>
      </w:pPr>
      <w:r w:rsidRPr="00B350A0">
        <w:t xml:space="preserve">On your local disk drive, prepare a sub-folder structure which reflects the hierarchy you require for your data in SPECCHIO and put your Spectrum data </w:t>
      </w:r>
      <w:r w:rsidR="00710979" w:rsidRPr="00B350A0">
        <w:t xml:space="preserve">files into this structure. See </w:t>
      </w:r>
      <w:r w:rsidR="00710979" w:rsidRPr="00B350A0">
        <w:rPr>
          <w:i/>
        </w:rPr>
        <w:t>S</w:t>
      </w:r>
      <w:r w:rsidRPr="00B350A0">
        <w:rPr>
          <w:i/>
        </w:rPr>
        <w:t xml:space="preserve">ection </w:t>
      </w:r>
      <w:r w:rsidR="00710979" w:rsidRPr="00B350A0">
        <w:rPr>
          <w:i/>
        </w:rPr>
        <w:t>6.1</w:t>
      </w:r>
      <w:r w:rsidRPr="00B350A0">
        <w:rPr>
          <w:rStyle w:val="CrossReference"/>
          <w:u w:val="single"/>
        </w:rPr>
        <w:t xml:space="preserve"> </w:t>
      </w:r>
      <w:r w:rsidR="00DA4F2C" w:rsidRPr="00B350A0">
        <w:fldChar w:fldCharType="begin"/>
      </w:r>
      <w:r w:rsidR="00DA4F2C" w:rsidRPr="00B350A0">
        <w:instrText xml:space="preserve"> REF _Ref359575403 \h  \* MERGEFORMAT </w:instrText>
      </w:r>
      <w:r w:rsidR="00DA4F2C" w:rsidRPr="00B350A0">
        <w:fldChar w:fldCharType="separate"/>
      </w:r>
      <w:r w:rsidR="000C7C57" w:rsidRPr="000C7C57">
        <w:rPr>
          <w:i/>
        </w:rPr>
        <w:t>Campaign Hierarchy Structure</w:t>
      </w:r>
      <w:r w:rsidR="00DA4F2C" w:rsidRPr="00B350A0">
        <w:fldChar w:fldCharType="end"/>
      </w:r>
      <w:r w:rsidR="00200C1F" w:rsidRPr="00B350A0">
        <w:t xml:space="preserve"> </w:t>
      </w:r>
      <w:r w:rsidRPr="00B350A0">
        <w:t>for more information on designing this structure.</w:t>
      </w:r>
    </w:p>
    <w:p w14:paraId="3F7F41DB" w14:textId="77777777" w:rsidR="003373D9" w:rsidRPr="00B350A0" w:rsidRDefault="003373D9" w:rsidP="004A51AA">
      <w:pPr>
        <w:pStyle w:val="Body"/>
      </w:pPr>
      <w:r w:rsidRPr="00B350A0">
        <w:t>The entire sub-folder tree must contain only Spectrum files, and each sub-folder within the tree must contain only files of one Spectrum file format.</w:t>
      </w:r>
    </w:p>
    <w:p w14:paraId="100E342C" w14:textId="5A98A3C0" w:rsidR="003373D9" w:rsidRPr="00B350A0" w:rsidRDefault="003373D9" w:rsidP="004A51AA">
      <w:pPr>
        <w:pStyle w:val="Body"/>
      </w:pPr>
      <w:r w:rsidRPr="00B350A0">
        <w:t xml:space="preserve">When you start the Spectrum load process, SPECCHIO will process all sub-folders and files within this sub-folder tree and create a matching structure for your </w:t>
      </w:r>
      <w:r w:rsidRPr="00B350A0">
        <w:lastRenderedPageBreak/>
        <w:t>Campaign in the database. For each sub-folder, it will use the various Spectrum File loa</w:t>
      </w:r>
      <w:r w:rsidR="00710979" w:rsidRPr="00B350A0">
        <w:t xml:space="preserve">ders listed in </w:t>
      </w:r>
      <w:r w:rsidR="00710979" w:rsidRPr="00B350A0">
        <w:rPr>
          <w:i/>
        </w:rPr>
        <w:t>S</w:t>
      </w:r>
      <w:r w:rsidRPr="00B350A0">
        <w:rPr>
          <w:i/>
        </w:rPr>
        <w:t xml:space="preserve">ection </w:t>
      </w:r>
      <w:r w:rsidR="00710979" w:rsidRPr="00B350A0">
        <w:rPr>
          <w:i/>
        </w:rPr>
        <w:t>6.</w:t>
      </w:r>
      <w:r w:rsidR="00785CC3" w:rsidRPr="00B350A0">
        <w:rPr>
          <w:i/>
        </w:rPr>
        <w:t>7</w:t>
      </w:r>
      <w:r w:rsidRPr="00B350A0">
        <w:rPr>
          <w:rStyle w:val="CrossReference"/>
          <w:u w:val="single"/>
        </w:rPr>
        <w:t xml:space="preserve"> </w:t>
      </w:r>
      <w:r w:rsidR="00DA4F2C" w:rsidRPr="00B350A0">
        <w:fldChar w:fldCharType="begin"/>
      </w:r>
      <w:r w:rsidR="00DA4F2C" w:rsidRPr="00B350A0">
        <w:instrText xml:space="preserve"> REF _Ref413328346 \h  \* MERGEFORMAT </w:instrText>
      </w:r>
      <w:r w:rsidR="00DA4F2C" w:rsidRPr="00B350A0">
        <w:fldChar w:fldCharType="separate"/>
      </w:r>
      <w:r w:rsidR="000C7C57" w:rsidRPr="000C7C57">
        <w:rPr>
          <w:i/>
        </w:rPr>
        <w:t>Supported Input Spectrum File Formats</w:t>
      </w:r>
      <w:r w:rsidR="00DA4F2C" w:rsidRPr="00B350A0">
        <w:fldChar w:fldCharType="end"/>
      </w:r>
      <w:r w:rsidRPr="00B350A0">
        <w:t xml:space="preserve"> until one </w:t>
      </w:r>
      <w:proofErr w:type="gramStart"/>
      <w:r w:rsidRPr="00B350A0">
        <w:t>reports</w:t>
      </w:r>
      <w:proofErr w:type="gramEnd"/>
      <w:r w:rsidRPr="00B350A0">
        <w:t xml:space="preserve"> that it can read a file in the sub-folder. It then processes all files in that sub-folder using that file loader. If any file cannot be read, it will report an error giving the name of the file that failed. Correct the offending file (either by removing it if it is not a Spectrum file, sorting it into a sub-folder with similarly formatted files, or finding an uncorrupted version of the file). Then restart the upload process. Those Spectra which have already been successfully uploaded will not be processed a second time.</w:t>
      </w:r>
    </w:p>
    <w:p w14:paraId="0BF425A6" w14:textId="77777777" w:rsidR="003373D9" w:rsidRPr="00B350A0" w:rsidRDefault="003373D9" w:rsidP="004A51AA">
      <w:pPr>
        <w:pStyle w:val="ProcessHeading"/>
      </w:pPr>
      <w:r w:rsidRPr="00B350A0">
        <w:t>To upload Campaign Spectral data:</w:t>
      </w:r>
    </w:p>
    <w:tbl>
      <w:tblPr>
        <w:tblStyle w:val="Instructions"/>
        <w:tblW w:w="0" w:type="auto"/>
        <w:tblLook w:val="04A0" w:firstRow="1" w:lastRow="0" w:firstColumn="1" w:lastColumn="0" w:noHBand="0" w:noVBand="1"/>
      </w:tblPr>
      <w:tblGrid>
        <w:gridCol w:w="8533"/>
      </w:tblGrid>
      <w:tr w:rsidR="003373D9" w:rsidRPr="00B350A0" w14:paraId="3B6DDF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D27766F" w14:textId="7AA4EF88" w:rsidR="005F1D3B" w:rsidRPr="00B350A0" w:rsidRDefault="00710979"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9A1180" w:rsidRPr="00B350A0">
              <w:t xml:space="preserve"> to display the following dialog: </w:t>
            </w:r>
          </w:p>
          <w:p w14:paraId="74BB7BAC" w14:textId="490B866F" w:rsidR="00934D5F" w:rsidRPr="001766C9" w:rsidRDefault="009A1180" w:rsidP="004A51AA">
            <w:pPr>
              <w:pStyle w:val="Body"/>
            </w:pPr>
            <w:r w:rsidRPr="001766C9">
              <w:rPr>
                <w:rStyle w:val="BodyChar"/>
                <w:noProof/>
                <w:lang w:eastAsia="en-GB"/>
              </w:rPr>
              <w:drawing>
                <wp:inline distT="0" distB="0" distL="0" distR="0" wp14:anchorId="4563243A" wp14:editId="125F8447">
                  <wp:extent cx="3659022" cy="1551826"/>
                  <wp:effectExtent l="0" t="19050" r="74778" b="48374"/>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9" cstate="print"/>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3B4E58" w14:textId="223FC896"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5</w:t>
            </w:r>
            <w:r w:rsidR="00397B59" w:rsidRPr="00DA48C2">
              <w:fldChar w:fldCharType="end"/>
            </w:r>
            <w:r w:rsidRPr="00DA48C2">
              <w:t>: Load Spectral Data dialog</w:t>
            </w:r>
          </w:p>
          <w:p w14:paraId="773952B1" w14:textId="77777777" w:rsidR="003373D9" w:rsidRPr="00B350A0" w:rsidRDefault="003373D9" w:rsidP="004A51AA">
            <w:pPr>
              <w:pStyle w:val="Bullet"/>
            </w:pPr>
            <w:r w:rsidRPr="00B350A0">
              <w:t xml:space="preserve">From the list of </w:t>
            </w:r>
            <w:r w:rsidRPr="00B350A0">
              <w:rPr>
                <w:rStyle w:val="GUIWord"/>
                <w:u w:val="single"/>
              </w:rPr>
              <w:t>Campaign names</w:t>
            </w:r>
            <w:r w:rsidRPr="00B350A0">
              <w:t xml:space="preserve"> in the dropdown box, select the name of the Campaign into which you want to load data.</w:t>
            </w:r>
          </w:p>
          <w:p w14:paraId="6D265080" w14:textId="77777777" w:rsidR="003373D9" w:rsidRPr="00B350A0" w:rsidRDefault="003373D9" w:rsidP="004A51AA">
            <w:pPr>
              <w:pStyle w:val="Bullet"/>
            </w:pPr>
            <w:r w:rsidRPr="00B350A0">
              <w:t xml:space="preserve">Highlight the </w:t>
            </w:r>
            <w:r w:rsidRPr="00B350A0">
              <w:rPr>
                <w:rStyle w:val="GUIWord"/>
                <w:u w:val="single"/>
              </w:rPr>
              <w:t>Path</w:t>
            </w:r>
            <w:r w:rsidRPr="00B350A0">
              <w:t xml:space="preserve"> name which contains the Campaign data sub-folder tree on your computer. If the path name is not in the list, clic</w:t>
            </w:r>
            <w:r w:rsidR="00EB7DC1" w:rsidRPr="00B350A0">
              <w:t>k</w:t>
            </w:r>
            <w:r w:rsidR="00982F91" w:rsidRPr="00B350A0">
              <w:t xml:space="preserve"> </w:t>
            </w:r>
            <w:r w:rsidR="00982F91" w:rsidRPr="00B350A0">
              <w:rPr>
                <w:rStyle w:val="ActionButton"/>
                <w:u w:val="single"/>
              </w:rPr>
              <w:t>New Path</w:t>
            </w:r>
            <w:r w:rsidRPr="00B350A0">
              <w:t>, navigate to the path on your computer and select it. It will now be highlighted.</w:t>
            </w:r>
          </w:p>
          <w:p w14:paraId="51771AC3" w14:textId="40AC8545" w:rsidR="00934D5F" w:rsidRPr="00B350A0" w:rsidRDefault="007E778A" w:rsidP="004A51AA">
            <w:pPr>
              <w:pStyle w:val="Bullet"/>
            </w:pPr>
            <w:r w:rsidRPr="00B350A0">
              <w:rPr>
                <w:noProof/>
                <w:lang w:eastAsia="en-GB"/>
              </w:rPr>
              <mc:AlternateContent>
                <mc:Choice Requires="wps">
                  <w:drawing>
                    <wp:anchor distT="0" distB="0" distL="114300" distR="114300" simplePos="0" relativeHeight="251658240" behindDoc="0" locked="0" layoutInCell="1" allowOverlap="1" wp14:anchorId="4429E746" wp14:editId="5A246110">
                      <wp:simplePos x="0" y="0"/>
                      <wp:positionH relativeFrom="column">
                        <wp:posOffset>2001520</wp:posOffset>
                      </wp:positionH>
                      <wp:positionV relativeFrom="paragraph">
                        <wp:posOffset>1158875</wp:posOffset>
                      </wp:positionV>
                      <wp:extent cx="1304925" cy="933450"/>
                      <wp:effectExtent l="635" t="2540" r="15240" b="16510"/>
                      <wp:wrapNone/>
                      <wp:docPr id="517" name="AutoShap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93345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020BD042" id="AutoShape 342" o:spid="_x0000_s1026" style="position:absolute;margin-left:157.6pt;margin-top:91.25pt;width:102.75pt;height:7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" filled="f" strokecolor="red"/>
                  </w:pict>
                </mc:Fallback>
              </mc:AlternateContent>
            </w:r>
            <w:r w:rsidR="003373D9" w:rsidRPr="00B350A0">
              <w:t>C</w:t>
            </w:r>
            <w:r w:rsidR="00EB7DC1" w:rsidRPr="00B350A0">
              <w:t>lick</w:t>
            </w:r>
            <w:r w:rsidR="00982F91" w:rsidRPr="00B350A0">
              <w:t xml:space="preserve"> </w:t>
            </w:r>
            <w:r w:rsidR="00982F91" w:rsidRPr="00B350A0">
              <w:rPr>
                <w:rStyle w:val="ActionButton"/>
                <w:u w:val="single"/>
              </w:rPr>
              <w:t>Load</w:t>
            </w:r>
            <w:r w:rsidR="003373D9" w:rsidRPr="00B350A0">
              <w:t>. The dialog box closes and the loading progress is shown in the right panel of the Main Window</w:t>
            </w:r>
            <w:r w:rsidR="00934D5F" w:rsidRPr="00B350A0">
              <w:t>:</w:t>
            </w:r>
            <w:r w:rsidR="00934D5F" w:rsidRPr="00B350A0">
              <w:br/>
            </w:r>
            <w:r w:rsidR="00934D5F" w:rsidRPr="00B350A0">
              <w:rPr>
                <w:noProof/>
                <w:lang w:eastAsia="en-GB"/>
              </w:rPr>
              <w:drawing>
                <wp:inline distT="0" distB="0" distL="0" distR="0" wp14:anchorId="7032CFD7" wp14:editId="5A0D9227">
                  <wp:extent cx="3933825" cy="19431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933825" cy="1943100"/>
                          </a:xfrm>
                          <a:prstGeom prst="rect">
                            <a:avLst/>
                          </a:prstGeom>
                          <a:noFill/>
                          <a:ln>
                            <a:noFill/>
                          </a:ln>
                        </pic:spPr>
                      </pic:pic>
                    </a:graphicData>
                  </a:graphic>
                </wp:inline>
              </w:drawing>
            </w:r>
          </w:p>
          <w:p w14:paraId="71EB369B" w14:textId="1ECD9FC5" w:rsidR="003373D9" w:rsidRPr="00B350A0" w:rsidRDefault="003373D9" w:rsidP="004A51AA">
            <w:pPr>
              <w:pStyle w:val="Bullet"/>
            </w:pPr>
            <w:r w:rsidRPr="00B350A0">
              <w:t>A message box will appear once all data has been loaded to the system. Do not perform other operations on this Campaign until the load has completed.</w:t>
            </w:r>
          </w:p>
          <w:p w14:paraId="679ADF1A" w14:textId="77777777" w:rsidR="003373D9" w:rsidRPr="00B350A0" w:rsidRDefault="003373D9" w:rsidP="004A51AA">
            <w:pPr>
              <w:pStyle w:val="Bullet"/>
            </w:pPr>
            <w:r w:rsidRPr="00B350A0">
              <w:t xml:space="preserve">Click </w:t>
            </w:r>
            <w:r w:rsidR="00982F91" w:rsidRPr="00B350A0">
              <w:rPr>
                <w:rStyle w:val="ActionButton"/>
                <w:u w:val="single"/>
              </w:rPr>
              <w:t>OK</w:t>
            </w:r>
            <w:r w:rsidR="00982F91" w:rsidRPr="00B350A0">
              <w:rPr>
                <w:b/>
              </w:rPr>
              <w:t xml:space="preserve"> </w:t>
            </w:r>
            <w:r w:rsidRPr="00B350A0">
              <w:t>to clear the message box.</w:t>
            </w:r>
          </w:p>
        </w:tc>
      </w:tr>
    </w:tbl>
    <w:p w14:paraId="013588FC" w14:textId="77777777" w:rsidR="003373D9" w:rsidRPr="00B350A0" w:rsidRDefault="003373D9" w:rsidP="004A51AA">
      <w:pPr>
        <w:pStyle w:val="Note"/>
      </w:pPr>
      <w:r w:rsidRPr="00B350A0">
        <w:lastRenderedPageBreak/>
        <w:t>Note</w:t>
      </w:r>
      <w:r w:rsidRPr="00B350A0">
        <w:tab/>
        <w:t>After uploading your Spectral data to SPECCHIO, do not change the sub-folder structure on the hard disk that you set up and used. You will need this again if you wish to upload further Spectral data to this Campaign in the future.</w:t>
      </w:r>
    </w:p>
    <w:p w14:paraId="7DD4C9E4" w14:textId="77777777" w:rsidR="003373D9" w:rsidRPr="00A8518D" w:rsidRDefault="003373D9" w:rsidP="00687556">
      <w:pPr>
        <w:pStyle w:val="Heading3"/>
      </w:pPr>
      <w:bookmarkStart w:id="373" w:name="_Toc49458099"/>
      <w:r w:rsidRPr="00A8518D">
        <w:t>Instrument and Sensor selection</w:t>
      </w:r>
      <w:bookmarkEnd w:id="373"/>
    </w:p>
    <w:p w14:paraId="67521F52" w14:textId="77777777" w:rsidR="003373D9" w:rsidRPr="00B350A0" w:rsidRDefault="003373D9" w:rsidP="004A51AA">
      <w:pPr>
        <w:pStyle w:val="Body"/>
      </w:pPr>
      <w:r w:rsidRPr="00B350A0">
        <w:t xml:space="preserve">SPECCHIO searches the existing Sensor and Instrument definitions in the database to find a match for the Spectrum data loaded. It sets the Instrument and Sensor Metadata </w:t>
      </w:r>
      <w:r w:rsidR="00B931BF" w:rsidRPr="00B350A0">
        <w:t>Attributes</w:t>
      </w:r>
      <w:r w:rsidRPr="00B350A0">
        <w:t xml:space="preserve"> for the Spectrum to the one it chooses.</w:t>
      </w:r>
    </w:p>
    <w:p w14:paraId="54887CF5" w14:textId="77777777" w:rsidR="003373D9" w:rsidRPr="00B350A0" w:rsidRDefault="003373D9" w:rsidP="004A51AA">
      <w:pPr>
        <w:pStyle w:val="Body"/>
      </w:pPr>
      <w:r w:rsidRPr="00B350A0">
        <w:t xml:space="preserve">If SPECCHIO does not find a match in its Instrument and Sensor tables, it will create an Instrument record and set the Spectrum’s Instrument Metadata Attribute to refer to it. The Sensor Metadata Attribute will be </w:t>
      </w:r>
      <w:r w:rsidR="004C64EE" w:rsidRPr="00B350A0">
        <w:t>filled with automatically generated sensor information if no matching sensor is found</w:t>
      </w:r>
      <w:r w:rsidRPr="00B350A0">
        <w:t>.</w:t>
      </w:r>
    </w:p>
    <w:p w14:paraId="132E99A0" w14:textId="77777777" w:rsidR="003373D9" w:rsidRPr="00B350A0" w:rsidRDefault="003373D9" w:rsidP="004A51AA">
      <w:pPr>
        <w:pStyle w:val="Note"/>
      </w:pPr>
      <w:r w:rsidRPr="00B350A0">
        <w:t>Note</w:t>
      </w:r>
      <w:r w:rsidRPr="00B350A0">
        <w:tab/>
        <w:t>After uploading Spectra, always use the Metadata Editor to check the settings of the Instrument and Sensor Type which SPECCHIO has tried to determine from the input Spectra characteristics. If they are not set or not correct, use the Metadata Editor to correct them.</w:t>
      </w:r>
    </w:p>
    <w:p w14:paraId="7DC841B3" w14:textId="36B4D305" w:rsidR="003373D9" w:rsidRPr="00B350A0" w:rsidRDefault="003373D9" w:rsidP="004A51AA">
      <w:pPr>
        <w:pStyle w:val="Body"/>
      </w:pPr>
      <w:r w:rsidRPr="00B350A0">
        <w:t xml:space="preserve">See </w:t>
      </w:r>
      <w:r w:rsidR="00675DB7" w:rsidRPr="00B350A0">
        <w:rPr>
          <w:i/>
        </w:rPr>
        <w:t xml:space="preserve">Section </w:t>
      </w:r>
      <w:r w:rsidR="007C6DFB" w:rsidRPr="00B350A0">
        <w:fldChar w:fldCharType="begin"/>
      </w:r>
      <w:r w:rsidR="007C6DFB" w:rsidRPr="00B350A0">
        <w:instrText xml:space="preserve"> REF _Ref357586671 \r \h  \* MERGEFORMAT </w:instrText>
      </w:r>
      <w:r w:rsidR="007C6DFB" w:rsidRPr="00B350A0">
        <w:fldChar w:fldCharType="separate"/>
      </w:r>
      <w:r w:rsidR="000C7C57" w:rsidRPr="000C7C57">
        <w:rPr>
          <w:rStyle w:val="CrossReference"/>
        </w:rPr>
        <w:t>9.5.1</w:t>
      </w:r>
      <w:r w:rsidR="007C6DFB" w:rsidRPr="00B350A0">
        <w:fldChar w:fldCharType="end"/>
      </w:r>
      <w:r w:rsidR="007C6DFB"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Pr="00B350A0">
        <w:t xml:space="preserve"> for more information on the Metadata Editor.</w:t>
      </w:r>
    </w:p>
    <w:p w14:paraId="068D612C" w14:textId="77777777" w:rsidR="003373D9" w:rsidRPr="00A8518D" w:rsidRDefault="003373D9" w:rsidP="00687556">
      <w:pPr>
        <w:pStyle w:val="Heading3"/>
      </w:pPr>
      <w:bookmarkStart w:id="374" w:name="_Toc49458100"/>
      <w:r w:rsidRPr="00A8518D">
        <w:t>Reference Panel selection</w:t>
      </w:r>
      <w:bookmarkEnd w:id="374"/>
    </w:p>
    <w:p w14:paraId="78D5933F" w14:textId="77777777" w:rsidR="003373D9" w:rsidRPr="00B350A0" w:rsidRDefault="003373D9" w:rsidP="004A51AA">
      <w:pPr>
        <w:pStyle w:val="Body"/>
      </w:pPr>
      <w:r w:rsidRPr="00B350A0">
        <w:t>SPECCHIO searches its Reference Panel table and attempts to find a match for any Reference Panel specified in the input Spectrum.</w:t>
      </w:r>
    </w:p>
    <w:p w14:paraId="347ED5EB" w14:textId="77777777" w:rsidR="003373D9" w:rsidRPr="00B350A0" w:rsidRDefault="003373D9" w:rsidP="004A51AA">
      <w:pPr>
        <w:pStyle w:val="Body"/>
      </w:pPr>
      <w:r w:rsidRPr="00B350A0">
        <w:t xml:space="preserve">If SPECCHIO does not find a match for the Reference Panel in its tables, it will set the Reference Panel Metadata Attribute value to </w:t>
      </w:r>
      <w:r w:rsidRPr="00B350A0">
        <w:rPr>
          <w:rStyle w:val="GUIWord"/>
          <w:u w:val="single"/>
        </w:rPr>
        <w:t>Nil</w:t>
      </w:r>
      <w:r w:rsidRPr="00B350A0">
        <w:t xml:space="preserve">, and attempt to store the Reference Panel name in the </w:t>
      </w:r>
      <w:r w:rsidRPr="00B350A0">
        <w:rPr>
          <w:rStyle w:val="GUIWord"/>
          <w:u w:val="single"/>
        </w:rPr>
        <w:t>White Reference Panel Name</w:t>
      </w:r>
      <w:r w:rsidRPr="00B350A0">
        <w:t xml:space="preserve"> Metadata Attribute.</w:t>
      </w:r>
    </w:p>
    <w:p w14:paraId="00E15FEF" w14:textId="77777777" w:rsidR="003373D9" w:rsidRPr="00B350A0" w:rsidRDefault="003373D9" w:rsidP="004A51AA">
      <w:pPr>
        <w:pStyle w:val="Note"/>
      </w:pPr>
      <w:r w:rsidRPr="00B350A0">
        <w:t>Note</w:t>
      </w:r>
      <w:r w:rsidRPr="00B350A0">
        <w:tab/>
        <w:t>After uploading Spectra, use the Metadata Editor to check the setting of the Reference Panel which SPECCHIO has tried to determine from the input Spectra. If it is not set or not correct, use the Metadata Editor to correct it.</w:t>
      </w:r>
    </w:p>
    <w:p w14:paraId="6129F2D8" w14:textId="28489B2F" w:rsidR="003373D9" w:rsidRPr="00B350A0" w:rsidRDefault="003373D9" w:rsidP="004A51AA">
      <w:pPr>
        <w:pStyle w:val="Body"/>
      </w:pPr>
      <w:r w:rsidRPr="00B350A0">
        <w:t xml:space="preserve">See </w:t>
      </w:r>
      <w:r w:rsidR="00DA4F2C" w:rsidRPr="00B350A0">
        <w:fldChar w:fldCharType="begin"/>
      </w:r>
      <w:r w:rsidR="00DA4F2C" w:rsidRPr="00B350A0">
        <w:instrText xml:space="preserve"> REF _Ref357586671 \r \h  \* MERGEFORMAT </w:instrText>
      </w:r>
      <w:r w:rsidR="00DA4F2C" w:rsidRPr="00B350A0">
        <w:fldChar w:fldCharType="separate"/>
      </w:r>
      <w:r w:rsidR="000C7C57" w:rsidRPr="000C7C57">
        <w:rPr>
          <w:rStyle w:val="CrossReference"/>
        </w:rPr>
        <w:t>9.5.1</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00526E08" w:rsidRPr="00B350A0">
        <w:t xml:space="preserve"> </w:t>
      </w:r>
      <w:r w:rsidRPr="00B350A0">
        <w:t>for more information on the Metadata Editor.</w:t>
      </w:r>
    </w:p>
    <w:p w14:paraId="215629F4" w14:textId="77777777" w:rsidR="003373D9" w:rsidRPr="00A8518D" w:rsidRDefault="003373D9" w:rsidP="00687556">
      <w:pPr>
        <w:pStyle w:val="Heading3"/>
      </w:pPr>
      <w:bookmarkStart w:id="375" w:name="_Toc49458101"/>
      <w:r w:rsidRPr="00A8518D">
        <w:t>Handling Spectrum upload errors</w:t>
      </w:r>
      <w:bookmarkEnd w:id="375"/>
    </w:p>
    <w:p w14:paraId="019440A6" w14:textId="77777777" w:rsidR="003373D9" w:rsidRPr="00B350A0" w:rsidRDefault="003373D9" w:rsidP="004A51AA">
      <w:pPr>
        <w:pStyle w:val="Warning"/>
      </w:pPr>
      <w:r w:rsidRPr="00B350A0">
        <w:t>Warning</w:t>
      </w:r>
      <w:r w:rsidRPr="00B350A0">
        <w:tab/>
        <w:t>If the message box advising successful completion does not appear, the upload did not complete normally. Check the count of uploaded Spectra to determine how much was completed. See below for information on recovering from upload errors.</w:t>
      </w:r>
    </w:p>
    <w:p w14:paraId="2F80CCF7" w14:textId="1C3F8CB7" w:rsidR="003373D9" w:rsidRPr="00B350A0" w:rsidRDefault="003373D9" w:rsidP="004A51AA">
      <w:pPr>
        <w:pStyle w:val="Body"/>
      </w:pPr>
      <w:r w:rsidRPr="00B350A0">
        <w:t xml:space="preserve">If a folder contains unknown file types, mixed file types or files with invalid data, the loading process will </w:t>
      </w:r>
      <w:r w:rsidR="002A5FA2">
        <w:t>try and skip these files</w:t>
      </w:r>
      <w:r w:rsidRPr="00B350A0">
        <w:t>.</w:t>
      </w:r>
      <w:r w:rsidR="002A5FA2">
        <w:t xml:space="preserve"> In the case of errors within files of known file format, a</w:t>
      </w:r>
      <w:r w:rsidRPr="00B350A0">
        <w:t xml:space="preserve"> dialog box will generally appear, indicating the offending file and the cause of the problem.</w:t>
      </w:r>
    </w:p>
    <w:p w14:paraId="7B43DD18" w14:textId="77777777" w:rsidR="003373D9" w:rsidRPr="00B350A0" w:rsidRDefault="003373D9" w:rsidP="004A51AA">
      <w:pPr>
        <w:pStyle w:val="Body"/>
      </w:pPr>
      <w:r w:rsidRPr="00B350A0">
        <w:t>You should check the cause of the problem, rectify it and attempt the upload again. Spectra which successfully uploaded the first time will not be uploaded again.</w:t>
      </w:r>
    </w:p>
    <w:p w14:paraId="7585E45A" w14:textId="3E94B420" w:rsidR="003373D9" w:rsidRPr="00B350A0" w:rsidRDefault="003373D9" w:rsidP="00941E8C">
      <w:pPr>
        <w:pStyle w:val="Heading2"/>
      </w:pPr>
      <w:bookmarkStart w:id="376" w:name="_Toc398023928"/>
      <w:bookmarkStart w:id="377" w:name="_Toc49458102"/>
      <w:bookmarkEnd w:id="372"/>
      <w:r w:rsidRPr="00B350A0">
        <w:t>Loading Additional Spectral Data</w:t>
      </w:r>
      <w:bookmarkEnd w:id="376"/>
      <w:bookmarkEnd w:id="377"/>
    </w:p>
    <w:p w14:paraId="2C96583E" w14:textId="77777777" w:rsidR="003373D9" w:rsidRPr="00B350A0" w:rsidRDefault="003373D9" w:rsidP="004A51AA">
      <w:pPr>
        <w:pStyle w:val="Body"/>
      </w:pPr>
      <w:r w:rsidRPr="00B350A0">
        <w:t>If further Spectral data becomes available for your Campaign, it is possible to conveniently add it to your existing SPECCHIO Campaign.</w:t>
      </w:r>
    </w:p>
    <w:p w14:paraId="1EC40CA1" w14:textId="77777777" w:rsidR="003373D9" w:rsidRPr="00B350A0" w:rsidRDefault="003373D9" w:rsidP="004A51AA">
      <w:pPr>
        <w:pStyle w:val="Body"/>
      </w:pPr>
      <w:r w:rsidRPr="00B350A0">
        <w:t>There are a number of different scenarios which may apply.</w:t>
      </w:r>
    </w:p>
    <w:p w14:paraId="6225489D" w14:textId="261A4AE9" w:rsidR="003373D9" w:rsidRPr="00A8518D" w:rsidRDefault="003373D9" w:rsidP="003373D9">
      <w:pPr>
        <w:pStyle w:val="Heading3"/>
      </w:pPr>
      <w:bookmarkStart w:id="378" w:name="_Toc398023929"/>
      <w:bookmarkStart w:id="379" w:name="_Toc49458103"/>
      <w:r w:rsidRPr="00A8518D">
        <w:lastRenderedPageBreak/>
        <w:t>Uploading Additional Spectral Data from the Same Computer</w:t>
      </w:r>
      <w:bookmarkEnd w:id="378"/>
      <w:bookmarkEnd w:id="379"/>
    </w:p>
    <w:p w14:paraId="4B5F9DDB" w14:textId="77777777" w:rsidR="003373D9" w:rsidRPr="00B350A0" w:rsidRDefault="003373D9" w:rsidP="004A51AA">
      <w:pPr>
        <w:pStyle w:val="Body"/>
      </w:pPr>
      <w:r w:rsidRPr="00B350A0">
        <w:t>In this case, add the new Spectral data to the existing sub-folder structure on your computer’s disk from which you uploaded the original Spectral data.</w:t>
      </w:r>
    </w:p>
    <w:p w14:paraId="2E37A6D6" w14:textId="77777777" w:rsidR="003373D9" w:rsidRPr="00B350A0" w:rsidRDefault="003373D9" w:rsidP="004A51AA">
      <w:pPr>
        <w:pStyle w:val="Bullet"/>
      </w:pPr>
      <w:r w:rsidRPr="00B350A0">
        <w:t>Do not add any files other than Spectral data and ensure that all files within each sub-folder have the same file format.</w:t>
      </w:r>
    </w:p>
    <w:p w14:paraId="28083623" w14:textId="77777777" w:rsidR="003373D9" w:rsidRPr="00B350A0" w:rsidRDefault="003373D9" w:rsidP="004A51AA">
      <w:pPr>
        <w:pStyle w:val="Bullet"/>
      </w:pPr>
      <w:r w:rsidRPr="00B350A0">
        <w:t>Do not change the file names of any of the original files.</w:t>
      </w:r>
    </w:p>
    <w:p w14:paraId="5E11A0C0" w14:textId="77777777" w:rsidR="003373D9" w:rsidRPr="00B350A0" w:rsidRDefault="003373D9" w:rsidP="004A51AA">
      <w:pPr>
        <w:pStyle w:val="Bullet"/>
      </w:pPr>
      <w:r w:rsidRPr="00B350A0">
        <w:t>Do not change or rename the sub-folders, but you may add new sub-folders.</w:t>
      </w:r>
    </w:p>
    <w:p w14:paraId="6550BCE4" w14:textId="107AA021" w:rsidR="003373D9" w:rsidRPr="00B350A0" w:rsidRDefault="003373D9" w:rsidP="004A51AA">
      <w:pPr>
        <w:pStyle w:val="Body"/>
      </w:pPr>
      <w:r w:rsidRPr="00B350A0">
        <w:t xml:space="preserve">To upload the new Spectral data, follow the process described in </w:t>
      </w:r>
      <w:r w:rsidR="00675DB7" w:rsidRPr="00B350A0">
        <w:rPr>
          <w:i/>
        </w:rPr>
        <w:t>S</w:t>
      </w:r>
      <w:r w:rsidRPr="00B350A0">
        <w:rPr>
          <w:i/>
        </w:rPr>
        <w:t xml:space="preserve">ection </w:t>
      </w:r>
      <w:r w:rsidR="00675DB7" w:rsidRPr="00B350A0">
        <w:rPr>
          <w:i/>
        </w:rPr>
        <w:t>7.3</w:t>
      </w:r>
      <w:r w:rsidR="00DA4F2C" w:rsidRPr="00B350A0">
        <w:fldChar w:fldCharType="begin"/>
      </w:r>
      <w:r w:rsidR="00DA4F2C" w:rsidRPr="00B350A0">
        <w:instrText xml:space="preserve"> REF _Ref358983057 \r \h  \* MERGEFORMAT </w:instrText>
      </w:r>
      <w:r w:rsidR="00DA4F2C" w:rsidRPr="00B350A0">
        <w:fldChar w:fldCharType="separate"/>
      </w:r>
      <w:r w:rsidR="000C7C57" w:rsidRPr="000C7C57">
        <w:rPr>
          <w:i/>
        </w:rPr>
        <w:t>9.3</w:t>
      </w:r>
      <w:r w:rsidR="00DA4F2C" w:rsidRPr="00B350A0">
        <w:fldChar w:fldCharType="end"/>
      </w:r>
      <w:r w:rsidRPr="00B350A0">
        <w:rPr>
          <w:rStyle w:val="CrossReference"/>
          <w:i w:val="0"/>
          <w:u w:val="single"/>
        </w:rPr>
        <w:t xml:space="preserve"> </w:t>
      </w:r>
      <w:r w:rsidR="00741214" w:rsidRPr="00B350A0">
        <w:rPr>
          <w:i/>
        </w:rPr>
        <w:fldChar w:fldCharType="begin"/>
      </w:r>
      <w:r w:rsidR="00526E08" w:rsidRPr="00B350A0">
        <w:rPr>
          <w:rStyle w:val="CrossReference"/>
          <w:i w:val="0"/>
          <w:u w:val="single"/>
        </w:rPr>
        <w:instrText xml:space="preserve"> REF _Ref153794251 \h </w:instrText>
      </w:r>
      <w:r w:rsidR="00526E08" w:rsidRPr="00B350A0">
        <w:rPr>
          <w:i/>
        </w:rPr>
        <w:instrText xml:space="preserve"> \* MERGEFORMAT </w:instrText>
      </w:r>
      <w:r w:rsidR="00741214" w:rsidRPr="00B350A0">
        <w:rPr>
          <w:i/>
        </w:rPr>
      </w:r>
      <w:r w:rsidR="00741214" w:rsidRPr="00B350A0">
        <w:rPr>
          <w:i/>
        </w:rPr>
        <w:fldChar w:fldCharType="separate"/>
      </w:r>
      <w:r w:rsidR="000C7C57" w:rsidRPr="000C7C57">
        <w:rPr>
          <w:i/>
        </w:rPr>
        <w:t>Loading Campaign Spectral Data</w:t>
      </w:r>
      <w:r w:rsidR="00741214" w:rsidRPr="00B350A0">
        <w:rPr>
          <w:i/>
        </w:rPr>
        <w:fldChar w:fldCharType="end"/>
      </w:r>
      <w:r w:rsidRPr="00B350A0">
        <w:t xml:space="preserve"> Only the new data will be loaded.</w:t>
      </w:r>
    </w:p>
    <w:p w14:paraId="656B5A2E" w14:textId="34862C52" w:rsidR="003373D9" w:rsidRPr="00B350A0" w:rsidRDefault="003373D9" w:rsidP="004A51AA">
      <w:pPr>
        <w:pStyle w:val="Note"/>
      </w:pPr>
      <w:r w:rsidRPr="00B350A0">
        <w:t>Note</w:t>
      </w:r>
      <w:r w:rsidRPr="00B350A0">
        <w:tab/>
      </w:r>
      <w:r w:rsidR="006D721B">
        <w:t>A</w:t>
      </w:r>
      <w:r w:rsidRPr="00B350A0">
        <w:t>dditional Spectra</w:t>
      </w:r>
      <w:r w:rsidR="00726284">
        <w:t xml:space="preserve"> can be added to XLS files and will be added when re-invoking the loading process</w:t>
      </w:r>
      <w:r w:rsidRPr="00B350A0">
        <w:t>.</w:t>
      </w:r>
    </w:p>
    <w:p w14:paraId="626F915E" w14:textId="77777777" w:rsidR="003373D9" w:rsidRDefault="003373D9" w:rsidP="004A51AA">
      <w:pPr>
        <w:pStyle w:val="Body"/>
      </w:pPr>
      <w:r w:rsidRPr="00B350A0">
        <w:t xml:space="preserve">After uploading new </w:t>
      </w:r>
      <w:proofErr w:type="gramStart"/>
      <w:r w:rsidRPr="00B350A0">
        <w:t>data</w:t>
      </w:r>
      <w:proofErr w:type="gramEnd"/>
      <w:r w:rsidRPr="00B350A0">
        <w:t xml:space="preserve">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14:paraId="69D0E953" w14:textId="172C25FD" w:rsidR="008B6D2B" w:rsidRPr="00B350A0" w:rsidRDefault="008B6D2B" w:rsidP="008B6D2B">
      <w:pPr>
        <w:pStyle w:val="Note"/>
      </w:pPr>
      <w:r w:rsidRPr="00B350A0">
        <w:t>Note</w:t>
      </w:r>
      <w:r w:rsidRPr="00B350A0">
        <w:tab/>
      </w:r>
      <w:r>
        <w:t>Existing metadata stored at hierarchy level is automatically inherited by spectra added beneath these hierarchies</w:t>
      </w:r>
      <w:r w:rsidRPr="00B350A0">
        <w:t>.</w:t>
      </w:r>
    </w:p>
    <w:p w14:paraId="2C1CD981" w14:textId="77777777" w:rsidR="008B6D2B" w:rsidRPr="00B350A0" w:rsidRDefault="008B6D2B" w:rsidP="004A51AA">
      <w:pPr>
        <w:pStyle w:val="Body"/>
      </w:pPr>
    </w:p>
    <w:p w14:paraId="6D28AA3F" w14:textId="77777777" w:rsidR="003373D9" w:rsidRPr="00B350A0" w:rsidRDefault="003373D9" w:rsidP="004A51AA">
      <w:pPr>
        <w:pStyle w:val="Warning"/>
      </w:pPr>
      <w:r w:rsidRPr="00B350A0">
        <w:t>Warning</w:t>
      </w:r>
      <w:r w:rsidRPr="00B350A0">
        <w:tab/>
        <w:t>This particularly applies to UTC time changes, where applying the same time change a second time will add or subtract the time difference again, yielding an incorrect result.</w:t>
      </w:r>
    </w:p>
    <w:p w14:paraId="4C1830B1" w14:textId="4E7F3EE4" w:rsidR="003373D9" w:rsidRPr="00A8518D" w:rsidRDefault="003373D9" w:rsidP="003373D9">
      <w:pPr>
        <w:pStyle w:val="Heading3"/>
      </w:pPr>
      <w:bookmarkStart w:id="380" w:name="_Toc398023930"/>
      <w:bookmarkStart w:id="381" w:name="_Toc49458104"/>
      <w:r w:rsidRPr="00A8518D">
        <w:t>Uploading Additional Spectral Data from a Second Computer</w:t>
      </w:r>
      <w:bookmarkEnd w:id="380"/>
      <w:bookmarkEnd w:id="381"/>
    </w:p>
    <w:p w14:paraId="5710CF3D" w14:textId="77777777" w:rsidR="003373D9" w:rsidRPr="00B350A0" w:rsidRDefault="003373D9" w:rsidP="004A51AA">
      <w:pPr>
        <w:pStyle w:val="Body"/>
      </w:pPr>
      <w:r w:rsidRPr="00B350A0">
        <w:t>SPECCHIO permits multiple Paths to be stored against each Campaign. This permits the same data to be managed and augmented from multiple computers.</w:t>
      </w:r>
    </w:p>
    <w:p w14:paraId="3AEB484D" w14:textId="77777777" w:rsidR="003373D9" w:rsidRPr="00B350A0" w:rsidRDefault="003373D9" w:rsidP="004A51AA">
      <w:pPr>
        <w:pStyle w:val="ProcessHeading"/>
      </w:pPr>
      <w:r w:rsidRPr="00B350A0">
        <w:t>To upload from a second computer:</w:t>
      </w:r>
    </w:p>
    <w:tbl>
      <w:tblPr>
        <w:tblStyle w:val="Instructions"/>
        <w:tblW w:w="0" w:type="auto"/>
        <w:tblLook w:val="04A0" w:firstRow="1" w:lastRow="0" w:firstColumn="1" w:lastColumn="0" w:noHBand="0" w:noVBand="1"/>
      </w:tblPr>
      <w:tblGrid>
        <w:gridCol w:w="8533"/>
      </w:tblGrid>
      <w:tr w:rsidR="003373D9" w:rsidRPr="00B350A0" w14:paraId="19CA2C1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F419673" w14:textId="77777777" w:rsidR="003373D9" w:rsidRPr="00B350A0" w:rsidRDefault="003373D9" w:rsidP="004A51AA">
            <w:pPr>
              <w:pStyle w:val="Bullet"/>
            </w:pPr>
            <w:r w:rsidRPr="00B350A0">
              <w:t>On the second computer, make an exact copy of the entire Campaign folder tree as it was uploaded from the first computer. It does not have to be in the same location as it was on the first computer, but the sub-folder structure, sub-folder names and file names must be identical.</w:t>
            </w:r>
          </w:p>
          <w:p w14:paraId="4235A9DF" w14:textId="77777777" w:rsidR="003373D9" w:rsidRPr="00B350A0" w:rsidRDefault="003373D9" w:rsidP="004A51AA">
            <w:pPr>
              <w:pStyle w:val="Bullet"/>
            </w:pPr>
            <w:r w:rsidRPr="00B350A0">
              <w:t>Add the new hierarchy sub-folders and files into the existing sub-folder structure.</w:t>
            </w:r>
          </w:p>
          <w:p w14:paraId="1FC29FAA" w14:textId="77777777" w:rsidR="003373D9" w:rsidRPr="00B350A0" w:rsidRDefault="00675DB7"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3373D9" w:rsidRPr="00B350A0">
              <w:t>.</w:t>
            </w:r>
          </w:p>
          <w:p w14:paraId="0873F376"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634F99E8" w14:textId="77777777" w:rsidR="003373D9" w:rsidRPr="001766C9" w:rsidRDefault="003373D9" w:rsidP="003373D9">
            <w:pPr>
              <w:pStyle w:val="Figure"/>
            </w:pPr>
            <w:r w:rsidRPr="001766C9">
              <w:rPr>
                <w:lang w:val="en-GB" w:eastAsia="en-GB"/>
              </w:rPr>
              <w:lastRenderedPageBreak/>
              <w:drawing>
                <wp:inline distT="0" distB="0" distL="0" distR="0" wp14:anchorId="00C696DB" wp14:editId="55ACC3F3">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1" cstate="print"/>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FD04147" w14:textId="0C40113A"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6</w:t>
            </w:r>
            <w:r w:rsidR="00397B59" w:rsidRPr="00DA48C2">
              <w:fldChar w:fldCharType="end"/>
            </w:r>
            <w:r w:rsidRPr="00DA48C2">
              <w:t>: File upload dialog showing no paths</w:t>
            </w:r>
          </w:p>
          <w:p w14:paraId="7365457D" w14:textId="77777777" w:rsidR="003373D9" w:rsidRPr="00B350A0" w:rsidRDefault="003373D9" w:rsidP="004A51AA">
            <w:pPr>
              <w:pStyle w:val="ProcessStepFollow"/>
            </w:pPr>
            <w:r w:rsidRPr="00B350A0">
              <w:t>SPECCHIO stores every path name that has been used to upload data to this Campaign. However, this box will only display those paths which point to locations which exist on your computer. In this scenario, it is likely that no existing paths will be valid on your computer and so no paths will be shown in this dialog box for the Campaign in question.</w:t>
            </w:r>
          </w:p>
          <w:p w14:paraId="0F27C0A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New Path</w:t>
            </w:r>
            <w:r w:rsidRPr="00B350A0">
              <w:t>. A file selection dialog will open.</w:t>
            </w:r>
          </w:p>
          <w:p w14:paraId="0315897A" w14:textId="77777777" w:rsidR="003373D9" w:rsidRPr="00B350A0" w:rsidRDefault="003373D9" w:rsidP="004A51AA">
            <w:pPr>
              <w:pStyle w:val="Bullet"/>
            </w:pPr>
            <w:r w:rsidRPr="00B350A0">
              <w:t xml:space="preserve">Navigate to the folder that you copied to your computer and select it. This new path will be added to the list of paths in the </w:t>
            </w:r>
            <w:r w:rsidRPr="00B350A0">
              <w:rPr>
                <w:rStyle w:val="GUIWord"/>
                <w:u w:val="single"/>
              </w:rPr>
              <w:t>Path</w:t>
            </w:r>
            <w:r w:rsidRPr="00B350A0">
              <w:t xml:space="preserve"> box. Be sure to select the same level folder as the one selected when the Campaign was first loaded.</w:t>
            </w:r>
          </w:p>
          <w:p w14:paraId="6C47CE8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xml:space="preserve">. The dialog box will close and progress messages will be shown in the </w:t>
            </w:r>
            <w:proofErr w:type="gramStart"/>
            <w:r w:rsidRPr="00B350A0">
              <w:t>right hand</w:t>
            </w:r>
            <w:proofErr w:type="gramEnd"/>
            <w:r w:rsidRPr="00B350A0">
              <w:t xml:space="preserve"> part of the Main Window indicating the total number of files that have been found, and the number of new Spectra which have been loaded.</w:t>
            </w:r>
          </w:p>
        </w:tc>
      </w:tr>
    </w:tbl>
    <w:p w14:paraId="7C0B5209" w14:textId="77777777" w:rsidR="003373D9" w:rsidRPr="00B350A0" w:rsidRDefault="003373D9" w:rsidP="004A51AA">
      <w:pPr>
        <w:pStyle w:val="Warning"/>
      </w:pPr>
      <w:r w:rsidRPr="00B350A0">
        <w:lastRenderedPageBreak/>
        <w:t>Warning</w:t>
      </w:r>
      <w:r w:rsidRPr="00B350A0">
        <w:tab/>
        <w:t>If you select the folder above or below the one selected when the Campaign was first loaded, it will not be recognised as the same folder and will cause all of the existing data to be duplicated in your SPECCHIO Campaign.</w:t>
      </w:r>
    </w:p>
    <w:p w14:paraId="59572CFD" w14:textId="179F8FBE" w:rsidR="003373D9" w:rsidRPr="00A8518D" w:rsidRDefault="003373D9" w:rsidP="003373D9">
      <w:pPr>
        <w:pStyle w:val="Heading3"/>
      </w:pPr>
      <w:bookmarkStart w:id="382" w:name="_Toc398023931"/>
      <w:bookmarkStart w:id="383" w:name="_Toc49458105"/>
      <w:r w:rsidRPr="00A8518D">
        <w:t>Uploading Additional Spectral Data in a New Data Hierarchy</w:t>
      </w:r>
      <w:bookmarkEnd w:id="382"/>
      <w:bookmarkEnd w:id="383"/>
    </w:p>
    <w:p w14:paraId="0065BA5C" w14:textId="77777777" w:rsidR="003373D9" w:rsidRPr="00B350A0" w:rsidRDefault="003373D9" w:rsidP="004A51AA">
      <w:pPr>
        <w:pStyle w:val="Body"/>
      </w:pPr>
      <w:r w:rsidRPr="00B350A0">
        <w:t>There are often cases when a new set of Spectra is required to be uploaded, and this new set does not relate to the existing Spectra in the Campaign. In this case, a new folder structure can be created at the top level of the Campaign.</w:t>
      </w:r>
    </w:p>
    <w:p w14:paraId="59AB03BB" w14:textId="77777777" w:rsidR="003373D9" w:rsidRPr="00B350A0" w:rsidRDefault="003373D9" w:rsidP="003373D9">
      <w:pPr>
        <w:pStyle w:val="Figure"/>
        <w:rPr>
          <w:u w:val="single"/>
        </w:rPr>
      </w:pPr>
      <w:r w:rsidRPr="001766C9">
        <w:rPr>
          <w:lang w:val="en-GB" w:eastAsia="en-GB"/>
        </w:rPr>
        <w:drawing>
          <wp:inline distT="0" distB="0" distL="0" distR="0" wp14:anchorId="5F893BBC" wp14:editId="5FE61CB0">
            <wp:extent cx="1400318" cy="804390"/>
            <wp:effectExtent l="19050" t="19050" r="9525" b="152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2" cstate="print"/>
                    <a:srcRect l="1632" t="48311" r="80179" b="20946"/>
                    <a:stretch>
                      <a:fillRect/>
                    </a:stretch>
                  </pic:blipFill>
                  <pic:spPr bwMode="auto">
                    <a:xfrm>
                      <a:off x="0" y="0"/>
                      <a:ext cx="1400318" cy="804390"/>
                    </a:xfrm>
                    <a:prstGeom prst="rect">
                      <a:avLst/>
                    </a:prstGeom>
                    <a:noFill/>
                    <a:ln w="9525">
                      <a:solidFill>
                        <a:schemeClr val="accent1">
                          <a:shade val="95000"/>
                          <a:satMod val="105000"/>
                        </a:schemeClr>
                      </a:solidFill>
                      <a:miter lim="800000"/>
                      <a:headEnd/>
                      <a:tailEnd/>
                    </a:ln>
                    <a:effectLst/>
                  </pic:spPr>
                </pic:pic>
              </a:graphicData>
            </a:graphic>
          </wp:inline>
        </w:drawing>
      </w:r>
    </w:p>
    <w:p w14:paraId="10BB1280" w14:textId="518C6187" w:rsidR="003373D9" w:rsidRPr="00DA48C2" w:rsidRDefault="003373D9"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7</w:t>
      </w:r>
      <w:r w:rsidR="002E2E38">
        <w:rPr>
          <w:noProof/>
        </w:rPr>
        <w:fldChar w:fldCharType="end"/>
      </w:r>
      <w:r w:rsidRPr="00DA48C2">
        <w:t>: Data Hierarchy of GER example after initial load</w:t>
      </w:r>
    </w:p>
    <w:p w14:paraId="73C17A22" w14:textId="77777777" w:rsidR="003373D9" w:rsidRPr="00B350A0" w:rsidRDefault="003373D9" w:rsidP="004A51AA">
      <w:pPr>
        <w:pStyle w:val="Body"/>
      </w:pPr>
      <w:r w:rsidRPr="00B350A0">
        <w:t xml:space="preserve">In the above example, there is one sub-folder in the GER Example. If the user has performed a second largely independent part of the experiment, its results may be loaded as a new </w:t>
      </w:r>
      <w:proofErr w:type="gramStart"/>
      <w:r w:rsidRPr="00B350A0">
        <w:t>top level</w:t>
      </w:r>
      <w:proofErr w:type="gramEnd"/>
      <w:r w:rsidRPr="00B350A0">
        <w:t xml:space="preserve"> folder in the Campaign.</w:t>
      </w:r>
    </w:p>
    <w:p w14:paraId="60776F0C" w14:textId="2151E260" w:rsidR="003373D9" w:rsidRPr="001766C9" w:rsidRDefault="007E778A" w:rsidP="00675DB7">
      <w:pPr>
        <w:pStyle w:val="Figure"/>
      </w:pPr>
      <w:r w:rsidRPr="001766C9">
        <w:rPr>
          <w:lang w:val="en-GB" w:eastAsia="en-GB"/>
        </w:rPr>
        <w:lastRenderedPageBreak/>
        <mc:AlternateContent>
          <mc:Choice Requires="wpg">
            <w:drawing>
              <wp:inline distT="0" distB="0" distL="0" distR="0" wp14:anchorId="46E31307" wp14:editId="2F9925F5">
                <wp:extent cx="5255895" cy="1222375"/>
                <wp:effectExtent l="0" t="0" r="14605" b="9525"/>
                <wp:docPr id="508" name="Canvas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5895" cy="1222375"/>
                          <a:chOff x="0" y="0"/>
                          <a:chExt cx="53613" cy="13982"/>
                        </a:xfrm>
                      </wpg:grpSpPr>
                      <wps:wsp>
                        <wps:cNvPr id="509" name="AutoShape 420"/>
                        <wps:cNvSpPr>
                          <a:spLocks noChangeAspect="1" noChangeArrowheads="1"/>
                        </wps:cNvSpPr>
                        <wps:spPr bwMode="auto">
                          <a:xfrm>
                            <a:off x="0" y="0"/>
                            <a:ext cx="53613" cy="13982"/>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0" name="Picture 33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11971" y="1509"/>
                            <a:ext cx="15091" cy="11310"/>
                          </a:xfrm>
                          <a:prstGeom prst="rect">
                            <a:avLst/>
                          </a:prstGeom>
                          <a:noFill/>
                          <a:extLst>
                            <a:ext uri="{909E8E84-426E-40DD-AFC4-6F175D3DCCD1}">
                              <a14:hiddenFill xmlns:a14="http://schemas.microsoft.com/office/drawing/2010/main">
                                <a:solidFill>
                                  <a:srgbClr val="FFFFFF"/>
                                </a:solidFill>
                              </a14:hiddenFill>
                            </a:ext>
                          </a:extLst>
                        </pic:spPr>
                      </pic:pic>
                      <wps:wsp>
                        <wps:cNvPr id="511" name="AutoShape 324"/>
                        <wps:cNvSpPr>
                          <a:spLocks noChangeArrowheads="1"/>
                        </wps:cNvSpPr>
                        <wps:spPr bwMode="auto">
                          <a:xfrm>
                            <a:off x="30255" y="0"/>
                            <a:ext cx="22359" cy="6253"/>
                          </a:xfrm>
                          <a:prstGeom prst="roundRect">
                            <a:avLst>
                              <a:gd name="adj" fmla="val 8282"/>
                            </a:avLst>
                          </a:prstGeom>
                          <a:solidFill>
                            <a:srgbClr val="FFFFFF"/>
                          </a:solidFill>
                          <a:ln w="9525">
                            <a:solidFill>
                              <a:srgbClr val="0070C0"/>
                            </a:solidFill>
                            <a:round/>
                            <a:headEnd/>
                            <a:tailEnd/>
                          </a:ln>
                        </wps:spPr>
                        <wps:txbx>
                          <w:txbxContent>
                            <w:p w14:paraId="38A82E89" w14:textId="77777777" w:rsidR="00E3689F" w:rsidRPr="001766C9" w:rsidRDefault="00E3689F" w:rsidP="003373D9">
                              <w:pPr>
                                <w:rPr>
                                  <w:sz w:val="18"/>
                                  <w:szCs w:val="18"/>
                                  <w:lang w:val="en-AU"/>
                                </w:rPr>
                              </w:pPr>
                              <w:r w:rsidRPr="001766C9">
                                <w:rPr>
                                  <w:sz w:val="18"/>
                                  <w:szCs w:val="18"/>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512" name="AutoShape 325"/>
                        <wps:cNvSpPr>
                          <a:spLocks noChangeArrowheads="1"/>
                        </wps:cNvSpPr>
                        <wps:spPr bwMode="auto">
                          <a:xfrm>
                            <a:off x="30255" y="7143"/>
                            <a:ext cx="22359" cy="6352"/>
                          </a:xfrm>
                          <a:prstGeom prst="roundRect">
                            <a:avLst>
                              <a:gd name="adj" fmla="val 8282"/>
                            </a:avLst>
                          </a:prstGeom>
                          <a:solidFill>
                            <a:srgbClr val="FFFFFF"/>
                          </a:solidFill>
                          <a:ln w="9525">
                            <a:solidFill>
                              <a:srgbClr val="0070C0"/>
                            </a:solidFill>
                            <a:round/>
                            <a:headEnd/>
                            <a:tailEnd/>
                          </a:ln>
                        </wps:spPr>
                        <wps:txbx>
                          <w:txbxContent>
                            <w:p w14:paraId="6342069E" w14:textId="77777777" w:rsidR="00E3689F" w:rsidRPr="001766C9" w:rsidRDefault="00E3689F" w:rsidP="003373D9">
                              <w:pPr>
                                <w:rPr>
                                  <w:sz w:val="18"/>
                                  <w:szCs w:val="18"/>
                                  <w:lang w:val="en-AU"/>
                                </w:rPr>
                              </w:pPr>
                              <w:r w:rsidRPr="001766C9">
                                <w:rPr>
                                  <w:sz w:val="18"/>
                                  <w:szCs w:val="18"/>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513" name="Freeform 327"/>
                        <wps:cNvSpPr>
                          <a:spLocks/>
                        </wps:cNvSpPr>
                        <wps:spPr bwMode="auto">
                          <a:xfrm>
                            <a:off x="23729" y="2903"/>
                            <a:ext cx="6526" cy="1056"/>
                          </a:xfrm>
                          <a:custGeom>
                            <a:avLst/>
                            <a:gdLst>
                              <a:gd name="T0" fmla="*/ 4147092 w 1027"/>
                              <a:gd name="T1" fmla="*/ 0 h 271"/>
                              <a:gd name="T2" fmla="*/ 0 w 1027"/>
                              <a:gd name="T3" fmla="*/ 411458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 name="Freeform 328"/>
                        <wps:cNvSpPr>
                          <a:spLocks/>
                        </wps:cNvSpPr>
                        <wps:spPr bwMode="auto">
                          <a:xfrm>
                            <a:off x="26542" y="8323"/>
                            <a:ext cx="3713" cy="2640"/>
                          </a:xfrm>
                          <a:custGeom>
                            <a:avLst/>
                            <a:gdLst>
                              <a:gd name="T0" fmla="*/ 2356530 w 585"/>
                              <a:gd name="T1" fmla="*/ 3043263 h 229"/>
                              <a:gd name="T2" fmla="*/ 0 w 585"/>
                              <a:gd name="T3" fmla="*/ 0 h 229"/>
                              <a:gd name="T4" fmla="*/ 0 60000 65536"/>
                              <a:gd name="T5" fmla="*/ 0 60000 65536"/>
                            </a:gdLst>
                            <a:ahLst/>
                            <a:cxnLst>
                              <a:cxn ang="T4">
                                <a:pos x="T0" y="T1"/>
                              </a:cxn>
                              <a:cxn ang="T5">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AutoShape 329"/>
                        <wps:cNvSpPr>
                          <a:spLocks noChangeArrowheads="1"/>
                        </wps:cNvSpPr>
                        <wps:spPr bwMode="auto">
                          <a:xfrm>
                            <a:off x="742" y="882"/>
                            <a:ext cx="9200" cy="7903"/>
                          </a:xfrm>
                          <a:prstGeom prst="roundRect">
                            <a:avLst>
                              <a:gd name="adj" fmla="val 8282"/>
                            </a:avLst>
                          </a:prstGeom>
                          <a:solidFill>
                            <a:srgbClr val="FFFFFF"/>
                          </a:solidFill>
                          <a:ln w="9525">
                            <a:solidFill>
                              <a:srgbClr val="0070C0"/>
                            </a:solidFill>
                            <a:round/>
                            <a:headEnd/>
                            <a:tailEnd/>
                          </a:ln>
                        </wps:spPr>
                        <wps:txbx>
                          <w:txbxContent>
                            <w:p w14:paraId="0CF9DC32" w14:textId="77777777" w:rsidR="00E3689F" w:rsidRPr="001766C9" w:rsidRDefault="00E3689F" w:rsidP="003373D9">
                              <w:pPr>
                                <w:rPr>
                                  <w:sz w:val="18"/>
                                  <w:szCs w:val="18"/>
                                  <w:lang w:val="en-AU"/>
                                </w:rPr>
                              </w:pPr>
                              <w:r w:rsidRPr="001766C9">
                                <w:rPr>
                                  <w:sz w:val="18"/>
                                  <w:szCs w:val="18"/>
                                  <w:lang w:val="en-AU"/>
                                </w:rPr>
                                <w:t>Main GER Example Campaign folder</w:t>
                              </w:r>
                            </w:p>
                          </w:txbxContent>
                        </wps:txbx>
                        <wps:bodyPr rot="0" vert="horz" wrap="square" lIns="91440" tIns="45720" rIns="91440" bIns="45720" anchor="t" anchorCtr="0" upright="1">
                          <a:noAutofit/>
                        </wps:bodyPr>
                      </wps:wsp>
                      <wps:wsp>
                        <wps:cNvPr id="516" name="Freeform 330"/>
                        <wps:cNvSpPr>
                          <a:spLocks/>
                        </wps:cNvSpPr>
                        <wps:spPr bwMode="auto">
                          <a:xfrm flipH="1" flipV="1">
                            <a:off x="9942" y="2384"/>
                            <a:ext cx="4348" cy="2045"/>
                          </a:xfrm>
                          <a:custGeom>
                            <a:avLst/>
                            <a:gdLst>
                              <a:gd name="T0" fmla="*/ 1840859 w 1027"/>
                              <a:gd name="T1" fmla="*/ 0 h 271"/>
                              <a:gd name="T2" fmla="*/ 0 w 1027"/>
                              <a:gd name="T3" fmla="*/ 1543824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E31307" id="Canvas 322" o:spid="_x0000_s1026" style="width:413.85pt;height:96.25pt;mso-position-horizontal-relative:char;mso-position-vertical-relative:line" coordsize="53613,139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">
                <v:rect id="AutoShape 420" o:spid="_x0000_s1027" style="position:absolute;width:53613;height:139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" filled="f" strokecolor="#4579b8 [3044]">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5" o:spid="_x0000_s1028" type="#_x0000_t75" style="position:absolute;left:11971;top:1509;width:15091;height:113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">
                  <v:imagedata r:id="rId64" o:title=""/>
                </v:shape>
                <v:roundrect id="AutoShape 324" o:spid="_x0000_s1029" style="position:absolute;left:30255;width:22359;height:6253;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" strokecolor="#0070c0">
                  <v:textbox>
                    <w:txbxContent>
                      <w:p w14:paraId="38A82E89" w14:textId="77777777" w:rsidR="00E3689F" w:rsidRPr="001766C9" w:rsidRDefault="00E3689F" w:rsidP="003373D9">
                        <w:pPr>
                          <w:rPr>
                            <w:sz w:val="18"/>
                            <w:szCs w:val="18"/>
                            <w:lang w:val="en-AU"/>
                          </w:rPr>
                        </w:pPr>
                        <w:r w:rsidRPr="001766C9">
                          <w:rPr>
                            <w:sz w:val="18"/>
                            <w:szCs w:val="18"/>
                            <w:lang w:val="en-AU"/>
                          </w:rPr>
                          <w:t>Original GER Example Campaign upload top-level folder which relates to original upload path</w:t>
                        </w:r>
                      </w:p>
                    </w:txbxContent>
                  </v:textbox>
                </v:roundrect>
                <v:roundrect id="AutoShape 325" o:spid="_x0000_s1030" style="position:absolute;left:30255;top:7143;width:22359;height:6352;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" strokecolor="#0070c0">
                  <v:textbox>
                    <w:txbxContent>
                      <w:p w14:paraId="6342069E" w14:textId="77777777" w:rsidR="00E3689F" w:rsidRPr="001766C9" w:rsidRDefault="00E3689F" w:rsidP="003373D9">
                        <w:pPr>
                          <w:rPr>
                            <w:sz w:val="18"/>
                            <w:szCs w:val="18"/>
                            <w:lang w:val="en-AU"/>
                          </w:rPr>
                        </w:pPr>
                        <w:r w:rsidRPr="001766C9">
                          <w:rPr>
                            <w:sz w:val="18"/>
                            <w:szCs w:val="18"/>
                            <w:lang w:val="en-AU"/>
                          </w:rPr>
                          <w:t>Second GER Example Campaign upload top-level folder which relates to a new upload path</w:t>
                        </w:r>
                      </w:p>
                    </w:txbxContent>
                  </v:textbox>
                </v:roundrect>
                <v:shape id="Freeform 327" o:spid="_x0000_s1031" style="position:absolute;left:23729;top:2903;width:6526;height:1056;visibility:visible;mso-wrap-style:square;v-text-anchor:top" coordsize="1027,2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" path="m1027,c1027,,513,135,,271e" filled="f" strokecolor="#0070c0">
                  <v:stroke endarrow="open"/>
                  <v:path arrowok="t" o:connecttype="custom" o:connectlocs="26352407,0;0,1603320" o:connectangles="0,0"/>
                </v:shape>
                <v:shape id="Freeform 328" o:spid="_x0000_s1032" style="position:absolute;left:26542;top:8323;width:3713;height:2640;visibility:visible;mso-wrap-style:square;v-text-anchor:top" coordsize="585,2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" path="m585,229c585,229,292,114,,e" filled="f" strokecolor="#0070c0">
                  <v:stroke endarrow="open"/>
                  <v:path arrowok="t" o:connecttype="custom" o:connectlocs="14956916,35083905;0,0" o:connectangles="0,0"/>
                </v:shape>
                <v:roundrect id="AutoShape 329" o:spid="_x0000_s1033" style="position:absolute;left:742;top:882;width:9200;height:7903;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" strokecolor="#0070c0">
                  <v:textbox>
                    <w:txbxContent>
                      <w:p w14:paraId="0CF9DC32" w14:textId="77777777" w:rsidR="00E3689F" w:rsidRPr="001766C9" w:rsidRDefault="00E3689F" w:rsidP="003373D9">
                        <w:pPr>
                          <w:rPr>
                            <w:sz w:val="18"/>
                            <w:szCs w:val="18"/>
                            <w:lang w:val="en-AU"/>
                          </w:rPr>
                        </w:pPr>
                        <w:r w:rsidRPr="001766C9">
                          <w:rPr>
                            <w:sz w:val="18"/>
                            <w:szCs w:val="18"/>
                            <w:lang w:val="en-AU"/>
                          </w:rPr>
                          <w:t>Main GER Example Campaign folder</w:t>
                        </w:r>
                      </w:p>
                    </w:txbxContent>
                  </v:textbox>
                </v:roundrect>
                <v:shape id="Freeform 330" o:spid="_x0000_s1034" style="position:absolute;left:9942;top:2384;width:4348;height:2045;flip:x y;visibility:visible;mso-wrap-style:square;v-text-anchor:top" coordsize="1027,2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" path="m1027,c1027,,513,135,,271e" filled="f" strokecolor="#0070c0">
                  <v:stroke endarrow="open"/>
                  <v:path arrowok="t" o:connecttype="custom" o:connectlocs="7793627,0;0,11649890" o:connectangles="0,0"/>
                </v:shape>
                <w10:anchorlock/>
              </v:group>
            </w:pict>
          </mc:Fallback>
        </mc:AlternateContent>
      </w:r>
    </w:p>
    <w:p w14:paraId="217441F5" w14:textId="77777777" w:rsidR="00A47192" w:rsidRPr="00DA48C2" w:rsidRDefault="00A47192" w:rsidP="003078EE">
      <w:pPr>
        <w:pStyle w:val="Caption"/>
      </w:pPr>
    </w:p>
    <w:p w14:paraId="60EC1392" w14:textId="10A49A83" w:rsidR="003373D9" w:rsidRPr="00DA48C2" w:rsidRDefault="003373D9"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8</w:t>
      </w:r>
      <w:r w:rsidR="002E2E38">
        <w:rPr>
          <w:noProof/>
        </w:rPr>
        <w:fldChar w:fldCharType="end"/>
      </w:r>
      <w:r w:rsidRPr="00DA48C2">
        <w:t>: Data Hierarchy of GER example after loading second part</w:t>
      </w:r>
    </w:p>
    <w:p w14:paraId="5BB7BDAD" w14:textId="77777777" w:rsidR="003373D9" w:rsidRPr="00B350A0" w:rsidRDefault="003373D9" w:rsidP="004A51AA">
      <w:pPr>
        <w:pStyle w:val="ProcessHeading"/>
      </w:pPr>
      <w:r w:rsidRPr="00B350A0">
        <w:t>To upload a new data hierarchy to an existing Campaign:</w:t>
      </w:r>
    </w:p>
    <w:tbl>
      <w:tblPr>
        <w:tblStyle w:val="Instructions"/>
        <w:tblW w:w="0" w:type="auto"/>
        <w:tblLook w:val="04A0" w:firstRow="1" w:lastRow="0" w:firstColumn="1" w:lastColumn="0" w:noHBand="0" w:noVBand="1"/>
      </w:tblPr>
      <w:tblGrid>
        <w:gridCol w:w="8533"/>
      </w:tblGrid>
      <w:tr w:rsidR="003373D9" w:rsidRPr="00B350A0" w14:paraId="0D9F406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2F4766E" w14:textId="77777777" w:rsidR="003373D9" w:rsidRPr="00B350A0" w:rsidRDefault="003373D9" w:rsidP="004A51AA">
            <w:pPr>
              <w:pStyle w:val="Bullet"/>
            </w:pPr>
            <w:r w:rsidRPr="00B350A0">
              <w:t>Prepare the second upload folder tree of Spectra on your computer and ensure it has a different name from the first one. It does not need to be in the same folder as the first one, owned by the same user as the first one, or even on the same computer as the first one.</w:t>
            </w:r>
          </w:p>
          <w:p w14:paraId="677038F8" w14:textId="77777777" w:rsidR="003373D9" w:rsidRPr="00B350A0" w:rsidRDefault="006A7DE2" w:rsidP="004A51AA">
            <w:pPr>
              <w:pStyle w:val="Bullet"/>
            </w:pPr>
            <w:r w:rsidRPr="00B350A0">
              <w:t xml:space="preserve">From the Main menu, select </w:t>
            </w:r>
            <w:r w:rsidR="003373D9" w:rsidRPr="00B350A0">
              <w:rPr>
                <w:rStyle w:val="GUIWord"/>
                <w:u w:val="single"/>
              </w:rPr>
              <w:t>Data Input</w:t>
            </w:r>
            <w:r w:rsidRPr="00B350A0">
              <w:t xml:space="preserve"> - </w:t>
            </w:r>
            <w:r w:rsidR="003373D9" w:rsidRPr="00B350A0">
              <w:rPr>
                <w:rStyle w:val="GUIWord"/>
                <w:u w:val="single"/>
              </w:rPr>
              <w:t>Load campaign data</w:t>
            </w:r>
            <w:r w:rsidR="003373D9" w:rsidRPr="00B350A0">
              <w:t>.</w:t>
            </w:r>
          </w:p>
          <w:p w14:paraId="57466838"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43191C49" w14:textId="12DFE3A9" w:rsidR="003373D9" w:rsidRPr="001766C9" w:rsidRDefault="00F563F6" w:rsidP="003373D9">
            <w:pPr>
              <w:pStyle w:val="Figure"/>
            </w:pPr>
            <w:r w:rsidRPr="00F563F6">
              <w:rPr>
                <w:lang w:val="en-GB" w:eastAsia="en-GB"/>
              </w:rPr>
              <w:drawing>
                <wp:inline distT="0" distB="0" distL="0" distR="0" wp14:anchorId="322D90AE" wp14:editId="54EEAF39">
                  <wp:extent cx="3604260" cy="133492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09274" cy="1336783"/>
                          </a:xfrm>
                          <a:prstGeom prst="rect">
                            <a:avLst/>
                          </a:prstGeom>
                        </pic:spPr>
                      </pic:pic>
                    </a:graphicData>
                  </a:graphic>
                </wp:inline>
              </w:drawing>
            </w:r>
          </w:p>
          <w:p w14:paraId="355F0499" w14:textId="7B4FDD32"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9</w:t>
            </w:r>
            <w:r w:rsidR="00397B59" w:rsidRPr="00DA48C2">
              <w:fldChar w:fldCharType="end"/>
            </w:r>
            <w:r w:rsidRPr="00DA48C2">
              <w:t>: File upload dialog showing multiple paths</w:t>
            </w:r>
          </w:p>
          <w:p w14:paraId="19402086" w14:textId="77777777" w:rsidR="003373D9" w:rsidRPr="00B350A0" w:rsidRDefault="003373D9" w:rsidP="004A51AA">
            <w:pPr>
              <w:pStyle w:val="ProcessStepFollow"/>
            </w:pPr>
            <w:r w:rsidRPr="00B350A0">
              <w:t>SPECCHIO stores every path name that has been used to upload data to this Campaign. However, in this box it will only display those paths which point to locations which exist on your computer. If the original data upload was done from this computer, it is likely that the original data upload path will be shown.</w:t>
            </w:r>
          </w:p>
          <w:p w14:paraId="4C2C7E55" w14:textId="77777777" w:rsidR="003373D9" w:rsidRPr="00B350A0" w:rsidRDefault="008A406E" w:rsidP="004A51AA">
            <w:pPr>
              <w:pStyle w:val="Bullet"/>
            </w:pPr>
            <w:r w:rsidRPr="00B350A0">
              <w:t xml:space="preserve">Click </w:t>
            </w:r>
            <w:r w:rsidR="00B931BF" w:rsidRPr="00B350A0">
              <w:rPr>
                <w:rStyle w:val="ActionButton"/>
                <w:u w:val="single"/>
              </w:rPr>
              <w:t>New Path</w:t>
            </w:r>
            <w:r w:rsidR="003373D9" w:rsidRPr="00B350A0">
              <w:t>. A file selection dialog will open.</w:t>
            </w:r>
          </w:p>
          <w:p w14:paraId="61F771EC" w14:textId="77777777" w:rsidR="003373D9" w:rsidRPr="00B350A0" w:rsidRDefault="003373D9" w:rsidP="004A51AA">
            <w:pPr>
              <w:pStyle w:val="Bullet"/>
            </w:pPr>
            <w:r w:rsidRPr="00B350A0">
              <w:t xml:space="preserve">Navigate to the folder that you created with the second data hierarchy and select it. This new path will be added to the list of paths in the </w:t>
            </w:r>
            <w:r w:rsidRPr="00B350A0">
              <w:rPr>
                <w:rStyle w:val="GUIWord"/>
                <w:u w:val="single"/>
              </w:rPr>
              <w:t>Path</w:t>
            </w:r>
            <w:r w:rsidRPr="00B350A0">
              <w:t xml:space="preserve"> box. Be sure to select the correct folder level.</w:t>
            </w:r>
          </w:p>
          <w:p w14:paraId="6CDA4BEA"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xml:space="preserve">. The dialog box will close and progress messages will be shown in the </w:t>
            </w:r>
            <w:proofErr w:type="gramStart"/>
            <w:r w:rsidRPr="00B350A0">
              <w:t>right hand</w:t>
            </w:r>
            <w:proofErr w:type="gramEnd"/>
            <w:r w:rsidRPr="00B350A0">
              <w:t xml:space="preserve"> part of the Main Window indicating the total number of files that have been found, and the number of new Spectra which have been loaded.</w:t>
            </w:r>
          </w:p>
        </w:tc>
      </w:tr>
    </w:tbl>
    <w:p w14:paraId="31767494" w14:textId="77777777" w:rsidR="00A0488E" w:rsidRPr="00B350A0" w:rsidRDefault="00A0488E" w:rsidP="00A0488E">
      <w:pPr>
        <w:rPr>
          <w:u w:val="single"/>
        </w:rPr>
      </w:pPr>
    </w:p>
    <w:p w14:paraId="28631E58" w14:textId="5945FBE8" w:rsidR="00A0488E" w:rsidRPr="00B350A0" w:rsidRDefault="00A0488E" w:rsidP="00941E8C">
      <w:pPr>
        <w:pStyle w:val="Heading2"/>
      </w:pPr>
      <w:bookmarkStart w:id="384" w:name="_Toc49458106"/>
      <w:r w:rsidRPr="00B350A0">
        <w:lastRenderedPageBreak/>
        <w:t xml:space="preserve">Edit </w:t>
      </w:r>
      <w:r w:rsidR="00D80623" w:rsidRPr="00B350A0">
        <w:t>M</w:t>
      </w:r>
      <w:r w:rsidRPr="00B350A0">
        <w:t>etadata</w:t>
      </w:r>
      <w:bookmarkEnd w:id="384"/>
    </w:p>
    <w:p w14:paraId="21F5BCD5" w14:textId="7104AB9B" w:rsidR="002F14E5" w:rsidRPr="00B350A0" w:rsidRDefault="002F14E5" w:rsidP="00687556">
      <w:pPr>
        <w:rPr>
          <w:u w:val="single"/>
        </w:rPr>
      </w:pPr>
      <w:r w:rsidRPr="00043BFA">
        <w:rPr>
          <w:noProof/>
          <w:lang w:eastAsia="en-GB"/>
        </w:rPr>
        <w:drawing>
          <wp:inline distT="0" distB="0" distL="0" distR="0" wp14:anchorId="5C8C6E44" wp14:editId="60ADAD21">
            <wp:extent cx="2543175" cy="665303"/>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55458" cy="668516"/>
                    </a:xfrm>
                    <a:prstGeom prst="rect">
                      <a:avLst/>
                    </a:prstGeom>
                    <a:noFill/>
                    <a:ln>
                      <a:noFill/>
                    </a:ln>
                  </pic:spPr>
                </pic:pic>
              </a:graphicData>
            </a:graphic>
          </wp:inline>
        </w:drawing>
      </w:r>
    </w:p>
    <w:p w14:paraId="7D8FE1DE" w14:textId="37367031" w:rsidR="003373D9" w:rsidRPr="00A8518D" w:rsidRDefault="003373D9" w:rsidP="00431B63">
      <w:pPr>
        <w:pStyle w:val="Heading3"/>
      </w:pPr>
      <w:bookmarkStart w:id="385" w:name="_Ref356553888"/>
      <w:bookmarkStart w:id="386" w:name="_Ref357586671"/>
      <w:bookmarkStart w:id="387" w:name="_Ref357586673"/>
      <w:bookmarkStart w:id="388" w:name="_Toc398023937"/>
      <w:bookmarkStart w:id="389" w:name="_Toc49458107"/>
      <w:r w:rsidRPr="00A8518D">
        <w:t>Metadata</w:t>
      </w:r>
      <w:bookmarkEnd w:id="385"/>
      <w:bookmarkEnd w:id="386"/>
      <w:bookmarkEnd w:id="387"/>
      <w:bookmarkEnd w:id="388"/>
      <w:r w:rsidR="009D3786" w:rsidRPr="00A8518D">
        <w:t xml:space="preserve"> Editor window</w:t>
      </w:r>
      <w:bookmarkEnd w:id="389"/>
      <w:r w:rsidR="009D3786" w:rsidRPr="00A8518D">
        <w:t xml:space="preserve"> </w:t>
      </w:r>
    </w:p>
    <w:p w14:paraId="13D901EE" w14:textId="7AFBD3F3" w:rsidR="003373D9" w:rsidRPr="00B350A0" w:rsidRDefault="003373D9" w:rsidP="004A51AA">
      <w:pPr>
        <w:pStyle w:val="Body"/>
      </w:pPr>
      <w:r w:rsidRPr="00B350A0">
        <w:t xml:space="preserve">The SPECCHIO Metadata Editor allows you to enter and modify both Campaign and Spectrum Metadata. Refer to </w:t>
      </w:r>
      <w:r w:rsidR="00C97739" w:rsidRPr="00B350A0">
        <w:rPr>
          <w:i/>
        </w:rPr>
        <w:t>Section</w:t>
      </w:r>
      <w:r w:rsidRPr="00B350A0">
        <w:t xml:space="preserve"> </w:t>
      </w:r>
      <w:r w:rsidR="00C97739" w:rsidRPr="00B350A0">
        <w:rPr>
          <w:i/>
        </w:rPr>
        <w:t xml:space="preserve">6.9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00C97739" w:rsidRPr="00B350A0">
        <w:t xml:space="preserve"> </w:t>
      </w:r>
      <w:r w:rsidRPr="00B350A0">
        <w:t xml:space="preserve">and </w:t>
      </w:r>
      <w:r w:rsidR="00C97739" w:rsidRPr="00B350A0">
        <w:rPr>
          <w:i/>
        </w:rPr>
        <w:t>Section</w:t>
      </w:r>
      <w:r w:rsidR="00C97739" w:rsidRPr="00B350A0">
        <w:rPr>
          <w:rStyle w:val="CrossReference"/>
          <w:u w:val="single"/>
        </w:rPr>
        <w:t xml:space="preserve"> </w:t>
      </w:r>
      <w:r w:rsidR="00741214" w:rsidRPr="00B350A0">
        <w:rPr>
          <w:rStyle w:val="CrossReference"/>
          <w:u w:val="single"/>
        </w:rPr>
        <w:fldChar w:fldCharType="begin"/>
      </w:r>
      <w:r w:rsidRPr="00B350A0">
        <w:rPr>
          <w:rStyle w:val="CrossReference"/>
          <w:u w:val="single"/>
        </w:rPr>
        <w:instrText xml:space="preserve"> REF _Ref354084522 \r \h </w:instrText>
      </w:r>
      <w:r w:rsid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8.8</w:t>
      </w:r>
      <w:r w:rsidR="00741214" w:rsidRPr="00B350A0">
        <w:rPr>
          <w:rStyle w:val="CrossReference"/>
          <w:u w:val="single"/>
        </w:rPr>
        <w:fldChar w:fldCharType="end"/>
      </w:r>
      <w:r w:rsidR="00C97739"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Metadata stored by SPECCHIO.</w:t>
      </w:r>
    </w:p>
    <w:p w14:paraId="33815CEE" w14:textId="77777777" w:rsidR="00463747" w:rsidRPr="00B350A0" w:rsidRDefault="003373D9" w:rsidP="004A51AA">
      <w:pPr>
        <w:pStyle w:val="Body"/>
      </w:pPr>
      <w:r w:rsidRPr="00B350A0">
        <w:t xml:space="preserve">To open the Metadata </w:t>
      </w:r>
      <w:proofErr w:type="gramStart"/>
      <w:r w:rsidRPr="00B350A0">
        <w:t>Editor</w:t>
      </w:r>
      <w:proofErr w:type="gramEnd"/>
      <w:r w:rsidRPr="00B350A0">
        <w:t xml:space="preserve"> select </w:t>
      </w:r>
      <w:r w:rsidRPr="00B350A0">
        <w:rPr>
          <w:rStyle w:val="GUIWord"/>
          <w:u w:val="single"/>
        </w:rPr>
        <w:t>Data Input</w:t>
      </w:r>
      <w:r w:rsidRPr="00B350A0">
        <w:t xml:space="preserve"> and </w:t>
      </w:r>
      <w:r w:rsidRPr="00B350A0">
        <w:rPr>
          <w:rStyle w:val="GUIWord"/>
          <w:u w:val="single"/>
        </w:rPr>
        <w:t>Edit metadata</w:t>
      </w:r>
      <w:r w:rsidRPr="00B350A0">
        <w:t xml:space="preserve"> from SPECCHIO’s Main Menu. The following Metadata Editor window is</w:t>
      </w:r>
      <w:r w:rsidR="00463747" w:rsidRPr="00B350A0">
        <w:t xml:space="preserve"> </w:t>
      </w:r>
      <w:r w:rsidRPr="00B350A0">
        <w:t>displayed.</w:t>
      </w:r>
      <w:bookmarkStart w:id="390" w:name="_Ref356580132"/>
    </w:p>
    <w:p w14:paraId="04D6E511" w14:textId="77777777" w:rsidR="00463747" w:rsidRPr="00B350A0" w:rsidRDefault="00463747" w:rsidP="004A51AA">
      <w:pPr>
        <w:pStyle w:val="Body"/>
      </w:pPr>
    </w:p>
    <w:p w14:paraId="6B5A8E67" w14:textId="59A4F24D" w:rsidR="00EE20FE" w:rsidRPr="00B350A0" w:rsidRDefault="00EE20FE" w:rsidP="004A51AA">
      <w:pPr>
        <w:pStyle w:val="Body"/>
        <w:rPr>
          <w:noProof/>
          <w:lang w:val="en-US"/>
        </w:rPr>
      </w:pPr>
      <w:r w:rsidRPr="00B350A0">
        <w:rPr>
          <w:noProof/>
          <w:lang w:eastAsia="en-GB"/>
        </w:rPr>
        <w:drawing>
          <wp:inline distT="0" distB="0" distL="0" distR="0" wp14:anchorId="35ADB9D6" wp14:editId="3C0493DD">
            <wp:extent cx="5659549" cy="345757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71208" cy="3464698"/>
                    </a:xfrm>
                    <a:prstGeom prst="rect">
                      <a:avLst/>
                    </a:prstGeom>
                    <a:noFill/>
                  </pic:spPr>
                </pic:pic>
              </a:graphicData>
            </a:graphic>
          </wp:inline>
        </w:drawing>
      </w:r>
    </w:p>
    <w:p w14:paraId="16DC16B1" w14:textId="0E223E63" w:rsidR="00463747"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0</w:t>
      </w:r>
      <w:r w:rsidR="002E2E38">
        <w:rPr>
          <w:noProof/>
        </w:rPr>
        <w:fldChar w:fldCharType="end"/>
      </w:r>
      <w:r w:rsidR="003373D9" w:rsidRPr="00DA48C2">
        <w:t>: Metadata editor dialog</w:t>
      </w:r>
      <w:bookmarkEnd w:id="390"/>
    </w:p>
    <w:tbl>
      <w:tblPr>
        <w:tblStyle w:val="TableGrid"/>
        <w:tblW w:w="0" w:type="auto"/>
        <w:tblInd w:w="817" w:type="dxa"/>
        <w:tblLook w:val="04A0" w:firstRow="1" w:lastRow="0" w:firstColumn="1" w:lastColumn="0" w:noHBand="0" w:noVBand="1"/>
      </w:tblPr>
      <w:tblGrid>
        <w:gridCol w:w="2222"/>
        <w:gridCol w:w="6203"/>
      </w:tblGrid>
      <w:tr w:rsidR="003373D9" w:rsidRPr="00F563F6" w14:paraId="3A744C61" w14:textId="77777777" w:rsidTr="003373D9">
        <w:trPr>
          <w:cantSplit/>
        </w:trPr>
        <w:tc>
          <w:tcPr>
            <w:tcW w:w="0" w:type="auto"/>
          </w:tcPr>
          <w:p w14:paraId="145F475D" w14:textId="77777777" w:rsidR="003373D9" w:rsidRPr="00F563F6" w:rsidRDefault="003373D9" w:rsidP="00F563F6">
            <w:pPr>
              <w:rPr>
                <w:sz w:val="22"/>
                <w:szCs w:val="22"/>
              </w:rPr>
            </w:pPr>
            <w:r w:rsidRPr="00F563F6">
              <w:rPr>
                <w:sz w:val="22"/>
                <w:szCs w:val="22"/>
              </w:rPr>
              <w:t xml:space="preserve">Hierarchy Tree Browser   </w:t>
            </w:r>
          </w:p>
        </w:tc>
        <w:tc>
          <w:tcPr>
            <w:tcW w:w="0" w:type="auto"/>
          </w:tcPr>
          <w:p w14:paraId="26418411" w14:textId="77777777" w:rsidR="003373D9" w:rsidRPr="00F563F6" w:rsidRDefault="003373D9" w:rsidP="00F563F6">
            <w:pPr>
              <w:rPr>
                <w:sz w:val="22"/>
                <w:szCs w:val="22"/>
              </w:rPr>
            </w:pPr>
            <w:r w:rsidRPr="00F563F6">
              <w:rPr>
                <w:sz w:val="22"/>
                <w:szCs w:val="22"/>
              </w:rPr>
              <w:t xml:space="preserve">Shows the Campaigns present in the database and allows selecting of Campaigns, sub-trees and Spectra. </w:t>
            </w:r>
          </w:p>
        </w:tc>
      </w:tr>
      <w:tr w:rsidR="003373D9" w:rsidRPr="00F563F6" w14:paraId="7BFAF7A9" w14:textId="77777777" w:rsidTr="003373D9">
        <w:trPr>
          <w:cantSplit/>
        </w:trPr>
        <w:tc>
          <w:tcPr>
            <w:tcW w:w="0" w:type="auto"/>
          </w:tcPr>
          <w:p w14:paraId="692D098A" w14:textId="77777777" w:rsidR="003373D9" w:rsidRPr="00F563F6" w:rsidRDefault="003373D9" w:rsidP="00F563F6">
            <w:pPr>
              <w:rPr>
                <w:sz w:val="22"/>
                <w:szCs w:val="22"/>
              </w:rPr>
            </w:pPr>
            <w:r w:rsidRPr="00F563F6">
              <w:rPr>
                <w:sz w:val="22"/>
                <w:szCs w:val="22"/>
              </w:rPr>
              <w:t>Metadata selection tabs</w:t>
            </w:r>
          </w:p>
        </w:tc>
        <w:tc>
          <w:tcPr>
            <w:tcW w:w="0" w:type="auto"/>
          </w:tcPr>
          <w:p w14:paraId="7FD3D0B7" w14:textId="77777777" w:rsidR="003373D9" w:rsidRPr="00F563F6" w:rsidRDefault="003373D9" w:rsidP="00F563F6">
            <w:pPr>
              <w:rPr>
                <w:sz w:val="22"/>
                <w:szCs w:val="22"/>
              </w:rPr>
            </w:pPr>
            <w:r w:rsidRPr="00F563F6">
              <w:rPr>
                <w:sz w:val="22"/>
                <w:szCs w:val="22"/>
              </w:rPr>
              <w:t>Select either Campaign, to display and edit Campaign-related Metadata, or Metadata to display and edit Spectrum-related Metadata.</w:t>
            </w:r>
          </w:p>
        </w:tc>
      </w:tr>
      <w:tr w:rsidR="003373D9" w:rsidRPr="00F563F6" w14:paraId="72C3C54D" w14:textId="77777777" w:rsidTr="003373D9">
        <w:trPr>
          <w:cantSplit/>
        </w:trPr>
        <w:tc>
          <w:tcPr>
            <w:tcW w:w="0" w:type="auto"/>
          </w:tcPr>
          <w:p w14:paraId="65FBFFE9" w14:textId="77777777" w:rsidR="003373D9" w:rsidRPr="00F563F6" w:rsidRDefault="003373D9" w:rsidP="00F563F6">
            <w:pPr>
              <w:rPr>
                <w:sz w:val="22"/>
                <w:szCs w:val="22"/>
              </w:rPr>
            </w:pPr>
            <w:r w:rsidRPr="00F563F6">
              <w:rPr>
                <w:sz w:val="22"/>
                <w:szCs w:val="22"/>
              </w:rPr>
              <w:t>Metadata display area</w:t>
            </w:r>
          </w:p>
        </w:tc>
        <w:tc>
          <w:tcPr>
            <w:tcW w:w="0" w:type="auto"/>
          </w:tcPr>
          <w:p w14:paraId="0F956EAE" w14:textId="77777777" w:rsidR="003373D9" w:rsidRPr="00F563F6" w:rsidRDefault="003373D9" w:rsidP="00F563F6">
            <w:pPr>
              <w:rPr>
                <w:sz w:val="22"/>
                <w:szCs w:val="22"/>
              </w:rPr>
            </w:pPr>
            <w:r w:rsidRPr="00F563F6">
              <w:rPr>
                <w:sz w:val="22"/>
                <w:szCs w:val="22"/>
              </w:rPr>
              <w:t>This will show the Metadata selected by the Metadata selection tab.</w:t>
            </w:r>
          </w:p>
        </w:tc>
      </w:tr>
      <w:tr w:rsidR="003373D9" w:rsidRPr="00F563F6" w14:paraId="3FC4523A" w14:textId="77777777" w:rsidTr="003373D9">
        <w:trPr>
          <w:cantSplit/>
        </w:trPr>
        <w:tc>
          <w:tcPr>
            <w:tcW w:w="0" w:type="auto"/>
          </w:tcPr>
          <w:p w14:paraId="5B750EBC" w14:textId="77777777" w:rsidR="003373D9" w:rsidRPr="00F563F6" w:rsidRDefault="003373D9" w:rsidP="00F563F6">
            <w:pPr>
              <w:rPr>
                <w:sz w:val="22"/>
                <w:szCs w:val="22"/>
              </w:rPr>
            </w:pPr>
            <w:r w:rsidRPr="00F563F6">
              <w:rPr>
                <w:sz w:val="22"/>
                <w:szCs w:val="22"/>
              </w:rPr>
              <w:t>Spectrum Metadata Group selection area</w:t>
            </w:r>
          </w:p>
        </w:tc>
        <w:tc>
          <w:tcPr>
            <w:tcW w:w="0" w:type="auto"/>
          </w:tcPr>
          <w:p w14:paraId="34C33490" w14:textId="77777777" w:rsidR="003373D9" w:rsidRPr="00F563F6" w:rsidRDefault="003373D9" w:rsidP="00F563F6">
            <w:pPr>
              <w:rPr>
                <w:sz w:val="22"/>
                <w:szCs w:val="22"/>
              </w:rPr>
            </w:pPr>
            <w:r w:rsidRPr="00F563F6">
              <w:rPr>
                <w:sz w:val="22"/>
                <w:szCs w:val="22"/>
              </w:rPr>
              <w:t>Click on these checkboxes to display or suppress the various Groups of Spectrum Metadata. Select All displays them all, and Select None hides them all.</w:t>
            </w:r>
          </w:p>
        </w:tc>
      </w:tr>
    </w:tbl>
    <w:p w14:paraId="1D8FE46F" w14:textId="6305A66C" w:rsidR="009D3786" w:rsidRPr="00B350A0" w:rsidRDefault="009D3786" w:rsidP="00687556">
      <w:pPr>
        <w:pStyle w:val="Heading4"/>
        <w:rPr>
          <w:u w:val="single"/>
        </w:rPr>
      </w:pPr>
      <w:r w:rsidRPr="00B350A0">
        <w:rPr>
          <w:u w:val="single"/>
        </w:rPr>
        <w:lastRenderedPageBreak/>
        <w:t>Display options</w:t>
      </w:r>
    </w:p>
    <w:p w14:paraId="6449A504" w14:textId="73B5E32D" w:rsidR="00091CA0" w:rsidRPr="00B350A0" w:rsidRDefault="00091CA0" w:rsidP="00687556">
      <w:pPr>
        <w:rPr>
          <w:u w:val="single"/>
        </w:rPr>
      </w:pPr>
      <w:r w:rsidRPr="00B350A0">
        <w:rPr>
          <w:noProof/>
          <w:u w:val="single"/>
          <w:lang w:eastAsia="en-GB"/>
        </w:rPr>
        <w:drawing>
          <wp:inline distT="0" distB="0" distL="0" distR="0" wp14:anchorId="71E7031D" wp14:editId="01D7C773">
            <wp:extent cx="1924050" cy="82867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8">
                      <a:extLst>
                        <a:ext uri="{28A0092B-C50C-407E-A947-70E740481C1C}">
                          <a14:useLocalDpi xmlns:a14="http://schemas.microsoft.com/office/drawing/2010/main" val="0"/>
                        </a:ext>
                      </a:extLst>
                    </a:blip>
                    <a:srcRect r="81219" b="85997"/>
                    <a:stretch>
                      <a:fillRect/>
                    </a:stretch>
                  </pic:blipFill>
                  <pic:spPr bwMode="auto">
                    <a:xfrm>
                      <a:off x="0" y="0"/>
                      <a:ext cx="1924050" cy="828675"/>
                    </a:xfrm>
                    <a:prstGeom prst="rect">
                      <a:avLst/>
                    </a:prstGeom>
                    <a:noFill/>
                    <a:ln>
                      <a:noFill/>
                    </a:ln>
                  </pic:spPr>
                </pic:pic>
              </a:graphicData>
            </a:graphic>
          </wp:inline>
        </w:drawing>
      </w:r>
    </w:p>
    <w:p w14:paraId="442CD44F" w14:textId="3F9DCCBC" w:rsidR="00106AF8" w:rsidRPr="00DA48C2" w:rsidRDefault="00106AF8"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1</w:t>
      </w:r>
      <w:r w:rsidR="002E2E38">
        <w:rPr>
          <w:noProof/>
        </w:rPr>
        <w:fldChar w:fldCharType="end"/>
      </w:r>
      <w:r w:rsidRPr="00DA48C2">
        <w:t xml:space="preserve">: Display options in the Campaign navigation window of the Metadata editor </w:t>
      </w:r>
    </w:p>
    <w:p w14:paraId="42207311" w14:textId="0E1469F3" w:rsidR="009D3786" w:rsidRPr="00B350A0" w:rsidRDefault="009D3786" w:rsidP="004A51AA">
      <w:pPr>
        <w:pStyle w:val="Body"/>
      </w:pPr>
      <w:r w:rsidRPr="00B350A0">
        <w:t>Metadata is most easily displayed using SPECCHIO’s Metadata editor.</w:t>
      </w:r>
    </w:p>
    <w:tbl>
      <w:tblPr>
        <w:tblStyle w:val="TableGrid"/>
        <w:tblW w:w="0" w:type="auto"/>
        <w:tblInd w:w="817" w:type="dxa"/>
        <w:tblLook w:val="04A0" w:firstRow="1" w:lastRow="0" w:firstColumn="1" w:lastColumn="0" w:noHBand="0" w:noVBand="1"/>
      </w:tblPr>
      <w:tblGrid>
        <w:gridCol w:w="1382"/>
        <w:gridCol w:w="7043"/>
      </w:tblGrid>
      <w:tr w:rsidR="00091CA0" w:rsidRPr="00F563F6" w14:paraId="7DB748C2" w14:textId="77777777" w:rsidTr="009D3786">
        <w:trPr>
          <w:cantSplit/>
        </w:trPr>
        <w:tc>
          <w:tcPr>
            <w:tcW w:w="0" w:type="auto"/>
          </w:tcPr>
          <w:p w14:paraId="0D98E3BE" w14:textId="77777777" w:rsidR="009D3786" w:rsidRPr="00F563F6" w:rsidRDefault="009D3786" w:rsidP="00F563F6">
            <w:pPr>
              <w:rPr>
                <w:sz w:val="22"/>
                <w:szCs w:val="22"/>
              </w:rPr>
            </w:pPr>
            <w:r w:rsidRPr="00F563F6">
              <w:rPr>
                <w:sz w:val="22"/>
                <w:szCs w:val="22"/>
              </w:rPr>
              <w:t>Order By dropdown</w:t>
            </w:r>
          </w:p>
        </w:tc>
        <w:tc>
          <w:tcPr>
            <w:tcW w:w="0" w:type="auto"/>
          </w:tcPr>
          <w:p w14:paraId="50A7ABB5" w14:textId="35C6EE4C" w:rsidR="009D3786" w:rsidRPr="00F563F6" w:rsidRDefault="009D3786" w:rsidP="00F563F6">
            <w:pPr>
              <w:rPr>
                <w:sz w:val="22"/>
                <w:szCs w:val="22"/>
              </w:rPr>
            </w:pPr>
            <w:r w:rsidRPr="00F563F6">
              <w:rPr>
                <w:sz w:val="22"/>
                <w:szCs w:val="22"/>
              </w:rPr>
              <w:t xml:space="preserve">Select the sort order to use for Spectra in the Campaign navigation </w:t>
            </w:r>
            <w:r w:rsidR="00687556" w:rsidRPr="00F563F6">
              <w:rPr>
                <w:sz w:val="22"/>
                <w:szCs w:val="22"/>
              </w:rPr>
              <w:t>tree display</w:t>
            </w:r>
            <w:r w:rsidRPr="00F563F6">
              <w:rPr>
                <w:sz w:val="22"/>
                <w:szCs w:val="22"/>
              </w:rPr>
              <w:t>.</w:t>
            </w:r>
          </w:p>
          <w:p w14:paraId="3D65994F" w14:textId="19C28004" w:rsidR="009D3786" w:rsidRPr="00F563F6" w:rsidRDefault="009D3786" w:rsidP="00F563F6">
            <w:pPr>
              <w:rPr>
                <w:sz w:val="22"/>
                <w:szCs w:val="22"/>
              </w:rPr>
            </w:pPr>
            <w:r w:rsidRPr="00F563F6">
              <w:rPr>
                <w:sz w:val="22"/>
                <w:szCs w:val="22"/>
              </w:rPr>
              <w:t>The sort</w:t>
            </w:r>
            <w:r w:rsidR="002C2338" w:rsidRPr="00F563F6">
              <w:rPr>
                <w:sz w:val="22"/>
                <w:szCs w:val="22"/>
              </w:rPr>
              <w:t>ing</w:t>
            </w:r>
            <w:r w:rsidRPr="00F563F6">
              <w:rPr>
                <w:sz w:val="22"/>
                <w:szCs w:val="22"/>
              </w:rPr>
              <w:t xml:space="preserve"> order of single spectra within a target folder can be defined here, however, the order of subfolders within a campaign as well as the order of the inserted campaign remains alphabetically ascending per default.</w:t>
            </w:r>
          </w:p>
        </w:tc>
      </w:tr>
      <w:tr w:rsidR="00091CA0" w:rsidRPr="00F563F6" w14:paraId="0BC05E91" w14:textId="77777777" w:rsidTr="009D3786">
        <w:trPr>
          <w:cantSplit/>
        </w:trPr>
        <w:tc>
          <w:tcPr>
            <w:tcW w:w="0" w:type="auto"/>
          </w:tcPr>
          <w:p w14:paraId="3D0700FA" w14:textId="67DB6E60" w:rsidR="00091CA0" w:rsidRPr="00F563F6" w:rsidRDefault="00091CA0" w:rsidP="00F563F6">
            <w:pPr>
              <w:rPr>
                <w:sz w:val="22"/>
                <w:szCs w:val="22"/>
              </w:rPr>
            </w:pPr>
            <w:r w:rsidRPr="00F563F6">
              <w:rPr>
                <w:sz w:val="22"/>
                <w:szCs w:val="22"/>
              </w:rPr>
              <w:t>Do conflict detection</w:t>
            </w:r>
          </w:p>
        </w:tc>
        <w:tc>
          <w:tcPr>
            <w:tcW w:w="0" w:type="auto"/>
          </w:tcPr>
          <w:p w14:paraId="46F7CBF6" w14:textId="77777777" w:rsidR="00091CA0" w:rsidRPr="00F563F6" w:rsidRDefault="00091CA0" w:rsidP="00F563F6">
            <w:pPr>
              <w:rPr>
                <w:sz w:val="22"/>
                <w:szCs w:val="22"/>
              </w:rPr>
            </w:pPr>
            <w:r w:rsidRPr="00F563F6">
              <w:rPr>
                <w:sz w:val="22"/>
                <w:szCs w:val="22"/>
              </w:rPr>
              <w:t xml:space="preserve">Switch off this option to speed up data selection. </w:t>
            </w:r>
          </w:p>
          <w:p w14:paraId="50BD5DB2" w14:textId="1691CF6C" w:rsidR="00091CA0" w:rsidRPr="00F563F6" w:rsidRDefault="00091CA0" w:rsidP="00F563F6">
            <w:pPr>
              <w:rPr>
                <w:sz w:val="22"/>
                <w:szCs w:val="22"/>
              </w:rPr>
            </w:pPr>
            <w:r w:rsidRPr="00F563F6">
              <w:rPr>
                <w:sz w:val="22"/>
                <w:szCs w:val="22"/>
              </w:rPr>
              <w:t xml:space="preserve">However, it is important to have this option switched on when verifying metadata values for several files. If a metadata value is the same for all selected spectra, this value will be shown. Otherwise, </w:t>
            </w:r>
            <w:r w:rsidR="00106AF8" w:rsidRPr="00F563F6">
              <w:rPr>
                <w:sz w:val="22"/>
                <w:szCs w:val="22"/>
              </w:rPr>
              <w:t xml:space="preserve">either </w:t>
            </w:r>
            <w:r w:rsidRPr="00F563F6">
              <w:rPr>
                <w:sz w:val="22"/>
                <w:szCs w:val="22"/>
              </w:rPr>
              <w:t xml:space="preserve">the information “-- multiple values -- </w:t>
            </w:r>
            <w:proofErr w:type="gramStart"/>
            <w:r w:rsidRPr="00F563F6">
              <w:rPr>
                <w:sz w:val="22"/>
                <w:szCs w:val="22"/>
              </w:rPr>
              <w:t xml:space="preserve">“ </w:t>
            </w:r>
            <w:r w:rsidR="00106AF8" w:rsidRPr="00F563F6">
              <w:rPr>
                <w:sz w:val="22"/>
                <w:szCs w:val="22"/>
              </w:rPr>
              <w:t>or</w:t>
            </w:r>
            <w:proofErr w:type="gramEnd"/>
            <w:r w:rsidR="006A504D" w:rsidRPr="00F563F6">
              <w:rPr>
                <w:sz w:val="22"/>
                <w:szCs w:val="22"/>
              </w:rPr>
              <w:t>,</w:t>
            </w:r>
            <w:r w:rsidR="00106AF8" w:rsidRPr="00F563F6">
              <w:rPr>
                <w:sz w:val="22"/>
                <w:szCs w:val="22"/>
              </w:rPr>
              <w:t xml:space="preserve"> </w:t>
            </w:r>
            <w:r w:rsidR="006A504D" w:rsidRPr="00F563F6">
              <w:rPr>
                <w:sz w:val="22"/>
                <w:szCs w:val="22"/>
              </w:rPr>
              <w:t xml:space="preserve">in case of numeric data, </w:t>
            </w:r>
            <w:r w:rsidR="00106AF8" w:rsidRPr="00F563F6">
              <w:rPr>
                <w:sz w:val="22"/>
                <w:szCs w:val="22"/>
              </w:rPr>
              <w:t xml:space="preserve">the relevant value range </w:t>
            </w:r>
            <w:r w:rsidRPr="00F563F6">
              <w:rPr>
                <w:sz w:val="22"/>
                <w:szCs w:val="22"/>
              </w:rPr>
              <w:t xml:space="preserve">is shown. </w:t>
            </w:r>
          </w:p>
        </w:tc>
      </w:tr>
    </w:tbl>
    <w:p w14:paraId="133E0717" w14:textId="35540F47" w:rsidR="003D0ECB" w:rsidRPr="00B350A0" w:rsidRDefault="002C2338" w:rsidP="004A51AA">
      <w:pPr>
        <w:pStyle w:val="Body"/>
        <w:rPr>
          <w:color w:val="00B050"/>
        </w:rPr>
      </w:pPr>
      <w:r w:rsidRPr="00B350A0">
        <w:t>U</w:t>
      </w:r>
      <w:r w:rsidR="003D0ECB" w:rsidRPr="00B350A0">
        <w:t>ploaded documents such as target pictures and PDF</w:t>
      </w:r>
      <w:r w:rsidR="00885B24" w:rsidRPr="00B350A0">
        <w:t xml:space="preserve">’s can be opened in an external </w:t>
      </w:r>
      <w:r w:rsidR="003D0ECB" w:rsidRPr="00B350A0">
        <w:t>viewer</w:t>
      </w:r>
      <w:r w:rsidR="00996380" w:rsidRPr="00B350A0">
        <w:t xml:space="preserve"> or copied to the clipboard.</w:t>
      </w:r>
    </w:p>
    <w:p w14:paraId="4FA34883" w14:textId="5DBD0DAA" w:rsidR="009D3786" w:rsidRPr="00B350A0" w:rsidRDefault="009D3786" w:rsidP="002C2338">
      <w:pPr>
        <w:pStyle w:val="Heading4"/>
        <w:rPr>
          <w:u w:val="single"/>
        </w:rPr>
      </w:pPr>
      <w:r w:rsidRPr="00B350A0">
        <w:rPr>
          <w:u w:val="single"/>
        </w:rPr>
        <w:t>Update options</w:t>
      </w:r>
    </w:p>
    <w:tbl>
      <w:tblPr>
        <w:tblStyle w:val="TableGrid"/>
        <w:tblW w:w="0" w:type="auto"/>
        <w:tblInd w:w="720" w:type="dxa"/>
        <w:tblLook w:val="04A0" w:firstRow="1" w:lastRow="0" w:firstColumn="1" w:lastColumn="0" w:noHBand="0" w:noVBand="1"/>
      </w:tblPr>
      <w:tblGrid>
        <w:gridCol w:w="1420"/>
        <w:gridCol w:w="7102"/>
      </w:tblGrid>
      <w:tr w:rsidR="009D3786" w:rsidRPr="00F563F6" w14:paraId="13D3FA74" w14:textId="77777777" w:rsidTr="002C2338">
        <w:trPr>
          <w:cantSplit/>
        </w:trPr>
        <w:tc>
          <w:tcPr>
            <w:tcW w:w="0" w:type="auto"/>
          </w:tcPr>
          <w:p w14:paraId="45651157" w14:textId="77777777" w:rsidR="009D3786" w:rsidRPr="00F563F6" w:rsidRDefault="009D3786" w:rsidP="00F563F6">
            <w:pPr>
              <w:pStyle w:val="Body"/>
              <w:ind w:left="0"/>
              <w:rPr>
                <w:sz w:val="22"/>
                <w:szCs w:val="22"/>
              </w:rPr>
            </w:pPr>
            <w:r w:rsidRPr="00F563F6">
              <w:rPr>
                <w:rStyle w:val="ActionButton"/>
                <w:sz w:val="22"/>
                <w:szCs w:val="22"/>
                <w:u w:val="single"/>
              </w:rPr>
              <w:t>Refresh</w:t>
            </w:r>
            <w:r w:rsidRPr="00F563F6">
              <w:rPr>
                <w:sz w:val="22"/>
                <w:szCs w:val="22"/>
              </w:rPr>
              <w:t xml:space="preserve"> button</w:t>
            </w:r>
          </w:p>
        </w:tc>
        <w:tc>
          <w:tcPr>
            <w:tcW w:w="0" w:type="auto"/>
          </w:tcPr>
          <w:p w14:paraId="51570E7F" w14:textId="4FCC7975" w:rsidR="009D3786" w:rsidRPr="00F563F6" w:rsidRDefault="009D3786" w:rsidP="00F563F6">
            <w:pPr>
              <w:pStyle w:val="Body"/>
              <w:ind w:left="-17" w:firstLine="45"/>
              <w:rPr>
                <w:sz w:val="22"/>
                <w:szCs w:val="22"/>
              </w:rPr>
            </w:pPr>
            <w:r w:rsidRPr="00F563F6">
              <w:rPr>
                <w:sz w:val="22"/>
                <w:szCs w:val="22"/>
              </w:rPr>
              <w:t xml:space="preserve">Click this button to update the </w:t>
            </w:r>
            <w:r w:rsidR="002C2338" w:rsidRPr="00F563F6">
              <w:rPr>
                <w:sz w:val="22"/>
                <w:szCs w:val="22"/>
              </w:rPr>
              <w:t xml:space="preserve">Hierarchy Tree Browser </w:t>
            </w:r>
            <w:r w:rsidRPr="00F563F6">
              <w:rPr>
                <w:sz w:val="22"/>
                <w:szCs w:val="22"/>
              </w:rPr>
              <w:t>after making changes which affect it.</w:t>
            </w:r>
          </w:p>
        </w:tc>
      </w:tr>
      <w:tr w:rsidR="009D3786" w:rsidRPr="00F563F6" w14:paraId="5AF0BA2C" w14:textId="77777777" w:rsidTr="002C2338">
        <w:trPr>
          <w:cantSplit/>
        </w:trPr>
        <w:tc>
          <w:tcPr>
            <w:tcW w:w="0" w:type="auto"/>
          </w:tcPr>
          <w:p w14:paraId="463BDF39" w14:textId="6BCE4A43" w:rsidR="009D3786" w:rsidRPr="00F563F6" w:rsidRDefault="009D3786" w:rsidP="00F563F6">
            <w:pPr>
              <w:pStyle w:val="HangingIndent"/>
              <w:ind w:left="0" w:hanging="11"/>
              <w:rPr>
                <w:sz w:val="22"/>
                <w:szCs w:val="22"/>
              </w:rPr>
            </w:pPr>
            <w:r w:rsidRPr="00F563F6">
              <w:rPr>
                <w:rStyle w:val="ActionButton"/>
                <w:sz w:val="22"/>
                <w:szCs w:val="22"/>
                <w:u w:val="single"/>
              </w:rPr>
              <w:t>Update</w:t>
            </w:r>
            <w:r w:rsidR="00F563F6">
              <w:rPr>
                <w:sz w:val="22"/>
                <w:szCs w:val="22"/>
              </w:rPr>
              <w:t xml:space="preserve"> </w:t>
            </w:r>
            <w:r w:rsidRPr="00F563F6">
              <w:rPr>
                <w:sz w:val="22"/>
                <w:szCs w:val="22"/>
              </w:rPr>
              <w:t>button</w:t>
            </w:r>
          </w:p>
        </w:tc>
        <w:tc>
          <w:tcPr>
            <w:tcW w:w="0" w:type="auto"/>
          </w:tcPr>
          <w:p w14:paraId="47F8A3E0" w14:textId="77777777" w:rsidR="009D3786" w:rsidRPr="00F563F6" w:rsidRDefault="009D3786" w:rsidP="00F563F6">
            <w:pPr>
              <w:pStyle w:val="Body"/>
              <w:ind w:left="-17" w:firstLine="45"/>
              <w:rPr>
                <w:sz w:val="22"/>
                <w:szCs w:val="22"/>
              </w:rPr>
            </w:pPr>
            <w:r w:rsidRPr="00F563F6">
              <w:rPr>
                <w:sz w:val="22"/>
                <w:szCs w:val="22"/>
              </w:rPr>
              <w:t>Click this button to write all changed Metadata back into the database.</w:t>
            </w:r>
          </w:p>
          <w:p w14:paraId="01EF788F" w14:textId="6537B328" w:rsidR="00B97520" w:rsidRPr="00F563F6" w:rsidRDefault="00B97520" w:rsidP="00F563F6">
            <w:pPr>
              <w:pStyle w:val="Body"/>
              <w:ind w:left="-17" w:firstLine="45"/>
              <w:rPr>
                <w:sz w:val="22"/>
                <w:szCs w:val="22"/>
              </w:rPr>
            </w:pPr>
            <w:r w:rsidRPr="00F563F6">
              <w:rPr>
                <w:sz w:val="22"/>
                <w:szCs w:val="22"/>
              </w:rPr>
              <w:t>This button is highlighted in red when changes are pending.</w:t>
            </w:r>
          </w:p>
        </w:tc>
      </w:tr>
      <w:tr w:rsidR="009D3786" w:rsidRPr="00F563F6" w14:paraId="43029D0E" w14:textId="77777777" w:rsidTr="000F3CC5">
        <w:trPr>
          <w:cantSplit/>
          <w:trHeight w:val="982"/>
        </w:trPr>
        <w:tc>
          <w:tcPr>
            <w:tcW w:w="0" w:type="auto"/>
          </w:tcPr>
          <w:p w14:paraId="60231AFA" w14:textId="77777777" w:rsidR="009D3786" w:rsidRPr="00F563F6" w:rsidRDefault="009D3786" w:rsidP="00F563F6">
            <w:pPr>
              <w:pStyle w:val="HangingIndent"/>
              <w:ind w:left="0" w:hanging="11"/>
              <w:rPr>
                <w:sz w:val="22"/>
                <w:szCs w:val="22"/>
              </w:rPr>
            </w:pPr>
            <w:r w:rsidRPr="00F563F6">
              <w:rPr>
                <w:rStyle w:val="ActionButton"/>
                <w:sz w:val="22"/>
                <w:szCs w:val="22"/>
                <w:u w:val="single"/>
              </w:rPr>
              <w:t>Reset</w:t>
            </w:r>
            <w:r w:rsidRPr="00F563F6">
              <w:rPr>
                <w:sz w:val="22"/>
                <w:szCs w:val="22"/>
              </w:rPr>
              <w:t xml:space="preserve"> button</w:t>
            </w:r>
          </w:p>
        </w:tc>
        <w:tc>
          <w:tcPr>
            <w:tcW w:w="0" w:type="auto"/>
          </w:tcPr>
          <w:p w14:paraId="3DCED65E" w14:textId="77777777" w:rsidR="009D3786" w:rsidRPr="00F563F6" w:rsidRDefault="009D3786" w:rsidP="00F563F6">
            <w:pPr>
              <w:pStyle w:val="Body"/>
              <w:ind w:left="-17" w:firstLine="45"/>
              <w:rPr>
                <w:sz w:val="22"/>
                <w:szCs w:val="22"/>
              </w:rPr>
            </w:pPr>
            <w:r w:rsidRPr="00F563F6">
              <w:rPr>
                <w:sz w:val="22"/>
                <w:szCs w:val="22"/>
              </w:rPr>
              <w:t>Click this button to ignore all changes made since the last time the Update button was clicked and redisplay the Metadata panel from the database.</w:t>
            </w:r>
          </w:p>
        </w:tc>
      </w:tr>
    </w:tbl>
    <w:p w14:paraId="38C22313" w14:textId="77777777" w:rsidR="009D3786" w:rsidRPr="00B350A0" w:rsidRDefault="009D3786" w:rsidP="002C2338">
      <w:pPr>
        <w:rPr>
          <w:u w:val="single"/>
        </w:rPr>
      </w:pPr>
    </w:p>
    <w:p w14:paraId="699353B5" w14:textId="74D12862" w:rsidR="003373D9" w:rsidRPr="00B350A0" w:rsidRDefault="003373D9" w:rsidP="004A51AA">
      <w:pPr>
        <w:pStyle w:val="Body"/>
      </w:pPr>
      <w:r w:rsidRPr="00B350A0">
        <w:t>In this editor, whenever changes are made to any Metadata entries, they are saved in an action list. They are not written immediately to the database. When the</w:t>
      </w:r>
      <w:r w:rsidR="00D86281" w:rsidRPr="00B350A0">
        <w:t xml:space="preserve"> </w:t>
      </w:r>
      <w:r w:rsidR="00D86281" w:rsidRPr="00B350A0">
        <w:rPr>
          <w:rStyle w:val="ActionButton"/>
          <w:u w:val="single"/>
        </w:rPr>
        <w:t>Update</w:t>
      </w:r>
      <w:r w:rsidRPr="00B350A0">
        <w:t xml:space="preserve"> button is clicked, the action list is processed and the database is updated. When the</w:t>
      </w:r>
      <w:r w:rsidR="00D86281" w:rsidRPr="00B350A0">
        <w:t xml:space="preserve"> </w:t>
      </w:r>
      <w:r w:rsidR="00D86281" w:rsidRPr="00B350A0">
        <w:rPr>
          <w:rStyle w:val="ActionButton"/>
          <w:u w:val="single"/>
        </w:rPr>
        <w:t>Reset</w:t>
      </w:r>
      <w:r w:rsidRPr="00B350A0">
        <w:t xml:space="preserve"> button is clicked, the action list is discarded without being processed and the content of the Metadata display area is redisplayed from the database.</w:t>
      </w:r>
    </w:p>
    <w:p w14:paraId="53FF4262" w14:textId="77777777" w:rsidR="003373D9" w:rsidRPr="00B350A0" w:rsidRDefault="003373D9" w:rsidP="004A51AA">
      <w:pPr>
        <w:pStyle w:val="Warning"/>
      </w:pPr>
      <w:r w:rsidRPr="00B350A0">
        <w:t>Warning</w:t>
      </w:r>
      <w:r w:rsidRPr="00B350A0">
        <w:tab/>
        <w:t>Click on</w:t>
      </w:r>
      <w:r w:rsidR="00D86281" w:rsidRPr="00B350A0">
        <w:t xml:space="preserve"> </w:t>
      </w:r>
      <w:r w:rsidR="00D86281" w:rsidRPr="00B350A0">
        <w:rPr>
          <w:rStyle w:val="ActionButton"/>
          <w:u w:val="single"/>
        </w:rPr>
        <w:t>Update</w:t>
      </w:r>
      <w:r w:rsidRPr="00B350A0">
        <w:t xml:space="preserve"> after every change to a Metadata item. If you make multiple changes before clicking</w:t>
      </w:r>
      <w:r w:rsidR="00D86281" w:rsidRPr="00B350A0">
        <w:t xml:space="preserve"> </w:t>
      </w:r>
      <w:r w:rsidR="00D86281" w:rsidRPr="00B350A0">
        <w:rPr>
          <w:rStyle w:val="ActionButton"/>
          <w:u w:val="single"/>
        </w:rPr>
        <w:t>Update</w:t>
      </w:r>
      <w:r w:rsidRPr="00B350A0">
        <w:t xml:space="preserve">, these changes are written to the database, but not necessarily in the order in which you made them. This can yield unexpected results, as the last change you made may not be the last one to be written. </w:t>
      </w:r>
    </w:p>
    <w:p w14:paraId="02A29E92" w14:textId="77777777" w:rsidR="003373D9" w:rsidRPr="00B350A0" w:rsidRDefault="003373D9" w:rsidP="004A51AA">
      <w:pPr>
        <w:pStyle w:val="Body"/>
      </w:pPr>
      <w:r w:rsidRPr="00B350A0">
        <w:lastRenderedPageBreak/>
        <w:t>Metadata entry fields are of various types, including integer, floating point, alpha string, date/times or special lists. Generally, the editor restricts you to entering values which are consistent with the data type. However, the editor does not perform validation checks on entered data. For example, while you must enter a valid number for the Relative Humidity, the editor will not reject negative values or values greater than 100.</w:t>
      </w:r>
    </w:p>
    <w:p w14:paraId="33A9E8E8" w14:textId="77777777" w:rsidR="003373D9" w:rsidRPr="00B350A0" w:rsidRDefault="003373D9" w:rsidP="004A51AA">
      <w:pPr>
        <w:pStyle w:val="Warning"/>
      </w:pPr>
      <w:r w:rsidRPr="00B350A0">
        <w:t>Warning</w:t>
      </w:r>
      <w:r w:rsidRPr="00B350A0">
        <w:tab/>
        <w:t>Take care to enter numbers which are within the valid range for the Metadata Attribute you are entering. The editor will permit you to store values which are outside the valid range, which can be misleading or lead to unpredictable results later.</w:t>
      </w:r>
    </w:p>
    <w:p w14:paraId="1858EA06" w14:textId="77777777" w:rsidR="003373D9" w:rsidRPr="00B350A0" w:rsidRDefault="003373D9" w:rsidP="003373D9">
      <w:pPr>
        <w:rPr>
          <w:u w:val="single"/>
        </w:rPr>
      </w:pPr>
    </w:p>
    <w:p w14:paraId="4111D854" w14:textId="73873E00" w:rsidR="00B74AA1" w:rsidRDefault="00B74AA1" w:rsidP="003373D9">
      <w:pPr>
        <w:pStyle w:val="Heading3"/>
      </w:pPr>
      <w:bookmarkStart w:id="391" w:name="_Toc49458108"/>
      <w:bookmarkStart w:id="392" w:name="_Ref413327410"/>
      <w:r>
        <w:t>Drag</w:t>
      </w:r>
      <w:r w:rsidR="00415CFE">
        <w:t xml:space="preserve"> </w:t>
      </w:r>
      <w:r>
        <w:t>&amp;</w:t>
      </w:r>
      <w:r w:rsidR="00415CFE">
        <w:t xml:space="preserve"> </w:t>
      </w:r>
      <w:r>
        <w:t>Drop Options</w:t>
      </w:r>
      <w:bookmarkEnd w:id="391"/>
    </w:p>
    <w:p w14:paraId="72E1232F" w14:textId="49AA69C1" w:rsidR="00B74AA1" w:rsidRDefault="00415CFE" w:rsidP="00B74AA1">
      <w:r>
        <w:t>Drag &amp; Drop is</w:t>
      </w:r>
      <w:r w:rsidR="00E50BFE">
        <w:t xml:space="preserve"> currently</w:t>
      </w:r>
      <w:r>
        <w:t xml:space="preserve"> implemented for spatial metadata only. KML files containing points, polylines or polygons can be drag and dropped onto spatial fields to populate them.</w:t>
      </w:r>
    </w:p>
    <w:p w14:paraId="28C7B134" w14:textId="77777777" w:rsidR="00415CFE" w:rsidRDefault="00415CFE" w:rsidP="00B74AA1"/>
    <w:p w14:paraId="0FE5EF1C" w14:textId="3CB7D27D" w:rsidR="00415CFE" w:rsidRDefault="00FC723C" w:rsidP="00B74AA1">
      <w:r w:rsidRPr="00FC723C">
        <w:rPr>
          <w:noProof/>
          <w:lang w:eastAsia="en-GB"/>
        </w:rPr>
        <w:drawing>
          <wp:inline distT="0" distB="0" distL="0" distR="0" wp14:anchorId="7312CCAA" wp14:editId="22CF72DD">
            <wp:extent cx="5731510" cy="8890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889000"/>
                    </a:xfrm>
                    <a:prstGeom prst="rect">
                      <a:avLst/>
                    </a:prstGeom>
                  </pic:spPr>
                </pic:pic>
              </a:graphicData>
            </a:graphic>
          </wp:inline>
        </w:drawing>
      </w:r>
    </w:p>
    <w:p w14:paraId="0B765DEF" w14:textId="32E5714A" w:rsidR="00FC723C" w:rsidRDefault="00FC723C" w:rsidP="003078EE">
      <w:pPr>
        <w:pStyle w:val="Caption"/>
      </w:pPr>
      <w:r>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2</w:t>
      </w:r>
      <w:r w:rsidR="002E2E38">
        <w:rPr>
          <w:noProof/>
        </w:rPr>
        <w:fldChar w:fldCharType="end"/>
      </w:r>
      <w:r>
        <w:t>: Dragging of a KML file onto a Spatial Position metadata field</w:t>
      </w:r>
    </w:p>
    <w:p w14:paraId="63137E8A" w14:textId="23789BB4" w:rsidR="00415CFE" w:rsidRPr="00B74AA1" w:rsidRDefault="00415CFE" w:rsidP="00B74AA1"/>
    <w:p w14:paraId="26169537" w14:textId="77777777" w:rsidR="003373D9" w:rsidRPr="00A8518D" w:rsidRDefault="003373D9" w:rsidP="003373D9">
      <w:pPr>
        <w:pStyle w:val="Heading3"/>
      </w:pPr>
      <w:bookmarkStart w:id="393" w:name="_Toc49458109"/>
      <w:r w:rsidRPr="00A8518D">
        <w:t>Displaying and Editing Campaign Metadata</w:t>
      </w:r>
      <w:bookmarkEnd w:id="392"/>
      <w:bookmarkEnd w:id="393"/>
    </w:p>
    <w:p w14:paraId="4B6718D3" w14:textId="4D943407" w:rsidR="003373D9" w:rsidRPr="00B350A0" w:rsidRDefault="003373D9" w:rsidP="004A51AA">
      <w:pPr>
        <w:pStyle w:val="Body"/>
      </w:pPr>
      <w:r w:rsidRPr="00B350A0">
        <w:t xml:space="preserve">See </w:t>
      </w:r>
      <w:r w:rsidR="00C74FEE" w:rsidRPr="00B350A0">
        <w:rPr>
          <w:i/>
        </w:rPr>
        <w:t>S</w:t>
      </w:r>
      <w:r w:rsidRPr="00B350A0">
        <w:rPr>
          <w:i/>
        </w:rPr>
        <w:t xml:space="preserve">ection </w:t>
      </w:r>
      <w:r w:rsidR="00C74FEE" w:rsidRPr="00B350A0">
        <w:rPr>
          <w:i/>
        </w:rPr>
        <w:t>6.9</w:t>
      </w:r>
      <w:r w:rsidR="000C45F3" w:rsidRPr="00B350A0">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detailed information about individual Campaign Metadata fields, their meanings and operation.</w:t>
      </w:r>
    </w:p>
    <w:p w14:paraId="4D30392F" w14:textId="77777777" w:rsidR="003373D9" w:rsidRPr="00B350A0" w:rsidRDefault="003373D9" w:rsidP="004A51AA">
      <w:pPr>
        <w:pStyle w:val="ProcessHeading"/>
      </w:pPr>
      <w:r w:rsidRPr="00B350A0">
        <w:t>To edit a Campaign’s Campaign-related Metadata:</w:t>
      </w:r>
    </w:p>
    <w:tbl>
      <w:tblPr>
        <w:tblStyle w:val="Instructions"/>
        <w:tblW w:w="0" w:type="auto"/>
        <w:tblLook w:val="04A0" w:firstRow="1" w:lastRow="0" w:firstColumn="1" w:lastColumn="0" w:noHBand="0" w:noVBand="1"/>
      </w:tblPr>
      <w:tblGrid>
        <w:gridCol w:w="8533"/>
      </w:tblGrid>
      <w:tr w:rsidR="003373D9" w:rsidRPr="00B350A0" w14:paraId="3BCB3678"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E0E9471" w14:textId="77777777" w:rsidR="003373D9" w:rsidRPr="00B350A0" w:rsidRDefault="003373D9" w:rsidP="004A51AA">
            <w:pPr>
              <w:pStyle w:val="Bullet"/>
            </w:pPr>
            <w:r w:rsidRPr="00B350A0">
              <w:t xml:space="preserve">Click on the </w:t>
            </w:r>
            <w:r w:rsidRPr="00B350A0">
              <w:rPr>
                <w:rStyle w:val="GUIWord"/>
                <w:u w:val="single"/>
              </w:rPr>
              <w:t>Campaign</w:t>
            </w:r>
            <w:r w:rsidRPr="00B350A0">
              <w:t xml:space="preserve"> tab to highlight it and display Campaign-related Metadata.</w:t>
            </w:r>
          </w:p>
          <w:p w14:paraId="2061A11F" w14:textId="77777777" w:rsidR="003373D9" w:rsidRPr="00B350A0" w:rsidRDefault="003373D9" w:rsidP="004A51AA">
            <w:pPr>
              <w:pStyle w:val="Bullet"/>
            </w:pPr>
            <w:r w:rsidRPr="00B350A0">
              <w:t>In the Campaign Tree Navigator, click on the Campaign for which you wish to edit the Metadata, or click on anything in that Campaign’s sub-tree. The Metadata for that Campaign will be read from the database and displayed in the Metadata display area.</w:t>
            </w:r>
          </w:p>
          <w:p w14:paraId="5C6EF595" w14:textId="77777777" w:rsidR="003373D9" w:rsidRPr="00B350A0" w:rsidRDefault="003373D9" w:rsidP="004A51AA">
            <w:pPr>
              <w:pStyle w:val="Bullet"/>
            </w:pPr>
            <w:r w:rsidRPr="00B350A0">
              <w:t>Modify the Metadata Attribute values as you require.</w:t>
            </w:r>
          </w:p>
          <w:p w14:paraId="27D02E5F" w14:textId="77777777" w:rsidR="003373D9" w:rsidRPr="00B350A0" w:rsidRDefault="00C72539" w:rsidP="004A51AA">
            <w:pPr>
              <w:pStyle w:val="Bullet"/>
            </w:pPr>
            <w:r w:rsidRPr="00B350A0">
              <w:t xml:space="preserve">Click </w:t>
            </w:r>
            <w:r w:rsidR="00D86281" w:rsidRPr="00B350A0">
              <w:rPr>
                <w:rStyle w:val="ActionButton"/>
                <w:u w:val="single"/>
              </w:rPr>
              <w:t>Update</w:t>
            </w:r>
            <w:r w:rsidR="003373D9" w:rsidRPr="00B350A0">
              <w:t xml:space="preserve"> to cause these changes to be written to the database.</w:t>
            </w:r>
          </w:p>
          <w:p w14:paraId="788FB2CC" w14:textId="77777777" w:rsidR="003373D9" w:rsidRPr="00B350A0" w:rsidRDefault="003373D9" w:rsidP="004A51AA">
            <w:pPr>
              <w:pStyle w:val="ProcessStepFollow"/>
            </w:pPr>
            <w:r w:rsidRPr="00B350A0">
              <w:t>You can now click on another Campaign name and repeat this procedure.</w:t>
            </w:r>
          </w:p>
        </w:tc>
      </w:tr>
    </w:tbl>
    <w:p w14:paraId="7DF564E5" w14:textId="77777777" w:rsidR="003373D9" w:rsidRPr="00B350A0" w:rsidRDefault="003373D9" w:rsidP="004A51AA">
      <w:pPr>
        <w:pStyle w:val="Body"/>
      </w:pPr>
      <w:r w:rsidRPr="00B350A0">
        <w:t>Clicking on Metadata Group names in the Spectrum Metadata selection area does not affect the Campaign editing tab.</w:t>
      </w:r>
    </w:p>
    <w:p w14:paraId="4A2C9416" w14:textId="77777777" w:rsidR="003373D9" w:rsidRPr="00B350A0" w:rsidRDefault="003373D9" w:rsidP="004A51AA">
      <w:pPr>
        <w:pStyle w:val="Body"/>
      </w:pPr>
      <w:r w:rsidRPr="00B350A0">
        <w:t xml:space="preserve">If you change the </w:t>
      </w:r>
      <w:r w:rsidRPr="00B350A0">
        <w:rPr>
          <w:rStyle w:val="GUIWord"/>
          <w:u w:val="single"/>
        </w:rPr>
        <w:t xml:space="preserve">Campaign Name </w:t>
      </w:r>
      <w:r w:rsidRPr="00B350A0">
        <w:t>Attribute, click on the</w:t>
      </w:r>
      <w:r w:rsidR="00D86281" w:rsidRPr="00B350A0">
        <w:t xml:space="preserve"> </w:t>
      </w:r>
      <w:r w:rsidR="00D86281" w:rsidRPr="00B350A0">
        <w:rPr>
          <w:rStyle w:val="ActionButton"/>
          <w:u w:val="single"/>
        </w:rPr>
        <w:t>Refresh</w:t>
      </w:r>
      <w:r w:rsidRPr="00B350A0">
        <w:t xml:space="preserve"> button to cause that change to be shown in the Campaign Tree Navigator.</w:t>
      </w:r>
    </w:p>
    <w:p w14:paraId="2B39E33D" w14:textId="3D2D6888" w:rsidR="003373D9" w:rsidRPr="00A8518D" w:rsidRDefault="003373D9" w:rsidP="003373D9">
      <w:pPr>
        <w:pStyle w:val="Heading3"/>
      </w:pPr>
      <w:bookmarkStart w:id="394" w:name="_Toc355280383"/>
      <w:bookmarkStart w:id="395" w:name="_Toc398023939"/>
      <w:bookmarkStart w:id="396" w:name="_Ref499982411"/>
      <w:bookmarkStart w:id="397" w:name="_Toc49458110"/>
      <w:r w:rsidRPr="00A8518D">
        <w:lastRenderedPageBreak/>
        <w:t>Displaying and Editing Spectrum Metadata</w:t>
      </w:r>
      <w:bookmarkEnd w:id="394"/>
      <w:bookmarkEnd w:id="395"/>
      <w:bookmarkEnd w:id="396"/>
      <w:bookmarkEnd w:id="397"/>
    </w:p>
    <w:p w14:paraId="66CF6D6E" w14:textId="4B39D523" w:rsidR="003373D9" w:rsidRPr="00B350A0" w:rsidRDefault="003373D9" w:rsidP="004A51AA">
      <w:pPr>
        <w:pStyle w:val="Body"/>
      </w:pPr>
      <w:r w:rsidRPr="00B350A0">
        <w:t xml:space="preserve">See </w:t>
      </w:r>
      <w:r w:rsidR="00DF468D" w:rsidRPr="00B350A0">
        <w:rPr>
          <w:i/>
        </w:rPr>
        <w:t xml:space="preserve">Section </w:t>
      </w:r>
      <w:r w:rsidR="00DA4F2C" w:rsidRPr="00B350A0">
        <w:fldChar w:fldCharType="begin"/>
      </w:r>
      <w:r w:rsidR="00DA4F2C" w:rsidRPr="00B350A0">
        <w:instrText xml:space="preserve"> REF _Ref354084522 \r \h  \* MERGEFORMAT </w:instrText>
      </w:r>
      <w:r w:rsidR="00DA4F2C" w:rsidRPr="00B350A0">
        <w:fldChar w:fldCharType="separate"/>
      </w:r>
      <w:r w:rsidR="000C7C57" w:rsidRPr="000C7C57">
        <w:rPr>
          <w:rStyle w:val="CrossReference"/>
        </w:rPr>
        <w:t>8.8</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individual Campaign Metadata fields, the way they are organised into Metadata groups, their meanings and operation.</w:t>
      </w:r>
    </w:p>
    <w:p w14:paraId="3142463D" w14:textId="2B2F2166" w:rsidR="009843E5" w:rsidRDefault="003373D9" w:rsidP="004A51AA">
      <w:pPr>
        <w:pStyle w:val="Body"/>
      </w:pPr>
      <w:r w:rsidRPr="00B350A0">
        <w:t xml:space="preserve">In order to understand the operation of this Editor, it is helpful to understand how Spectrum Metadata are stored by SPECCHIO. </w:t>
      </w:r>
      <w:r w:rsidR="009843E5">
        <w:t xml:space="preserve">Please refer to section </w:t>
      </w:r>
      <w:r w:rsidR="009843E5">
        <w:fldChar w:fldCharType="begin"/>
      </w:r>
      <w:r w:rsidR="009843E5">
        <w:instrText xml:space="preserve"> REF _Ref506299045 \r \h </w:instrText>
      </w:r>
      <w:r w:rsidR="009843E5">
        <w:fldChar w:fldCharType="separate"/>
      </w:r>
      <w:r w:rsidR="000C7C57">
        <w:t>8.2</w:t>
      </w:r>
      <w:r w:rsidR="009843E5">
        <w:fldChar w:fldCharType="end"/>
      </w:r>
      <w:r w:rsidR="009843E5">
        <w:t xml:space="preserve"> and </w:t>
      </w:r>
      <w:r w:rsidR="009843E5">
        <w:fldChar w:fldCharType="begin"/>
      </w:r>
      <w:r w:rsidR="009843E5">
        <w:instrText xml:space="preserve"> REF _Ref506299126 \r \h </w:instrText>
      </w:r>
      <w:r w:rsidR="009843E5">
        <w:fldChar w:fldCharType="separate"/>
      </w:r>
      <w:r w:rsidR="000C7C57">
        <w:t>8.3</w:t>
      </w:r>
      <w:r w:rsidR="009843E5">
        <w:fldChar w:fldCharType="end"/>
      </w:r>
      <w:r w:rsidR="009843E5">
        <w:t>.</w:t>
      </w:r>
    </w:p>
    <w:p w14:paraId="7278C351" w14:textId="2F8D0748" w:rsidR="003373D9" w:rsidRPr="00B350A0" w:rsidRDefault="003373D9" w:rsidP="004A51AA">
      <w:pPr>
        <w:pStyle w:val="Note"/>
      </w:pPr>
      <w:r w:rsidRPr="00B350A0">
        <w:t>Note</w:t>
      </w:r>
      <w:r w:rsidRPr="00B350A0">
        <w:tab/>
        <w:t xml:space="preserve">SPECCHIO allows changing of most Metadata fields, but for some Metadata Attributes it does not make sense. It could often be confusing and should not be done, except in unusual circumstances. For example, changing the </w:t>
      </w:r>
      <w:r w:rsidRPr="00B350A0">
        <w:rPr>
          <w:rStyle w:val="GUIWord"/>
          <w:u w:val="single"/>
        </w:rPr>
        <w:t>File Name</w:t>
      </w:r>
      <w:r w:rsidRPr="00B350A0">
        <w:t xml:space="preserve"> or </w:t>
      </w:r>
      <w:r w:rsidRPr="00B350A0">
        <w:rPr>
          <w:rStyle w:val="GUIWord"/>
          <w:u w:val="single"/>
        </w:rPr>
        <w:t>File Format</w:t>
      </w:r>
      <w:r w:rsidRPr="00B350A0">
        <w:t xml:space="preserve"> for a Spectrum does not make sense and may ca</w:t>
      </w:r>
      <w:r w:rsidR="002C2338" w:rsidRPr="00B350A0">
        <w:t>u</w:t>
      </w:r>
      <w:r w:rsidRPr="00B350A0">
        <w:t xml:space="preserve">se unexpected results in subsequent Spectrum upload operations. Changing the </w:t>
      </w:r>
      <w:r w:rsidRPr="00B350A0">
        <w:rPr>
          <w:rStyle w:val="GUIWord"/>
          <w:u w:val="single"/>
        </w:rPr>
        <w:t>Spectrum Number</w:t>
      </w:r>
      <w:r w:rsidRPr="00B350A0">
        <w:t xml:space="preserve"> is also rarely meaningful and could often be confusing. Changing the automatically set </w:t>
      </w:r>
      <w:r w:rsidRPr="00B350A0">
        <w:rPr>
          <w:rStyle w:val="GUIWord"/>
          <w:u w:val="single"/>
        </w:rPr>
        <w:t>Acquisition Time</w:t>
      </w:r>
      <w:r w:rsidRPr="00B350A0">
        <w:t xml:space="preserve"> and </w:t>
      </w:r>
      <w:r w:rsidRPr="00B350A0">
        <w:rPr>
          <w:rStyle w:val="GUIWord"/>
          <w:u w:val="single"/>
        </w:rPr>
        <w:t>Loading Time</w:t>
      </w:r>
      <w:r w:rsidRPr="00B350A0">
        <w:t xml:space="preserve"> values will generally be confusing. There are other cases too.</w:t>
      </w:r>
    </w:p>
    <w:p w14:paraId="1DE9EC8B" w14:textId="77777777" w:rsidR="003373D9" w:rsidRPr="00B350A0" w:rsidRDefault="003373D9" w:rsidP="003373D9">
      <w:pPr>
        <w:pStyle w:val="Heading4"/>
        <w:rPr>
          <w:u w:val="single"/>
        </w:rPr>
      </w:pPr>
      <w:r w:rsidRPr="00B350A0">
        <w:rPr>
          <w:u w:val="single"/>
        </w:rPr>
        <w:t>Displaying a Single Spectrum’s Metadata</w:t>
      </w:r>
    </w:p>
    <w:p w14:paraId="32245C8D" w14:textId="77777777" w:rsidR="003373D9" w:rsidRPr="00B350A0" w:rsidRDefault="003373D9" w:rsidP="004A51AA">
      <w:pPr>
        <w:pStyle w:val="Body"/>
      </w:pPr>
      <w:r w:rsidRPr="00B350A0">
        <w:t>Displaying Metadata values is done using the Metadata Editor window.</w:t>
      </w:r>
    </w:p>
    <w:p w14:paraId="37FF4EB6" w14:textId="77777777" w:rsidR="003373D9" w:rsidRPr="00B350A0" w:rsidRDefault="003373D9" w:rsidP="004A51AA">
      <w:pPr>
        <w:pStyle w:val="ProcessHeading"/>
      </w:pPr>
      <w:r w:rsidRPr="00B350A0">
        <w:t>To display a single Spectrum’s Metadata:</w:t>
      </w:r>
    </w:p>
    <w:tbl>
      <w:tblPr>
        <w:tblStyle w:val="Instructions"/>
        <w:tblW w:w="0" w:type="auto"/>
        <w:tblLook w:val="04A0" w:firstRow="1" w:lastRow="0" w:firstColumn="1" w:lastColumn="0" w:noHBand="0" w:noVBand="1"/>
      </w:tblPr>
      <w:tblGrid>
        <w:gridCol w:w="8533"/>
      </w:tblGrid>
      <w:tr w:rsidR="003373D9" w:rsidRPr="00B350A0" w14:paraId="6C57DDA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87B6C84" w14:textId="77777777" w:rsidR="003373D9" w:rsidRPr="00B350A0" w:rsidRDefault="003373D9" w:rsidP="004A51AA">
            <w:pPr>
              <w:pStyle w:val="Bullet"/>
            </w:pPr>
            <w:r w:rsidRPr="00B350A0">
              <w:t>Using the hierarchy browser, select the Spectrum for which you wish to display the Metadata values.</w:t>
            </w:r>
          </w:p>
          <w:p w14:paraId="78FCED03" w14:textId="6DAD1F8E" w:rsidR="003373D9" w:rsidRPr="00B350A0" w:rsidRDefault="003373D9" w:rsidP="004A51AA">
            <w:pPr>
              <w:pStyle w:val="Bullet"/>
            </w:pPr>
            <w:r w:rsidRPr="00B350A0">
              <w:t xml:space="preserve">Click on the </w:t>
            </w:r>
            <w:r w:rsidRPr="00B350A0">
              <w:rPr>
                <w:rStyle w:val="GUIWord"/>
                <w:u w:val="single"/>
              </w:rPr>
              <w:t>Metadata</w:t>
            </w:r>
            <w:r w:rsidRPr="00B350A0">
              <w:t xml:space="preserve"> tab to display Spectrum Metadata.</w:t>
            </w:r>
          </w:p>
          <w:p w14:paraId="7EE4EC47" w14:textId="4F270972" w:rsidR="00172290" w:rsidRPr="00B350A0" w:rsidRDefault="00172290" w:rsidP="004A51AA">
            <w:pPr>
              <w:pStyle w:val="Body"/>
            </w:pPr>
            <w:r w:rsidRPr="00B350A0">
              <w:rPr>
                <w:noProof/>
                <w:lang w:eastAsia="en-GB"/>
              </w:rPr>
              <w:drawing>
                <wp:inline distT="0" distB="0" distL="0" distR="0" wp14:anchorId="27A248A3" wp14:editId="29B00AB2">
                  <wp:extent cx="5066975" cy="394335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77211" cy="3951316"/>
                          </a:xfrm>
                          <a:prstGeom prst="rect">
                            <a:avLst/>
                          </a:prstGeom>
                          <a:noFill/>
                          <a:ln>
                            <a:noFill/>
                          </a:ln>
                        </pic:spPr>
                      </pic:pic>
                    </a:graphicData>
                  </a:graphic>
                </wp:inline>
              </w:drawing>
            </w:r>
          </w:p>
          <w:p w14:paraId="1A1D77D7" w14:textId="0E4E2F47" w:rsidR="003373D9" w:rsidRPr="00B350A0" w:rsidRDefault="00980823" w:rsidP="003078EE">
            <w:pPr>
              <w:pStyle w:val="CaptionIndented"/>
            </w:pPr>
            <w:r w:rsidRPr="00B350A0">
              <w:t xml:space="preserve">Figure </w:t>
            </w:r>
            <w:r w:rsidR="00397B59" w:rsidRPr="00B350A0">
              <w:fldChar w:fldCharType="begin"/>
            </w:r>
            <w:r w:rsidR="00397B59" w:rsidRPr="00B350A0">
              <w:instrText xml:space="preserve"> SEQ Figure \* ARABIC </w:instrText>
            </w:r>
            <w:r w:rsidR="00397B59" w:rsidRPr="00B350A0">
              <w:fldChar w:fldCharType="separate"/>
            </w:r>
            <w:r w:rsidR="00087751">
              <w:rPr>
                <w:noProof/>
              </w:rPr>
              <w:t>33</w:t>
            </w:r>
            <w:r w:rsidR="00397B59" w:rsidRPr="00B350A0">
              <w:fldChar w:fldCharType="end"/>
            </w:r>
            <w:r w:rsidR="003373D9" w:rsidRPr="00B350A0">
              <w:t>: Metadata editor dialog</w:t>
            </w:r>
          </w:p>
          <w:p w14:paraId="778B2E5F" w14:textId="77777777" w:rsidR="003373D9" w:rsidRPr="00B350A0" w:rsidRDefault="003373D9" w:rsidP="004A51AA">
            <w:pPr>
              <w:pStyle w:val="Bullet"/>
            </w:pPr>
            <w:r w:rsidRPr="00B350A0">
              <w:t xml:space="preserve">Select or de-select the check boxes for the Metadata Groups. The check boxes are displayed on the right in the Spectrum Metadata Group </w:t>
            </w:r>
            <w:r w:rsidRPr="00B350A0">
              <w:lastRenderedPageBreak/>
              <w:t>selection area.</w:t>
            </w:r>
          </w:p>
          <w:p w14:paraId="317EE65A" w14:textId="77777777" w:rsidR="003373D9" w:rsidRPr="00B350A0" w:rsidRDefault="003373D9" w:rsidP="004A51AA">
            <w:pPr>
              <w:pStyle w:val="Bullet"/>
            </w:pPr>
            <w:r w:rsidRPr="00B350A0">
              <w:t>Scroll to the required Metadata Group to see the values of the Metadata Attribute in that Group.</w:t>
            </w:r>
          </w:p>
        </w:tc>
      </w:tr>
    </w:tbl>
    <w:p w14:paraId="01DEB958" w14:textId="77777777" w:rsidR="00980823" w:rsidRPr="00DA48C2" w:rsidRDefault="00980823" w:rsidP="003078EE">
      <w:pPr>
        <w:pStyle w:val="Caption"/>
      </w:pPr>
    </w:p>
    <w:p w14:paraId="587913A6" w14:textId="77777777" w:rsidR="003373D9" w:rsidRPr="00B350A0" w:rsidRDefault="003373D9" w:rsidP="004A51AA">
      <w:pPr>
        <w:pStyle w:val="Note"/>
      </w:pPr>
      <w:r w:rsidRPr="00B350A0">
        <w:t>Note</w:t>
      </w:r>
      <w:r w:rsidRPr="00B350A0">
        <w:tab/>
        <w:t>Only Metadata Attributes which have values for the selected Spectrum are displayed.</w:t>
      </w:r>
    </w:p>
    <w:p w14:paraId="37F3A75E" w14:textId="77777777" w:rsidR="003373D9" w:rsidRPr="00B350A0" w:rsidRDefault="003373D9" w:rsidP="003373D9">
      <w:pPr>
        <w:pStyle w:val="Heading4"/>
        <w:rPr>
          <w:u w:val="single"/>
        </w:rPr>
      </w:pPr>
      <w:r w:rsidRPr="00B350A0">
        <w:rPr>
          <w:u w:val="single"/>
        </w:rPr>
        <w:t>Editing Metadata for a Single Spectrum</w:t>
      </w:r>
    </w:p>
    <w:p w14:paraId="19688663" w14:textId="77777777" w:rsidR="003373D9" w:rsidRPr="00B350A0" w:rsidRDefault="003373D9" w:rsidP="004A51AA">
      <w:pPr>
        <w:pStyle w:val="Body"/>
      </w:pPr>
      <w:r w:rsidRPr="00B350A0">
        <w:t>In each of the processes in this section, after you change or delete any Metadata value click</w:t>
      </w:r>
      <w:r w:rsidR="00B035DD" w:rsidRPr="00B350A0">
        <w:t xml:space="preserve"> </w:t>
      </w:r>
      <w:r w:rsidR="00B035DD" w:rsidRPr="00B350A0">
        <w:rPr>
          <w:rStyle w:val="ActionButton"/>
          <w:u w:val="single"/>
        </w:rPr>
        <w:t>Update</w:t>
      </w:r>
      <w:r w:rsidRPr="00B350A0">
        <w:t xml:space="preserve"> to write your change back into the database. If that Metadata value is shared by another unselected Spectrum, the following dialog will be displayed. </w:t>
      </w:r>
    </w:p>
    <w:p w14:paraId="59F83125" w14:textId="77777777" w:rsidR="003373D9" w:rsidRPr="00B350A0" w:rsidRDefault="003373D9" w:rsidP="003373D9">
      <w:pPr>
        <w:pStyle w:val="Figure"/>
        <w:rPr>
          <w:u w:val="single"/>
        </w:rPr>
      </w:pPr>
      <w:r w:rsidRPr="00E50BFE">
        <w:rPr>
          <w:lang w:val="en-GB" w:eastAsia="en-GB"/>
        </w:rPr>
        <w:drawing>
          <wp:inline distT="0" distB="0" distL="0" distR="0" wp14:anchorId="55A922E5" wp14:editId="1E1494D1">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0" cstate="print"/>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1824697" w14:textId="45CBFF31" w:rsidR="003373D9" w:rsidRPr="00DA48C2" w:rsidRDefault="00980823" w:rsidP="003078EE">
      <w:pPr>
        <w:pStyle w:val="Caption"/>
      </w:pPr>
      <w:bookmarkStart w:id="398" w:name="_Ref354068263"/>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4</w:t>
      </w:r>
      <w:r w:rsidR="002E2E38">
        <w:rPr>
          <w:noProof/>
        </w:rPr>
        <w:fldChar w:fldCharType="end"/>
      </w:r>
      <w:r w:rsidR="003373D9" w:rsidRPr="00DA48C2">
        <w:t xml:space="preserve">: </w:t>
      </w:r>
      <w:bookmarkEnd w:id="398"/>
      <w:r w:rsidR="003373D9" w:rsidRPr="00DA48C2">
        <w:t>Shared data operation selector dialog</w:t>
      </w:r>
    </w:p>
    <w:p w14:paraId="1DDAC2C8" w14:textId="77777777" w:rsidR="003373D9" w:rsidRPr="00B350A0" w:rsidRDefault="003373D9" w:rsidP="004A51AA">
      <w:pPr>
        <w:pStyle w:val="Body"/>
      </w:pPr>
      <w:r w:rsidRPr="00B350A0">
        <w:t xml:space="preserve">The second sentence in the dialog box will change to “You can </w:t>
      </w:r>
      <w:r w:rsidRPr="00B350A0">
        <w:rPr>
          <w:rStyle w:val="iEmphasis"/>
          <w:u w:val="single"/>
        </w:rPr>
        <w:t>delete</w:t>
      </w:r>
      <w:r w:rsidRPr="00B350A0">
        <w:t xml:space="preserve"> metadata for all records...” if you have deleted the Metadata value rather than changed it.</w:t>
      </w:r>
    </w:p>
    <w:p w14:paraId="6C6F47C6" w14:textId="77777777" w:rsidR="003373D9" w:rsidRPr="00B350A0" w:rsidRDefault="003373D9" w:rsidP="004A51AA">
      <w:pPr>
        <w:pStyle w:val="Body"/>
      </w:pPr>
      <w:r w:rsidRPr="00B350A0">
        <w:t>This dialog allows you to select how you want the Entity/Attribute/Value table to be updated. The exact choice of options will depend on whether you performed a change or a delete.</w:t>
      </w:r>
    </w:p>
    <w:tbl>
      <w:tblPr>
        <w:tblStyle w:val="TableGrid"/>
        <w:tblW w:w="0" w:type="auto"/>
        <w:tblInd w:w="817" w:type="dxa"/>
        <w:tblLook w:val="04A0" w:firstRow="1" w:lastRow="0" w:firstColumn="1" w:lastColumn="0" w:noHBand="0" w:noVBand="1"/>
      </w:tblPr>
      <w:tblGrid>
        <w:gridCol w:w="2126"/>
        <w:gridCol w:w="6299"/>
      </w:tblGrid>
      <w:tr w:rsidR="0072193D" w:rsidRPr="0047502F" w14:paraId="1905152E" w14:textId="77777777" w:rsidTr="0072193D">
        <w:tc>
          <w:tcPr>
            <w:tcW w:w="2126" w:type="dxa"/>
          </w:tcPr>
          <w:p w14:paraId="04215DF6" w14:textId="77777777" w:rsidR="0072193D" w:rsidRPr="0047502F" w:rsidRDefault="0072193D" w:rsidP="0047502F">
            <w:pPr>
              <w:pStyle w:val="HangingIndent"/>
              <w:ind w:hanging="2369"/>
              <w:rPr>
                <w:sz w:val="22"/>
                <w:szCs w:val="22"/>
              </w:rPr>
            </w:pPr>
            <w:r w:rsidRPr="0047502F">
              <w:rPr>
                <w:sz w:val="22"/>
                <w:szCs w:val="22"/>
              </w:rPr>
              <w:t>Apply to all spectra</w:t>
            </w:r>
          </w:p>
        </w:tc>
        <w:tc>
          <w:tcPr>
            <w:tcW w:w="6299" w:type="dxa"/>
          </w:tcPr>
          <w:p w14:paraId="0F1E508E" w14:textId="77777777" w:rsidR="0072193D" w:rsidRPr="0047502F" w:rsidRDefault="0072193D" w:rsidP="0047502F">
            <w:pPr>
              <w:pStyle w:val="HangingIndent"/>
              <w:ind w:left="38" w:firstLine="3"/>
              <w:rPr>
                <w:sz w:val="22"/>
                <w:szCs w:val="22"/>
              </w:rPr>
            </w:pPr>
            <w:r w:rsidRPr="0047502F">
              <w:rPr>
                <w:sz w:val="22"/>
                <w:szCs w:val="22"/>
              </w:rPr>
              <w:t>The shared record in the Entity/Attribute/Value table will be updated or deleted and therefore all Spectra which share this Metadata value will be affected by this change. Understand how widely the shared record is referenced when you use this option. It is possible for the value to be used for any other Spectrum in the entire database, although it is usually just shared by other Spectra in the same Campaign.</w:t>
            </w:r>
          </w:p>
        </w:tc>
      </w:tr>
      <w:tr w:rsidR="0072193D" w:rsidRPr="0047502F" w14:paraId="5F593E49" w14:textId="77777777" w:rsidTr="0072193D">
        <w:tc>
          <w:tcPr>
            <w:tcW w:w="2126" w:type="dxa"/>
          </w:tcPr>
          <w:p w14:paraId="730A4506" w14:textId="77777777" w:rsidR="0072193D" w:rsidRPr="0047502F" w:rsidRDefault="0072193D" w:rsidP="0047502F">
            <w:pPr>
              <w:pStyle w:val="HangingIndent"/>
              <w:ind w:hanging="2369"/>
              <w:rPr>
                <w:sz w:val="22"/>
                <w:szCs w:val="22"/>
              </w:rPr>
            </w:pPr>
            <w:r w:rsidRPr="0047502F">
              <w:rPr>
                <w:sz w:val="22"/>
                <w:szCs w:val="22"/>
              </w:rPr>
              <w:t>Selected spectra only</w:t>
            </w:r>
          </w:p>
        </w:tc>
        <w:tc>
          <w:tcPr>
            <w:tcW w:w="6299" w:type="dxa"/>
          </w:tcPr>
          <w:p w14:paraId="6C06E3AC" w14:textId="77777777" w:rsidR="0072193D" w:rsidRPr="0047502F" w:rsidRDefault="0072193D" w:rsidP="0047502F">
            <w:pPr>
              <w:pStyle w:val="HangingIndent"/>
              <w:ind w:left="38" w:firstLine="3"/>
              <w:rPr>
                <w:sz w:val="22"/>
                <w:szCs w:val="22"/>
              </w:rPr>
            </w:pPr>
            <w:r w:rsidRPr="0047502F">
              <w:rPr>
                <w:sz w:val="22"/>
                <w:szCs w:val="22"/>
              </w:rPr>
              <w:t>Only the selected Spectrum will be affected. To achieve this, SPECCHIO will create a new entry in the Entity/Attribute/Value table and link only the selected Spectrum to it. For a delete operation, only the reference to the current Spectrum will be removed from the Entity list. No other Spectrum will be affected.</w:t>
            </w:r>
          </w:p>
        </w:tc>
      </w:tr>
      <w:tr w:rsidR="0072193D" w:rsidRPr="0047502F" w14:paraId="0BD5DBB4" w14:textId="77777777" w:rsidTr="0072193D">
        <w:tc>
          <w:tcPr>
            <w:tcW w:w="2126" w:type="dxa"/>
          </w:tcPr>
          <w:p w14:paraId="7DB759A5" w14:textId="77777777" w:rsidR="0072193D" w:rsidRPr="0047502F" w:rsidRDefault="0072193D" w:rsidP="0047502F">
            <w:pPr>
              <w:pStyle w:val="HangingIndent"/>
              <w:ind w:hanging="2369"/>
              <w:rPr>
                <w:sz w:val="22"/>
                <w:szCs w:val="22"/>
              </w:rPr>
            </w:pPr>
            <w:r w:rsidRPr="0047502F">
              <w:rPr>
                <w:sz w:val="22"/>
                <w:szCs w:val="22"/>
              </w:rPr>
              <w:t>Cancel</w:t>
            </w:r>
          </w:p>
        </w:tc>
        <w:tc>
          <w:tcPr>
            <w:tcW w:w="6299" w:type="dxa"/>
          </w:tcPr>
          <w:p w14:paraId="7DF71B0E" w14:textId="77777777" w:rsidR="0072193D" w:rsidRPr="0047502F" w:rsidRDefault="0072193D" w:rsidP="0047502F">
            <w:pPr>
              <w:pStyle w:val="HangingIndent"/>
              <w:ind w:left="38" w:firstLine="3"/>
              <w:rPr>
                <w:sz w:val="22"/>
                <w:szCs w:val="22"/>
              </w:rPr>
            </w:pPr>
            <w:r w:rsidRPr="0047502F">
              <w:rPr>
                <w:sz w:val="22"/>
                <w:szCs w:val="22"/>
              </w:rPr>
              <w:t>Your change or delete request will be discarded and no changes for this Metadata value will be made. You should then click on</w:t>
            </w:r>
            <w:r w:rsidR="001E38CE" w:rsidRPr="0047502F">
              <w:rPr>
                <w:sz w:val="22"/>
                <w:szCs w:val="22"/>
              </w:rPr>
              <w:t xml:space="preserve"> </w:t>
            </w:r>
            <w:r w:rsidR="001E38CE" w:rsidRPr="0047502F">
              <w:rPr>
                <w:rStyle w:val="ActionButton"/>
                <w:sz w:val="22"/>
                <w:szCs w:val="22"/>
                <w:u w:val="single"/>
              </w:rPr>
              <w:t>Reset</w:t>
            </w:r>
            <w:r w:rsidRPr="0047502F">
              <w:rPr>
                <w:sz w:val="22"/>
                <w:szCs w:val="22"/>
              </w:rPr>
              <w:t xml:space="preserve"> to cause the original database values to be redisplayed.</w:t>
            </w:r>
          </w:p>
        </w:tc>
      </w:tr>
    </w:tbl>
    <w:p w14:paraId="265A465C" w14:textId="77777777" w:rsidR="003373D9" w:rsidRPr="00B350A0" w:rsidRDefault="003373D9" w:rsidP="004A51AA">
      <w:pPr>
        <w:pStyle w:val="ProcessHeading"/>
      </w:pPr>
      <w:r w:rsidRPr="00B350A0">
        <w:t>To modify a Metadata value:</w:t>
      </w:r>
    </w:p>
    <w:tbl>
      <w:tblPr>
        <w:tblStyle w:val="Instructions"/>
        <w:tblW w:w="0" w:type="auto"/>
        <w:tblLook w:val="04A0" w:firstRow="1" w:lastRow="0" w:firstColumn="1" w:lastColumn="0" w:noHBand="0" w:noVBand="1"/>
      </w:tblPr>
      <w:tblGrid>
        <w:gridCol w:w="8533"/>
      </w:tblGrid>
      <w:tr w:rsidR="003373D9" w:rsidRPr="00B350A0" w14:paraId="37F36A5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049F336" w14:textId="77777777" w:rsidR="003373D9" w:rsidRPr="00B350A0" w:rsidRDefault="003373D9" w:rsidP="004A51AA">
            <w:pPr>
              <w:pStyle w:val="Bullet"/>
            </w:pPr>
            <w:r w:rsidRPr="00B350A0">
              <w:t>Display the Metadata Attribute values for the required Spectrum as described in the previous sub-section.</w:t>
            </w:r>
          </w:p>
          <w:p w14:paraId="60045CDF" w14:textId="77777777" w:rsidR="003373D9" w:rsidRPr="00B350A0" w:rsidRDefault="003373D9" w:rsidP="004A51AA">
            <w:pPr>
              <w:pStyle w:val="Bullet"/>
            </w:pPr>
            <w:r w:rsidRPr="00B350A0">
              <w:t xml:space="preserve">Ensure that the check box for the required Metadata Group is ticked and </w:t>
            </w:r>
            <w:r w:rsidRPr="00B350A0">
              <w:lastRenderedPageBreak/>
              <w:t>scroll to that Metadata Group.</w:t>
            </w:r>
          </w:p>
          <w:p w14:paraId="226BB367" w14:textId="77777777" w:rsidR="003373D9" w:rsidRPr="00B350A0" w:rsidRDefault="003373D9" w:rsidP="004A51AA">
            <w:pPr>
              <w:pStyle w:val="Bullet"/>
            </w:pPr>
            <w:r w:rsidRPr="00B350A0">
              <w:t>Click in the field and type in the required value. When the field contains a valid value the</w:t>
            </w:r>
            <w:r w:rsidR="00CD2621" w:rsidRPr="00B350A0">
              <w:t xml:space="preserve"> </w:t>
            </w:r>
            <w:r w:rsidR="00CD2621" w:rsidRPr="00B350A0">
              <w:rPr>
                <w:rStyle w:val="ActionButton"/>
                <w:u w:val="single"/>
              </w:rPr>
              <w:t>Update</w:t>
            </w:r>
            <w:r w:rsidRPr="00B350A0">
              <w:t xml:space="preserve"> button will become valid.</w:t>
            </w:r>
          </w:p>
          <w:p w14:paraId="18CE2879" w14:textId="67F901F5" w:rsidR="003373D9" w:rsidRPr="00B350A0" w:rsidRDefault="002D217B"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e modified value back to the database. If the Metadata is shared by more than one Spectrum,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t your desired action and click</w:t>
            </w:r>
            <w:r w:rsidR="007D2B83" w:rsidRPr="00B350A0">
              <w:t xml:space="preserve"> </w:t>
            </w:r>
            <w:r w:rsidR="007D2B83" w:rsidRPr="00B350A0">
              <w:rPr>
                <w:rStyle w:val="ActionButton"/>
                <w:u w:val="single"/>
              </w:rPr>
              <w:t>OK</w:t>
            </w:r>
            <w:r w:rsidR="003373D9" w:rsidRPr="00B350A0">
              <w:t>.</w:t>
            </w:r>
          </w:p>
        </w:tc>
      </w:tr>
    </w:tbl>
    <w:p w14:paraId="1042A6C1" w14:textId="77777777" w:rsidR="003373D9" w:rsidRPr="00B350A0" w:rsidRDefault="003373D9" w:rsidP="004A51AA">
      <w:pPr>
        <w:pStyle w:val="ProcessHeading"/>
      </w:pPr>
      <w:r w:rsidRPr="00B350A0">
        <w:lastRenderedPageBreak/>
        <w:t>To delete a Metadata value:</w:t>
      </w:r>
    </w:p>
    <w:tbl>
      <w:tblPr>
        <w:tblStyle w:val="Instructions"/>
        <w:tblW w:w="0" w:type="auto"/>
        <w:tblLook w:val="04A0" w:firstRow="1" w:lastRow="0" w:firstColumn="1" w:lastColumn="0" w:noHBand="0" w:noVBand="1"/>
      </w:tblPr>
      <w:tblGrid>
        <w:gridCol w:w="8533"/>
      </w:tblGrid>
      <w:tr w:rsidR="003373D9" w:rsidRPr="00B350A0" w14:paraId="660D910B"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040138" w14:textId="77777777" w:rsidR="003373D9" w:rsidRPr="00B350A0" w:rsidRDefault="003373D9" w:rsidP="004A51AA">
            <w:pPr>
              <w:pStyle w:val="Bullet"/>
            </w:pPr>
            <w:r w:rsidRPr="00B350A0">
              <w:t>Display the Metadata Attribute values for the required Spectrum as described in the previous sub-section.</w:t>
            </w:r>
          </w:p>
          <w:p w14:paraId="7CAFA9A4" w14:textId="77777777" w:rsidR="003373D9" w:rsidRPr="00B350A0" w:rsidRDefault="003373D9" w:rsidP="004A51AA">
            <w:pPr>
              <w:pStyle w:val="Bullet"/>
            </w:pPr>
            <w:r w:rsidRPr="00B350A0">
              <w:t>Ensure that the check box for the required Metadata Group is ticked and scroll to that Metadata Group.</w:t>
            </w:r>
          </w:p>
          <w:p w14:paraId="7A0BF2C8" w14:textId="77777777" w:rsidR="003373D9" w:rsidRPr="00B350A0" w:rsidRDefault="003373D9" w:rsidP="004A51AA">
            <w:pPr>
              <w:pStyle w:val="Bullet"/>
            </w:pPr>
            <w:r w:rsidRPr="00B350A0">
              <w:t xml:space="preserve">Right click on the name of </w:t>
            </w:r>
            <w:r w:rsidR="007D2B83" w:rsidRPr="00B350A0">
              <w:t xml:space="preserve">the field you wish to delete. A </w:t>
            </w:r>
            <w:r w:rsidR="007D2B83" w:rsidRPr="00B350A0">
              <w:rPr>
                <w:rStyle w:val="ActionButton"/>
                <w:u w:val="single"/>
              </w:rPr>
              <w:t>Delete</w:t>
            </w:r>
            <w:r w:rsidRPr="00B350A0">
              <w:t xml:space="preserve"> button will appear.</w:t>
            </w:r>
          </w:p>
          <w:p w14:paraId="376DECC0" w14:textId="77777777" w:rsidR="003373D9" w:rsidRPr="00B350A0" w:rsidRDefault="003373D9" w:rsidP="004A51AA">
            <w:pPr>
              <w:pStyle w:val="Bullet"/>
            </w:pPr>
            <w:r w:rsidRPr="00B350A0">
              <w:t xml:space="preserve">Click on this </w:t>
            </w:r>
            <w:r w:rsidR="007D2B83" w:rsidRPr="00B350A0">
              <w:rPr>
                <w:rStyle w:val="ActionButton"/>
                <w:u w:val="single"/>
              </w:rPr>
              <w:t>Delete</w:t>
            </w:r>
            <w:r w:rsidRPr="00B350A0">
              <w:t xml:space="preserve"> button. The Metadata field will disappear from the display and </w:t>
            </w:r>
            <w:r w:rsidR="007D2B83" w:rsidRPr="00B350A0">
              <w:t xml:space="preserve">the </w:t>
            </w:r>
            <w:r w:rsidR="007D2B83" w:rsidRPr="00B350A0">
              <w:rPr>
                <w:rStyle w:val="ActionButton"/>
                <w:u w:val="single"/>
              </w:rPr>
              <w:t>Update</w:t>
            </w:r>
            <w:r w:rsidRPr="00B350A0">
              <w:t xml:space="preserve"> button will become active.</w:t>
            </w:r>
          </w:p>
          <w:p w14:paraId="0F20529A" w14:textId="2BE660C7" w:rsidR="003373D9" w:rsidRPr="00B350A0" w:rsidRDefault="002D217B" w:rsidP="004A51AA">
            <w:pPr>
              <w:pStyle w:val="Bullet"/>
            </w:pPr>
            <w:r w:rsidRPr="00B350A0">
              <w:t>Click</w:t>
            </w:r>
            <w:r w:rsidR="007D2B83" w:rsidRPr="00B350A0">
              <w:t xml:space="preserve"> </w:t>
            </w:r>
            <w:r w:rsidR="007D2B83" w:rsidRPr="00B350A0">
              <w:rPr>
                <w:rStyle w:val="ActionButton"/>
                <w:u w:val="single"/>
              </w:rPr>
              <w:t>Update</w:t>
            </w:r>
            <w:r w:rsidR="003373D9" w:rsidRPr="00B350A0">
              <w:t xml:space="preserve"> to write the change back to the database. If the Metadata is shared by other Spectra,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w:t>
            </w:r>
            <w:r w:rsidR="007D2B83" w:rsidRPr="00B350A0">
              <w:t xml:space="preserve">t your desired action and click </w:t>
            </w:r>
            <w:r w:rsidR="007D2B83" w:rsidRPr="00B350A0">
              <w:rPr>
                <w:rStyle w:val="ActionButton"/>
                <w:u w:val="single"/>
              </w:rPr>
              <w:t>OK</w:t>
            </w:r>
            <w:r w:rsidR="003373D9" w:rsidRPr="00B350A0">
              <w:t>.</w:t>
            </w:r>
          </w:p>
        </w:tc>
      </w:tr>
    </w:tbl>
    <w:p w14:paraId="31824E8E" w14:textId="77777777" w:rsidR="003373D9" w:rsidRPr="00B350A0" w:rsidRDefault="003373D9" w:rsidP="004A51AA">
      <w:pPr>
        <w:pStyle w:val="ProcessHeading"/>
      </w:pPr>
      <w:r w:rsidRPr="00B350A0">
        <w:t>To add a new Metadata value:</w:t>
      </w:r>
    </w:p>
    <w:tbl>
      <w:tblPr>
        <w:tblStyle w:val="Instructions"/>
        <w:tblW w:w="0" w:type="auto"/>
        <w:tblLook w:val="04A0" w:firstRow="1" w:lastRow="0" w:firstColumn="1" w:lastColumn="0" w:noHBand="0" w:noVBand="1"/>
      </w:tblPr>
      <w:tblGrid>
        <w:gridCol w:w="8533"/>
      </w:tblGrid>
      <w:tr w:rsidR="003373D9" w:rsidRPr="00B350A0" w14:paraId="3EA2B3BA"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F0C6537" w14:textId="77777777" w:rsidR="003373D9" w:rsidRPr="00B350A0" w:rsidRDefault="003373D9" w:rsidP="004A51AA">
            <w:pPr>
              <w:pStyle w:val="Bullet"/>
            </w:pPr>
            <w:r w:rsidRPr="00B350A0">
              <w:t>Display the Metadata Attribute values for the required Spectrum as described in the previous sub-section.</w:t>
            </w:r>
          </w:p>
          <w:p w14:paraId="4993E1B2" w14:textId="77777777" w:rsidR="003373D9" w:rsidRPr="00B350A0" w:rsidRDefault="003373D9" w:rsidP="004A51AA">
            <w:pPr>
              <w:pStyle w:val="Bullet"/>
            </w:pPr>
            <w:r w:rsidRPr="00B350A0">
              <w:t>Ensure that the check box for the required Metadata Group is ticked and scroll to that Metadata Group.</w:t>
            </w:r>
          </w:p>
          <w:p w14:paraId="49464719" w14:textId="77777777" w:rsidR="003373D9" w:rsidRPr="00B350A0" w:rsidRDefault="003373D9" w:rsidP="004A51AA">
            <w:pPr>
              <w:pStyle w:val="Bullet"/>
            </w:pPr>
            <w:r w:rsidRPr="00B350A0">
              <w:t>Right click on any blank space within the Metadata Group’s display box. A menu of Metadata items that can be added for that Group will be displayed.</w:t>
            </w:r>
          </w:p>
          <w:p w14:paraId="28227754" w14:textId="77777777" w:rsidR="003373D9" w:rsidRPr="00B350A0" w:rsidRDefault="003373D9" w:rsidP="004A51AA">
            <w:pPr>
              <w:pStyle w:val="Bullet"/>
            </w:pPr>
            <w:r w:rsidRPr="00B350A0">
              <w:t>Click on the menu entry for the Metadata item you wish to add. A data entry field for the Metadata entry will be displayed.</w:t>
            </w:r>
          </w:p>
          <w:p w14:paraId="4D48A4E9" w14:textId="77777777" w:rsidR="003373D9" w:rsidRPr="00B350A0" w:rsidRDefault="003373D9" w:rsidP="004A51AA">
            <w:pPr>
              <w:pStyle w:val="Bullet"/>
            </w:pPr>
            <w:r w:rsidRPr="00B350A0">
              <w:t>Enter the value you require for this Metadata field.</w:t>
            </w:r>
          </w:p>
          <w:p w14:paraId="76EB5ED9" w14:textId="77777777" w:rsidR="003373D9" w:rsidRPr="00B350A0" w:rsidRDefault="00580570"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is change back to the database.</w:t>
            </w:r>
          </w:p>
        </w:tc>
      </w:tr>
    </w:tbl>
    <w:p w14:paraId="02D5BB05" w14:textId="77777777" w:rsidR="003373D9" w:rsidRPr="00B350A0" w:rsidRDefault="003373D9" w:rsidP="003373D9">
      <w:pPr>
        <w:pStyle w:val="Heading4"/>
        <w:rPr>
          <w:u w:val="single"/>
        </w:rPr>
      </w:pPr>
      <w:r w:rsidRPr="00B350A0">
        <w:rPr>
          <w:u w:val="single"/>
        </w:rPr>
        <w:t>Editing Metadata for All Spectra in a Sub-tree of the Campaign tree</w:t>
      </w:r>
    </w:p>
    <w:p w14:paraId="5C745720" w14:textId="77777777" w:rsidR="003373D9" w:rsidRPr="00B350A0" w:rsidRDefault="003373D9" w:rsidP="004A51AA">
      <w:pPr>
        <w:pStyle w:val="Body"/>
      </w:pPr>
      <w:r w:rsidRPr="00B350A0">
        <w:t>SPECCHIO allows for simultaneous updating of Metadata for multiple Spectra. This feature is typically used when multiple Spectra have just been uploaded and a selection of their Metadata items shares the same values. This is a common scenario, as Metadata of Spectra are often highly redundant, especially when multiple measurements of the same object were acquired.</w:t>
      </w:r>
    </w:p>
    <w:p w14:paraId="763F5C30" w14:textId="77777777" w:rsidR="003373D9" w:rsidRPr="00B350A0" w:rsidRDefault="003373D9" w:rsidP="004A51AA">
      <w:pPr>
        <w:pStyle w:val="Body"/>
      </w:pPr>
      <w:r w:rsidRPr="00B350A0">
        <w:t xml:space="preserve">When multiple Spectra are selected (either by selecting a node in the Campaign Tree or by selecting multiple Spectra individually), the Metadata values that are common across all selected Spectra are displayed. For any Metadata Attribute for which even one Spectrum has a different value, or is missing that Attribute, the string </w:t>
      </w:r>
      <w:r w:rsidRPr="00B350A0">
        <w:rPr>
          <w:rStyle w:val="GUIWord"/>
          <w:u w:val="single"/>
        </w:rPr>
        <w:t>-- Multiple Values --</w:t>
      </w:r>
      <w:r w:rsidRPr="00B350A0">
        <w:t xml:space="preserve"> is displayed. For Metadata Attributes which are selected from dropdown lists, the value </w:t>
      </w:r>
      <w:r w:rsidRPr="00B350A0">
        <w:rPr>
          <w:rStyle w:val="GUIWord"/>
          <w:u w:val="single"/>
        </w:rPr>
        <w:t>Nil</w:t>
      </w:r>
      <w:r w:rsidRPr="00B350A0">
        <w:t xml:space="preserve"> is shown if the values are not the same for all Spectra.</w:t>
      </w:r>
    </w:p>
    <w:p w14:paraId="77C08E0D" w14:textId="77777777" w:rsidR="003373D9" w:rsidRPr="00B350A0" w:rsidRDefault="003373D9" w:rsidP="004A51AA">
      <w:pPr>
        <w:pStyle w:val="ProcessHeading"/>
      </w:pPr>
      <w:r w:rsidRPr="00B350A0">
        <w:lastRenderedPageBreak/>
        <w:t>To change a specific Metadata item for all Spectra under a node:</w:t>
      </w:r>
    </w:p>
    <w:p w14:paraId="3116893A" w14:textId="77777777" w:rsidR="003373D9" w:rsidRPr="00B350A0" w:rsidRDefault="003373D9" w:rsidP="004A51AA">
      <w:pPr>
        <w:pStyle w:val="Body"/>
      </w:pPr>
      <w:r w:rsidRPr="00B350A0">
        <w:t>This method requires that the Metadata Attribute has the same value for all Spectra. See the next procedure if that is not the case.</w:t>
      </w:r>
    </w:p>
    <w:tbl>
      <w:tblPr>
        <w:tblStyle w:val="Instructions"/>
        <w:tblW w:w="0" w:type="auto"/>
        <w:tblLook w:val="04A0" w:firstRow="1" w:lastRow="0" w:firstColumn="1" w:lastColumn="0" w:noHBand="0" w:noVBand="1"/>
      </w:tblPr>
      <w:tblGrid>
        <w:gridCol w:w="8533"/>
      </w:tblGrid>
      <w:tr w:rsidR="003373D9" w:rsidRPr="00B350A0" w14:paraId="7A213AE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89B3D54" w14:textId="77777777" w:rsidR="003373D9" w:rsidRPr="00B350A0" w:rsidRDefault="003373D9" w:rsidP="004A51AA">
            <w:pPr>
              <w:pStyle w:val="Bullet"/>
            </w:pPr>
            <w:r w:rsidRPr="00B350A0">
              <w:t>Navigate to the correct Campaign hierarchy node and click on it to highlight it.</w:t>
            </w:r>
          </w:p>
          <w:p w14:paraId="068C8F65" w14:textId="77777777" w:rsidR="003373D9" w:rsidRPr="00B350A0" w:rsidRDefault="003373D9" w:rsidP="004A51AA">
            <w:pPr>
              <w:pStyle w:val="Bullet"/>
            </w:pPr>
            <w:r w:rsidRPr="00B350A0">
              <w:t>Ensure that the check box for the required Metadata Group is ticked and scroll to that Metadata Group.</w:t>
            </w:r>
          </w:p>
          <w:p w14:paraId="5965BAEE" w14:textId="77777777" w:rsidR="003373D9" w:rsidRPr="00B350A0" w:rsidRDefault="003373D9" w:rsidP="004A51AA">
            <w:pPr>
              <w:pStyle w:val="Bullet"/>
            </w:pPr>
            <w:r w:rsidRPr="00B350A0">
              <w:t xml:space="preserve">Click in the field to be changed and type in the required new value. When the </w:t>
            </w:r>
            <w:r w:rsidR="00F058B8" w:rsidRPr="00B350A0">
              <w:t xml:space="preserve">field contains a valid value the </w:t>
            </w:r>
            <w:r w:rsidR="00F058B8" w:rsidRPr="00B350A0">
              <w:rPr>
                <w:rStyle w:val="ActionButton"/>
                <w:u w:val="single"/>
              </w:rPr>
              <w:t>Update</w:t>
            </w:r>
            <w:r w:rsidR="00F058B8" w:rsidRPr="00B350A0">
              <w:t xml:space="preserve"> </w:t>
            </w:r>
            <w:r w:rsidRPr="00B350A0">
              <w:t>button will become valid.</w:t>
            </w:r>
          </w:p>
          <w:p w14:paraId="2EC120DE" w14:textId="77777777" w:rsidR="003373D9" w:rsidRPr="00B350A0" w:rsidRDefault="00F058B8" w:rsidP="004A51AA">
            <w:pPr>
              <w:pStyle w:val="Bullet"/>
            </w:pPr>
            <w:r w:rsidRPr="00B350A0">
              <w:t xml:space="preserve">Click on the </w:t>
            </w:r>
            <w:r w:rsidRPr="00B350A0">
              <w:rPr>
                <w:rStyle w:val="ActionButton"/>
                <w:u w:val="single"/>
              </w:rPr>
              <w:t>Update</w:t>
            </w:r>
            <w:r w:rsidRPr="00B350A0">
              <w:t xml:space="preserve"> </w:t>
            </w:r>
            <w:r w:rsidR="003373D9" w:rsidRPr="00B350A0">
              <w:t>button to write the change back to the database for all Spectra for this node.</w:t>
            </w:r>
          </w:p>
          <w:p w14:paraId="4216A769" w14:textId="696B27C0"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w:t>
            </w:r>
            <w:r w:rsidR="00F058B8" w:rsidRPr="00B350A0">
              <w:t xml:space="preserve">l be displayed. Click on either </w:t>
            </w:r>
            <w:r w:rsidR="00F058B8" w:rsidRPr="00B350A0">
              <w:rPr>
                <w:rStyle w:val="ActionButton"/>
                <w:u w:val="single"/>
              </w:rPr>
              <w:t>Apply to all spectra</w:t>
            </w:r>
            <w:r w:rsidRPr="00B350A0">
              <w:t xml:space="preserve"> if all Spectra which share this value are to </w:t>
            </w:r>
            <w:r w:rsidR="00F058B8" w:rsidRPr="00B350A0">
              <w:t xml:space="preserve">be changed. Click on </w:t>
            </w:r>
            <w:r w:rsidR="00F058B8" w:rsidRPr="00B350A0">
              <w:rPr>
                <w:rStyle w:val="ActionButton"/>
                <w:u w:val="single"/>
              </w:rPr>
              <w:t>Selected spectra only</w:t>
            </w:r>
            <w:r w:rsidRPr="00B350A0">
              <w:t xml:space="preserve"> if only the Spectra under this node are to have the Metadata Attribute value changed.</w:t>
            </w:r>
          </w:p>
        </w:tc>
      </w:tr>
    </w:tbl>
    <w:p w14:paraId="67DDFFB1" w14:textId="77777777" w:rsidR="003373D9" w:rsidRPr="00B350A0" w:rsidRDefault="003373D9" w:rsidP="004A51AA">
      <w:pPr>
        <w:pStyle w:val="ProcessHeading"/>
      </w:pPr>
      <w:r w:rsidRPr="00B350A0">
        <w:t>To delete a Metadata value from all Spectra under a node:</w:t>
      </w:r>
    </w:p>
    <w:tbl>
      <w:tblPr>
        <w:tblStyle w:val="Instructions"/>
        <w:tblW w:w="0" w:type="auto"/>
        <w:tblLook w:val="04A0" w:firstRow="1" w:lastRow="0" w:firstColumn="1" w:lastColumn="0" w:noHBand="0" w:noVBand="1"/>
      </w:tblPr>
      <w:tblGrid>
        <w:gridCol w:w="8533"/>
      </w:tblGrid>
      <w:tr w:rsidR="003373D9" w:rsidRPr="00B350A0" w14:paraId="2D154D71"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AA71DAA" w14:textId="77777777" w:rsidR="003373D9" w:rsidRPr="00B350A0" w:rsidRDefault="003373D9" w:rsidP="004A51AA">
            <w:pPr>
              <w:pStyle w:val="Bullet"/>
            </w:pPr>
            <w:r w:rsidRPr="00B350A0">
              <w:t>Navigate to the correct Campaign hierarchy node and click on it to highlight it.</w:t>
            </w:r>
          </w:p>
          <w:p w14:paraId="0829DFF9" w14:textId="77777777" w:rsidR="003373D9" w:rsidRPr="00B350A0" w:rsidRDefault="003373D9" w:rsidP="004A51AA">
            <w:pPr>
              <w:pStyle w:val="Bullet"/>
            </w:pPr>
            <w:r w:rsidRPr="00B350A0">
              <w:t>Ensure that the check box for the required Metadata Group is ticked and scroll to that Metadata Group.</w:t>
            </w:r>
          </w:p>
          <w:p w14:paraId="4982056F" w14:textId="77777777" w:rsidR="003373D9" w:rsidRPr="00B350A0" w:rsidRDefault="003373D9" w:rsidP="004A51AA">
            <w:pPr>
              <w:pStyle w:val="Bullet"/>
            </w:pPr>
            <w:r w:rsidRPr="00B350A0">
              <w:t>Right click on the name of</w:t>
            </w:r>
            <w:r w:rsidR="00F058B8" w:rsidRPr="00B350A0">
              <w:t xml:space="preserve"> the field you wish to delete. A </w:t>
            </w:r>
            <w:r w:rsidR="00F058B8" w:rsidRPr="00B350A0">
              <w:rPr>
                <w:rStyle w:val="ActionButton"/>
                <w:u w:val="single"/>
              </w:rPr>
              <w:t>Delete</w:t>
            </w:r>
            <w:r w:rsidR="00F058B8" w:rsidRPr="00B350A0">
              <w:t xml:space="preserve"> </w:t>
            </w:r>
            <w:r w:rsidRPr="00B350A0">
              <w:t>button will appear.</w:t>
            </w:r>
          </w:p>
          <w:p w14:paraId="1C175316" w14:textId="77777777" w:rsidR="003373D9" w:rsidRPr="00B350A0" w:rsidRDefault="00F058B8" w:rsidP="004A51AA">
            <w:pPr>
              <w:pStyle w:val="Bullet"/>
            </w:pPr>
            <w:r w:rsidRPr="00B350A0">
              <w:t xml:space="preserve">Click on this </w:t>
            </w:r>
            <w:r w:rsidRPr="00B350A0">
              <w:rPr>
                <w:rStyle w:val="ActionButton"/>
                <w:u w:val="single"/>
              </w:rPr>
              <w:t>Delete</w:t>
            </w:r>
            <w:r w:rsidRPr="00B350A0">
              <w:t xml:space="preserve"> </w:t>
            </w:r>
            <w:r w:rsidR="003373D9" w:rsidRPr="00B350A0">
              <w:t>button. The Metadata field will disappear from the display and the</w:t>
            </w:r>
            <w:r w:rsidRPr="00B350A0">
              <w:t xml:space="preserve"> </w:t>
            </w:r>
            <w:r w:rsidRPr="00B350A0">
              <w:rPr>
                <w:rStyle w:val="ActionButton"/>
                <w:u w:val="single"/>
              </w:rPr>
              <w:t>Update</w:t>
            </w:r>
            <w:r w:rsidR="003373D9" w:rsidRPr="00B350A0">
              <w:t xml:space="preserve"> button will become valid.</w:t>
            </w:r>
          </w:p>
          <w:p w14:paraId="45DB2BB6" w14:textId="77777777" w:rsidR="003373D9" w:rsidRPr="00B350A0" w:rsidRDefault="00580570" w:rsidP="004A51AA">
            <w:pPr>
              <w:pStyle w:val="Bullet"/>
            </w:pPr>
            <w:r w:rsidRPr="00B350A0">
              <w:t xml:space="preserve">Click </w:t>
            </w:r>
            <w:r w:rsidR="00F058B8" w:rsidRPr="00B350A0">
              <w:rPr>
                <w:rStyle w:val="ActionButton"/>
                <w:u w:val="single"/>
              </w:rPr>
              <w:t>Update</w:t>
            </w:r>
            <w:r w:rsidR="003373D9" w:rsidRPr="00B350A0">
              <w:t xml:space="preserve"> to write the change back to the database.</w:t>
            </w:r>
          </w:p>
          <w:p w14:paraId="0428D237" w14:textId="4B89F14B"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l be displayed. There is a choice to either Apply to all spectra or</w:t>
            </w:r>
            <w:r w:rsidR="002165AF" w:rsidRPr="00B350A0">
              <w:t xml:space="preserve"> Selected spectra only. Click </w:t>
            </w:r>
            <w:r w:rsidR="00F058B8" w:rsidRPr="00B350A0">
              <w:rPr>
                <w:rStyle w:val="ActionButton"/>
                <w:u w:val="single"/>
              </w:rPr>
              <w:t>Apply to all spectra</w:t>
            </w:r>
            <w:r w:rsidRPr="00B350A0">
              <w:t xml:space="preserve"> if all Spectra which share this value are to have it deleted. Click </w:t>
            </w:r>
            <w:r w:rsidR="00F058B8" w:rsidRPr="00B350A0">
              <w:rPr>
                <w:rStyle w:val="ActionButton"/>
                <w:u w:val="single"/>
              </w:rPr>
              <w:t>Selected spectra only</w:t>
            </w:r>
            <w:r w:rsidRPr="00B350A0">
              <w:t xml:space="preserve"> if only the Spectra under this node are to have the Metadata Attribute value deleted.</w:t>
            </w:r>
          </w:p>
        </w:tc>
      </w:tr>
    </w:tbl>
    <w:p w14:paraId="2548AA24" w14:textId="77777777" w:rsidR="003373D9" w:rsidRPr="00B350A0" w:rsidRDefault="003373D9" w:rsidP="004A51AA">
      <w:pPr>
        <w:pStyle w:val="Warning"/>
      </w:pPr>
      <w:r w:rsidRPr="00B350A0">
        <w:t>Warning</w:t>
      </w:r>
      <w:r w:rsidRPr="00B350A0">
        <w:tab/>
        <w:t xml:space="preserve">If you delete a Metadata Attribute which shows </w:t>
      </w:r>
      <w:r w:rsidRPr="00B350A0">
        <w:rPr>
          <w:rStyle w:val="GUIWord"/>
          <w:u w:val="single"/>
        </w:rPr>
        <w:t>-- multiple values –</w:t>
      </w:r>
      <w:r w:rsidRPr="00B350A0">
        <w:t xml:space="preserve"> in the current view, </w:t>
      </w:r>
      <w:r w:rsidRPr="00B350A0">
        <w:rPr>
          <w:rStyle w:val="iEmphasis"/>
          <w:u w:val="single"/>
        </w:rPr>
        <w:t>all</w:t>
      </w:r>
      <w:r w:rsidRPr="00B350A0">
        <w:t xml:space="preserve"> values of this Metadata Attribute will be deleted from </w:t>
      </w:r>
      <w:r w:rsidRPr="00B350A0">
        <w:rPr>
          <w:rStyle w:val="iEmphasis"/>
          <w:u w:val="single"/>
        </w:rPr>
        <w:t>all</w:t>
      </w:r>
      <w:r w:rsidRPr="00B350A0">
        <w:t xml:space="preserve"> selected Spectra, even if some Spectra have multiple values of the Attribute.</w:t>
      </w:r>
    </w:p>
    <w:p w14:paraId="6FB3E27E" w14:textId="77777777" w:rsidR="003373D9" w:rsidRPr="00B350A0" w:rsidRDefault="003373D9" w:rsidP="004A51AA">
      <w:pPr>
        <w:pStyle w:val="ProcessHeading"/>
      </w:pPr>
      <w:r w:rsidRPr="00B350A0">
        <w:t>To reset a specific Metadata item for all Spectra under a node to have the same value:</w:t>
      </w:r>
    </w:p>
    <w:tbl>
      <w:tblPr>
        <w:tblStyle w:val="Instructions"/>
        <w:tblW w:w="0" w:type="auto"/>
        <w:tblLook w:val="04A0" w:firstRow="1" w:lastRow="0" w:firstColumn="1" w:lastColumn="0" w:noHBand="0" w:noVBand="1"/>
      </w:tblPr>
      <w:tblGrid>
        <w:gridCol w:w="8533"/>
      </w:tblGrid>
      <w:tr w:rsidR="003373D9" w:rsidRPr="00B350A0" w14:paraId="32670E2C"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304FD8C" w14:textId="77777777" w:rsidR="003373D9" w:rsidRPr="00B350A0" w:rsidRDefault="003373D9" w:rsidP="004A51AA">
            <w:pPr>
              <w:pStyle w:val="Bullet"/>
            </w:pPr>
            <w:r w:rsidRPr="00B350A0">
              <w:t>Navigate to the correct Campaign hierarchy node and click on it to highlight it.</w:t>
            </w:r>
          </w:p>
          <w:p w14:paraId="517FD4C7" w14:textId="77777777" w:rsidR="003373D9" w:rsidRPr="00B350A0" w:rsidRDefault="003373D9" w:rsidP="004A51AA">
            <w:pPr>
              <w:pStyle w:val="Bullet"/>
            </w:pPr>
            <w:r w:rsidRPr="00B350A0">
              <w:t xml:space="preserve">Ensure that the check box for the required Metadata Group is ticked and scroll to that Metadata Group. The value displayed in the Metadata field should be </w:t>
            </w:r>
            <w:r w:rsidRPr="00B350A0">
              <w:rPr>
                <w:rStyle w:val="GUIWord"/>
                <w:u w:val="single"/>
              </w:rPr>
              <w:t>-- Multiple Values --</w:t>
            </w:r>
            <w:r w:rsidRPr="00B350A0">
              <w:t xml:space="preserve"> to indicate that the values are not the </w:t>
            </w:r>
            <w:r w:rsidRPr="00B350A0">
              <w:lastRenderedPageBreak/>
              <w:t>same for all Spectra.</w:t>
            </w:r>
          </w:p>
          <w:p w14:paraId="3012A5DE" w14:textId="77777777" w:rsidR="003373D9" w:rsidRPr="00B350A0" w:rsidRDefault="003373D9" w:rsidP="004A51AA">
            <w:pPr>
              <w:pStyle w:val="Bullet"/>
            </w:pPr>
            <w:r w:rsidRPr="00B350A0">
              <w:t>Right click on the Metadata field name to show a</w:t>
            </w:r>
            <w:r w:rsidR="000D555D" w:rsidRPr="00B350A0">
              <w:t xml:space="preserve"> </w:t>
            </w:r>
            <w:r w:rsidR="000D555D" w:rsidRPr="00B350A0">
              <w:rPr>
                <w:rStyle w:val="ActionButton"/>
                <w:u w:val="single"/>
              </w:rPr>
              <w:t>Delete</w:t>
            </w:r>
            <w:r w:rsidRPr="00B350A0">
              <w:t xml:space="preserve"> button. Click on the</w:t>
            </w:r>
            <w:r w:rsidR="000D555D" w:rsidRPr="00B350A0">
              <w:t xml:space="preserve"> </w:t>
            </w:r>
            <w:r w:rsidR="000D555D" w:rsidRPr="00B350A0">
              <w:rPr>
                <w:rStyle w:val="ActionButton"/>
                <w:u w:val="single"/>
              </w:rPr>
              <w:t>Delete</w:t>
            </w:r>
            <w:r w:rsidRPr="00B350A0">
              <w:t xml:space="preserve"> button. The Metadata field will disappear from the screen.</w:t>
            </w:r>
          </w:p>
          <w:p w14:paraId="56720BBD" w14:textId="77777777" w:rsidR="003373D9" w:rsidRPr="00B350A0" w:rsidRDefault="00F706BE" w:rsidP="004A51AA">
            <w:pPr>
              <w:pStyle w:val="Bullet"/>
            </w:pPr>
            <w:r w:rsidRPr="00B350A0">
              <w:t xml:space="preserve">Click </w:t>
            </w:r>
            <w:r w:rsidR="000D555D" w:rsidRPr="00B350A0">
              <w:rPr>
                <w:rStyle w:val="ActionButton"/>
                <w:u w:val="single"/>
              </w:rPr>
              <w:t>Update</w:t>
            </w:r>
            <w:r w:rsidR="000D555D" w:rsidRPr="00B350A0">
              <w:t xml:space="preserve"> </w:t>
            </w:r>
            <w:r w:rsidR="003373D9" w:rsidRPr="00B350A0">
              <w:t>to write this change into the database.</w:t>
            </w:r>
            <w:r w:rsidR="00D84F31" w:rsidRPr="00B350A0">
              <w:t xml:space="preserve"> </w:t>
            </w:r>
            <w:r w:rsidR="003373D9" w:rsidRPr="00B350A0">
              <w:rPr>
                <w:b/>
              </w:rPr>
              <w:t>This step is critical</w:t>
            </w:r>
            <w:r w:rsidR="003373D9" w:rsidRPr="00B350A0">
              <w:t>.</w:t>
            </w:r>
          </w:p>
          <w:p w14:paraId="7039468C" w14:textId="77777777" w:rsidR="003373D9" w:rsidRPr="00B350A0" w:rsidRDefault="003373D9" w:rsidP="004A51AA">
            <w:pPr>
              <w:pStyle w:val="Bullet"/>
            </w:pPr>
            <w:r w:rsidRPr="00B350A0">
              <w:t>Right click within the Metadata Group box to display a menu of Metadata Attributes that can be added to this Metadata Group. Click on the Metadata Attribute to be added back.</w:t>
            </w:r>
          </w:p>
          <w:p w14:paraId="6054507C" w14:textId="77777777" w:rsidR="003373D9" w:rsidRPr="00B350A0" w:rsidRDefault="003373D9" w:rsidP="004A51AA">
            <w:pPr>
              <w:pStyle w:val="Bullet"/>
            </w:pPr>
            <w:r w:rsidRPr="00B350A0">
              <w:t>Enter the value you require for this Metadata Attribute.</w:t>
            </w:r>
          </w:p>
          <w:p w14:paraId="1DA086FB" w14:textId="77777777" w:rsidR="003373D9" w:rsidRPr="00B350A0" w:rsidRDefault="00997D66" w:rsidP="004A51AA">
            <w:pPr>
              <w:pStyle w:val="Bullet"/>
              <w:rPr>
                <w:rStyle w:val="Strong"/>
                <w:b w:val="0"/>
                <w:bCs w:val="0"/>
                <w:u w:val="single"/>
              </w:rPr>
            </w:pPr>
            <w:r w:rsidRPr="00B350A0">
              <w:t xml:space="preserve">Click </w:t>
            </w:r>
            <w:r w:rsidRPr="00B350A0">
              <w:rPr>
                <w:rStyle w:val="ActionButton"/>
                <w:u w:val="single"/>
              </w:rPr>
              <w:t>Update</w:t>
            </w:r>
            <w:r w:rsidR="003373D9" w:rsidRPr="00B350A0">
              <w:t xml:space="preserve"> to write this change back to the database.</w:t>
            </w:r>
          </w:p>
        </w:tc>
      </w:tr>
    </w:tbl>
    <w:p w14:paraId="3697704C" w14:textId="77777777" w:rsidR="003373D9" w:rsidRPr="00B350A0" w:rsidRDefault="003373D9" w:rsidP="003373D9">
      <w:pPr>
        <w:pStyle w:val="Heading4"/>
        <w:rPr>
          <w:u w:val="single"/>
        </w:rPr>
      </w:pPr>
      <w:r w:rsidRPr="00B350A0">
        <w:rPr>
          <w:u w:val="single"/>
        </w:rPr>
        <w:lastRenderedPageBreak/>
        <w:t>Editing Metadata for Multiple Unrelated Spectra</w:t>
      </w:r>
    </w:p>
    <w:p w14:paraId="6ABBE3EE" w14:textId="77777777" w:rsidR="003373D9" w:rsidRPr="00B350A0" w:rsidRDefault="003373D9" w:rsidP="004A51AA">
      <w:pPr>
        <w:pStyle w:val="Body"/>
      </w:pPr>
      <w:r w:rsidRPr="00B350A0">
        <w:t>The operations in the preceding section can be applied to multiple unrelated Spectra.</w:t>
      </w:r>
    </w:p>
    <w:p w14:paraId="452416E0" w14:textId="77777777" w:rsidR="003373D9" w:rsidRPr="00B350A0" w:rsidRDefault="003373D9" w:rsidP="004A51AA">
      <w:pPr>
        <w:pStyle w:val="Body"/>
      </w:pPr>
      <w:r w:rsidRPr="00B350A0">
        <w:t>It is possible to select multiple Spectra by holding the Control key while clicking on each additional Spectrum to be selected. It is also possible to select a range of Spectra by selecting the first Spectrum and then holding the Shift key while you click on the last Spectrum in the range. (This is consistent with common Windows usage of the Control and Shift keys.) The operations in the preceding section will then apply to all selected Spectra.</w:t>
      </w:r>
    </w:p>
    <w:p w14:paraId="148E5B0E" w14:textId="77777777" w:rsidR="003373D9" w:rsidRPr="00B350A0" w:rsidRDefault="003373D9" w:rsidP="004A51AA">
      <w:pPr>
        <w:pStyle w:val="Body"/>
      </w:pPr>
      <w:r w:rsidRPr="00B350A0">
        <w:t>Similarly, it is possible to select multiple nodes in the Campaign hierarchy and operate on all Spectra in those nodes.</w:t>
      </w:r>
    </w:p>
    <w:p w14:paraId="3447ED19" w14:textId="77777777" w:rsidR="003373D9" w:rsidRPr="00B350A0" w:rsidRDefault="003373D9" w:rsidP="004A51AA">
      <w:pPr>
        <w:pStyle w:val="Warning"/>
      </w:pPr>
      <w:r w:rsidRPr="00B350A0">
        <w:t>Warning</w:t>
      </w:r>
      <w:r w:rsidRPr="00B350A0">
        <w:tab/>
        <w:t>Do not select multiple Spectra or nodes across different Campaigns and then update all selected Spectra to share the same Metadata values. If subsequent users select the</w:t>
      </w:r>
      <w:r w:rsidR="001A0FDA" w:rsidRPr="00B350A0">
        <w:t xml:space="preserve"> </w:t>
      </w:r>
      <w:r w:rsidR="001A0FDA" w:rsidRPr="00B350A0">
        <w:rPr>
          <w:b/>
        </w:rPr>
        <w:t>Apply to all spectra</w:t>
      </w:r>
      <w:r w:rsidRPr="00B350A0">
        <w:t xml:space="preserve"> button when editing Metadata, it will change the Metadata across both Campaigns, which is a very unexpected and confusing result.</w:t>
      </w:r>
    </w:p>
    <w:p w14:paraId="69ABA07A" w14:textId="7A8131FB" w:rsidR="00FD4CCF" w:rsidRPr="00B350A0" w:rsidRDefault="00FD4CCF" w:rsidP="00941E8C">
      <w:pPr>
        <w:pStyle w:val="Heading2"/>
      </w:pPr>
      <w:bookmarkStart w:id="399" w:name="_Ref499982850"/>
      <w:bookmarkStart w:id="400" w:name="_Toc49458111"/>
      <w:bookmarkStart w:id="401" w:name="_Toc355280385"/>
      <w:bookmarkStart w:id="402" w:name="_Ref356551623"/>
      <w:bookmarkStart w:id="403" w:name="_Ref356551635"/>
      <w:bookmarkStart w:id="404" w:name="_Ref357757289"/>
      <w:bookmarkStart w:id="405" w:name="_Ref357757292"/>
      <w:bookmarkStart w:id="406" w:name="_Toc398023940"/>
      <w:bookmarkStart w:id="407" w:name="_Ref413327090"/>
      <w:bookmarkStart w:id="408" w:name="_Ref413327603"/>
      <w:bookmarkStart w:id="409" w:name="_Ref413328150"/>
      <w:r w:rsidRPr="00B350A0">
        <w:t>Using the Metadata Editor functions</w:t>
      </w:r>
      <w:bookmarkEnd w:id="399"/>
      <w:bookmarkEnd w:id="400"/>
    </w:p>
    <w:p w14:paraId="1F3E39FD" w14:textId="5184189B" w:rsidR="00FD4CCF" w:rsidRPr="00B350A0" w:rsidRDefault="00FD4CCF" w:rsidP="004A51AA">
      <w:pPr>
        <w:pStyle w:val="Body"/>
      </w:pPr>
      <w:r w:rsidRPr="00B350A0">
        <w:t xml:space="preserve">New functionalities have been added to the Metadata Editor for Release 3.3 (2017). They can be found </w:t>
      </w:r>
      <w:r w:rsidR="00596C91" w:rsidRPr="00B350A0">
        <w:t>in</w:t>
      </w:r>
      <w:r w:rsidRPr="00B350A0">
        <w:t xml:space="preserve"> the </w:t>
      </w:r>
      <w:r w:rsidRPr="00B350A0">
        <w:rPr>
          <w:rStyle w:val="GUIWord"/>
          <w:u w:val="single"/>
        </w:rPr>
        <w:t>Compute</w:t>
      </w:r>
      <w:r w:rsidRPr="00B350A0">
        <w:t xml:space="preserve"> tab </w:t>
      </w:r>
      <w:r w:rsidR="00596C91" w:rsidRPr="00B350A0">
        <w:t>once</w:t>
      </w:r>
      <w:r w:rsidRPr="00B350A0">
        <w:t xml:space="preserve"> the Metadata Editor was </w:t>
      </w:r>
      <w:r w:rsidR="00596C91" w:rsidRPr="00B350A0">
        <w:t>selected</w:t>
      </w:r>
      <w:r w:rsidRPr="00B350A0">
        <w:t xml:space="preserve"> from the Main Menu.</w:t>
      </w:r>
    </w:p>
    <w:p w14:paraId="11724807" w14:textId="77777777" w:rsidR="00FD4CCF" w:rsidRPr="00A8518D" w:rsidRDefault="00FD4CCF" w:rsidP="00D56CD2">
      <w:pPr>
        <w:pStyle w:val="Heading3"/>
      </w:pPr>
      <w:bookmarkStart w:id="410" w:name="_Ref500014914"/>
      <w:bookmarkStart w:id="411" w:name="_Toc49458112"/>
      <w:r w:rsidRPr="00A8518D">
        <w:t>Compute measurement support</w:t>
      </w:r>
      <w:bookmarkEnd w:id="410"/>
      <w:bookmarkEnd w:id="411"/>
    </w:p>
    <w:p w14:paraId="507DFE54" w14:textId="3E01D360" w:rsidR="005B4522" w:rsidRPr="00B350A0" w:rsidRDefault="005B4522" w:rsidP="005B4522">
      <w:pPr>
        <w:rPr>
          <w:u w:val="single"/>
          <w:lang w:val="de-CH"/>
        </w:rPr>
      </w:pPr>
      <w:r w:rsidRPr="00E50BFE">
        <w:rPr>
          <w:noProof/>
          <w:lang w:eastAsia="en-GB"/>
        </w:rPr>
        <w:drawing>
          <wp:inline distT="0" distB="0" distL="0" distR="0" wp14:anchorId="6E871D5A" wp14:editId="169DE86D">
            <wp:extent cx="2743200" cy="504825"/>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3200" cy="504825"/>
                    </a:xfrm>
                    <a:prstGeom prst="rect">
                      <a:avLst/>
                    </a:prstGeom>
                    <a:noFill/>
                    <a:ln>
                      <a:noFill/>
                    </a:ln>
                  </pic:spPr>
                </pic:pic>
              </a:graphicData>
            </a:graphic>
          </wp:inline>
        </w:drawing>
      </w:r>
    </w:p>
    <w:p w14:paraId="0C92C771" w14:textId="1AA90FD2" w:rsidR="005B4522" w:rsidRPr="00B350A0" w:rsidRDefault="005B4522" w:rsidP="004A51AA">
      <w:pPr>
        <w:pStyle w:val="Body"/>
        <w:rPr>
          <w:lang w:val="en-US"/>
        </w:rPr>
      </w:pPr>
      <w:r w:rsidRPr="00B350A0">
        <w:rPr>
          <w:lang w:val="en-US"/>
        </w:rPr>
        <w:t>This function computes two metadata attribute values: Measurement Support Area [m</w:t>
      </w:r>
      <w:r w:rsidRPr="00B350A0">
        <w:rPr>
          <w:vertAlign w:val="superscript"/>
          <w:lang w:val="en-US"/>
        </w:rPr>
        <w:t>2</w:t>
      </w:r>
      <w:r w:rsidRPr="00B350A0">
        <w:rPr>
          <w:lang w:val="en-US"/>
        </w:rPr>
        <w:t>] and Measurement Support Radius [m]</w:t>
      </w:r>
      <w:r w:rsidR="00EF309C" w:rsidRPr="00B350A0">
        <w:rPr>
          <w:lang w:val="en-US"/>
        </w:rPr>
        <w:t xml:space="preserve"> or </w:t>
      </w:r>
      <w:r w:rsidR="00D56CD2" w:rsidRPr="00B350A0">
        <w:rPr>
          <w:lang w:val="en-US"/>
        </w:rPr>
        <w:t>Major/Minor Axes for elliptical, projected field of views respectively</w:t>
      </w:r>
      <w:r w:rsidRPr="00B350A0">
        <w:rPr>
          <w:lang w:val="en-US"/>
        </w:rPr>
        <w:t>.</w:t>
      </w:r>
    </w:p>
    <w:p w14:paraId="75F9F53E" w14:textId="77777777" w:rsidR="005B4522" w:rsidRPr="00B350A0" w:rsidRDefault="005B4522" w:rsidP="004A51AA">
      <w:pPr>
        <w:pStyle w:val="Body"/>
        <w:rPr>
          <w:lang w:val="en-US"/>
        </w:rPr>
      </w:pPr>
      <w:r w:rsidRPr="00B350A0">
        <w:rPr>
          <w:lang w:val="en-US"/>
        </w:rPr>
        <w:t>The computation is based on the following metadata attributes – make sure to have them inserted/calculated before using this function:</w:t>
      </w:r>
    </w:p>
    <w:p w14:paraId="11423866" w14:textId="1D64A3F0" w:rsidR="005B4522" w:rsidRPr="00E50BFE" w:rsidRDefault="005B4522" w:rsidP="007E778A">
      <w:pPr>
        <w:numPr>
          <w:ilvl w:val="0"/>
          <w:numId w:val="14"/>
        </w:numPr>
        <w:contextualSpacing/>
        <w:rPr>
          <w:lang w:val="en-US"/>
        </w:rPr>
      </w:pPr>
      <w:r w:rsidRPr="00E50BFE">
        <w:rPr>
          <w:lang w:val="en-US"/>
        </w:rPr>
        <w:t>Sensor Zenith and Sensor Distance</w:t>
      </w:r>
    </w:p>
    <w:p w14:paraId="347A51AF" w14:textId="1626BA18" w:rsidR="005B4522" w:rsidRPr="00E50BFE" w:rsidRDefault="005B4522" w:rsidP="007E778A">
      <w:pPr>
        <w:numPr>
          <w:ilvl w:val="0"/>
          <w:numId w:val="14"/>
        </w:numPr>
        <w:contextualSpacing/>
        <w:rPr>
          <w:lang w:val="en-US"/>
        </w:rPr>
      </w:pPr>
      <w:r w:rsidRPr="00E50BFE">
        <w:rPr>
          <w:lang w:val="en-US"/>
        </w:rPr>
        <w:t>Optics FOV (should automatically have been uploaded with the ASD data import</w:t>
      </w:r>
      <w:r w:rsidR="00D56CD2" w:rsidRPr="00E50BFE">
        <w:rPr>
          <w:lang w:val="en-US"/>
        </w:rPr>
        <w:t>, but may need manual definition for other sensors</w:t>
      </w:r>
      <w:r w:rsidRPr="00E50BFE">
        <w:rPr>
          <w:lang w:val="en-US"/>
        </w:rPr>
        <w:t>)</w:t>
      </w:r>
    </w:p>
    <w:p w14:paraId="73A25F90" w14:textId="015DCDEB" w:rsidR="00FD4CCF" w:rsidRPr="00B350A0" w:rsidRDefault="005B4522" w:rsidP="004A51AA">
      <w:pPr>
        <w:pStyle w:val="Body"/>
        <w:rPr>
          <w:lang w:val="en-US"/>
        </w:rPr>
      </w:pPr>
      <w:r w:rsidRPr="00B350A0">
        <w:rPr>
          <w:lang w:val="en-US"/>
        </w:rPr>
        <w:lastRenderedPageBreak/>
        <w:t>After applying this function,</w:t>
      </w:r>
      <w:r w:rsidR="00166B27" w:rsidRPr="00B350A0">
        <w:rPr>
          <w:lang w:val="en-US"/>
        </w:rPr>
        <w:t xml:space="preserve"> the user is informed by an info panel when the calc</w:t>
      </w:r>
      <w:r w:rsidR="00D56CD2" w:rsidRPr="00B350A0">
        <w:rPr>
          <w:lang w:val="en-US"/>
        </w:rPr>
        <w:t>ul</w:t>
      </w:r>
      <w:r w:rsidR="00166B27" w:rsidRPr="00B350A0">
        <w:rPr>
          <w:lang w:val="en-US"/>
        </w:rPr>
        <w:t xml:space="preserve">ations are completed. </w:t>
      </w:r>
      <w:r w:rsidR="00B57F01" w:rsidRPr="00B350A0">
        <w:rPr>
          <w:lang w:val="en-US"/>
        </w:rPr>
        <w:t xml:space="preserve">Click on </w:t>
      </w:r>
      <w:r w:rsidR="00B57F01" w:rsidRPr="00B350A0">
        <w:rPr>
          <w:rStyle w:val="ActionButton"/>
          <w:u w:val="single"/>
        </w:rPr>
        <w:t>OK</w:t>
      </w:r>
      <w:r w:rsidR="00B57F01" w:rsidRPr="00B350A0">
        <w:rPr>
          <w:lang w:val="en-US"/>
        </w:rPr>
        <w:t xml:space="preserve"> to remove this panel. </w:t>
      </w:r>
      <w:r w:rsidR="00166B27" w:rsidRPr="00B350A0">
        <w:rPr>
          <w:lang w:val="en-US"/>
        </w:rPr>
        <w:t xml:space="preserve">The calculated </w:t>
      </w:r>
      <w:r w:rsidRPr="00B350A0">
        <w:rPr>
          <w:lang w:val="en-US"/>
        </w:rPr>
        <w:t>metadata values can be seen in the Sampling Geometry category:</w:t>
      </w:r>
      <w:r w:rsidRPr="00B350A0">
        <w:rPr>
          <w:lang w:val="en-US"/>
        </w:rPr>
        <w:br/>
      </w:r>
      <w:r w:rsidR="007E778A" w:rsidRPr="00B350A0">
        <w:rPr>
          <w:noProof/>
          <w:lang w:eastAsia="en-GB"/>
        </w:rPr>
        <mc:AlternateContent>
          <mc:Choice Requires="wps">
            <w:drawing>
              <wp:anchor distT="0" distB="0" distL="114300" distR="114300" simplePos="0" relativeHeight="251660288" behindDoc="0" locked="0" layoutInCell="1" allowOverlap="1" wp14:anchorId="2F47042E" wp14:editId="504EFD72">
                <wp:simplePos x="0" y="0"/>
                <wp:positionH relativeFrom="column">
                  <wp:posOffset>3021965</wp:posOffset>
                </wp:positionH>
                <wp:positionV relativeFrom="paragraph">
                  <wp:posOffset>1374140</wp:posOffset>
                </wp:positionV>
                <wp:extent cx="2509520" cy="336550"/>
                <wp:effectExtent l="0" t="0" r="5080" b="0"/>
                <wp:wrapNone/>
                <wp:docPr id="507" name="Rounded 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9520" cy="336550"/>
                        </a:xfrm>
                        <a:prstGeom prst="round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oundrect w14:anchorId="06BA80BA" id="Rounded Rectangle 461" o:spid="_x0000_s1026" style="position:absolute;margin-left:237.95pt;margin-top:108.2pt;width:197.6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" filled="f" strokecolor="red" strokeweight="1pt">
                <v:path arrowok="t"/>
              </v:roundrect>
            </w:pict>
          </mc:Fallback>
        </mc:AlternateContent>
      </w:r>
      <w:r w:rsidR="00166B27" w:rsidRPr="00B350A0">
        <w:rPr>
          <w:noProof/>
          <w:lang w:eastAsia="en-GB"/>
        </w:rPr>
        <w:drawing>
          <wp:inline distT="0" distB="0" distL="0" distR="0" wp14:anchorId="3428707C" wp14:editId="42EA508D">
            <wp:extent cx="2505075" cy="801624"/>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2">
                      <a:extLst>
                        <a:ext uri="{28A0092B-C50C-407E-A947-70E740481C1C}">
                          <a14:useLocalDpi xmlns:a14="http://schemas.microsoft.com/office/drawing/2010/main" val="0"/>
                        </a:ext>
                      </a:extLst>
                    </a:blip>
                    <a:srcRect l="37778" t="65794" r="7996" b="7667"/>
                    <a:stretch/>
                  </pic:blipFill>
                  <pic:spPr bwMode="auto">
                    <a:xfrm>
                      <a:off x="0" y="0"/>
                      <a:ext cx="2514519" cy="804646"/>
                    </a:xfrm>
                    <a:prstGeom prst="rect">
                      <a:avLst/>
                    </a:prstGeom>
                    <a:noFill/>
                    <a:ln>
                      <a:noFill/>
                    </a:ln>
                    <a:extLst>
                      <a:ext uri="{53640926-AAD7-44D8-BBD7-CCE9431645EC}">
                        <a14:shadowObscured xmlns:a14="http://schemas.microsoft.com/office/drawing/2010/main"/>
                      </a:ext>
                    </a:extLst>
                  </pic:spPr>
                </pic:pic>
              </a:graphicData>
            </a:graphic>
          </wp:inline>
        </w:drawing>
      </w:r>
      <w:r w:rsidR="00166B27" w:rsidRPr="00B350A0">
        <w:rPr>
          <w:lang w:val="en-US"/>
        </w:rPr>
        <w:t xml:space="preserve"> </w:t>
      </w:r>
      <w:r w:rsidR="00166B27" w:rsidRPr="00B350A0">
        <w:rPr>
          <w:noProof/>
          <w:lang w:eastAsia="en-GB"/>
        </w:rPr>
        <w:drawing>
          <wp:inline distT="0" distB="0" distL="0" distR="0" wp14:anchorId="0350F43D" wp14:editId="3220F87B">
            <wp:extent cx="2686050" cy="2087847"/>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rotWithShape="1">
                    <a:blip r:embed="rId73">
                      <a:extLst>
                        <a:ext uri="{28A0092B-C50C-407E-A947-70E740481C1C}">
                          <a14:useLocalDpi xmlns:a14="http://schemas.microsoft.com/office/drawing/2010/main" val="0"/>
                        </a:ext>
                      </a:extLst>
                    </a:blip>
                    <a:srcRect r="14552"/>
                    <a:stretch/>
                  </pic:blipFill>
                  <pic:spPr bwMode="auto">
                    <a:xfrm>
                      <a:off x="0" y="0"/>
                      <a:ext cx="2696013" cy="2095591"/>
                    </a:xfrm>
                    <a:prstGeom prst="rect">
                      <a:avLst/>
                    </a:prstGeom>
                    <a:noFill/>
                    <a:ln>
                      <a:noFill/>
                    </a:ln>
                    <a:extLst>
                      <a:ext uri="{53640926-AAD7-44D8-BBD7-CCE9431645EC}">
                        <a14:shadowObscured xmlns:a14="http://schemas.microsoft.com/office/drawing/2010/main"/>
                      </a:ext>
                    </a:extLst>
                  </pic:spPr>
                </pic:pic>
              </a:graphicData>
            </a:graphic>
          </wp:inline>
        </w:drawing>
      </w:r>
    </w:p>
    <w:p w14:paraId="6C323A0A" w14:textId="61FA86CD" w:rsidR="00166B27" w:rsidRPr="00DA48C2" w:rsidRDefault="00166B27"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5</w:t>
      </w:r>
      <w:r w:rsidR="002E2E38">
        <w:rPr>
          <w:noProof/>
        </w:rPr>
        <w:fldChar w:fldCharType="end"/>
      </w:r>
      <w:r w:rsidRPr="00DA48C2">
        <w:t>: Example results of the measurement support calculation</w:t>
      </w:r>
    </w:p>
    <w:p w14:paraId="59E475AE" w14:textId="2D8D51A0" w:rsidR="00FD4CCF" w:rsidRPr="00A8518D" w:rsidRDefault="00FD4CCF" w:rsidP="00D56CD2">
      <w:pPr>
        <w:pStyle w:val="Heading3"/>
      </w:pPr>
      <w:bookmarkStart w:id="412" w:name="_Ref500005693"/>
      <w:bookmarkStart w:id="413" w:name="_Toc49458113"/>
      <w:r w:rsidRPr="00A8518D">
        <w:t>Augment Altitude</w:t>
      </w:r>
      <w:bookmarkEnd w:id="412"/>
      <w:bookmarkEnd w:id="413"/>
    </w:p>
    <w:p w14:paraId="2181288A" w14:textId="7B0DAD4E" w:rsidR="00FD4CCF" w:rsidRPr="00B350A0" w:rsidRDefault="00FD4CCF" w:rsidP="00D56CD2">
      <w:pPr>
        <w:rPr>
          <w:u w:val="single"/>
        </w:rPr>
      </w:pPr>
      <w:r w:rsidRPr="00B350A0">
        <w:rPr>
          <w:noProof/>
          <w:u w:val="single"/>
          <w:lang w:eastAsia="en-GB"/>
        </w:rPr>
        <w:drawing>
          <wp:inline distT="0" distB="0" distL="0" distR="0" wp14:anchorId="56BE7FF2" wp14:editId="35E9568F">
            <wp:extent cx="2838450" cy="49530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38450" cy="495300"/>
                    </a:xfrm>
                    <a:prstGeom prst="rect">
                      <a:avLst/>
                    </a:prstGeom>
                    <a:noFill/>
                    <a:ln>
                      <a:noFill/>
                    </a:ln>
                  </pic:spPr>
                </pic:pic>
              </a:graphicData>
            </a:graphic>
          </wp:inline>
        </w:drawing>
      </w:r>
    </w:p>
    <w:p w14:paraId="4D7BCB73" w14:textId="77777777" w:rsidR="00FD4CCF" w:rsidRPr="00B350A0" w:rsidRDefault="00FD4CCF" w:rsidP="004A51AA">
      <w:pPr>
        <w:pStyle w:val="Body"/>
        <w:rPr>
          <w:lang w:val="en-US"/>
        </w:rPr>
      </w:pPr>
      <w:r w:rsidRPr="00B350A0">
        <w:rPr>
          <w:lang w:val="en-US"/>
        </w:rPr>
        <w:t xml:space="preserve">In case the </w:t>
      </w:r>
      <w:r w:rsidRPr="00B350A0">
        <w:rPr>
          <w:b/>
          <w:lang w:val="en-US"/>
        </w:rPr>
        <w:t>Altitude</w:t>
      </w:r>
      <w:r w:rsidRPr="00B350A0">
        <w:rPr>
          <w:lang w:val="en-US"/>
        </w:rPr>
        <w:t xml:space="preserve"> information is missing, there is a built-in function which inserts the altitude information, based on latitude and longitude, by using the web service “</w:t>
      </w:r>
      <w:proofErr w:type="spellStart"/>
      <w:r w:rsidRPr="00B350A0">
        <w:rPr>
          <w:lang w:val="en-US"/>
        </w:rPr>
        <w:t>geonames</w:t>
      </w:r>
      <w:proofErr w:type="spellEnd"/>
      <w:r w:rsidRPr="00B350A0">
        <w:rPr>
          <w:lang w:val="en-US"/>
        </w:rPr>
        <w:t>” (</w:t>
      </w:r>
      <w:r w:rsidRPr="00B350A0">
        <w:rPr>
          <w:rStyle w:val="Hyperlink"/>
        </w:rPr>
        <w:t>api.geonames.org/</w:t>
      </w:r>
      <w:proofErr w:type="spellStart"/>
      <w:r w:rsidRPr="00B350A0">
        <w:rPr>
          <w:rStyle w:val="Hyperlink"/>
        </w:rPr>
        <w:t>astergdem</w:t>
      </w:r>
      <w:proofErr w:type="spellEnd"/>
      <w:r w:rsidRPr="00B350A0">
        <w:rPr>
          <w:lang w:val="en-US"/>
        </w:rPr>
        <w:t xml:space="preserve">). </w:t>
      </w:r>
    </w:p>
    <w:p w14:paraId="1C52C24C" w14:textId="2C847EF4" w:rsidR="00FD4CCF" w:rsidRPr="00B350A0" w:rsidRDefault="00FD4CCF" w:rsidP="004A51AA">
      <w:pPr>
        <w:pStyle w:val="Body"/>
        <w:rPr>
          <w:lang w:val="en-US"/>
        </w:rPr>
      </w:pPr>
      <w:r w:rsidRPr="00B350A0">
        <w:rPr>
          <w:lang w:val="en-US"/>
        </w:rPr>
        <w:t xml:space="preserve">This service uses NASA’s ASTER GDEM data which has a precision of 30 meters. Thus, this function should be used only if more accurate elevation data </w:t>
      </w:r>
      <w:r w:rsidR="00D56CD2" w:rsidRPr="00B350A0">
        <w:rPr>
          <w:lang w:val="en-US"/>
        </w:rPr>
        <w:t>are</w:t>
      </w:r>
      <w:r w:rsidRPr="00B350A0">
        <w:rPr>
          <w:lang w:val="en-US"/>
        </w:rPr>
        <w:t xml:space="preserve"> not available.</w:t>
      </w:r>
    </w:p>
    <w:p w14:paraId="5AE4B2AF" w14:textId="052AE304" w:rsidR="0060421F" w:rsidRPr="00B350A0" w:rsidRDefault="0060421F" w:rsidP="004A51AA">
      <w:pPr>
        <w:pStyle w:val="Note"/>
        <w:rPr>
          <w:lang w:val="en-US"/>
        </w:rPr>
      </w:pPr>
      <w:r w:rsidRPr="00B350A0">
        <w:rPr>
          <w:lang w:val="en-US"/>
        </w:rPr>
        <w:t>Note: this function is only applicable for single spatial position coordinates. Other spatial positions such as transects are not (yet) supported by this function.</w:t>
      </w:r>
      <w:r w:rsidR="00D56CD2" w:rsidRPr="00B350A0">
        <w:rPr>
          <w:lang w:val="en-US"/>
        </w:rPr>
        <w:t xml:space="preserve"> An Internet connection is required to use this function.</w:t>
      </w:r>
    </w:p>
    <w:p w14:paraId="2DF49E46" w14:textId="27F521DA" w:rsidR="00FD4CCF" w:rsidRPr="00A8518D" w:rsidRDefault="00FD4CCF" w:rsidP="00D56CD2">
      <w:pPr>
        <w:pStyle w:val="Heading3"/>
      </w:pPr>
      <w:bookmarkStart w:id="414" w:name="_Toc49458114"/>
      <w:r w:rsidRPr="00A8518D">
        <w:t>Switch Longitude E-W</w:t>
      </w:r>
      <w:bookmarkEnd w:id="414"/>
    </w:p>
    <w:p w14:paraId="1C68B3E8" w14:textId="5AE68920" w:rsidR="00FD4CCF" w:rsidRPr="00B350A0" w:rsidRDefault="00FD4CCF" w:rsidP="004A51AA">
      <w:pPr>
        <w:pStyle w:val="Body"/>
        <w:rPr>
          <w:i/>
        </w:rPr>
      </w:pPr>
      <w:r w:rsidRPr="00B350A0">
        <w:t xml:space="preserve">Note that </w:t>
      </w:r>
      <w:r w:rsidRPr="00B350A0">
        <w:rPr>
          <w:b/>
        </w:rPr>
        <w:t>Longitudes</w:t>
      </w:r>
      <w:r w:rsidRPr="00B350A0">
        <w:t xml:space="preserve"> East of Greenwich (e.g. Switzerland</w:t>
      </w:r>
      <w:r w:rsidR="00596C91" w:rsidRPr="00B350A0">
        <w:t xml:space="preserve"> and Australia</w:t>
      </w:r>
      <w:r w:rsidRPr="00B350A0">
        <w:t xml:space="preserve">) need to be a positive value. If your metadata was inserted as negative values, this can be changed by using the switch function from the </w:t>
      </w:r>
      <w:r w:rsidRPr="00B350A0">
        <w:rPr>
          <w:rStyle w:val="GUIWord"/>
          <w:u w:val="single"/>
        </w:rPr>
        <w:t>Compute</w:t>
      </w:r>
      <w:r w:rsidRPr="00B350A0">
        <w:t xml:space="preserve"> menu </w:t>
      </w:r>
      <w:r w:rsidRPr="00B350A0">
        <w:rPr>
          <w:rStyle w:val="GUIWord"/>
          <w:u w:val="single"/>
        </w:rPr>
        <w:t>Switch longitude E-W</w:t>
      </w:r>
      <w:r w:rsidRPr="00B350A0">
        <w:rPr>
          <w:i/>
        </w:rPr>
        <w:t>:</w:t>
      </w:r>
    </w:p>
    <w:p w14:paraId="77CA81E7" w14:textId="09CB6F8D" w:rsidR="00FD4CCF" w:rsidRPr="00B350A0" w:rsidRDefault="00FD4CCF" w:rsidP="004A51AA">
      <w:pPr>
        <w:pStyle w:val="Body"/>
        <w:rPr>
          <w:lang w:val="de-CH"/>
        </w:rPr>
      </w:pPr>
      <w:r w:rsidRPr="00B350A0">
        <w:rPr>
          <w:noProof/>
          <w:lang w:eastAsia="en-GB"/>
        </w:rPr>
        <w:drawing>
          <wp:inline distT="0" distB="0" distL="0" distR="0" wp14:anchorId="44B421A7" wp14:editId="53AA778D">
            <wp:extent cx="2838450" cy="523875"/>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75">
                      <a:extLst>
                        <a:ext uri="{28A0092B-C50C-407E-A947-70E740481C1C}">
                          <a14:useLocalDpi xmlns:a14="http://schemas.microsoft.com/office/drawing/2010/main" val="0"/>
                        </a:ext>
                      </a:extLst>
                    </a:blip>
                    <a:srcRect r="41200" b="61259"/>
                    <a:stretch>
                      <a:fillRect/>
                    </a:stretch>
                  </pic:blipFill>
                  <pic:spPr bwMode="auto">
                    <a:xfrm>
                      <a:off x="0" y="0"/>
                      <a:ext cx="2838450" cy="523875"/>
                    </a:xfrm>
                    <a:prstGeom prst="rect">
                      <a:avLst/>
                    </a:prstGeom>
                    <a:noFill/>
                    <a:ln>
                      <a:noFill/>
                    </a:ln>
                  </pic:spPr>
                </pic:pic>
              </a:graphicData>
            </a:graphic>
          </wp:inline>
        </w:drawing>
      </w:r>
    </w:p>
    <w:p w14:paraId="5A56CCFA" w14:textId="6AA70238" w:rsidR="00FD4CCF" w:rsidRPr="00A8518D" w:rsidRDefault="00FD4CCF" w:rsidP="00785F83">
      <w:pPr>
        <w:pStyle w:val="Heading3"/>
      </w:pPr>
      <w:bookmarkStart w:id="415" w:name="_Toc49458115"/>
      <w:r w:rsidRPr="00A8518D">
        <w:t>Visualisations</w:t>
      </w:r>
      <w:bookmarkEnd w:id="415"/>
    </w:p>
    <w:p w14:paraId="1EA2D9BF" w14:textId="57115F30" w:rsidR="005B4522" w:rsidRPr="00B350A0" w:rsidRDefault="00596C91" w:rsidP="004A51AA">
      <w:pPr>
        <w:pStyle w:val="Body"/>
      </w:pPr>
      <w:r w:rsidRPr="00B350A0">
        <w:t xml:space="preserve">Under the </w:t>
      </w:r>
      <w:r w:rsidRPr="00B350A0">
        <w:rPr>
          <w:rStyle w:val="GUIWord"/>
          <w:u w:val="single"/>
        </w:rPr>
        <w:t>Visualisations</w:t>
      </w:r>
      <w:r w:rsidRPr="00B350A0">
        <w:t xml:space="preserve"> tab, a</w:t>
      </w:r>
      <w:r w:rsidR="00FD4CCF" w:rsidRPr="00B350A0">
        <w:t xml:space="preserve">ll visualisation options that are available in the Spectrum Browser are also provided for selected Spectra from the Metadata Editor. Please refer to section </w:t>
      </w:r>
      <w:r w:rsidRPr="00B350A0">
        <w:rPr>
          <w:rStyle w:val="CrossReference"/>
          <w:u w:val="single"/>
        </w:rPr>
        <w:fldChar w:fldCharType="begin"/>
      </w:r>
      <w:r w:rsidRPr="00B350A0">
        <w:rPr>
          <w:rStyle w:val="CrossReference"/>
          <w:u w:val="single"/>
        </w:rPr>
        <w:instrText xml:space="preserve"> REF _Ref499973842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1</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73847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The Spectrum Browser</w:t>
      </w:r>
      <w:r w:rsidRPr="00B350A0">
        <w:rPr>
          <w:rStyle w:val="CrossReference"/>
          <w:u w:val="single"/>
        </w:rPr>
        <w:fldChar w:fldCharType="end"/>
      </w:r>
      <w:r w:rsidR="00FD4CCF" w:rsidRPr="00B350A0">
        <w:t xml:space="preserve"> for details.</w:t>
      </w:r>
    </w:p>
    <w:p w14:paraId="465F96B9" w14:textId="4573D5F0" w:rsidR="003373D9" w:rsidRPr="00B350A0" w:rsidRDefault="003373D9" w:rsidP="00941E8C">
      <w:pPr>
        <w:pStyle w:val="Heading2"/>
      </w:pPr>
      <w:bookmarkStart w:id="416" w:name="_Ref499982463"/>
      <w:bookmarkStart w:id="417" w:name="_Toc49458116"/>
      <w:r w:rsidRPr="00B350A0">
        <w:lastRenderedPageBreak/>
        <w:t xml:space="preserve">Uploading Metadata from </w:t>
      </w:r>
      <w:r w:rsidR="00431B63" w:rsidRPr="00B350A0">
        <w:t>XLS (</w:t>
      </w:r>
      <w:r w:rsidRPr="00B350A0">
        <w:t>Excel</w:t>
      </w:r>
      <w:r w:rsidR="00431B63" w:rsidRPr="00B350A0">
        <w:t>)</w:t>
      </w:r>
      <w:r w:rsidRPr="00B350A0">
        <w:t xml:space="preserve"> files</w:t>
      </w:r>
      <w:bookmarkEnd w:id="401"/>
      <w:bookmarkEnd w:id="402"/>
      <w:bookmarkEnd w:id="403"/>
      <w:bookmarkEnd w:id="404"/>
      <w:bookmarkEnd w:id="405"/>
      <w:bookmarkEnd w:id="406"/>
      <w:bookmarkEnd w:id="407"/>
      <w:bookmarkEnd w:id="408"/>
      <w:bookmarkEnd w:id="409"/>
      <w:bookmarkEnd w:id="416"/>
      <w:bookmarkEnd w:id="417"/>
    </w:p>
    <w:p w14:paraId="123E2C8F" w14:textId="6BDF776F" w:rsidR="002F14E5" w:rsidRPr="00B350A0" w:rsidRDefault="002F14E5" w:rsidP="00785F83">
      <w:pPr>
        <w:rPr>
          <w:u w:val="single"/>
        </w:rPr>
      </w:pPr>
      <w:r w:rsidRPr="00B350A0">
        <w:rPr>
          <w:noProof/>
          <w:u w:val="single"/>
          <w:lang w:eastAsia="en-GB"/>
        </w:rPr>
        <w:drawing>
          <wp:inline distT="0" distB="0" distL="0" distR="0" wp14:anchorId="23F8EC34" wp14:editId="4DB940A0">
            <wp:extent cx="2381250" cy="62865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381250" cy="628650"/>
                    </a:xfrm>
                    <a:prstGeom prst="rect">
                      <a:avLst/>
                    </a:prstGeom>
                    <a:noFill/>
                    <a:ln>
                      <a:noFill/>
                    </a:ln>
                  </pic:spPr>
                </pic:pic>
              </a:graphicData>
            </a:graphic>
          </wp:inline>
        </w:drawing>
      </w:r>
    </w:p>
    <w:p w14:paraId="5C260B5A" w14:textId="77777777" w:rsidR="003373D9" w:rsidRPr="00B350A0" w:rsidRDefault="003373D9" w:rsidP="004A51AA">
      <w:pPr>
        <w:pStyle w:val="Body"/>
      </w:pPr>
      <w:r w:rsidRPr="00B350A0">
        <w:t xml:space="preserve">SPECCHIO supports uploading Metadata to your Campaign from Excel spreadsheet files saved as an .XLS file. It </w:t>
      </w:r>
      <w:r w:rsidRPr="00B350A0">
        <w:rPr>
          <w:b/>
        </w:rPr>
        <w:t>does not</w:t>
      </w:r>
      <w:r w:rsidRPr="00B350A0">
        <w:t xml:space="preserve"> support loading form.CSV, .XLSX or other Excel file formats.</w:t>
      </w:r>
    </w:p>
    <w:p w14:paraId="3A8E54DC" w14:textId="7B8D311D" w:rsidR="00CB09BE" w:rsidRPr="00B350A0" w:rsidRDefault="007E778A" w:rsidP="004A51AA">
      <w:pPr>
        <w:pStyle w:val="Body"/>
        <w:rPr>
          <w:noProof/>
          <w:lang w:val="en-AU" w:eastAsia="en-AU"/>
        </w:rPr>
      </w:pPr>
      <w:r w:rsidRPr="00B350A0">
        <w:rPr>
          <w:noProof/>
          <w:lang w:eastAsia="en-GB"/>
        </w:rPr>
        <mc:AlternateContent>
          <mc:Choice Requires="wpg">
            <w:drawing>
              <wp:inline distT="0" distB="0" distL="0" distR="0" wp14:anchorId="4180A375" wp14:editId="7E396965">
                <wp:extent cx="5452745" cy="5715000"/>
                <wp:effectExtent l="0" t="0" r="8255" b="12700"/>
                <wp:docPr id="488" name="Canvas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5715000"/>
                          <a:chOff x="0" y="0"/>
                          <a:chExt cx="54527" cy="57150"/>
                        </a:xfrm>
                      </wpg:grpSpPr>
                      <wps:wsp>
                        <wps:cNvPr id="489" name="AutoShape 546"/>
                        <wps:cNvSpPr>
                          <a:spLocks noChangeAspect="1" noChangeArrowheads="1"/>
                        </wps:cNvSpPr>
                        <wps:spPr bwMode="auto">
                          <a:xfrm>
                            <a:off x="0" y="0"/>
                            <a:ext cx="54527" cy="57150"/>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0" name="Picture 15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423" y="977"/>
                            <a:ext cx="33655" cy="19571"/>
                          </a:xfrm>
                          <a:prstGeom prst="rect">
                            <a:avLst/>
                          </a:prstGeom>
                          <a:noFill/>
                          <a:extLst>
                            <a:ext uri="{909E8E84-426E-40DD-AFC4-6F175D3DCCD1}">
                              <a14:hiddenFill xmlns:a14="http://schemas.microsoft.com/office/drawing/2010/main">
                                <a:solidFill>
                                  <a:srgbClr val="FFFFFF"/>
                                </a:solidFill>
                              </a14:hiddenFill>
                            </a:ext>
                          </a:extLst>
                        </pic:spPr>
                      </pic:pic>
                      <wps:wsp>
                        <wps:cNvPr id="491" name="AutoShape 139"/>
                        <wps:cNvSpPr>
                          <a:spLocks/>
                        </wps:cNvSpPr>
                        <wps:spPr bwMode="auto">
                          <a:xfrm>
                            <a:off x="26225" y="22136"/>
                            <a:ext cx="11328" cy="6229"/>
                          </a:xfrm>
                          <a:prstGeom prst="accentCallout2">
                            <a:avLst>
                              <a:gd name="adj1" fmla="val 18347"/>
                              <a:gd name="adj2" fmla="val 106727"/>
                              <a:gd name="adj3" fmla="val 18347"/>
                              <a:gd name="adj4" fmla="val 128755"/>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36AF2C46" w14:textId="77777777" w:rsidR="00E3689F" w:rsidRDefault="00E3689F" w:rsidP="003373D9">
                              <w:pPr>
                                <w:rPr>
                                  <w:sz w:val="16"/>
                                  <w:lang w:val="en-AU"/>
                                </w:rPr>
                              </w:pPr>
                              <w:r w:rsidRPr="00141131">
                                <w:rPr>
                                  <w:sz w:val="16"/>
                                  <w:lang w:val="en-AU"/>
                                </w:rPr>
                                <w:t xml:space="preserve">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492" name="AutoShape 129"/>
                        <wps:cNvSpPr>
                          <a:spLocks noChangeArrowheads="1"/>
                        </wps:cNvSpPr>
                        <wps:spPr bwMode="auto">
                          <a:xfrm>
                            <a:off x="11201" y="977"/>
                            <a:ext cx="5607" cy="19571"/>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AutoShape 130"/>
                        <wps:cNvSpPr>
                          <a:spLocks noChangeArrowheads="1"/>
                        </wps:cNvSpPr>
                        <wps:spPr bwMode="auto">
                          <a:xfrm>
                            <a:off x="9423" y="9283"/>
                            <a:ext cx="33655" cy="1715"/>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4" name="Picture 131"/>
                          <pic:cNvPicPr>
                            <a:picLocks noChangeAspect="1" noChangeArrowheads="1"/>
                          </pic:cNvPicPr>
                        </pic:nvPicPr>
                        <pic:blipFill>
                          <a:blip r:embed="rId78">
                            <a:extLst>
                              <a:ext uri="{28A0092B-C50C-407E-A947-70E740481C1C}">
                                <a14:useLocalDpi xmlns:a14="http://schemas.microsoft.com/office/drawing/2010/main" val="0"/>
                              </a:ext>
                            </a:extLst>
                          </a:blip>
                          <a:srcRect l="8302" t="26010" r="14233" b="16476"/>
                          <a:stretch>
                            <a:fillRect/>
                          </a:stretch>
                        </pic:blipFill>
                        <pic:spPr bwMode="auto">
                          <a:xfrm>
                            <a:off x="14503" y="30187"/>
                            <a:ext cx="13271" cy="7049"/>
                          </a:xfrm>
                          <a:prstGeom prst="rect">
                            <a:avLst/>
                          </a:prstGeom>
                          <a:noFill/>
                          <a:extLst>
                            <a:ext uri="{909E8E84-426E-40DD-AFC4-6F175D3DCCD1}">
                              <a14:hiddenFill xmlns:a14="http://schemas.microsoft.com/office/drawing/2010/main">
                                <a:solidFill>
                                  <a:srgbClr val="FFFFFF"/>
                                </a:solidFill>
                              </a14:hiddenFill>
                            </a:ext>
                          </a:extLst>
                        </pic:spPr>
                      </pic:pic>
                      <wps:wsp>
                        <wps:cNvPr id="495" name="AutoShape 136"/>
                        <wps:cNvSpPr>
                          <a:spLocks/>
                        </wps:cNvSpPr>
                        <wps:spPr bwMode="auto">
                          <a:xfrm>
                            <a:off x="1339" y="977"/>
                            <a:ext cx="6922" cy="4890"/>
                          </a:xfrm>
                          <a:prstGeom prst="accentCallout2">
                            <a:avLst>
                              <a:gd name="adj1" fmla="val 23375"/>
                              <a:gd name="adj2" fmla="val 111009"/>
                              <a:gd name="adj3" fmla="val 23375"/>
                              <a:gd name="adj4" fmla="val 121009"/>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7D7932A7" w14:textId="77777777" w:rsidR="00E3689F" w:rsidRPr="008646FA" w:rsidRDefault="00E3689F" w:rsidP="003373D9">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496" name="AutoShape 137"/>
                        <wps:cNvSpPr>
                          <a:spLocks/>
                        </wps:cNvSpPr>
                        <wps:spPr bwMode="auto">
                          <a:xfrm>
                            <a:off x="46335" y="8039"/>
                            <a:ext cx="6922" cy="4889"/>
                          </a:xfrm>
                          <a:prstGeom prst="accentCallout2">
                            <a:avLst>
                              <a:gd name="adj1" fmla="val 23375"/>
                              <a:gd name="adj2" fmla="val -11009"/>
                              <a:gd name="adj3" fmla="val 23375"/>
                              <a:gd name="adj4" fmla="val -32662"/>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68E92D46" w14:textId="77777777" w:rsidR="00E3689F" w:rsidRPr="008646FA" w:rsidRDefault="00E3689F" w:rsidP="003373D9">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497" name="AutoShape 138"/>
                        <wps:cNvSpPr>
                          <a:spLocks/>
                        </wps:cNvSpPr>
                        <wps:spPr bwMode="auto">
                          <a:xfrm>
                            <a:off x="19767" y="22136"/>
                            <a:ext cx="7277" cy="6229"/>
                          </a:xfrm>
                          <a:prstGeom prst="accentCallout2">
                            <a:avLst>
                              <a:gd name="adj1" fmla="val 18347"/>
                              <a:gd name="adj2" fmla="val -10472"/>
                              <a:gd name="adj3" fmla="val 18347"/>
                              <a:gd name="adj4" fmla="val -21903"/>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053B910A" w14:textId="77777777" w:rsidR="00E3689F" w:rsidRPr="008646FA" w:rsidRDefault="00E3689F"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wps:txbx>
                        <wps:bodyPr rot="0" vert="horz" wrap="square" lIns="91440" tIns="45720" rIns="91440" bIns="45720" anchor="t" anchorCtr="0" upright="1">
                          <a:noAutofit/>
                        </wps:bodyPr>
                      </wps:wsp>
                      <pic:pic xmlns:pic="http://schemas.openxmlformats.org/drawingml/2006/picture">
                        <pic:nvPicPr>
                          <pic:cNvPr id="498" name="Picture 15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21831" y="32207"/>
                            <a:ext cx="19507" cy="23838"/>
                          </a:xfrm>
                          <a:prstGeom prst="rect">
                            <a:avLst/>
                          </a:prstGeom>
                          <a:noFill/>
                          <a:extLst>
                            <a:ext uri="{909E8E84-426E-40DD-AFC4-6F175D3DCCD1}">
                              <a14:hiddenFill xmlns:a14="http://schemas.microsoft.com/office/drawing/2010/main">
                                <a:solidFill>
                                  <a:srgbClr val="FFFFFF"/>
                                </a:solidFill>
                              </a14:hiddenFill>
                            </a:ext>
                          </a:extLst>
                        </pic:spPr>
                      </pic:pic>
                      <wps:wsp>
                        <wps:cNvPr id="499" name="Freeform 134"/>
                        <wps:cNvSpPr>
                          <a:spLocks/>
                        </wps:cNvSpPr>
                        <wps:spPr bwMode="auto">
                          <a:xfrm>
                            <a:off x="14058" y="10560"/>
                            <a:ext cx="13716" cy="31305"/>
                          </a:xfrm>
                          <a:custGeom>
                            <a:avLst/>
                            <a:gdLst>
                              <a:gd name="T0" fmla="*/ 0 w 1860"/>
                              <a:gd name="T1" fmla="*/ 0 h 3653"/>
                              <a:gd name="T2" fmla="*/ 2447045 w 1860"/>
                              <a:gd name="T3" fmla="*/ 16450645 h 3653"/>
                              <a:gd name="T4" fmla="*/ 10114444 w 1860"/>
                              <a:gd name="T5" fmla="*/ 26827777 h 3653"/>
                              <a:gd name="T6" fmla="*/ 0 60000 65536"/>
                              <a:gd name="T7" fmla="*/ 0 60000 65536"/>
                              <a:gd name="T8" fmla="*/ 0 60000 65536"/>
                            </a:gdLst>
                            <a:ahLst/>
                            <a:cxnLst>
                              <a:cxn ang="T6">
                                <a:pos x="T0" y="T1"/>
                              </a:cxn>
                              <a:cxn ang="T7">
                                <a:pos x="T2" y="T3"/>
                              </a:cxn>
                              <a:cxn ang="T8">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0" name="Text Box 140"/>
                        <wps:cNvSpPr txBox="1">
                          <a:spLocks noChangeArrowheads="1"/>
                        </wps:cNvSpPr>
                        <wps:spPr bwMode="auto">
                          <a:xfrm>
                            <a:off x="12852" y="24123"/>
                            <a:ext cx="4908" cy="1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ABC332" w14:textId="77777777" w:rsidR="00E3689F" w:rsidRPr="00AF35D7" w:rsidRDefault="00E3689F" w:rsidP="003373D9">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501" name="Freeform 154"/>
                        <wps:cNvSpPr>
                          <a:spLocks/>
                        </wps:cNvSpPr>
                        <wps:spPr bwMode="auto">
                          <a:xfrm>
                            <a:off x="21316" y="10134"/>
                            <a:ext cx="23540" cy="24092"/>
                          </a:xfrm>
                          <a:custGeom>
                            <a:avLst/>
                            <a:gdLst>
                              <a:gd name="T0" fmla="*/ 0 w 3707"/>
                              <a:gd name="T1" fmla="*/ 0 h 3794"/>
                              <a:gd name="T2" fmla="*/ 13996267 w 3707"/>
                              <a:gd name="T3" fmla="*/ 8705664 h 3794"/>
                              <a:gd name="T4" fmla="*/ 5717864 w 3707"/>
                              <a:gd name="T5" fmla="*/ 15298420 h 3794"/>
                              <a:gd name="T6" fmla="*/ 0 60000 65536"/>
                              <a:gd name="T7" fmla="*/ 0 60000 65536"/>
                              <a:gd name="T8" fmla="*/ 0 60000 65536"/>
                            </a:gdLst>
                            <a:ahLst/>
                            <a:cxnLst>
                              <a:cxn ang="T6">
                                <a:pos x="T0" y="T1"/>
                              </a:cxn>
                              <a:cxn ang="T7">
                                <a:pos x="T2" y="T3"/>
                              </a:cxn>
                              <a:cxn ang="T8">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2" name="Freeform 156"/>
                        <wps:cNvSpPr>
                          <a:spLocks/>
                        </wps:cNvSpPr>
                        <wps:spPr bwMode="auto">
                          <a:xfrm>
                            <a:off x="24657" y="10134"/>
                            <a:ext cx="21228" cy="41078"/>
                          </a:xfrm>
                          <a:custGeom>
                            <a:avLst/>
                            <a:gdLst>
                              <a:gd name="T0" fmla="*/ 0 w 3343"/>
                              <a:gd name="T1" fmla="*/ 0 h 6469"/>
                              <a:gd name="T2" fmla="*/ 12947524 w 3343"/>
                              <a:gd name="T3" fmla="*/ 8705596 h 6469"/>
                              <a:gd name="T4" fmla="*/ 3205631 w 3343"/>
                              <a:gd name="T5" fmla="*/ 26084530 h 6469"/>
                              <a:gd name="T6" fmla="*/ 0 60000 65536"/>
                              <a:gd name="T7" fmla="*/ 0 60000 65536"/>
                              <a:gd name="T8" fmla="*/ 0 60000 65536"/>
                            </a:gdLst>
                            <a:ahLst/>
                            <a:cxnLst>
                              <a:cxn ang="T6">
                                <a:pos x="T0" y="T1"/>
                              </a:cxn>
                              <a:cxn ang="T7">
                                <a:pos x="T2" y="T3"/>
                              </a:cxn>
                              <a:cxn ang="T8">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3" name="Freeform 157"/>
                        <wps:cNvSpPr>
                          <a:spLocks/>
                        </wps:cNvSpPr>
                        <wps:spPr bwMode="auto">
                          <a:xfrm>
                            <a:off x="29571" y="10134"/>
                            <a:ext cx="16415" cy="43948"/>
                          </a:xfrm>
                          <a:custGeom>
                            <a:avLst/>
                            <a:gdLst>
                              <a:gd name="T0" fmla="*/ 0 w 2585"/>
                              <a:gd name="T1" fmla="*/ 0 h 6921"/>
                              <a:gd name="T2" fmla="*/ 10359008 w 2585"/>
                              <a:gd name="T3" fmla="*/ 9056361 h 6921"/>
                              <a:gd name="T4" fmla="*/ 391134 w 2585"/>
                              <a:gd name="T5" fmla="*/ 27906980 h 6921"/>
                              <a:gd name="T6" fmla="*/ 0 60000 65536"/>
                              <a:gd name="T7" fmla="*/ 0 60000 65536"/>
                              <a:gd name="T8" fmla="*/ 0 60000 65536"/>
                            </a:gdLst>
                            <a:ahLst/>
                            <a:cxnLst>
                              <a:cxn ang="T6">
                                <a:pos x="T0" y="T1"/>
                              </a:cxn>
                              <a:cxn ang="T7">
                                <a:pos x="T2" y="T3"/>
                              </a:cxn>
                              <a:cxn ang="T8">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4" name="Freeform 158"/>
                        <wps:cNvSpPr>
                          <a:spLocks/>
                        </wps:cNvSpPr>
                        <wps:spPr bwMode="auto">
                          <a:xfrm>
                            <a:off x="29571" y="10134"/>
                            <a:ext cx="15704" cy="39650"/>
                          </a:xfrm>
                          <a:custGeom>
                            <a:avLst/>
                            <a:gdLst>
                              <a:gd name="T0" fmla="*/ 2903303 w 2473"/>
                              <a:gd name="T1" fmla="*/ 0 h 6244"/>
                              <a:gd name="T2" fmla="*/ 9488156 w 2473"/>
                              <a:gd name="T3" fmla="*/ 9012215 h 6244"/>
                              <a:gd name="T4" fmla="*/ 0 w 2473"/>
                              <a:gd name="T5" fmla="*/ 25177750 h 6244"/>
                              <a:gd name="T6" fmla="*/ 0 60000 65536"/>
                              <a:gd name="T7" fmla="*/ 0 60000 65536"/>
                              <a:gd name="T8" fmla="*/ 0 60000 65536"/>
                            </a:gdLst>
                            <a:ahLst/>
                            <a:cxnLst>
                              <a:cxn ang="T6">
                                <a:pos x="T0" y="T1"/>
                              </a:cxn>
                              <a:cxn ang="T7">
                                <a:pos x="T2" y="T3"/>
                              </a:cxn>
                              <a:cxn ang="T8">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5" name="Freeform 159"/>
                        <wps:cNvSpPr>
                          <a:spLocks/>
                        </wps:cNvSpPr>
                        <wps:spPr bwMode="auto">
                          <a:xfrm>
                            <a:off x="35236" y="10134"/>
                            <a:ext cx="11773" cy="42583"/>
                          </a:xfrm>
                          <a:custGeom>
                            <a:avLst/>
                            <a:gdLst>
                              <a:gd name="T0" fmla="*/ 2556468 w 1854"/>
                              <a:gd name="T1" fmla="*/ 0 h 6706"/>
                              <a:gd name="T2" fmla="*/ 7048433 w 1854"/>
                              <a:gd name="T3" fmla="*/ 9056412 h 6706"/>
                              <a:gd name="T4" fmla="*/ 0 w 1854"/>
                              <a:gd name="T5" fmla="*/ 27040205 h 6706"/>
                              <a:gd name="T6" fmla="*/ 0 60000 65536"/>
                              <a:gd name="T7" fmla="*/ 0 60000 65536"/>
                              <a:gd name="T8" fmla="*/ 0 60000 65536"/>
                            </a:gdLst>
                            <a:ahLst/>
                            <a:cxnLst>
                              <a:cxn ang="T6">
                                <a:pos x="T0" y="T1"/>
                              </a:cxn>
                              <a:cxn ang="T7">
                                <a:pos x="T2" y="T3"/>
                              </a:cxn>
                              <a:cxn ang="T8">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6" name="Oval 160"/>
                        <wps:cNvSpPr>
                          <a:spLocks noChangeArrowheads="1"/>
                        </wps:cNvSpPr>
                        <wps:spPr bwMode="auto">
                          <a:xfrm>
                            <a:off x="42398" y="23444"/>
                            <a:ext cx="4611" cy="149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180A375" id="Canvas 127" o:spid="_x0000_s1035" style="width:429.35pt;height:450pt;mso-position-horizontal-relative:char;mso-position-vertical-relative:line" coordsize="54527,571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">
                <v:rect id="AutoShape 546" o:spid="_x0000_s1036" style="position:absolute;width:54527;height:571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" filled="f" strokecolor="#4579b8 [3044]">
                  <o:lock v:ext="edit" aspectratio="t"/>
                </v:rect>
                <v:shape id="Picture 152" o:spid="_x0000_s1037" type="#_x0000_t75" style="position:absolute;left:9423;top:977;width:33655;height:195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">
                  <v:imagedata r:id="rId80" o:title=""/>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139" o:spid="_x0000_s1038" type="#_x0000_t45" style="position:absolute;left:26225;top:22136;width:11328;height:6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" adj="31347,8191,27811,3963,23053,3963" fillcolor="#dbe5f1 [660]" strokecolor="black [3213]">
                  <v:stroke startarrow="open"/>
                  <v:textbox>
                    <w:txbxContent>
                      <w:p w14:paraId="36AF2C46" w14:textId="77777777" w:rsidR="00E3689F" w:rsidRDefault="00E3689F" w:rsidP="003373D9">
                        <w:pPr>
                          <w:rPr>
                            <w:sz w:val="16"/>
                            <w:lang w:val="en-AU"/>
                          </w:rPr>
                        </w:pPr>
                        <w:r w:rsidRPr="00141131">
                          <w:rPr>
                            <w:sz w:val="16"/>
                            <w:lang w:val="en-AU"/>
                          </w:rPr>
                          <w:t xml:space="preserve"> the row data</w:t>
                        </w:r>
                        <w:r>
                          <w:rPr>
                            <w:sz w:val="16"/>
                            <w:lang w:val="en-AU"/>
                          </w:rPr>
                          <w:t xml:space="preserve"> are copied to that Spectrum’s Metadata</w:t>
                        </w:r>
                      </w:p>
                    </w:txbxContent>
                  </v:textbox>
                  <o:callout v:ext="edit" minusx="t" minusy="t"/>
                </v:shape>
                <v:roundrect id="AutoShape 129" o:spid="_x0000_s1039" style="position:absolute;left:11201;top:977;width:5607;height:19571;visibility:visible;mso-wrap-style:square;v-text-anchor:top" arcsize="771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" filled="f" strokecolor="red" strokeweight="1.5pt"/>
                <v:roundrect id="AutoShape 130" o:spid="_x0000_s1040" style="position:absolute;left:9423;top:9283;width:33655;height:1715;visibility:visible;mso-wrap-style:square;v-text-anchor:top" arcsize="1626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" filled="f" strokecolor="red" strokeweight="1.5pt"/>
                <v:shape id="Picture 131" o:spid="_x0000_s1041" type="#_x0000_t75" style="position:absolute;left:14503;top:30187;width:13271;height:70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">
                  <v:imagedata r:id="rId81" o:title="" croptop="17046f" cropbottom="10798f" cropleft="5441f" cropright="9328f"/>
                </v:shape>
                <v:shape id="AutoShape 136" o:spid="_x0000_s1042" type="#_x0000_t45" style="position:absolute;left:1339;top:977;width:6922;height:4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" adj="30220,6761,26138,5049,23978,5049" fillcolor="#dbe5f1 [660]" strokecolor="black [3213]">
                  <v:stroke startarrow="open"/>
                  <v:textbox>
                    <w:txbxContent>
                      <w:p w14:paraId="7D7932A7" w14:textId="77777777" w:rsidR="00E3689F" w:rsidRPr="008646FA" w:rsidRDefault="00E3689F" w:rsidP="003373D9">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043" type="#_x0000_t45" style="position:absolute;left:46335;top:8039;width:6922;height:48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" adj="-9135,7237,-7055,5049,-2378,5049" fillcolor="#dbe5f1 [660]" strokecolor="black [3213]">
                  <v:stroke startarrow="open"/>
                  <v:textbox>
                    <w:txbxContent>
                      <w:p w14:paraId="68E92D46" w14:textId="77777777" w:rsidR="00E3689F" w:rsidRPr="008646FA" w:rsidRDefault="00E3689F" w:rsidP="003373D9">
                        <w:pPr>
                          <w:rPr>
                            <w:sz w:val="16"/>
                            <w:lang w:val="en-AU"/>
                          </w:rPr>
                        </w:pPr>
                        <w:r>
                          <w:rPr>
                            <w:sz w:val="16"/>
                            <w:lang w:val="en-AU"/>
                          </w:rPr>
                          <w:t>Data for one Spectrum</w:t>
                        </w:r>
                      </w:p>
                    </w:txbxContent>
                  </v:textbox>
                  <o:callout v:ext="edit" minusy="t"/>
                </v:shape>
                <v:shape id="AutoShape 138" o:spid="_x0000_s1044" type="#_x0000_t45" style="position:absolute;left:19767;top:22136;width:7277;height:6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" adj="-7332,6341,-4731,3963,-2262,3963" fillcolor="#dbe5f1 [660]" strokecolor="black [3213]">
                  <v:stroke startarrow="open"/>
                  <v:textbox>
                    <w:txbxContent>
                      <w:p w14:paraId="053B910A" w14:textId="77777777" w:rsidR="00E3689F" w:rsidRPr="008646FA" w:rsidRDefault="00E3689F"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v:textbox>
                  <o:callout v:ext="edit" minusy="t"/>
                </v:shape>
                <v:shape id="Picture 153" o:spid="_x0000_s1045" type="#_x0000_t75" style="position:absolute;left:21831;top:32207;width:19507;height:238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">
                  <v:imagedata r:id="rId82" o:title=""/>
                </v:shape>
                <v:shape id="Freeform 134" o:spid="_x0000_s1046" style="position:absolute;left:14058;top:10560;width:13716;height:31305;visibility:visible;mso-wrap-style:square;v-text-anchor:top" coordsize="1860,3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" path="m,c70,815,140,1631,450,2240v310,609,860,1011,1410,1413e" filled="f" strokecolor="#00b0f0" strokeweight="1pt">
                  <v:stroke startarrow="block" endarrow="block"/>
                  <v:path arrowok="t" o:connecttype="custom" o:connectlocs="0,0;18044983,140976579;74585868,229905163" o:connectangles="0,0,0"/>
                </v:shape>
                <v:shape id="Text Box 140" o:spid="_x0000_s1047" type="#_x0000_t202" style="position:absolute;left:12852;top:24123;width:4908;height:1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" stroked="f">
                  <v:textbox inset=".1mm,.1mm,.1mm,.1mm">
                    <w:txbxContent>
                      <w:p w14:paraId="4FABC332" w14:textId="77777777" w:rsidR="00E3689F" w:rsidRPr="00AF35D7" w:rsidRDefault="00E3689F" w:rsidP="003373D9">
                        <w:pPr>
                          <w:rPr>
                            <w:sz w:val="18"/>
                            <w:lang w:val="en-AU"/>
                          </w:rPr>
                        </w:pPr>
                        <w:r w:rsidRPr="00AF35D7">
                          <w:rPr>
                            <w:sz w:val="18"/>
                            <w:lang w:val="en-AU"/>
                          </w:rPr>
                          <w:t>Matches</w:t>
                        </w:r>
                      </w:p>
                    </w:txbxContent>
                  </v:textbox>
                </v:shape>
                <v:shape id="Freeform 154" o:spid="_x0000_s1048" style="position:absolute;left:21316;top:10134;width:23540;height:24092;visibility:visible;mso-wrap-style:square;v-text-anchor:top" coordsize="3707,3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" path="m,c1617,763,3235,1527,3471,2159,3707,2791,2253,3313,1418,3794e" filled="f" strokecolor="#00b0f0" strokeweight="1pt">
                  <v:stroke startarrow="oval" startarrowwidth="narrow" startarrowlength="short" endarrow="open" endarrowwidth="wide" endarrowlength="long"/>
                  <v:path arrowok="t" o:connecttype="custom" o:connectlocs="0,0;88878372,55281196;36309285,97145370" o:connectangles="0,0,0"/>
                </v:shape>
                <v:shape id="Freeform 156" o:spid="_x0000_s1049" style="position:absolute;left:24657;top:10134;width:21228;height:41078;visibility:visible;mso-wrap-style:square;v-text-anchor:top" coordsize="3343,64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" path="m,c1539,540,3079,1081,3211,2159,3343,3237,2069,4853,795,6469e" filled="f" strokecolor="#00b0f0" strokeweight="1pt">
                  <v:stroke startarrow="oval" startarrowwidth="narrow" startarrowlength="short" endarrow="open" endarrowwidth="wide" endarrowlength="long"/>
                  <v:path arrowok="t" o:connecttype="custom" o:connectlocs="0,0;82216584,55280333;20355709,165636161" o:connectangles="0,0,0"/>
                </v:shape>
                <v:shape id="Freeform 157" o:spid="_x0000_s1050" style="position:absolute;left:29571;top:10134;width:16415;height:43948;visibility:visible;mso-wrap-style:square;v-text-anchor:top" coordsize="2585,69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" path="m,c1276,546,2553,1093,2569,2246,2585,3399,835,5972,97,6921e" filled="f" strokecolor="#00b0f0" strokeweight="1pt">
                  <v:stroke startarrow="oval" startarrowwidth="narrow" startarrowlength="short" endarrow="open" endarrowwidth="wide" endarrowlength="long"/>
                  <v:path arrowok="t" o:connecttype="custom" o:connectlocs="0,0;65780703,57507434;2483739,177207912" o:connectangles="0,0,0"/>
                </v:shape>
                <v:shape id="Freeform 158" o:spid="_x0000_s1051" style="position:absolute;left:29571;top:10134;width:15704;height:39650;visibility:visible;mso-wrap-style:square;v-text-anchor:top" coordsize="2473,62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" path="m720,v876,597,1753,1194,1633,2235c2233,3276,1116,4760,,6244e" filled="f" strokecolor="#00b0f0" strokeweight="1pt">
                  <v:stroke startarrow="oval" startarrowwidth="narrow" startarrowlength="short" endarrow="open" endarrowwidth="wide" endarrowlength="long"/>
                  <v:path arrowok="t" o:connecttype="custom" o:connectlocs="18436502,0;60251517,57228431;0,159881132" o:connectangles="0,0,0"/>
                </v:shape>
                <v:shape id="Freeform 159" o:spid="_x0000_s1052" style="position:absolute;left:35236;top:10134;width:11773;height:42583;visibility:visible;mso-wrap-style:square;v-text-anchor:top" coordsize="1854,67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" path="m634,v610,564,1220,1128,1114,2246c1642,3364,821,5035,,6706e" filled="f" strokecolor="#00b0f0" strokeweight="1pt">
                  <v:stroke startarrow="oval" startarrowwidth="narrow" startarrowlength="short" endarrow="open" endarrowwidth="wide" endarrowlength="long"/>
                  <v:path arrowok="t" o:connecttype="custom" o:connectlocs="16233710,0;44757930,57508081;0,171704899" o:connectangles="0,0,0"/>
                </v:shape>
                <v:oval id="Oval 160" o:spid="_x0000_s1053" style="position:absolute;left:42398;top:23444;width:4611;height:14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" filled="f"/>
                <w10:anchorlock/>
              </v:group>
            </w:pict>
          </mc:Fallback>
        </mc:AlternateContent>
      </w:r>
    </w:p>
    <w:p w14:paraId="015A5B9C" w14:textId="6F13A68B" w:rsidR="00CB09BE"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6</w:t>
      </w:r>
      <w:r w:rsidR="002E2E38">
        <w:rPr>
          <w:noProof/>
        </w:rPr>
        <w:fldChar w:fldCharType="end"/>
      </w:r>
      <w:r w:rsidR="00CB09BE" w:rsidRPr="00DA48C2">
        <w:t>: Uploading Metadat</w:t>
      </w:r>
      <w:r w:rsidR="00803042" w:rsidRPr="00DA48C2">
        <w:t>a</w:t>
      </w:r>
      <w:r w:rsidR="00CB09BE" w:rsidRPr="00DA48C2">
        <w:t xml:space="preserve"> from XLS process</w:t>
      </w:r>
    </w:p>
    <w:p w14:paraId="0279216E" w14:textId="77777777" w:rsidR="003373D9" w:rsidRPr="00B350A0" w:rsidRDefault="003373D9" w:rsidP="004A51AA">
      <w:pPr>
        <w:pStyle w:val="Body"/>
      </w:pPr>
      <w:r w:rsidRPr="00B350A0">
        <w:t>The operation of this process can be tailored as described below.</w:t>
      </w:r>
    </w:p>
    <w:p w14:paraId="7C041D73" w14:textId="77777777" w:rsidR="003373D9" w:rsidRPr="00B350A0" w:rsidRDefault="003373D9" w:rsidP="003373D9">
      <w:pPr>
        <w:pStyle w:val="HeadingSubUnnumbered"/>
        <w:rPr>
          <w:u w:val="single"/>
        </w:rPr>
      </w:pPr>
      <w:r w:rsidRPr="00B350A0">
        <w:rPr>
          <w:u w:val="single"/>
        </w:rPr>
        <w:t>Input .XLS file format</w:t>
      </w:r>
    </w:p>
    <w:p w14:paraId="44EABBB9" w14:textId="77777777" w:rsidR="003373D9" w:rsidRPr="00B350A0" w:rsidRDefault="003373D9" w:rsidP="004A51AA">
      <w:pPr>
        <w:pStyle w:val="Body"/>
      </w:pPr>
      <w:r w:rsidRPr="00B350A0">
        <w:t>Metadata Excel .XLS files must conform to the following conventions in order to be loaded correctly:</w:t>
      </w:r>
    </w:p>
    <w:p w14:paraId="7C308BEF" w14:textId="77777777" w:rsidR="003373D9" w:rsidRPr="00B350A0" w:rsidRDefault="003373D9" w:rsidP="004A51AA">
      <w:pPr>
        <w:pStyle w:val="Bullet"/>
      </w:pPr>
      <w:r w:rsidRPr="00B350A0">
        <w:t>Only the first data sheet is loaded.</w:t>
      </w:r>
    </w:p>
    <w:p w14:paraId="6D7546F5" w14:textId="77777777" w:rsidR="003373D9" w:rsidRPr="00B350A0" w:rsidRDefault="003373D9" w:rsidP="004A51AA">
      <w:pPr>
        <w:pStyle w:val="Bullet"/>
      </w:pPr>
      <w:r w:rsidRPr="00B350A0">
        <w:lastRenderedPageBreak/>
        <w:t>The first row must contain column headings. It will be displayed and referenced during the upload process, but it will not be uploaded. The column headings do not need to match Metadata Attribute names.</w:t>
      </w:r>
    </w:p>
    <w:p w14:paraId="47301E03" w14:textId="77777777" w:rsidR="003373D9" w:rsidRPr="00B350A0" w:rsidRDefault="003373D9" w:rsidP="004A51AA">
      <w:pPr>
        <w:pStyle w:val="Bullet"/>
      </w:pPr>
      <w:r w:rsidRPr="00B350A0">
        <w:t>Each row holds data which is uploaded to one Spectrum.</w:t>
      </w:r>
    </w:p>
    <w:p w14:paraId="1BFC406B" w14:textId="77777777" w:rsidR="003373D9" w:rsidRPr="00B350A0" w:rsidRDefault="003373D9" w:rsidP="004A51AA">
      <w:pPr>
        <w:pStyle w:val="Bullet"/>
      </w:pPr>
      <w:r w:rsidRPr="00B350A0">
        <w:t>The rows do not need to be sorted.</w:t>
      </w:r>
    </w:p>
    <w:p w14:paraId="37400EDB" w14:textId="77777777" w:rsidR="003373D9" w:rsidRPr="00B350A0" w:rsidRDefault="003373D9" w:rsidP="004A51AA">
      <w:pPr>
        <w:pStyle w:val="Bullet"/>
      </w:pPr>
      <w:r w:rsidRPr="00B350A0">
        <w:t>One column, identified at upload time, is used as the Matching Column. It identifies which Spectrum will receive the data from each row.</w:t>
      </w:r>
    </w:p>
    <w:p w14:paraId="2F86B410" w14:textId="77777777" w:rsidR="003373D9" w:rsidRPr="00B350A0" w:rsidRDefault="003373D9" w:rsidP="004A51AA">
      <w:pPr>
        <w:pStyle w:val="Bullet"/>
      </w:pPr>
      <w:r w:rsidRPr="00B350A0">
        <w:t>If a Spectrum is selected in the Matching Column in more than one row, all of these rows are ignored.</w:t>
      </w:r>
    </w:p>
    <w:p w14:paraId="5DB68EBF" w14:textId="77777777" w:rsidR="003373D9" w:rsidRPr="00B350A0" w:rsidRDefault="003373D9" w:rsidP="004A51AA">
      <w:pPr>
        <w:pStyle w:val="Bullet"/>
      </w:pPr>
      <w:r w:rsidRPr="00B350A0">
        <w:t>Other columns contain the Metadata that will be uploaded.</w:t>
      </w:r>
    </w:p>
    <w:p w14:paraId="3F8F136C" w14:textId="77777777" w:rsidR="003373D9" w:rsidRPr="00B350A0" w:rsidRDefault="003373D9" w:rsidP="004A51AA">
      <w:pPr>
        <w:pStyle w:val="Bullet"/>
      </w:pPr>
      <w:r w:rsidRPr="00B350A0">
        <w:t>You can select to ignore some columns during the upload process.</w:t>
      </w:r>
    </w:p>
    <w:p w14:paraId="6EE8EE7F" w14:textId="77777777" w:rsidR="003373D9" w:rsidRPr="00B350A0" w:rsidRDefault="003373D9" w:rsidP="003373D9">
      <w:pPr>
        <w:pStyle w:val="HeadingSubUnnumbered"/>
        <w:rPr>
          <w:u w:val="single"/>
        </w:rPr>
      </w:pPr>
      <w:r w:rsidRPr="00B350A0">
        <w:rPr>
          <w:u w:val="single"/>
        </w:rPr>
        <w:t>Column selection operation</w:t>
      </w:r>
    </w:p>
    <w:p w14:paraId="79127D49" w14:textId="77777777" w:rsidR="003373D9" w:rsidRPr="00CB0456" w:rsidRDefault="003373D9" w:rsidP="004A51AA">
      <w:pPr>
        <w:pStyle w:val="Body"/>
      </w:pPr>
      <w:r w:rsidRPr="00B350A0">
        <w:t>After you have selected the .XLS file to upload, the following panel is displayed as part of a larger dialog.</w:t>
      </w:r>
    </w:p>
    <w:p w14:paraId="555D6329" w14:textId="79FF074C" w:rsidR="003373D9" w:rsidRPr="00CB0456" w:rsidRDefault="007E778A" w:rsidP="003373D9">
      <w:pPr>
        <w:pStyle w:val="Figure"/>
      </w:pPr>
      <w:r w:rsidRPr="00CB0456">
        <w:rPr>
          <w:lang w:val="en-GB" w:eastAsia="en-GB"/>
        </w:rPr>
        <mc:AlternateContent>
          <mc:Choice Requires="wpg">
            <w:drawing>
              <wp:inline distT="0" distB="0" distL="0" distR="0" wp14:anchorId="7D22FE53" wp14:editId="74BC61C0">
                <wp:extent cx="5440680" cy="2974340"/>
                <wp:effectExtent l="0" t="0" r="7620" b="0"/>
                <wp:docPr id="473" name="Canvas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680" cy="2974340"/>
                          <a:chOff x="0" y="0"/>
                          <a:chExt cx="54406" cy="29743"/>
                        </a:xfrm>
                      </wpg:grpSpPr>
                      <wps:wsp>
                        <wps:cNvPr id="474" name="AutoShape 531"/>
                        <wps:cNvSpPr>
                          <a:spLocks noChangeAspect="1" noChangeArrowheads="1"/>
                        </wps:cNvSpPr>
                        <wps:spPr bwMode="auto">
                          <a:xfrm>
                            <a:off x="0" y="0"/>
                            <a:ext cx="54406" cy="297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75" name="Picture 16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82"/>
                            <a:ext cx="42799" cy="29661"/>
                          </a:xfrm>
                          <a:prstGeom prst="rect">
                            <a:avLst/>
                          </a:prstGeom>
                          <a:noFill/>
                          <a:extLst>
                            <a:ext uri="{909E8E84-426E-40DD-AFC4-6F175D3DCCD1}">
                              <a14:hiddenFill xmlns:a14="http://schemas.microsoft.com/office/drawing/2010/main">
                                <a:solidFill>
                                  <a:srgbClr val="FFFFFF"/>
                                </a:solidFill>
                              </a14:hiddenFill>
                            </a:ext>
                          </a:extLst>
                        </pic:spPr>
                      </pic:pic>
                      <wps:wsp>
                        <wps:cNvPr id="476" name="AutoShape 144"/>
                        <wps:cNvSpPr>
                          <a:spLocks noChangeArrowheads="1"/>
                        </wps:cNvSpPr>
                        <wps:spPr bwMode="auto">
                          <a:xfrm>
                            <a:off x="44958" y="1041"/>
                            <a:ext cx="9448" cy="5042"/>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EC0D29" w14:textId="77777777" w:rsidR="00E3689F" w:rsidRPr="00C303D9" w:rsidRDefault="00E3689F"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477" name="AutoShape 145"/>
                        <wps:cNvSpPr>
                          <a:spLocks noChangeArrowheads="1"/>
                        </wps:cNvSpPr>
                        <wps:spPr bwMode="auto">
                          <a:xfrm>
                            <a:off x="19" y="5302"/>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 name="AutoShape 146"/>
                        <wps:cNvSpPr>
                          <a:spLocks noChangeArrowheads="1"/>
                        </wps:cNvSpPr>
                        <wps:spPr bwMode="auto">
                          <a:xfrm>
                            <a:off x="19" y="6477"/>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 name="AutoShape 147"/>
                        <wps:cNvSpPr>
                          <a:spLocks noChangeArrowheads="1"/>
                        </wps:cNvSpPr>
                        <wps:spPr bwMode="auto">
                          <a:xfrm>
                            <a:off x="19" y="7613"/>
                            <a:ext cx="42735" cy="953"/>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 name="AutoShape 148"/>
                        <wps:cNvSpPr>
                          <a:spLocks noChangeArrowheads="1"/>
                        </wps:cNvSpPr>
                        <wps:spPr bwMode="auto">
                          <a:xfrm>
                            <a:off x="44958" y="6953"/>
                            <a:ext cx="9448" cy="391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7B24D75" w14:textId="77777777" w:rsidR="00E3689F" w:rsidRPr="00C303D9" w:rsidRDefault="00E3689F"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481" name="AutoShape 149"/>
                        <wps:cNvSpPr>
                          <a:spLocks noChangeArrowheads="1"/>
                        </wps:cNvSpPr>
                        <wps:spPr bwMode="auto">
                          <a:xfrm>
                            <a:off x="44958" y="12369"/>
                            <a:ext cx="9448" cy="558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AFC9451" w14:textId="77777777" w:rsidR="00E3689F" w:rsidRPr="00C303D9" w:rsidRDefault="00E3689F"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482" name="AutoShape 150"/>
                        <wps:cNvSpPr>
                          <a:spLocks noChangeArrowheads="1"/>
                        </wps:cNvSpPr>
                        <wps:spPr bwMode="auto">
                          <a:xfrm>
                            <a:off x="19" y="8807"/>
                            <a:ext cx="42735" cy="9150"/>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AutoShape 151"/>
                        <wps:cNvSpPr>
                          <a:spLocks noChangeArrowheads="1"/>
                        </wps:cNvSpPr>
                        <wps:spPr bwMode="auto">
                          <a:xfrm>
                            <a:off x="14306" y="21990"/>
                            <a:ext cx="9449" cy="63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0F940AC" w14:textId="77777777" w:rsidR="00E3689F" w:rsidRPr="00C303D9" w:rsidRDefault="00E3689F" w:rsidP="003373D9">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484" name="AutoShape 300"/>
                        <wps:cNvCnPr>
                          <a:cxnSpLocks noChangeShapeType="1"/>
                        </wps:cNvCnPr>
                        <wps:spPr bwMode="auto">
                          <a:xfrm flipH="1">
                            <a:off x="42754" y="3562"/>
                            <a:ext cx="2204" cy="2216"/>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5" name="AutoShape 301"/>
                        <wps:cNvCnPr>
                          <a:cxnSpLocks noChangeShapeType="1"/>
                        </wps:cNvCnPr>
                        <wps:spPr bwMode="auto">
                          <a:xfrm flipH="1" flipV="1">
                            <a:off x="42754" y="6953"/>
                            <a:ext cx="2204" cy="1962"/>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6" name="AutoShape 302"/>
                        <wps:cNvCnPr>
                          <a:cxnSpLocks noChangeShapeType="1"/>
                        </wps:cNvCnPr>
                        <wps:spPr bwMode="auto">
                          <a:xfrm flipH="1" flipV="1">
                            <a:off x="42754" y="8089"/>
                            <a:ext cx="2204" cy="7074"/>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7" name="AutoShape 303"/>
                        <wps:cNvCnPr>
                          <a:cxnSpLocks noChangeShapeType="1"/>
                        </wps:cNvCnPr>
                        <wps:spPr bwMode="auto">
                          <a:xfrm flipV="1">
                            <a:off x="19030" y="17957"/>
                            <a:ext cx="2356" cy="4033"/>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7D22FE53" id="Canvas 142" o:spid="_x0000_s1054" style="width:428.4pt;height:234.2pt;mso-position-horizontal-relative:char;mso-position-vertical-relative:line" coordsize="54406,297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">
                <v:rect id="AutoShape 531" o:spid="_x0000_s1055" style="position:absolute;width:54406;height:29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" filled="f" stroked="f">
                  <o:lock v:ext="edit" aspectratio="t"/>
                </v:rect>
                <v:shape id="Picture 161" o:spid="_x0000_s1056" type="#_x0000_t75" style="position:absolute;top:82;width:42799;height:29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">
                  <v:imagedata r:id="rId84" o:title=""/>
                </v:shape>
                <v:roundrect id="AutoShape 144" o:spid="_x0000_s1057" style="position:absolute;left:44958;top:1041;width:9448;height:504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" fillcolor="#dbe5f1 [660]" strokecolor="#0070c0">
                  <v:textbox inset="1mm">
                    <w:txbxContent>
                      <w:p w14:paraId="52EC0D29" w14:textId="77777777" w:rsidR="00E3689F" w:rsidRPr="00C303D9" w:rsidRDefault="00E3689F"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058" style="position:absolute;left:19;top:5302;width:42735;height:95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" filled="f" strokecolor="red" strokeweight=".5pt"/>
                <v:roundrect id="AutoShape 146" o:spid="_x0000_s1059" style="position:absolute;left:19;top:6477;width:42735;height:95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" filled="f" strokecolor="red" strokeweight=".5pt"/>
                <v:roundrect id="AutoShape 147" o:spid="_x0000_s1060" style="position:absolute;left:19;top:7613;width:42735;height:953;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" filled="f" strokecolor="red" strokeweight=".5pt"/>
                <v:roundrect id="AutoShape 148" o:spid="_x0000_s1061" style="position:absolute;left:44958;top:6953;width:9448;height:3918;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" fillcolor="#dbe5f1 [660]" strokecolor="#0070c0">
                  <v:textbox inset="1mm">
                    <w:txbxContent>
                      <w:p w14:paraId="57B24D75" w14:textId="77777777" w:rsidR="00E3689F" w:rsidRPr="00C303D9" w:rsidRDefault="00E3689F"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062" style="position:absolute;left:44958;top:12369;width:9448;height:5588;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" fillcolor="#dbe5f1 [660]" strokecolor="#0070c0">
                  <v:textbox inset="1mm">
                    <w:txbxContent>
                      <w:p w14:paraId="6AFC9451" w14:textId="77777777" w:rsidR="00E3689F" w:rsidRPr="00C303D9" w:rsidRDefault="00E3689F"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063" style="position:absolute;left:19;top:8807;width:42735;height:9150;visibility:visible;mso-wrap-style:square;v-text-anchor:top" arcsize="150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" filled="f" strokecolor="red" strokeweight=".5pt"/>
                <v:roundrect id="AutoShape 151" o:spid="_x0000_s1064" style="position:absolute;left:14306;top:21990;width:9449;height:635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" fillcolor="#dbe5f1 [660]" strokecolor="#0070c0">
                  <v:textbox inset="1mm">
                    <w:txbxContent>
                      <w:p w14:paraId="10F940AC" w14:textId="77777777" w:rsidR="00E3689F" w:rsidRPr="00C303D9" w:rsidRDefault="00E3689F" w:rsidP="003373D9">
                        <w:pPr>
                          <w:rPr>
                            <w:sz w:val="16"/>
                            <w:lang w:val="en-AU"/>
                          </w:rPr>
                        </w:pPr>
                        <w:r>
                          <w:rPr>
                            <w:sz w:val="16"/>
                            <w:lang w:val="en-AU"/>
                          </w:rPr>
                          <w:t>Entire contents of selected XLS file displayed for reference</w:t>
                        </w:r>
                      </w:p>
                    </w:txbxContent>
                  </v:textbox>
                </v:roundrect>
                <v:shape id="AutoShape 300" o:spid="_x0000_s1065" type="#_x0000_t32" style="position:absolute;left:42754;top:3562;width:2204;height:221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" strokecolor="#0070c0">
                  <v:stroke endarrow="block"/>
                </v:shape>
                <v:shape id="AutoShape 301" o:spid="_x0000_s1066" type="#_x0000_t32" style="position:absolute;left:42754;top:6953;width:2204;height:196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" strokecolor="#0070c0">
                  <v:stroke endarrow="block"/>
                </v:shape>
                <v:shape id="AutoShape 302" o:spid="_x0000_s1067" type="#_x0000_t32" style="position:absolute;left:42754;top:8089;width:2204;height:707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" strokecolor="#0070c0">
                  <v:stroke endarrow="block"/>
                </v:shape>
                <v:shape id="AutoShape 303" o:spid="_x0000_s1068" type="#_x0000_t32" style="position:absolute;left:19030;top:17957;width:2356;height:403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" strokecolor="#0070c0">
                  <v:stroke endarrow="block"/>
                </v:shape>
                <w10:anchorlock/>
              </v:group>
            </w:pict>
          </mc:Fallback>
        </mc:AlternateContent>
      </w:r>
    </w:p>
    <w:p w14:paraId="7AB20FA8" w14:textId="6B2920FC" w:rsidR="003373D9"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7</w:t>
      </w:r>
      <w:r w:rsidR="002E2E38">
        <w:rPr>
          <w:noProof/>
        </w:rPr>
        <w:fldChar w:fldCharType="end"/>
      </w:r>
      <w:r w:rsidR="003373D9" w:rsidRPr="00DA48C2">
        <w:t>: Matching &amp; Element Assignment Control</w:t>
      </w:r>
    </w:p>
    <w:p w14:paraId="1C0F9239" w14:textId="77777777" w:rsidR="003373D9" w:rsidRPr="00B350A0" w:rsidRDefault="003373D9" w:rsidP="004A51AA">
      <w:pPr>
        <w:pStyle w:val="Body"/>
      </w:pPr>
      <w:r w:rsidRPr="00B350A0">
        <w:t>This panel shows the contents of the .XLS file you have opened and allows you to select how it will be used.</w:t>
      </w:r>
    </w:p>
    <w:p w14:paraId="1C6967A8" w14:textId="77777777" w:rsidR="003373D9" w:rsidRPr="00B350A0" w:rsidRDefault="003373D9" w:rsidP="004A51AA">
      <w:pPr>
        <w:pStyle w:val="Body"/>
      </w:pPr>
      <w:r w:rsidRPr="00B350A0">
        <w:t>The three rows of dropdown boxes are used as follows:</w:t>
      </w:r>
    </w:p>
    <w:tbl>
      <w:tblPr>
        <w:tblStyle w:val="TableSimple"/>
        <w:tblW w:w="0" w:type="auto"/>
        <w:tblLook w:val="04A0" w:firstRow="1" w:lastRow="0" w:firstColumn="1" w:lastColumn="0" w:noHBand="0" w:noVBand="1"/>
      </w:tblPr>
      <w:tblGrid>
        <w:gridCol w:w="1045"/>
        <w:gridCol w:w="5532"/>
        <w:gridCol w:w="1956"/>
      </w:tblGrid>
      <w:tr w:rsidR="003373D9" w:rsidRPr="00CB0456" w14:paraId="428E1139" w14:textId="77777777" w:rsidTr="003373D9">
        <w:tc>
          <w:tcPr>
            <w:tcW w:w="0" w:type="auto"/>
          </w:tcPr>
          <w:p w14:paraId="12BA4E6F" w14:textId="77777777" w:rsidR="003373D9" w:rsidRPr="00CB0456" w:rsidRDefault="003373D9" w:rsidP="00CB0456">
            <w:r w:rsidRPr="00CB0456">
              <w:t>First row</w:t>
            </w:r>
          </w:p>
        </w:tc>
        <w:tc>
          <w:tcPr>
            <w:tcW w:w="0" w:type="auto"/>
          </w:tcPr>
          <w:p w14:paraId="105FA6DC" w14:textId="77777777" w:rsidR="003373D9" w:rsidRPr="00CB0456" w:rsidRDefault="003373D9" w:rsidP="00CB0456">
            <w:r w:rsidRPr="00CB0456">
              <w:t>Selecting the Matching Column</w:t>
            </w:r>
          </w:p>
          <w:p w14:paraId="4090F1AE" w14:textId="77777777" w:rsidR="003373D9" w:rsidRPr="00CB0456" w:rsidRDefault="003373D9" w:rsidP="00CB0456">
            <w:r w:rsidRPr="00CB0456">
              <w:t xml:space="preserve">In one of the columns only, select Matching Column from the </w:t>
            </w:r>
            <w:proofErr w:type="gramStart"/>
            <w:r w:rsidRPr="00CB0456">
              <w:t>drop down</w:t>
            </w:r>
            <w:proofErr w:type="gramEnd"/>
            <w:r w:rsidRPr="00CB0456">
              <w:t xml:space="preserve"> list. This indicates the column that will be used to search for the Spectrum to receive the Metadata for each row.</w:t>
            </w:r>
          </w:p>
        </w:tc>
        <w:tc>
          <w:tcPr>
            <w:tcW w:w="0" w:type="auto"/>
          </w:tcPr>
          <w:p w14:paraId="13947D0D" w14:textId="77777777" w:rsidR="003373D9" w:rsidRPr="00CB0456" w:rsidRDefault="003373D9" w:rsidP="00CB0456">
            <w:r w:rsidRPr="00CB0456">
              <w:rPr>
                <w:noProof/>
                <w:lang w:eastAsia="en-GB"/>
              </w:rPr>
              <w:drawing>
                <wp:inline distT="0" distB="0" distL="0" distR="0" wp14:anchorId="4283AE90" wp14:editId="56F1234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5" cstate="print"/>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3373D9" w:rsidRPr="00CB0456" w14:paraId="387F6991" w14:textId="77777777" w:rsidTr="003373D9">
        <w:tc>
          <w:tcPr>
            <w:tcW w:w="0" w:type="auto"/>
          </w:tcPr>
          <w:p w14:paraId="5F3785B5" w14:textId="77777777" w:rsidR="003373D9" w:rsidRPr="00CB0456" w:rsidRDefault="003373D9" w:rsidP="00CB0456">
            <w:r w:rsidRPr="00CB0456">
              <w:t>Second Row</w:t>
            </w:r>
          </w:p>
        </w:tc>
        <w:tc>
          <w:tcPr>
            <w:tcW w:w="0" w:type="auto"/>
          </w:tcPr>
          <w:p w14:paraId="70114DF6" w14:textId="77777777" w:rsidR="003373D9" w:rsidRPr="00CB0456" w:rsidRDefault="003373D9" w:rsidP="00CB0456">
            <w:r w:rsidRPr="00CB0456">
              <w:t>Selecting the Metadata Group</w:t>
            </w:r>
          </w:p>
          <w:p w14:paraId="62E8D512" w14:textId="77777777" w:rsidR="003373D9" w:rsidRPr="00CB0456" w:rsidRDefault="003373D9" w:rsidP="00CB0456">
            <w:r w:rsidRPr="00CB0456">
              <w:t>In all columns that you want to use, select the Metadata Group that contains the Metadata Attribute which is listed in that column.</w:t>
            </w:r>
          </w:p>
        </w:tc>
        <w:tc>
          <w:tcPr>
            <w:tcW w:w="0" w:type="auto"/>
          </w:tcPr>
          <w:p w14:paraId="1942F360" w14:textId="77777777" w:rsidR="003373D9" w:rsidRPr="00CB0456" w:rsidRDefault="003373D9" w:rsidP="00CB0456">
            <w:r w:rsidRPr="00CB0456">
              <w:rPr>
                <w:noProof/>
                <w:lang w:eastAsia="en-GB"/>
              </w:rPr>
              <w:drawing>
                <wp:inline distT="0" distB="0" distL="0" distR="0" wp14:anchorId="552CC490" wp14:editId="7BE22204">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6" cstate="print"/>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3373D9" w:rsidRPr="00CB0456" w14:paraId="1A1C1314" w14:textId="77777777" w:rsidTr="003373D9">
        <w:tc>
          <w:tcPr>
            <w:tcW w:w="0" w:type="auto"/>
          </w:tcPr>
          <w:p w14:paraId="0B01A24A" w14:textId="77777777" w:rsidR="003373D9" w:rsidRPr="00CB0456" w:rsidRDefault="003373D9" w:rsidP="00CB0456">
            <w:r w:rsidRPr="00CB0456">
              <w:lastRenderedPageBreak/>
              <w:t>Third Row</w:t>
            </w:r>
          </w:p>
        </w:tc>
        <w:tc>
          <w:tcPr>
            <w:tcW w:w="0" w:type="auto"/>
          </w:tcPr>
          <w:p w14:paraId="58BBB6B7" w14:textId="77777777" w:rsidR="003373D9" w:rsidRPr="00CB0456" w:rsidRDefault="003373D9" w:rsidP="00CB0456">
            <w:r w:rsidRPr="00CB0456">
              <w:t>Selecting the Metadata Attribute</w:t>
            </w:r>
          </w:p>
          <w:p w14:paraId="345D6F69" w14:textId="77777777" w:rsidR="003373D9" w:rsidRPr="00CB0456" w:rsidRDefault="003373D9" w:rsidP="00CB0456">
            <w:r w:rsidRPr="00CB0456">
              <w:t>In all columns that you want to use, select the Metadata Attribute which is listed in that column.</w:t>
            </w:r>
          </w:p>
        </w:tc>
        <w:tc>
          <w:tcPr>
            <w:tcW w:w="0" w:type="auto"/>
          </w:tcPr>
          <w:p w14:paraId="7F87DC51" w14:textId="77777777" w:rsidR="003373D9" w:rsidRPr="00CB0456" w:rsidRDefault="003373D9" w:rsidP="00CB0456"/>
        </w:tc>
      </w:tr>
    </w:tbl>
    <w:p w14:paraId="42149F49" w14:textId="77777777" w:rsidR="003373D9" w:rsidRPr="00B350A0" w:rsidRDefault="003373D9" w:rsidP="004A51AA">
      <w:pPr>
        <w:pStyle w:val="Body"/>
      </w:pPr>
      <w:r w:rsidRPr="00B350A0">
        <w:t>After you have set up these three rows of selection parameters, the Assignment Details and Matching Details panels will show how the .XLS data will be uploaded. Use these panels to check that the upload is set up correctly 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22"/>
        <w:gridCol w:w="236"/>
        <w:gridCol w:w="5006"/>
      </w:tblGrid>
      <w:tr w:rsidR="00EF01E1" w:rsidRPr="00B350A0" w14:paraId="3C6A474A" w14:textId="77777777" w:rsidTr="00776B42">
        <w:tc>
          <w:tcPr>
            <w:tcW w:w="0" w:type="auto"/>
          </w:tcPr>
          <w:p w14:paraId="2C2F9620" w14:textId="77777777" w:rsidR="00EF01E1" w:rsidRPr="00CB0456" w:rsidRDefault="00EF01E1" w:rsidP="003373D9">
            <w:pPr>
              <w:rPr>
                <w:sz w:val="22"/>
                <w:szCs w:val="22"/>
              </w:rPr>
            </w:pPr>
            <w:r w:rsidRPr="00CB0456">
              <w:rPr>
                <w:noProof/>
                <w:szCs w:val="22"/>
                <w:lang w:eastAsia="en-GB"/>
              </w:rPr>
              <w:drawing>
                <wp:inline distT="0" distB="0" distL="0" distR="0" wp14:anchorId="3F0F9DD2" wp14:editId="2D3FF681">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7" cstate="print"/>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389F24F7" w14:textId="77777777" w:rsidR="00EF01E1" w:rsidRPr="00B350A0" w:rsidRDefault="00EF01E1" w:rsidP="004A51AA">
            <w:pPr>
              <w:pStyle w:val="HangingIndent"/>
              <w:rPr>
                <w:rStyle w:val="GUIWord"/>
                <w:u w:val="single"/>
              </w:rPr>
            </w:pPr>
          </w:p>
        </w:tc>
        <w:tc>
          <w:tcPr>
            <w:tcW w:w="236" w:type="dxa"/>
          </w:tcPr>
          <w:p w14:paraId="4C59DB51" w14:textId="77777777" w:rsidR="00EF01E1" w:rsidRPr="00B350A0" w:rsidRDefault="00EF01E1" w:rsidP="004A51AA">
            <w:pPr>
              <w:pStyle w:val="HangingIndent"/>
              <w:rPr>
                <w:rStyle w:val="GUIWord"/>
                <w:u w:val="single"/>
              </w:rPr>
            </w:pPr>
          </w:p>
        </w:tc>
        <w:tc>
          <w:tcPr>
            <w:tcW w:w="5006" w:type="dxa"/>
          </w:tcPr>
          <w:p w14:paraId="2E3F861F" w14:textId="16B90608" w:rsidR="00EF01E1" w:rsidRPr="00B350A0" w:rsidRDefault="00EF01E1" w:rsidP="004A51AA">
            <w:pPr>
              <w:pStyle w:val="HangingIndent"/>
            </w:pPr>
            <w:r w:rsidRPr="00B350A0">
              <w:rPr>
                <w:rStyle w:val="GUIWord"/>
                <w:u w:val="single"/>
              </w:rPr>
              <w:t>Number of assignable columns:</w:t>
            </w:r>
            <w:r w:rsidR="00127365" w:rsidRPr="00B350A0">
              <w:t xml:space="preserve"> </w:t>
            </w:r>
            <w:r w:rsidRPr="00B350A0">
              <w:t>The number of columns in the .XLS file which remain unused</w:t>
            </w:r>
          </w:p>
          <w:p w14:paraId="560928FB" w14:textId="045B9A7E" w:rsidR="00EF01E1" w:rsidRPr="00B350A0" w:rsidRDefault="00EF01E1" w:rsidP="004A51AA">
            <w:pPr>
              <w:pStyle w:val="HangingIndent"/>
            </w:pPr>
            <w:r w:rsidRPr="00B350A0">
              <w:rPr>
                <w:rStyle w:val="GUIWord"/>
                <w:u w:val="single"/>
              </w:rPr>
              <w:t>Number of assigned columns:</w:t>
            </w:r>
            <w:r w:rsidRPr="00B350A0">
              <w:tab/>
            </w:r>
            <w:r w:rsidR="00127365" w:rsidRPr="00B350A0">
              <w:t xml:space="preserve"> </w:t>
            </w:r>
            <w:r w:rsidRPr="00B350A0">
              <w:t>The number of columns in the .XLS file which will be copied into Metadata Attributes</w:t>
            </w:r>
          </w:p>
          <w:p w14:paraId="3875F73B" w14:textId="77777777" w:rsidR="00EF01E1" w:rsidRPr="00B350A0" w:rsidRDefault="00EF01E1" w:rsidP="004A51AA">
            <w:pPr>
              <w:pStyle w:val="HangingIndent"/>
            </w:pPr>
            <w:r w:rsidRPr="00B350A0">
              <w:rPr>
                <w:rStyle w:val="GUIWord"/>
                <w:u w:val="single"/>
              </w:rPr>
              <w:t>Number of spectra:</w:t>
            </w:r>
            <w:r w:rsidRPr="00B350A0">
              <w:rPr>
                <w:rStyle w:val="GUIWord"/>
                <w:u w:val="single"/>
              </w:rPr>
              <w:tab/>
            </w:r>
            <w:r w:rsidRPr="00B350A0">
              <w:t>The number of Spectra selected in the hierarchy tree browser (see below)</w:t>
            </w:r>
          </w:p>
          <w:p w14:paraId="209A684E" w14:textId="77777777" w:rsidR="00EF01E1" w:rsidRPr="00B350A0" w:rsidRDefault="00EF01E1" w:rsidP="004A51AA">
            <w:pPr>
              <w:pStyle w:val="HangingIndent"/>
            </w:pPr>
            <w:r w:rsidRPr="00B350A0">
              <w:rPr>
                <w:rStyle w:val="GUIWord"/>
                <w:u w:val="single"/>
              </w:rPr>
              <w:t>Number of matches:</w:t>
            </w:r>
            <w:r w:rsidRPr="00B350A0">
              <w:tab/>
              <w:t xml:space="preserve"> The number of selected Spectra which match data in the </w:t>
            </w:r>
            <w:r w:rsidRPr="00B350A0">
              <w:rPr>
                <w:rStyle w:val="GUIWord"/>
                <w:u w:val="single"/>
              </w:rPr>
              <w:t>Matching Column</w:t>
            </w:r>
            <w:r w:rsidRPr="00B350A0">
              <w:t xml:space="preserve"> of the .XLS file</w:t>
            </w:r>
          </w:p>
          <w:p w14:paraId="5EA031F4" w14:textId="77777777" w:rsidR="00EF01E1" w:rsidRPr="00B350A0" w:rsidRDefault="00EF01E1" w:rsidP="004A51AA">
            <w:pPr>
              <w:pStyle w:val="HangingIndent"/>
            </w:pPr>
            <w:r w:rsidRPr="00B350A0">
              <w:rPr>
                <w:rStyle w:val="GUIWord"/>
                <w:u w:val="single"/>
              </w:rPr>
              <w:t>Spectrum</w:t>
            </w:r>
            <w:r w:rsidRPr="00B350A0">
              <w:tab/>
              <w:t>(First column) The Spectrum IDs of all selected Spectra</w:t>
            </w:r>
          </w:p>
          <w:p w14:paraId="42A951A1" w14:textId="77777777" w:rsidR="00EF01E1" w:rsidRPr="00B350A0" w:rsidRDefault="00EF01E1" w:rsidP="004A51AA">
            <w:pPr>
              <w:pStyle w:val="HangingIndent"/>
            </w:pPr>
            <w:r w:rsidRPr="00B350A0">
              <w:rPr>
                <w:rStyle w:val="GUIWord"/>
                <w:u w:val="single"/>
              </w:rPr>
              <w:t>DB Value</w:t>
            </w:r>
            <w:r w:rsidRPr="00B350A0">
              <w:tab/>
              <w:t xml:space="preserve">(Second column) The value from the SPECCHIO database of the Metadata Attribute which you have identified in the </w:t>
            </w:r>
            <w:r w:rsidRPr="00B350A0">
              <w:rPr>
                <w:rStyle w:val="GUIWord"/>
                <w:u w:val="single"/>
              </w:rPr>
              <w:t>Matching Column</w:t>
            </w:r>
          </w:p>
          <w:p w14:paraId="74AD6E38" w14:textId="77777777" w:rsidR="00EF01E1" w:rsidRPr="00B350A0" w:rsidRDefault="00EF01E1" w:rsidP="004A51AA">
            <w:pPr>
              <w:pStyle w:val="HangingIndent"/>
            </w:pPr>
            <w:r w:rsidRPr="00B350A0">
              <w:rPr>
                <w:rStyle w:val="GUIWord"/>
                <w:u w:val="single"/>
              </w:rPr>
              <w:t>Table Value</w:t>
            </w:r>
            <w:r w:rsidRPr="00B350A0">
              <w:tab/>
              <w:t xml:space="preserve">(Third column) The matched value from the </w:t>
            </w:r>
            <w:r w:rsidRPr="00B350A0">
              <w:rPr>
                <w:rStyle w:val="GUIWord"/>
                <w:u w:val="single"/>
              </w:rPr>
              <w:t>Matching Column</w:t>
            </w:r>
            <w:r w:rsidRPr="00B350A0">
              <w:t xml:space="preserve"> of the .XLS file. The data in this row will be loaded into the Metadata for this Spectrum.</w:t>
            </w:r>
          </w:p>
        </w:tc>
      </w:tr>
    </w:tbl>
    <w:p w14:paraId="543DBFEB" w14:textId="77777777" w:rsidR="00FE60DE" w:rsidRPr="00DA48C2" w:rsidRDefault="00FE60DE" w:rsidP="003078EE">
      <w:pPr>
        <w:pStyle w:val="Caption"/>
      </w:pPr>
      <w:r w:rsidRPr="00DA48C2">
        <w:t>Figure 34:</w:t>
      </w:r>
      <w:r w:rsidR="00776B42" w:rsidRPr="00DA48C2">
        <w:t xml:space="preserve"> </w:t>
      </w:r>
      <w:r w:rsidRPr="00DA48C2">
        <w:t xml:space="preserve">Assignment </w:t>
      </w:r>
      <w:r w:rsidR="00D812D7" w:rsidRPr="00DA48C2">
        <w:t>&amp; Matching D</w:t>
      </w:r>
      <w:r w:rsidRPr="00DA48C2">
        <w:t>etails dialog</w:t>
      </w:r>
    </w:p>
    <w:p w14:paraId="5FF872A3" w14:textId="77777777" w:rsidR="003373D9" w:rsidRPr="00B350A0" w:rsidRDefault="003373D9" w:rsidP="004A51AA">
      <w:pPr>
        <w:pStyle w:val="ProcessHeading"/>
      </w:pPr>
      <w:r w:rsidRPr="00B350A0">
        <w:lastRenderedPageBreak/>
        <w:t>To upload Metadata:</w:t>
      </w:r>
    </w:p>
    <w:p w14:paraId="5436F991" w14:textId="77777777" w:rsidR="003373D9" w:rsidRPr="00B350A0" w:rsidRDefault="003373D9" w:rsidP="004A51AA">
      <w:pPr>
        <w:pStyle w:val="Body"/>
      </w:pPr>
      <w:r w:rsidRPr="00B350A0">
        <w:t>You must already have an Excel .XLS file containing the Metadata to upload.</w:t>
      </w:r>
    </w:p>
    <w:p w14:paraId="3F14BA96" w14:textId="77777777" w:rsidR="003373D9" w:rsidRPr="00B350A0" w:rsidRDefault="003373D9" w:rsidP="004A51AA">
      <w:pPr>
        <w:pStyle w:val="Body"/>
      </w:pPr>
      <w:bookmarkStart w:id="418" w:name="_Toc356807313"/>
      <w:bookmarkEnd w:id="418"/>
      <w:r w:rsidRPr="00B350A0">
        <w:t xml:space="preserve">If SPECCHIO finds a Metadata Attribute already exists for any Spectrum, SPECCHIO will ask how you wish to proceed by displaying the following dialog box, which lists the Metadata Attribute name that already exists (in this example, </w:t>
      </w:r>
      <w:r w:rsidRPr="00B350A0">
        <w:rPr>
          <w:rStyle w:val="GUIWord"/>
          <w:u w:val="single"/>
        </w:rPr>
        <w:t>File Comments</w:t>
      </w:r>
      <w:r w:rsidRPr="00B350A0">
        <w:t>).</w:t>
      </w:r>
    </w:p>
    <w:p w14:paraId="1946D7A6" w14:textId="77777777" w:rsidR="003373D9" w:rsidRPr="00B350A0" w:rsidRDefault="003373D9" w:rsidP="003373D9">
      <w:pPr>
        <w:pStyle w:val="Figure"/>
        <w:rPr>
          <w:u w:val="single"/>
        </w:rPr>
      </w:pPr>
      <w:r w:rsidRPr="00CB0456">
        <w:rPr>
          <w:lang w:val="en-GB" w:eastAsia="en-GB"/>
        </w:rPr>
        <w:drawing>
          <wp:inline distT="0" distB="0" distL="0" distR="0" wp14:anchorId="63177D7D" wp14:editId="54BF1B14">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8" cstate="print"/>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CBB5E6" w14:textId="77777777" w:rsidR="003373D9" w:rsidRPr="00B350A0" w:rsidRDefault="003373D9" w:rsidP="004A51AA">
      <w:pPr>
        <w:pStyle w:val="Body"/>
      </w:pPr>
      <w:r w:rsidRPr="00B350A0">
        <w:t>Select one of these three</w:t>
      </w:r>
      <w:r w:rsidR="003D4770" w:rsidRPr="00B350A0">
        <w:t xml:space="preserve"> options from the dropdown list:</w:t>
      </w:r>
    </w:p>
    <w:tbl>
      <w:tblPr>
        <w:tblStyle w:val="TableGrid"/>
        <w:tblW w:w="0" w:type="auto"/>
        <w:tblInd w:w="817" w:type="dxa"/>
        <w:tblLook w:val="04A0" w:firstRow="1" w:lastRow="0" w:firstColumn="1" w:lastColumn="0" w:noHBand="0" w:noVBand="1"/>
      </w:tblPr>
      <w:tblGrid>
        <w:gridCol w:w="2126"/>
        <w:gridCol w:w="6299"/>
      </w:tblGrid>
      <w:tr w:rsidR="003D4770" w:rsidRPr="00E50BFE" w14:paraId="23DDA8C5" w14:textId="77777777" w:rsidTr="003D4770">
        <w:tc>
          <w:tcPr>
            <w:tcW w:w="2126" w:type="dxa"/>
          </w:tcPr>
          <w:p w14:paraId="1B0E140B" w14:textId="77777777" w:rsidR="003D4770" w:rsidRPr="00CB0456" w:rsidRDefault="003D4770" w:rsidP="00E50BFE">
            <w:pPr>
              <w:rPr>
                <w:rStyle w:val="GUIWord"/>
              </w:rPr>
            </w:pPr>
            <w:r w:rsidRPr="00CB0456">
              <w:rPr>
                <w:rStyle w:val="GUIWord"/>
              </w:rPr>
              <w:t>Skip this parameter</w:t>
            </w:r>
          </w:p>
        </w:tc>
        <w:tc>
          <w:tcPr>
            <w:tcW w:w="6299" w:type="dxa"/>
          </w:tcPr>
          <w:p w14:paraId="0623BB86" w14:textId="77777777" w:rsidR="003D4770" w:rsidRPr="00E50BFE" w:rsidRDefault="003D4770" w:rsidP="00E50BFE">
            <w:pPr>
              <w:rPr>
                <w:sz w:val="22"/>
                <w:szCs w:val="22"/>
              </w:rPr>
            </w:pPr>
            <w:r w:rsidRPr="00E50BFE">
              <w:rPr>
                <w:sz w:val="22"/>
                <w:szCs w:val="22"/>
              </w:rPr>
              <w:t>No data from this column of the XLS file will be loaded into the SPECCHIO database.</w:t>
            </w:r>
          </w:p>
        </w:tc>
      </w:tr>
      <w:tr w:rsidR="003D4770" w:rsidRPr="00E50BFE" w14:paraId="1D54E874" w14:textId="77777777" w:rsidTr="003D4770">
        <w:tc>
          <w:tcPr>
            <w:tcW w:w="2126" w:type="dxa"/>
          </w:tcPr>
          <w:p w14:paraId="09A0640A" w14:textId="77777777" w:rsidR="003D4770" w:rsidRPr="00CB0456" w:rsidRDefault="003D4770" w:rsidP="00E50BFE">
            <w:pPr>
              <w:rPr>
                <w:rStyle w:val="GUIWord"/>
              </w:rPr>
            </w:pPr>
            <w:r w:rsidRPr="00CB0456">
              <w:rPr>
                <w:rStyle w:val="GUIWord"/>
              </w:rPr>
              <w:t>Insert anyway</w:t>
            </w:r>
          </w:p>
        </w:tc>
        <w:tc>
          <w:tcPr>
            <w:tcW w:w="6299" w:type="dxa"/>
          </w:tcPr>
          <w:p w14:paraId="692A7845" w14:textId="77777777" w:rsidR="003D4770" w:rsidRPr="00E50BFE" w:rsidRDefault="003D4770" w:rsidP="00E50BFE">
            <w:pPr>
              <w:rPr>
                <w:sz w:val="22"/>
                <w:szCs w:val="22"/>
              </w:rPr>
            </w:pPr>
            <w:r w:rsidRPr="00E50BFE">
              <w:rPr>
                <w:sz w:val="22"/>
                <w:szCs w:val="22"/>
              </w:rPr>
              <w:t>Add another value for this Metadata Attribute. This option is not supported for some Metadata Attributes. For example, adding a second File Name or Spectrum Number is not permitted.</w:t>
            </w:r>
          </w:p>
        </w:tc>
      </w:tr>
      <w:tr w:rsidR="003D4770" w:rsidRPr="00E50BFE" w14:paraId="09824D80" w14:textId="77777777" w:rsidTr="003D4770">
        <w:tc>
          <w:tcPr>
            <w:tcW w:w="2126" w:type="dxa"/>
          </w:tcPr>
          <w:p w14:paraId="5D666781" w14:textId="77777777" w:rsidR="003D4770" w:rsidRPr="00CB0456" w:rsidRDefault="003D4770" w:rsidP="00E50BFE">
            <w:pPr>
              <w:rPr>
                <w:rStyle w:val="GUIWord"/>
              </w:rPr>
            </w:pPr>
            <w:r w:rsidRPr="00CB0456">
              <w:rPr>
                <w:rStyle w:val="GUIWord"/>
              </w:rPr>
              <w:t>Delete existing and insert new values</w:t>
            </w:r>
          </w:p>
        </w:tc>
        <w:tc>
          <w:tcPr>
            <w:tcW w:w="6299" w:type="dxa"/>
          </w:tcPr>
          <w:p w14:paraId="3C9DB700" w14:textId="77777777" w:rsidR="003D4770" w:rsidRPr="00E50BFE" w:rsidRDefault="003D4770" w:rsidP="00E50BFE">
            <w:pPr>
              <w:rPr>
                <w:sz w:val="22"/>
                <w:szCs w:val="22"/>
              </w:rPr>
            </w:pPr>
            <w:r w:rsidRPr="00E50BFE">
              <w:rPr>
                <w:sz w:val="22"/>
                <w:szCs w:val="22"/>
              </w:rPr>
              <w:t>The Metadata values in the XLS file will replace those in the Spectra.</w:t>
            </w:r>
          </w:p>
        </w:tc>
      </w:tr>
    </w:tbl>
    <w:p w14:paraId="66E3DA73" w14:textId="77777777" w:rsidR="003373D9" w:rsidRPr="00B350A0" w:rsidRDefault="00242A89" w:rsidP="004A51AA">
      <w:pPr>
        <w:pStyle w:val="Body"/>
      </w:pPr>
      <w:r w:rsidRPr="00B350A0">
        <w:t xml:space="preserve">Click </w:t>
      </w:r>
      <w:r w:rsidRPr="00B350A0">
        <w:rPr>
          <w:rStyle w:val="ActionButton"/>
          <w:u w:val="single"/>
        </w:rPr>
        <w:t>OK</w:t>
      </w:r>
      <w:r w:rsidRPr="00B350A0">
        <w:t xml:space="preserve"> </w:t>
      </w:r>
      <w:r w:rsidR="003373D9" w:rsidRPr="00B350A0">
        <w:t>to continue processing using the action you have selected.</w:t>
      </w:r>
    </w:p>
    <w:p w14:paraId="4E405B66" w14:textId="77777777" w:rsidR="003373D9" w:rsidRPr="00B350A0" w:rsidRDefault="003373D9" w:rsidP="004A51AA">
      <w:pPr>
        <w:pStyle w:val="Body"/>
      </w:pPr>
      <w:r w:rsidRPr="00B350A0">
        <w:t>Click</w:t>
      </w:r>
      <w:r w:rsidR="00242A89" w:rsidRPr="00B350A0">
        <w:t xml:space="preserve"> </w:t>
      </w:r>
      <w:r w:rsidR="00242A89" w:rsidRPr="00B350A0">
        <w:rPr>
          <w:rStyle w:val="ActionButton"/>
          <w:u w:val="single"/>
        </w:rPr>
        <w:t>Cancel</w:t>
      </w:r>
      <w:r w:rsidRPr="00B350A0">
        <w:t xml:space="preserve"> to skip processing of this column. This has the same result as selecting </w:t>
      </w:r>
      <w:r w:rsidRPr="00B350A0">
        <w:rPr>
          <w:rStyle w:val="GUIWord"/>
          <w:u w:val="single"/>
        </w:rPr>
        <w:t>Skip this parameter</w:t>
      </w:r>
      <w:r w:rsidRPr="00B350A0">
        <w:t>.</w:t>
      </w:r>
    </w:p>
    <w:p w14:paraId="15FF27EE" w14:textId="77777777" w:rsidR="003373D9" w:rsidRPr="00B350A0" w:rsidRDefault="003373D9" w:rsidP="003373D9">
      <w:pPr>
        <w:pStyle w:val="HeadingSubUnnumbered"/>
        <w:rPr>
          <w:u w:val="single"/>
        </w:rPr>
      </w:pPr>
      <w:r w:rsidRPr="00B350A0">
        <w:rPr>
          <w:u w:val="single"/>
        </w:rPr>
        <w:t>Adjusting the matching strings</w:t>
      </w:r>
    </w:p>
    <w:p w14:paraId="78ABA10F" w14:textId="77777777" w:rsidR="003373D9" w:rsidRPr="00CB0456" w:rsidRDefault="003373D9" w:rsidP="004A51AA">
      <w:pPr>
        <w:pStyle w:val="Body"/>
      </w:pPr>
      <w:r w:rsidRPr="00B350A0">
        <w:t xml:space="preserve">If the data in the </w:t>
      </w:r>
      <w:r w:rsidRPr="00B350A0">
        <w:rPr>
          <w:rStyle w:val="GUIWord"/>
          <w:u w:val="single"/>
        </w:rPr>
        <w:t>Matching Column</w:t>
      </w:r>
      <w:r w:rsidRPr="00B350A0">
        <w:t xml:space="preserve"> of the XLS file is a partial match to the Metadata Attribute values in the database, you can use the REGEX box to assist in the match.</w:t>
      </w:r>
    </w:p>
    <w:p w14:paraId="6B4EC737" w14:textId="5B1826B6" w:rsidR="003373D9" w:rsidRPr="00B350A0" w:rsidRDefault="007E778A" w:rsidP="003373D9">
      <w:pPr>
        <w:pStyle w:val="Figure"/>
        <w:pageBreakBefore/>
        <w:rPr>
          <w:u w:val="single"/>
        </w:rPr>
      </w:pPr>
      <w:r w:rsidRPr="00CB0456">
        <w:rPr>
          <w:lang w:val="en-GB" w:eastAsia="en-GB"/>
        </w:rPr>
        <w:lastRenderedPageBreak/>
        <mc:AlternateContent>
          <mc:Choice Requires="wpg">
            <w:drawing>
              <wp:inline distT="0" distB="0" distL="0" distR="0" wp14:anchorId="577D4C81" wp14:editId="11934DB0">
                <wp:extent cx="5316855" cy="4899025"/>
                <wp:effectExtent l="0" t="50800" r="4445" b="3175"/>
                <wp:docPr id="453" name="Canvas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855" cy="4899025"/>
                          <a:chOff x="0" y="0"/>
                          <a:chExt cx="53168" cy="48990"/>
                        </a:xfrm>
                      </wpg:grpSpPr>
                      <wps:wsp>
                        <wps:cNvPr id="454" name="AutoShape 511"/>
                        <wps:cNvSpPr>
                          <a:spLocks noChangeAspect="1" noChangeArrowheads="1"/>
                        </wps:cNvSpPr>
                        <wps:spPr bwMode="auto">
                          <a:xfrm>
                            <a:off x="0" y="0"/>
                            <a:ext cx="53168" cy="48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24923" y="958"/>
                            <a:ext cx="27851" cy="48032"/>
                          </a:xfrm>
                          <a:prstGeom prst="rect">
                            <a:avLst/>
                          </a:prstGeom>
                          <a:noFill/>
                          <a:extLst>
                            <a:ext uri="{909E8E84-426E-40DD-AFC4-6F175D3DCCD1}">
                              <a14:hiddenFill xmlns:a14="http://schemas.microsoft.com/office/drawing/2010/main">
                                <a:solidFill>
                                  <a:srgbClr val="FFFFFF"/>
                                </a:solidFill>
                              </a14:hiddenFill>
                            </a:ext>
                          </a:extLst>
                        </pic:spPr>
                      </pic:pic>
                      <wps:wsp>
                        <wps:cNvPr id="456" name="Text Box 168"/>
                        <wps:cNvSpPr txBox="1">
                          <a:spLocks noChangeArrowheads="1"/>
                        </wps:cNvSpPr>
                        <wps:spPr bwMode="auto">
                          <a:xfrm>
                            <a:off x="2197" y="8426"/>
                            <a:ext cx="6896" cy="1905"/>
                          </a:xfrm>
                          <a:prstGeom prst="rect">
                            <a:avLst/>
                          </a:prstGeom>
                          <a:solidFill>
                            <a:srgbClr val="FFFFFF"/>
                          </a:solidFill>
                          <a:ln w="9525">
                            <a:solidFill>
                              <a:srgbClr val="000000"/>
                            </a:solidFill>
                            <a:miter lim="800000"/>
                            <a:headEnd/>
                            <a:tailEnd/>
                          </a:ln>
                        </wps:spPr>
                        <wps:txbx>
                          <w:txbxContent>
                            <w:p w14:paraId="498FFBF3" w14:textId="77777777" w:rsidR="00E3689F" w:rsidRPr="007D716F" w:rsidRDefault="00E3689F" w:rsidP="003373D9">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457" name="Text Box 169"/>
                        <wps:cNvSpPr txBox="1">
                          <a:spLocks noChangeArrowheads="1"/>
                        </wps:cNvSpPr>
                        <wps:spPr bwMode="auto">
                          <a:xfrm>
                            <a:off x="9499" y="8426"/>
                            <a:ext cx="3753" cy="1905"/>
                          </a:xfrm>
                          <a:prstGeom prst="rect">
                            <a:avLst/>
                          </a:prstGeom>
                          <a:solidFill>
                            <a:srgbClr val="FFFFFF"/>
                          </a:solidFill>
                          <a:ln w="9525">
                            <a:solidFill>
                              <a:srgbClr val="000000"/>
                            </a:solidFill>
                            <a:miter lim="800000"/>
                            <a:headEnd/>
                            <a:tailEnd/>
                          </a:ln>
                        </wps:spPr>
                        <wps:txbx>
                          <w:txbxContent>
                            <w:p w14:paraId="1D9E2C44" w14:textId="77777777" w:rsidR="00E3689F" w:rsidRPr="007D716F" w:rsidRDefault="00E3689F" w:rsidP="003373D9">
                              <w:pPr>
                                <w:rPr>
                                  <w:sz w:val="18"/>
                                  <w:lang w:val="en-AU"/>
                                </w:rPr>
                              </w:pPr>
                              <w:r>
                                <w:rPr>
                                  <w:sz w:val="18"/>
                                  <w:lang w:val="en-AU"/>
                                </w:rPr>
                                <w:t>5</w:t>
                              </w:r>
                            </w:p>
                          </w:txbxContent>
                        </wps:txbx>
                        <wps:bodyPr rot="0" vert="horz" wrap="square" lIns="18000" tIns="18000" rIns="18000" bIns="18000" anchor="t" anchorCtr="0" upright="1">
                          <a:noAutofit/>
                        </wps:bodyPr>
                      </wps:wsp>
                      <wps:wsp>
                        <wps:cNvPr id="458" name="Text Box 170"/>
                        <wps:cNvSpPr txBox="1">
                          <a:spLocks noChangeArrowheads="1"/>
                        </wps:cNvSpPr>
                        <wps:spPr bwMode="auto">
                          <a:xfrm>
                            <a:off x="13862" y="8426"/>
                            <a:ext cx="3276" cy="1905"/>
                          </a:xfrm>
                          <a:prstGeom prst="rect">
                            <a:avLst/>
                          </a:prstGeom>
                          <a:solidFill>
                            <a:srgbClr val="FFFFFF"/>
                          </a:solidFill>
                          <a:ln w="9525">
                            <a:solidFill>
                              <a:srgbClr val="000000"/>
                            </a:solidFill>
                            <a:miter lim="800000"/>
                            <a:headEnd/>
                            <a:tailEnd/>
                          </a:ln>
                        </wps:spPr>
                        <wps:txbx>
                          <w:txbxContent>
                            <w:p w14:paraId="34EBCABF" w14:textId="77777777" w:rsidR="00E3689F" w:rsidRPr="007D716F" w:rsidRDefault="00E3689F" w:rsidP="003373D9"/>
                          </w:txbxContent>
                        </wps:txbx>
                        <wps:bodyPr rot="0" vert="horz" wrap="square" lIns="18000" tIns="18000" rIns="18000" bIns="18000" anchor="t" anchorCtr="0" upright="1">
                          <a:noAutofit/>
                        </wps:bodyPr>
                      </wps:wsp>
                      <wps:wsp>
                        <wps:cNvPr id="459" name="Text Box 171"/>
                        <wps:cNvSpPr txBox="1">
                          <a:spLocks noChangeArrowheads="1"/>
                        </wps:cNvSpPr>
                        <wps:spPr bwMode="auto">
                          <a:xfrm>
                            <a:off x="3721" y="17564"/>
                            <a:ext cx="12522" cy="1917"/>
                          </a:xfrm>
                          <a:prstGeom prst="rect">
                            <a:avLst/>
                          </a:prstGeom>
                          <a:solidFill>
                            <a:srgbClr val="FFFFFF"/>
                          </a:solidFill>
                          <a:ln w="9525">
                            <a:solidFill>
                              <a:srgbClr val="000000"/>
                            </a:solidFill>
                            <a:miter lim="800000"/>
                            <a:headEnd/>
                            <a:tailEnd/>
                          </a:ln>
                        </wps:spPr>
                        <wps:txbx>
                          <w:txbxContent>
                            <w:p w14:paraId="7477BEBF" w14:textId="77777777" w:rsidR="00E3689F" w:rsidRPr="007D716F" w:rsidRDefault="00E3689F" w:rsidP="003373D9">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460" name="Text Box 172"/>
                        <wps:cNvSpPr txBox="1">
                          <a:spLocks noChangeArrowheads="1"/>
                        </wps:cNvSpPr>
                        <wps:spPr bwMode="auto">
                          <a:xfrm>
                            <a:off x="17538" y="8426"/>
                            <a:ext cx="1251" cy="1905"/>
                          </a:xfrm>
                          <a:prstGeom prst="rect">
                            <a:avLst/>
                          </a:prstGeom>
                          <a:solidFill>
                            <a:srgbClr val="FFFFFF"/>
                          </a:solidFill>
                          <a:ln w="9525">
                            <a:solidFill>
                              <a:srgbClr val="000000"/>
                            </a:solidFill>
                            <a:miter lim="800000"/>
                            <a:headEnd/>
                            <a:tailEnd/>
                          </a:ln>
                        </wps:spPr>
                        <wps:txbx>
                          <w:txbxContent>
                            <w:p w14:paraId="3E88CD3F" w14:textId="77777777" w:rsidR="00E3689F" w:rsidRPr="007D716F" w:rsidRDefault="00E3689F" w:rsidP="003373D9">
                              <w:pPr>
                                <w:rPr>
                                  <w:lang w:val="en-AU"/>
                                </w:rPr>
                              </w:pPr>
                              <w:r>
                                <w:rPr>
                                  <w:lang w:val="en-AU"/>
                                </w:rPr>
                                <w:t>$</w:t>
                              </w:r>
                            </w:p>
                          </w:txbxContent>
                        </wps:txbx>
                        <wps:bodyPr rot="0" vert="horz" wrap="square" lIns="18000" tIns="18000" rIns="18000" bIns="18000" anchor="t" anchorCtr="0" upright="1">
                          <a:noAutofit/>
                        </wps:bodyPr>
                      </wps:wsp>
                      <wps:wsp>
                        <wps:cNvPr id="461" name="Text Box 173"/>
                        <wps:cNvSpPr txBox="1">
                          <a:spLocks noChangeArrowheads="1"/>
                        </wps:cNvSpPr>
                        <wps:spPr bwMode="auto">
                          <a:xfrm>
                            <a:off x="482" y="8426"/>
                            <a:ext cx="1245" cy="1905"/>
                          </a:xfrm>
                          <a:prstGeom prst="rect">
                            <a:avLst/>
                          </a:prstGeom>
                          <a:solidFill>
                            <a:srgbClr val="FFFFFF"/>
                          </a:solidFill>
                          <a:ln w="9525">
                            <a:solidFill>
                              <a:srgbClr val="000000"/>
                            </a:solidFill>
                            <a:miter lim="800000"/>
                            <a:headEnd/>
                            <a:tailEnd/>
                          </a:ln>
                        </wps:spPr>
                        <wps:txbx>
                          <w:txbxContent>
                            <w:p w14:paraId="4B9DF826" w14:textId="77777777" w:rsidR="00E3689F" w:rsidRPr="007D716F" w:rsidRDefault="00E3689F" w:rsidP="003373D9">
                              <w:pPr>
                                <w:rPr>
                                  <w:lang w:val="en-AU"/>
                                </w:rPr>
                              </w:pPr>
                              <w:r>
                                <w:rPr>
                                  <w:lang w:val="en-AU"/>
                                </w:rPr>
                                <w:t>^</w:t>
                              </w:r>
                            </w:p>
                          </w:txbxContent>
                        </wps:txbx>
                        <wps:bodyPr rot="0" vert="horz" wrap="square" lIns="18000" tIns="18000" rIns="18000" bIns="18000" anchor="t" anchorCtr="0" upright="1">
                          <a:noAutofit/>
                        </wps:bodyPr>
                      </wps:wsp>
                      <wps:wsp>
                        <wps:cNvPr id="462" name="AutoShape 174"/>
                        <wps:cNvSpPr>
                          <a:spLocks/>
                        </wps:cNvSpPr>
                        <wps:spPr bwMode="auto">
                          <a:xfrm rot="-5400000">
                            <a:off x="8775" y="2438"/>
                            <a:ext cx="1721" cy="18307"/>
                          </a:xfrm>
                          <a:prstGeom prst="leftBrace">
                            <a:avLst>
                              <a:gd name="adj1" fmla="val 8864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AutoShape 175"/>
                        <wps:cNvSpPr>
                          <a:spLocks noChangeArrowheads="1"/>
                        </wps:cNvSpPr>
                        <wps:spPr bwMode="auto">
                          <a:xfrm>
                            <a:off x="9093" y="12452"/>
                            <a:ext cx="1092" cy="5112"/>
                          </a:xfrm>
                          <a:prstGeom prst="downArrow">
                            <a:avLst>
                              <a:gd name="adj1" fmla="val 50000"/>
                              <a:gd name="adj2" fmla="val 11703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464" name="Freeform 176"/>
                        <wps:cNvSpPr>
                          <a:spLocks/>
                        </wps:cNvSpPr>
                        <wps:spPr bwMode="auto">
                          <a:xfrm>
                            <a:off x="9499" y="19481"/>
                            <a:ext cx="19857" cy="14866"/>
                          </a:xfrm>
                          <a:custGeom>
                            <a:avLst/>
                            <a:gdLst>
                              <a:gd name="T0" fmla="*/ 0 w 3127"/>
                              <a:gd name="T1" fmla="*/ 0 h 2781"/>
                              <a:gd name="T2" fmla="*/ 2770232 w 3127"/>
                              <a:gd name="T3" fmla="*/ 4937543 h 2781"/>
                              <a:gd name="T4" fmla="*/ 12609195 w 3127"/>
                              <a:gd name="T5" fmla="*/ 7946361 h 2781"/>
                              <a:gd name="T6" fmla="*/ 0 60000 65536"/>
                              <a:gd name="T7" fmla="*/ 0 60000 65536"/>
                              <a:gd name="T8" fmla="*/ 0 60000 65536"/>
                            </a:gdLst>
                            <a:ahLst/>
                            <a:cxnLst>
                              <a:cxn ang="T6">
                                <a:pos x="T0" y="T1"/>
                              </a:cxn>
                              <a:cxn ang="T7">
                                <a:pos x="T2" y="T3"/>
                              </a:cxn>
                              <a:cxn ang="T8">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 name="Freeform 181"/>
                        <wps:cNvSpPr>
                          <a:spLocks/>
                        </wps:cNvSpPr>
                        <wps:spPr bwMode="auto">
                          <a:xfrm>
                            <a:off x="15297" y="4876"/>
                            <a:ext cx="16167" cy="3201"/>
                          </a:xfrm>
                          <a:custGeom>
                            <a:avLst/>
                            <a:gdLst>
                              <a:gd name="T0" fmla="*/ 7238258 w 3611"/>
                              <a:gd name="T1" fmla="*/ 0 h 505"/>
                              <a:gd name="T2" fmla="*/ 1487342 w 3611"/>
                              <a:gd name="T3" fmla="*/ 429821 h 505"/>
                              <a:gd name="T4" fmla="*/ 0 w 3611"/>
                              <a:gd name="T5" fmla="*/ 2028610 h 505"/>
                              <a:gd name="T6" fmla="*/ 0 60000 65536"/>
                              <a:gd name="T7" fmla="*/ 0 60000 65536"/>
                              <a:gd name="T8" fmla="*/ 0 60000 65536"/>
                            </a:gdLst>
                            <a:ahLst/>
                            <a:cxnLst>
                              <a:cxn ang="T6">
                                <a:pos x="T0" y="T1"/>
                              </a:cxn>
                              <a:cxn ang="T7">
                                <a:pos x="T2" y="T3"/>
                              </a:cxn>
                              <a:cxn ang="T8">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 name="Freeform 182"/>
                        <wps:cNvSpPr>
                          <a:spLocks/>
                        </wps:cNvSpPr>
                        <wps:spPr bwMode="auto">
                          <a:xfrm>
                            <a:off x="5264" y="3105"/>
                            <a:ext cx="26200" cy="4972"/>
                          </a:xfrm>
                          <a:custGeom>
                            <a:avLst/>
                            <a:gdLst>
                              <a:gd name="T0" fmla="*/ 14890295 w 4610"/>
                              <a:gd name="T1" fmla="*/ 0 h 838"/>
                              <a:gd name="T2" fmla="*/ 3052351 w 4610"/>
                              <a:gd name="T3" fmla="*/ 985684 h 838"/>
                              <a:gd name="T4" fmla="*/ 0 w 4610"/>
                              <a:gd name="T5" fmla="*/ 2950004 h 838"/>
                              <a:gd name="T6" fmla="*/ 0 60000 65536"/>
                              <a:gd name="T7" fmla="*/ 0 60000 65536"/>
                              <a:gd name="T8" fmla="*/ 0 60000 65536"/>
                            </a:gdLst>
                            <a:ahLst/>
                            <a:cxnLst>
                              <a:cxn ang="T6">
                                <a:pos x="T0" y="T1"/>
                              </a:cxn>
                              <a:cxn ang="T7">
                                <a:pos x="T2" y="T3"/>
                              </a:cxn>
                              <a:cxn ang="T8">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 name="Freeform 183"/>
                        <wps:cNvSpPr>
                          <a:spLocks/>
                        </wps:cNvSpPr>
                        <wps:spPr bwMode="auto">
                          <a:xfrm>
                            <a:off x="11207" y="10731"/>
                            <a:ext cx="29331" cy="9836"/>
                          </a:xfrm>
                          <a:custGeom>
                            <a:avLst/>
                            <a:gdLst>
                              <a:gd name="T0" fmla="*/ 15698856 w 5480"/>
                              <a:gd name="T1" fmla="*/ 4523066 h 2139"/>
                              <a:gd name="T2" fmla="*/ 3199932 w 5480"/>
                              <a:gd name="T3" fmla="*/ 1681082 h 2139"/>
                              <a:gd name="T4" fmla="*/ 0 w 5480"/>
                              <a:gd name="T5" fmla="*/ 0 h 2139"/>
                              <a:gd name="T6" fmla="*/ 0 60000 65536"/>
                              <a:gd name="T7" fmla="*/ 0 60000 65536"/>
                              <a:gd name="T8" fmla="*/ 0 60000 65536"/>
                            </a:gdLst>
                            <a:ahLst/>
                            <a:cxnLst>
                              <a:cxn ang="T6">
                                <a:pos x="T0" y="T1"/>
                              </a:cxn>
                              <a:cxn ang="T7">
                                <a:pos x="T2" y="T3"/>
                              </a:cxn>
                              <a:cxn ang="T8">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 name="Text Box 184"/>
                        <wps:cNvSpPr txBox="1">
                          <a:spLocks noChangeArrowheads="1"/>
                        </wps:cNvSpPr>
                        <wps:spPr bwMode="auto">
                          <a:xfrm>
                            <a:off x="11207" y="29368"/>
                            <a:ext cx="12757" cy="762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CBD54B" w14:textId="77777777" w:rsidR="00E3689F" w:rsidRPr="00A24446" w:rsidRDefault="00E3689F"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469" name="AutoShape 186"/>
                        <wps:cNvSpPr>
                          <a:spLocks/>
                        </wps:cNvSpPr>
                        <wps:spPr bwMode="auto">
                          <a:xfrm>
                            <a:off x="2197" y="0"/>
                            <a:ext cx="13379" cy="3841"/>
                          </a:xfrm>
                          <a:prstGeom prst="accentCallout2">
                            <a:avLst>
                              <a:gd name="adj1" fmla="val 29750"/>
                              <a:gd name="adj2" fmla="val 105694"/>
                              <a:gd name="adj3" fmla="val 29750"/>
                              <a:gd name="adj4" fmla="val 111912"/>
                              <a:gd name="adj5" fmla="val 211403"/>
                              <a:gd name="adj6" fmla="val 118273"/>
                            </a:avLst>
                          </a:prstGeom>
                          <a:solidFill>
                            <a:srgbClr val="F4F3EC"/>
                          </a:solidFill>
                          <a:ln w="3175">
                            <a:solidFill>
                              <a:srgbClr val="0070C0"/>
                            </a:solidFill>
                            <a:miter lim="800000"/>
                            <a:headEnd/>
                            <a:tailEnd type="arrow" w="med" len="med"/>
                          </a:ln>
                        </wps:spPr>
                        <wps:txbx>
                          <w:txbxContent>
                            <w:p w14:paraId="4E159AB5" w14:textId="77777777" w:rsidR="00E3689F" w:rsidRPr="00A24446" w:rsidRDefault="00E3689F" w:rsidP="003373D9">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470" name="AutoShape 185"/>
                        <wps:cNvSpPr>
                          <a:spLocks/>
                        </wps:cNvSpPr>
                        <wps:spPr bwMode="auto">
                          <a:xfrm>
                            <a:off x="2197" y="0"/>
                            <a:ext cx="13385" cy="3841"/>
                          </a:xfrm>
                          <a:prstGeom prst="accentCallout2">
                            <a:avLst>
                              <a:gd name="adj1" fmla="val 29750"/>
                              <a:gd name="adj2" fmla="val -5694"/>
                              <a:gd name="adj3" fmla="val 29750"/>
                              <a:gd name="adj4" fmla="val -7162"/>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104C8C20" w14:textId="77777777" w:rsidR="00E3689F" w:rsidRPr="00204D07" w:rsidRDefault="00E3689F" w:rsidP="003373D9">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471" name="Freeform 188"/>
                        <wps:cNvSpPr>
                          <a:spLocks/>
                        </wps:cNvSpPr>
                        <wps:spPr bwMode="auto">
                          <a:xfrm>
                            <a:off x="34391" y="20567"/>
                            <a:ext cx="6147" cy="13780"/>
                          </a:xfrm>
                          <a:custGeom>
                            <a:avLst/>
                            <a:gdLst>
                              <a:gd name="T0" fmla="*/ 3903345 w 968"/>
                              <a:gd name="T1" fmla="*/ 0 h 2170"/>
                              <a:gd name="T2" fmla="*/ 2774278 w 968"/>
                              <a:gd name="T3" fmla="*/ 1479889 h 2170"/>
                              <a:gd name="T4" fmla="*/ 2294425 w 968"/>
                              <a:gd name="T5" fmla="*/ 6895398 h 2170"/>
                              <a:gd name="T6" fmla="*/ 0 w 968"/>
                              <a:gd name="T7" fmla="*/ 8750300 h 21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Text Box 189"/>
                        <wps:cNvSpPr txBox="1">
                          <a:spLocks noChangeArrowheads="1"/>
                        </wps:cNvSpPr>
                        <wps:spPr bwMode="auto">
                          <a:xfrm>
                            <a:off x="3289" y="13411"/>
                            <a:ext cx="12643" cy="3689"/>
                          </a:xfrm>
                          <a:prstGeom prst="rect">
                            <a:avLst/>
                          </a:prstGeom>
                          <a:solidFill>
                            <a:srgbClr val="B8CCE4">
                              <a:alpha val="6588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F51805" w14:textId="77777777" w:rsidR="00E3689F" w:rsidRPr="009D3992" w:rsidRDefault="00E3689F" w:rsidP="003373D9">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w:pict>
              <v:group w14:anchorId="577D4C81" id="Canvas 163" o:spid="_x0000_s1069" style="width:418.65pt;height:385.75pt;mso-position-horizontal-relative:char;mso-position-vertical-relative:line" coordsize="53168,489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&#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">
                <v:rect id="AutoShape 511" o:spid="_x0000_s1070" style="position:absolute;width:53168;height:489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" filled="f" stroked="f">
                  <o:lock v:ext="edit" aspectratio="t"/>
                </v:rect>
                <v:shape id="Picture 167" o:spid="_x0000_s1071" type="#_x0000_t75" style="position:absolute;left:24923;top:958;width:27851;height:480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">
                  <v:imagedata r:id="rId90" o:title=""/>
                </v:shape>
                <v:shape id="Text Box 168" o:spid="_x0000_s1072" type="#_x0000_t202" style="position:absolute;left:2197;top:8426;width:6896;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">
                  <v:textbox inset=".5mm,.5mm,.5mm,.5mm">
                    <w:txbxContent>
                      <w:p w14:paraId="498FFBF3" w14:textId="77777777" w:rsidR="00E3689F" w:rsidRPr="007D716F" w:rsidRDefault="00E3689F" w:rsidP="003373D9">
                        <w:pPr>
                          <w:rPr>
                            <w:sz w:val="18"/>
                            <w:lang w:val="en-AU"/>
                          </w:rPr>
                        </w:pPr>
                        <w:r>
                          <w:rPr>
                            <w:sz w:val="18"/>
                            <w:lang w:val="en-AU"/>
                          </w:rPr>
                          <w:t>t</w:t>
                        </w:r>
                        <w:r w:rsidRPr="007D716F">
                          <w:rPr>
                            <w:sz w:val="18"/>
                            <w:lang w:val="en-AU"/>
                          </w:rPr>
                          <w:t>riticaa\.0*</w:t>
                        </w:r>
                      </w:p>
                    </w:txbxContent>
                  </v:textbox>
                </v:shape>
                <v:shape id="Text Box 169" o:spid="_x0000_s1073" type="#_x0000_t202" style="position:absolute;left:9499;top:8426;width:3753;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">
                  <v:textbox inset=".5mm,.5mm,.5mm,.5mm">
                    <w:txbxContent>
                      <w:p w14:paraId="1D9E2C44" w14:textId="77777777" w:rsidR="00E3689F" w:rsidRPr="007D716F" w:rsidRDefault="00E3689F" w:rsidP="003373D9">
                        <w:pPr>
                          <w:rPr>
                            <w:sz w:val="18"/>
                            <w:lang w:val="en-AU"/>
                          </w:rPr>
                        </w:pPr>
                        <w:r>
                          <w:rPr>
                            <w:sz w:val="18"/>
                            <w:lang w:val="en-AU"/>
                          </w:rPr>
                          <w:t>5</w:t>
                        </w:r>
                      </w:p>
                    </w:txbxContent>
                  </v:textbox>
                </v:shape>
                <v:shape id="Text Box 170" o:spid="_x0000_s1074" type="#_x0000_t202" style="position:absolute;left:13862;top:8426;width:3276;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">
                  <v:textbox inset=".5mm,.5mm,.5mm,.5mm">
                    <w:txbxContent>
                      <w:p w14:paraId="34EBCABF" w14:textId="77777777" w:rsidR="00E3689F" w:rsidRPr="007D716F" w:rsidRDefault="00E3689F" w:rsidP="003373D9"/>
                    </w:txbxContent>
                  </v:textbox>
                </v:shape>
                <v:shape id="Text Box 171" o:spid="_x0000_s1075" type="#_x0000_t202" style="position:absolute;left:3721;top:17564;width:12522;height:1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">
                  <v:textbox inset=".5mm,.5mm,.5mm,.5mm">
                    <w:txbxContent>
                      <w:p w14:paraId="7477BEBF" w14:textId="77777777" w:rsidR="00E3689F" w:rsidRPr="007D716F" w:rsidRDefault="00E3689F" w:rsidP="003373D9">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076" type="#_x0000_t202" style="position:absolute;left:17538;top:8426;width:1251;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">
                  <v:textbox inset=".5mm,.5mm,.5mm,.5mm">
                    <w:txbxContent>
                      <w:p w14:paraId="3E88CD3F" w14:textId="77777777" w:rsidR="00E3689F" w:rsidRPr="007D716F" w:rsidRDefault="00E3689F" w:rsidP="003373D9">
                        <w:pPr>
                          <w:rPr>
                            <w:lang w:val="en-AU"/>
                          </w:rPr>
                        </w:pPr>
                        <w:r>
                          <w:rPr>
                            <w:lang w:val="en-AU"/>
                          </w:rPr>
                          <w:t>$</w:t>
                        </w:r>
                      </w:p>
                    </w:txbxContent>
                  </v:textbox>
                </v:shape>
                <v:shape id="Text Box 173" o:spid="_x0000_s1077" type="#_x0000_t202" style="position:absolute;left:482;top:8426;width:1245;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">
                  <v:textbox inset=".5mm,.5mm,.5mm,.5mm">
                    <w:txbxContent>
                      <w:p w14:paraId="4B9DF826" w14:textId="77777777" w:rsidR="00E3689F" w:rsidRPr="007D716F" w:rsidRDefault="00E3689F" w:rsidP="003373D9">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078" type="#_x0000_t87" style="position:absolute;left:8775;top:2438;width:1721;height:1830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&#13;&#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079" type="#_x0000_t67" style="position:absolute;left:9093;top:12452;width:1092;height:5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">
                  <v:textbox style="layout-flow:vertical-ideographic"/>
                </v:shape>
                <v:shape id="Freeform 176" o:spid="_x0000_s1080" style="position:absolute;left:9499;top:19481;width:19857;height:14866;visibility:visible;mso-wrap-style:square;v-text-anchor:top" coordsize="3127,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" path="m,c83,632,166,1265,687,1728v521,463,1480,758,2440,1053e" filled="f" strokecolor="#0070c0" strokeweight="1.5pt">
                  <v:stroke endarrow="open"/>
                  <v:path arrowok="t" o:connecttype="custom" o:connectlocs="0,0;17591460,26393928;80070606,42477743" o:connectangles="0,0,0"/>
                </v:shape>
                <v:shape id="Freeform 181" o:spid="_x0000_s1081" style="position:absolute;left:15297;top:4876;width:16167;height:3201;visibility:visible;mso-wrap-style:square;v-text-anchor:top" coordsize="3611,5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" path="m3611,c2477,11,1344,23,742,107,140,191,70,348,,505e" filled="f" strokecolor="#0070c0" strokeweight="1.5pt">
                  <v:stroke endarrow="open"/>
                  <v:path arrowok="t" o:connecttype="custom" o:connectlocs="32406790,0;6659058,2724469;0,12858575" o:connectangles="0,0,0"/>
                </v:shape>
                <v:shape id="Freeform 182" o:spid="_x0000_s1082" style="position:absolute;left:5264;top:3105;width:26200;height:4972;visibility:visible;mso-wrap-style:square;v-text-anchor:top" coordsize="4610,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" path="m4610,c3161,70,1713,140,945,280,177,420,97,614,,838e" filled="f" strokecolor="#0070c0" strokeweight="1.5pt">
                  <v:stroke endarrow="open"/>
                  <v:path arrowok="t" o:connecttype="custom" o:connectlocs="84625972,0;17347418,5848235;0,17502888" o:connectangles="0,0,0"/>
                </v:shape>
                <v:shape id="Freeform 183" o:spid="_x0000_s1083" style="position:absolute;left:11207;top:10731;width:29331;height:9836;visibility:visible;mso-wrap-style:square;v-text-anchor:top" coordsize="5480,21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" path="m5480,2139c3755,1645,2030,1151,1117,795,204,439,163,125,,e" filled="f" strokecolor="#0070c0" strokeweight="1.5pt">
                  <v:stroke endarrow="open"/>
                  <v:path arrowok="t" o:connecttype="custom" o:connectlocs="84026121,20798914;17127227,7730305;0,0" o:connectangles="0,0,0"/>
                </v:shape>
                <v:shape id="Text Box 184" o:spid="_x0000_s1084" type="#_x0000_t202" style="position:absolute;left:11207;top:29368;width:12757;height:7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" fillcolor="#dbe5f1 [660]" stroked="f">
                  <v:textbox>
                    <w:txbxContent>
                      <w:p w14:paraId="39CBD54B" w14:textId="77777777" w:rsidR="00E3689F" w:rsidRPr="00A24446" w:rsidRDefault="00E3689F"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085" type="#_x0000_t45" style="position:absolute;left:2197;width:13379;height:3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" adj="25547,45663,24173,6426,22830,6426" fillcolor="#f4f3ec" strokecolor="#0070c0" strokeweight=".25pt">
                  <v:stroke startarrow="open"/>
                  <v:textbox>
                    <w:txbxContent>
                      <w:p w14:paraId="4E159AB5" w14:textId="77777777" w:rsidR="00E3689F" w:rsidRPr="00A24446" w:rsidRDefault="00E3689F" w:rsidP="003373D9">
                        <w:pPr>
                          <w:rPr>
                            <w:sz w:val="18"/>
                            <w:lang w:val="en-AU"/>
                          </w:rPr>
                        </w:pPr>
                        <w:r w:rsidRPr="00A24446">
                          <w:rPr>
                            <w:sz w:val="18"/>
                            <w:lang w:val="en-AU"/>
                          </w:rPr>
                          <w:t>Start and end markers always used</w:t>
                        </w:r>
                      </w:p>
                    </w:txbxContent>
                  </v:textbox>
                  <o:callout v:ext="edit" minusx="t" minusy="t"/>
                </v:shape>
                <v:shape id="AutoShape 185" o:spid="_x0000_s1086" type="#_x0000_t45" style="position:absolute;left:2197;width:13385;height:3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" adj="-1875,45271,-1547,6426,-1230,6426" fillcolor="#dbe5f1 [660]" strokecolor="#0070c0" strokeweight=".25pt">
                  <v:stroke startarrow="open"/>
                  <v:textbox>
                    <w:txbxContent>
                      <w:p w14:paraId="104C8C20" w14:textId="77777777" w:rsidR="00E3689F" w:rsidRPr="00204D07" w:rsidRDefault="00E3689F" w:rsidP="003373D9">
                        <w:pPr>
                          <w:jc w:val="center"/>
                          <w:rPr>
                            <w:sz w:val="16"/>
                            <w:szCs w:val="16"/>
                            <w:lang w:val="en-AU"/>
                          </w:rPr>
                        </w:pPr>
                        <w:r w:rsidRPr="00204D07">
                          <w:rPr>
                            <w:sz w:val="16"/>
                            <w:szCs w:val="16"/>
                            <w:lang w:val="en-AU"/>
                          </w:rPr>
                          <w:t>Start and end markers always used</w:t>
                        </w:r>
                      </w:p>
                    </w:txbxContent>
                  </v:textbox>
                  <o:callout v:ext="edit" minusy="t"/>
                </v:shape>
                <v:shape id="Freeform 188" o:spid="_x0000_s1087" style="position:absolute;left:34391;top:20567;width:6147;height:13780;visibility:visible;mso-wrap-style:square;v-text-anchor:top" coordsize="968,2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" path="m968,c861,41,754,82,688,367,622,652,684,1410,569,1710,454,2010,102,2140,,2170e" filled="f" strokecolor="#0070c0" strokeweight="1.5pt">
                  <v:stroke endarrow="open"/>
                  <v:path arrowok="t" o:connecttype="custom" o:connectlocs="24787047,0;17617238,9397636;14570073,43787366;0,55566421" o:connectangles="0,0,0,0"/>
                </v:shape>
                <v:shape id="Text Box 189" o:spid="_x0000_s1088" type="#_x0000_t202" style="position:absolute;left:3289;top:13411;width:12643;height:3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" fillcolor="#b8cce4" stroked="f">
                  <v:fill opacity="43176f"/>
                  <v:textbox>
                    <w:txbxContent>
                      <w:p w14:paraId="4DF51805" w14:textId="77777777" w:rsidR="00E3689F" w:rsidRPr="009D3992" w:rsidRDefault="00E3689F" w:rsidP="003373D9">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483D721B" w14:textId="3E983402" w:rsidR="003373D9"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8</w:t>
      </w:r>
      <w:r w:rsidR="002E2E38">
        <w:rPr>
          <w:noProof/>
        </w:rPr>
        <w:fldChar w:fldCharType="end"/>
      </w:r>
      <w:r w:rsidR="003373D9" w:rsidRPr="00DA48C2">
        <w:t>: Using Regular Expressions for selecting Spectra</w:t>
      </w:r>
    </w:p>
    <w:p w14:paraId="784F49A6" w14:textId="397587ED" w:rsidR="003373D9" w:rsidRPr="00B350A0" w:rsidRDefault="003373D9" w:rsidP="004A51AA">
      <w:pPr>
        <w:pStyle w:val="Body"/>
      </w:pPr>
      <w:r w:rsidRPr="00B350A0">
        <w:t xml:space="preserve">For each row of the XLS file, the data in the Matching Column is concatenated with the </w:t>
      </w:r>
      <w:r w:rsidRPr="00B350A0">
        <w:rPr>
          <w:rStyle w:val="GUIWord"/>
          <w:u w:val="single"/>
        </w:rPr>
        <w:t>REGEX start</w:t>
      </w:r>
      <w:r w:rsidRPr="00B350A0">
        <w:t xml:space="preserve"> and </w:t>
      </w:r>
      <w:r w:rsidRPr="00B350A0">
        <w:rPr>
          <w:rStyle w:val="GUIWord"/>
          <w:u w:val="single"/>
        </w:rPr>
        <w:t>REGEX end</w:t>
      </w:r>
      <w:r w:rsidRPr="00B350A0">
        <w:t xml:space="preserve"> contents to form a Regular Expression. The matching process is then performed using Regular Expressions. (See </w:t>
      </w:r>
      <w:r w:rsidR="00DA4F2C" w:rsidRPr="00B350A0">
        <w:fldChar w:fldCharType="begin"/>
      </w:r>
      <w:r w:rsidR="00DA4F2C" w:rsidRPr="00B350A0">
        <w:instrText xml:space="preserve"> REF _Ref353800559 \r \h  \* MERGEFORMAT </w:instrText>
      </w:r>
      <w:r w:rsidR="00DA4F2C" w:rsidRPr="00B350A0">
        <w:fldChar w:fldCharType="separate"/>
      </w:r>
      <w:r w:rsidR="000C7C57" w:rsidRPr="000C7C57">
        <w:rPr>
          <w:rStyle w:val="CrossReference"/>
        </w:rPr>
        <w:t xml:space="preserve">Appendix A: </w:t>
      </w:r>
      <w:r w:rsidR="00DA4F2C" w:rsidRPr="00B350A0">
        <w:fldChar w:fldCharType="end"/>
      </w:r>
      <w:r w:rsidR="00DA4F2C" w:rsidRPr="00B350A0">
        <w:fldChar w:fldCharType="begin"/>
      </w:r>
      <w:r w:rsidR="00DA4F2C" w:rsidRPr="00B350A0">
        <w:instrText xml:space="preserve"> REF _Ref359577405 \h  \* MERGEFORMAT </w:instrText>
      </w:r>
      <w:r w:rsidR="00DA4F2C" w:rsidRPr="00B350A0">
        <w:fldChar w:fldCharType="separate"/>
      </w:r>
      <w:r w:rsidR="000C7C57" w:rsidRPr="000C7C57">
        <w:rPr>
          <w:rStyle w:val="CrossReference"/>
        </w:rPr>
        <w:t>Regular Expressions Tutorial</w:t>
      </w:r>
      <w:r w:rsidR="00DA4F2C" w:rsidRPr="00B350A0">
        <w:fldChar w:fldCharType="end"/>
      </w:r>
      <w:r w:rsidRPr="00B350A0">
        <w:t xml:space="preserve">.) In the above example: the </w:t>
      </w:r>
      <w:r w:rsidRPr="00B350A0">
        <w:rPr>
          <w:rStyle w:val="Codeintext"/>
          <w:u w:val="single"/>
        </w:rPr>
        <w:t>^</w:t>
      </w:r>
      <w:r w:rsidRPr="00B350A0">
        <w:t xml:space="preserve"> forces the matching to start at the beginning of the string</w:t>
      </w:r>
      <w:proofErr w:type="gramStart"/>
      <w:r w:rsidRPr="00B350A0">
        <w:t xml:space="preserve">; </w:t>
      </w:r>
      <w:r w:rsidRPr="00B350A0">
        <w:rPr>
          <w:rStyle w:val="Codeintext"/>
          <w:u w:val="single"/>
        </w:rPr>
        <w:t>.</w:t>
      </w:r>
      <w:proofErr w:type="gramEnd"/>
      <w:r w:rsidRPr="00B350A0">
        <w:t xml:space="preserve"> is a special character so </w:t>
      </w:r>
      <w:r w:rsidRPr="00B350A0">
        <w:rPr>
          <w:rStyle w:val="Codeintext"/>
          <w:u w:val="single"/>
        </w:rPr>
        <w:t>\</w:t>
      </w:r>
      <w:r w:rsidRPr="00B350A0">
        <w:t xml:space="preserve"> must be used to escape it, </w:t>
      </w:r>
      <w:proofErr w:type="gramStart"/>
      <w:r w:rsidRPr="00B350A0">
        <w:t xml:space="preserve">so </w:t>
      </w:r>
      <w:r w:rsidRPr="00B350A0">
        <w:rPr>
          <w:rStyle w:val="Codeintext"/>
          <w:u w:val="single"/>
        </w:rPr>
        <w:t>\.</w:t>
      </w:r>
      <w:proofErr w:type="gramEnd"/>
      <w:r w:rsidRPr="00B350A0">
        <w:t xml:space="preserve"> matches </w:t>
      </w:r>
      <w:proofErr w:type="gramStart"/>
      <w:r w:rsidRPr="00B350A0">
        <w:t xml:space="preserve">the </w:t>
      </w:r>
      <w:r w:rsidRPr="00B350A0">
        <w:rPr>
          <w:rStyle w:val="Codeintext"/>
          <w:u w:val="single"/>
        </w:rPr>
        <w:t>.</w:t>
      </w:r>
      <w:proofErr w:type="gramEnd"/>
      <w:r w:rsidRPr="00B350A0">
        <w:t xml:space="preserve"> in the file name; </w:t>
      </w:r>
      <w:r w:rsidRPr="00B350A0">
        <w:rPr>
          <w:rStyle w:val="Codeintext"/>
          <w:u w:val="single"/>
        </w:rPr>
        <w:t>0*</w:t>
      </w:r>
      <w:r w:rsidRPr="00B350A0">
        <w:t xml:space="preserve"> matches any number of </w:t>
      </w:r>
      <w:r w:rsidRPr="00B350A0">
        <w:rPr>
          <w:rStyle w:val="Codeintext"/>
          <w:u w:val="single"/>
        </w:rPr>
        <w:t>0</w:t>
      </w:r>
      <w:r w:rsidRPr="00B350A0">
        <w:t xml:space="preserve"> characters; </w:t>
      </w:r>
      <w:r w:rsidRPr="00B350A0">
        <w:rPr>
          <w:rStyle w:val="Codeintext"/>
          <w:u w:val="single"/>
        </w:rPr>
        <w:t>5</w:t>
      </w:r>
      <w:r w:rsidRPr="00B350A0">
        <w:t xml:space="preserve"> matches </w:t>
      </w:r>
      <w:r w:rsidRPr="00B350A0">
        <w:rPr>
          <w:rStyle w:val="Codeintext"/>
          <w:u w:val="single"/>
        </w:rPr>
        <w:t>5</w:t>
      </w:r>
      <w:r w:rsidRPr="00B350A0">
        <w:t xml:space="preserve">; and the </w:t>
      </w:r>
      <w:r w:rsidRPr="00B350A0">
        <w:rPr>
          <w:rStyle w:val="Codeintext"/>
          <w:u w:val="single"/>
        </w:rPr>
        <w:t>$</w:t>
      </w:r>
      <w:r w:rsidRPr="00B350A0">
        <w:t xml:space="preserve"> forces the match to complete at the end of the string.</w:t>
      </w:r>
    </w:p>
    <w:p w14:paraId="14C96F53" w14:textId="77777777" w:rsidR="003373D9" w:rsidRPr="00B350A0" w:rsidRDefault="003373D9" w:rsidP="004A51AA">
      <w:pPr>
        <w:pStyle w:val="Note"/>
      </w:pPr>
      <w:r w:rsidRPr="00B350A0">
        <w:rPr>
          <w:lang w:val="en-AU"/>
        </w:rPr>
        <w:t>Note</w:t>
      </w:r>
      <w:r w:rsidRPr="00B350A0">
        <w:rPr>
          <w:lang w:val="en-AU"/>
        </w:rPr>
        <w:tab/>
        <w:t xml:space="preserve">If a value in the </w:t>
      </w:r>
      <w:r w:rsidRPr="00B350A0">
        <w:rPr>
          <w:rStyle w:val="GUIWord"/>
          <w:u w:val="single"/>
        </w:rPr>
        <w:t>DB Value</w:t>
      </w:r>
      <w:r w:rsidRPr="00B350A0">
        <w:rPr>
          <w:lang w:val="en-AU"/>
        </w:rPr>
        <w:t xml:space="preserve"> column matches more than one row in the XLS file, no matching row will be shown in the </w:t>
      </w:r>
      <w:r w:rsidRPr="00B350A0">
        <w:rPr>
          <w:rStyle w:val="GUIWord"/>
          <w:u w:val="single"/>
        </w:rPr>
        <w:t>Table Value</w:t>
      </w:r>
      <w:r w:rsidRPr="00B350A0">
        <w:rPr>
          <w:lang w:val="en-AU"/>
        </w:rPr>
        <w:t xml:space="preserve"> column, and no Spectrum will be updated.</w:t>
      </w:r>
    </w:p>
    <w:p w14:paraId="0EC08D1C" w14:textId="77777777" w:rsidR="003373D9" w:rsidRPr="00B350A0" w:rsidRDefault="003373D9" w:rsidP="003373D9">
      <w:pPr>
        <w:pStyle w:val="HeadingSubUnnumbered"/>
        <w:rPr>
          <w:u w:val="single"/>
        </w:rPr>
      </w:pPr>
      <w:r w:rsidRPr="00B350A0">
        <w:rPr>
          <w:u w:val="single"/>
        </w:rPr>
        <w:t>Using preconfigured column information</w:t>
      </w:r>
    </w:p>
    <w:p w14:paraId="0BF2295E" w14:textId="77777777" w:rsidR="003373D9" w:rsidRPr="00B350A0" w:rsidRDefault="003373D9" w:rsidP="004A51AA">
      <w:pPr>
        <w:pStyle w:val="Body"/>
      </w:pPr>
      <w:r w:rsidRPr="00B350A0">
        <w:t>If you often load Metadata from XLS files, you can pre-configure the XLS column mappings you want to use. This will be more efficient and reduce your chance of making a mistake.</w:t>
      </w:r>
    </w:p>
    <w:p w14:paraId="6429A57B" w14:textId="77777777" w:rsidR="003373D9" w:rsidRPr="00B350A0" w:rsidRDefault="003373D9" w:rsidP="004A51AA">
      <w:pPr>
        <w:pStyle w:val="Body"/>
      </w:pPr>
      <w:r w:rsidRPr="00B350A0">
        <w:t xml:space="preserve">Create an extra XLS spreadsheet which lists the Column Names you’ve used in your spreadsheet along with the matching names SPECCHIO uses for these fields. </w:t>
      </w:r>
    </w:p>
    <w:p w14:paraId="2CBE5193" w14:textId="025D5E72" w:rsidR="003373D9" w:rsidRPr="00B350A0" w:rsidRDefault="007E778A" w:rsidP="003373D9">
      <w:pPr>
        <w:pStyle w:val="Figure"/>
        <w:pageBreakBefore/>
        <w:rPr>
          <w:u w:val="single"/>
        </w:rPr>
      </w:pPr>
      <w:r w:rsidRPr="00B350A0">
        <w:rPr>
          <w:u w:val="single"/>
          <w:lang w:val="en-GB" w:eastAsia="en-GB"/>
        </w:rPr>
        <w:lastRenderedPageBreak/>
        <mc:AlternateContent>
          <mc:Choice Requires="wpg">
            <w:drawing>
              <wp:inline distT="0" distB="0" distL="0" distR="0" wp14:anchorId="2434810A" wp14:editId="5D6B8F17">
                <wp:extent cx="5432425" cy="3079115"/>
                <wp:effectExtent l="0" t="0" r="3175" b="0"/>
                <wp:docPr id="350" name="Canvas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2425" cy="3079115"/>
                          <a:chOff x="0" y="0"/>
                          <a:chExt cx="54324" cy="30791"/>
                        </a:xfrm>
                      </wpg:grpSpPr>
                      <wps:wsp>
                        <wps:cNvPr id="351" name="AutoShape 497"/>
                        <wps:cNvSpPr>
                          <a:spLocks noChangeAspect="1" noChangeArrowheads="1"/>
                        </wps:cNvSpPr>
                        <wps:spPr bwMode="auto">
                          <a:xfrm>
                            <a:off x="0" y="0"/>
                            <a:ext cx="54324" cy="307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57" name="Picture 193"/>
                          <pic:cNvPicPr>
                            <a:picLocks noChangeAspect="1" noChangeArrowheads="1"/>
                          </pic:cNvPicPr>
                        </pic:nvPicPr>
                        <pic:blipFill>
                          <a:blip r:embed="rId83">
                            <a:extLst>
                              <a:ext uri="{28A0092B-C50C-407E-A947-70E740481C1C}">
                                <a14:useLocalDpi xmlns:a14="http://schemas.microsoft.com/office/drawing/2010/main" val="0"/>
                              </a:ext>
                            </a:extLst>
                          </a:blip>
                          <a:srcRect t="13379" b="61095"/>
                          <a:stretch>
                            <a:fillRect/>
                          </a:stretch>
                        </pic:blipFill>
                        <pic:spPr bwMode="auto">
                          <a:xfrm>
                            <a:off x="5632" y="819"/>
                            <a:ext cx="42793" cy="9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8" name="Picture 194"/>
                          <pic:cNvPicPr>
                            <a:picLocks noChangeAspect="1" noChangeArrowheads="1"/>
                          </pic:cNvPicPr>
                        </pic:nvPicPr>
                        <pic:blipFill>
                          <a:blip r:embed="rId91">
                            <a:extLst>
                              <a:ext uri="{28A0092B-C50C-407E-A947-70E740481C1C}">
                                <a14:useLocalDpi xmlns:a14="http://schemas.microsoft.com/office/drawing/2010/main" val="0"/>
                              </a:ext>
                            </a:extLst>
                          </a:blip>
                          <a:srcRect l="2258" t="28047" r="10388" b="18475"/>
                          <a:stretch>
                            <a:fillRect/>
                          </a:stretch>
                        </pic:blipFill>
                        <pic:spPr bwMode="auto">
                          <a:xfrm>
                            <a:off x="16725" y="18694"/>
                            <a:ext cx="20879" cy="11671"/>
                          </a:xfrm>
                          <a:prstGeom prst="rect">
                            <a:avLst/>
                          </a:prstGeom>
                          <a:noFill/>
                          <a:extLst>
                            <a:ext uri="{909E8E84-426E-40DD-AFC4-6F175D3DCCD1}">
                              <a14:hiddenFill xmlns:a14="http://schemas.microsoft.com/office/drawing/2010/main">
                                <a:solidFill>
                                  <a:srgbClr val="FFFFFF"/>
                                </a:solidFill>
                              </a14:hiddenFill>
                            </a:ext>
                          </a:extLst>
                        </pic:spPr>
                      </pic:pic>
                      <wps:wsp>
                        <wps:cNvPr id="363" name="AutoShape 195"/>
                        <wps:cNvSpPr>
                          <a:spLocks noChangeArrowheads="1"/>
                        </wps:cNvSpPr>
                        <wps:spPr bwMode="auto">
                          <a:xfrm>
                            <a:off x="3556" y="6413"/>
                            <a:ext cx="44869" cy="109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AutoShape 196"/>
                        <wps:cNvSpPr>
                          <a:spLocks noChangeArrowheads="1"/>
                        </wps:cNvSpPr>
                        <wps:spPr bwMode="auto">
                          <a:xfrm>
                            <a:off x="18364" y="21697"/>
                            <a:ext cx="7982" cy="8325"/>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 name="AutoShape 197"/>
                        <wps:cNvSpPr>
                          <a:spLocks noChangeArrowheads="1"/>
                        </wps:cNvSpPr>
                        <wps:spPr bwMode="auto">
                          <a:xfrm>
                            <a:off x="6038" y="4838"/>
                            <a:ext cx="44869" cy="109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AutoShape 198"/>
                        <wps:cNvSpPr>
                          <a:spLocks noChangeArrowheads="1"/>
                        </wps:cNvSpPr>
                        <wps:spPr bwMode="auto">
                          <a:xfrm>
                            <a:off x="26892" y="21697"/>
                            <a:ext cx="10236" cy="8325"/>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AutoShape 199"/>
                        <wps:cNvSpPr>
                          <a:spLocks noChangeArrowheads="1"/>
                        </wps:cNvSpPr>
                        <wps:spPr bwMode="auto">
                          <a:xfrm>
                            <a:off x="18364" y="19989"/>
                            <a:ext cx="19240" cy="1499"/>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204"/>
                        <wps:cNvSpPr>
                          <a:spLocks/>
                        </wps:cNvSpPr>
                        <wps:spPr bwMode="auto">
                          <a:xfrm>
                            <a:off x="4648" y="7505"/>
                            <a:ext cx="13506" cy="18422"/>
                          </a:xfrm>
                          <a:custGeom>
                            <a:avLst/>
                            <a:gdLst>
                              <a:gd name="T0" fmla="*/ 0 w 2127"/>
                              <a:gd name="T1" fmla="*/ 0 h 2901"/>
                              <a:gd name="T2" fmla="*/ 2165246 w 2127"/>
                              <a:gd name="T3" fmla="*/ 8447862 h 2901"/>
                              <a:gd name="T4" fmla="*/ 8576310 w 2127"/>
                              <a:gd name="T5" fmla="*/ 11697970 h 2901"/>
                              <a:gd name="T6" fmla="*/ 0 60000 65536"/>
                              <a:gd name="T7" fmla="*/ 0 60000 65536"/>
                              <a:gd name="T8" fmla="*/ 0 60000 65536"/>
                            </a:gdLst>
                            <a:ahLst/>
                            <a:cxnLst>
                              <a:cxn ang="T6">
                                <a:pos x="T0" y="T1"/>
                              </a:cxn>
                              <a:cxn ang="T7">
                                <a:pos x="T2" y="T3"/>
                              </a:cxn>
                              <a:cxn ang="T8">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Freeform 205"/>
                        <wps:cNvSpPr>
                          <a:spLocks/>
                        </wps:cNvSpPr>
                        <wps:spPr bwMode="auto">
                          <a:xfrm>
                            <a:off x="37128" y="5930"/>
                            <a:ext cx="12694" cy="20339"/>
                          </a:xfrm>
                          <a:custGeom>
                            <a:avLst/>
                            <a:gdLst>
                              <a:gd name="T0" fmla="*/ 8060690 w 1999"/>
                              <a:gd name="T1" fmla="*/ 0 h 3203"/>
                              <a:gd name="T2" fmla="*/ 5846924 w 1999"/>
                              <a:gd name="T3" fmla="*/ 8451575 h 3203"/>
                              <a:gd name="T4" fmla="*/ 0 w 1999"/>
                              <a:gd name="T5" fmla="*/ 12915265 h 3203"/>
                              <a:gd name="T6" fmla="*/ 0 60000 65536"/>
                              <a:gd name="T7" fmla="*/ 0 60000 65536"/>
                              <a:gd name="T8" fmla="*/ 0 60000 65536"/>
                            </a:gdLst>
                            <a:ahLst/>
                            <a:cxnLst>
                              <a:cxn ang="T6">
                                <a:pos x="T0" y="T1"/>
                              </a:cxn>
                              <a:cxn ang="T7">
                                <a:pos x="T2" y="T3"/>
                              </a:cxn>
                              <a:cxn ang="T8">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0" name="AutoShape 206"/>
                        <wps:cNvSpPr>
                          <a:spLocks/>
                        </wps:cNvSpPr>
                        <wps:spPr bwMode="auto">
                          <a:xfrm>
                            <a:off x="9010" y="10718"/>
                            <a:ext cx="9144" cy="5607"/>
                          </a:xfrm>
                          <a:prstGeom prst="accentCallout2">
                            <a:avLst>
                              <a:gd name="adj1" fmla="val 20384"/>
                              <a:gd name="adj2" fmla="val -8333"/>
                              <a:gd name="adj3" fmla="val 20384"/>
                              <a:gd name="adj4" fmla="val -18611"/>
                              <a:gd name="adj5" fmla="val 99662"/>
                              <a:gd name="adj6" fmla="val -29097"/>
                            </a:avLst>
                          </a:prstGeom>
                          <a:solidFill>
                            <a:srgbClr val="F4F3EC"/>
                          </a:solidFill>
                          <a:ln w="9525">
                            <a:solidFill>
                              <a:srgbClr val="FF0000"/>
                            </a:solidFill>
                            <a:miter lim="800000"/>
                            <a:headEnd/>
                            <a:tailEnd/>
                          </a:ln>
                        </wps:spPr>
                        <wps:txbx>
                          <w:txbxContent>
                            <w:p w14:paraId="058F7937" w14:textId="77777777" w:rsidR="00E3689F" w:rsidRPr="0019048D" w:rsidRDefault="00E3689F"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451" name="AutoShape 207"/>
                        <wps:cNvSpPr>
                          <a:spLocks/>
                        </wps:cNvSpPr>
                        <wps:spPr bwMode="auto">
                          <a:xfrm>
                            <a:off x="35490" y="10718"/>
                            <a:ext cx="9144" cy="5607"/>
                          </a:xfrm>
                          <a:prstGeom prst="accentCallout2">
                            <a:avLst>
                              <a:gd name="adj1" fmla="val 20384"/>
                              <a:gd name="adj2" fmla="val 108333"/>
                              <a:gd name="adj3" fmla="val 20384"/>
                              <a:gd name="adj4" fmla="val 123472"/>
                              <a:gd name="adj5" fmla="val 54588"/>
                              <a:gd name="adj6" fmla="val 138819"/>
                            </a:avLst>
                          </a:prstGeom>
                          <a:solidFill>
                            <a:srgbClr val="F4F3EC"/>
                          </a:solidFill>
                          <a:ln w="9525">
                            <a:solidFill>
                              <a:srgbClr val="00B0F0"/>
                            </a:solidFill>
                            <a:miter lim="800000"/>
                            <a:headEnd/>
                            <a:tailEnd/>
                          </a:ln>
                        </wps:spPr>
                        <wps:txbx>
                          <w:txbxContent>
                            <w:p w14:paraId="1C55E0E1" w14:textId="77777777" w:rsidR="00E3689F" w:rsidRPr="0019048D" w:rsidRDefault="00E3689F"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452" name="AutoShape 208"/>
                        <wps:cNvSpPr>
                          <a:spLocks/>
                        </wps:cNvSpPr>
                        <wps:spPr bwMode="auto">
                          <a:xfrm>
                            <a:off x="22542" y="10718"/>
                            <a:ext cx="9144" cy="5607"/>
                          </a:xfrm>
                          <a:prstGeom prst="accentCallout2">
                            <a:avLst>
                              <a:gd name="adj1" fmla="val 20384"/>
                              <a:gd name="adj2" fmla="val -8333"/>
                              <a:gd name="adj3" fmla="val 20384"/>
                              <a:gd name="adj4" fmla="val -16458"/>
                              <a:gd name="adj5" fmla="val 148356"/>
                              <a:gd name="adj6" fmla="val -24653"/>
                            </a:avLst>
                          </a:prstGeom>
                          <a:solidFill>
                            <a:srgbClr val="F4F3EC"/>
                          </a:solidFill>
                          <a:ln w="9525">
                            <a:solidFill>
                              <a:srgbClr val="00B050"/>
                            </a:solidFill>
                            <a:miter lim="800000"/>
                            <a:headEnd/>
                            <a:tailEnd/>
                          </a:ln>
                        </wps:spPr>
                        <wps:txbx>
                          <w:txbxContent>
                            <w:p w14:paraId="278C2D08" w14:textId="77777777" w:rsidR="00E3689F" w:rsidRPr="0019048D" w:rsidRDefault="00E3689F" w:rsidP="003373D9">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w:pict>
              <v:group w14:anchorId="2434810A" id="Canvas 192" o:spid="_x0000_s1089" style="width:427.75pt;height:242.45pt;mso-position-horizontal-relative:char;mso-position-vertical-relative:line" coordsize="54324,307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">
                <v:rect id="AutoShape 497" o:spid="_x0000_s1090" style="position:absolute;width:54324;height:30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" filled="f" stroked="f">
                  <o:lock v:ext="edit" aspectratio="t"/>
                </v:rect>
                <v:shape id="Picture 193" o:spid="_x0000_s1091" type="#_x0000_t75" style="position:absolute;left:5632;top:819;width:42793;height:90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">
                  <v:imagedata r:id="rId84" o:title="" croptop="8768f" cropbottom="40039f"/>
                </v:shape>
                <v:shape id="Picture 194" o:spid="_x0000_s1092" type="#_x0000_t75" style="position:absolute;left:16725;top:18694;width:20879;height:116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">
                  <v:imagedata r:id="rId92" o:title="" croptop="18381f" cropbottom="12108f" cropleft="1480f" cropright="6808f"/>
                </v:shape>
                <v:roundrect id="AutoShape 195" o:spid="_x0000_s1093" style="position:absolute;left:3556;top:6413;width:44869;height:109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" filled="f" strokecolor="red" strokeweight="1.5pt"/>
                <v:roundrect id="AutoShape 196" o:spid="_x0000_s1094" style="position:absolute;left:18364;top:21697;width:7982;height:8325;visibility:visible;mso-wrap-style:square;v-text-anchor:top" arcsize="55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" filled="f" strokecolor="red" strokeweight="1.5pt"/>
                <v:roundrect id="AutoShape 197" o:spid="_x0000_s1095" style="position:absolute;left:6038;top:4838;width:44869;height:109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" filled="f" strokecolor="#00b0f0" strokeweight="1.5pt"/>
                <v:roundrect id="AutoShape 198" o:spid="_x0000_s1096" style="position:absolute;left:26892;top:21697;width:10236;height:8325;visibility:visible;mso-wrap-style:square;v-text-anchor:top" arcsize="50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" filled="f" strokecolor="#00b0f0" strokeweight="1.5pt"/>
                <v:roundrect id="AutoShape 199" o:spid="_x0000_s1097" style="position:absolute;left:18364;top:19989;width:19240;height:1499;visibility:visible;mso-wrap-style:square;v-text-anchor:top" arcsize="55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" filled="f" strokecolor="#00b050" strokeweight="1.5pt"/>
                <v:shape id="Freeform 204" o:spid="_x0000_s1098" style="position:absolute;left:4648;top:7505;width:13506;height:18422;visibility:visible;mso-wrap-style:square;v-text-anchor:top" coordsize="2127,29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" path="m,c91,806,183,1612,537,2095v354,483,972,644,1590,806e" filled="f" strokecolor="red" strokeweight="2.25pt">
                  <v:stroke endarrow="block"/>
                  <v:path arrowok="t" o:connecttype="custom" o:connectlocs="0,0;13748854,53645817;54457754,74284731" o:connectangles="0,0,0"/>
                </v:shape>
                <v:shape id="Freeform 205" o:spid="_x0000_s1099" style="position:absolute;left:37128;top:5930;width:12694;height:20339;visibility:visible;mso-wrap-style:square;v-text-anchor:top" coordsize="1999,32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" path="m1999,c1891,781,1783,1562,1450,2096,1117,2630,229,3017,,3203e" filled="f" strokecolor="#00b0f0" strokeweight="2.25pt">
                  <v:stroke endarrow="open"/>
                  <v:path arrowok="t" o:connecttype="custom" o:connectlocs="51186793,0;37128991,53667369;0,82011731" o:connectangles="0,0,0"/>
                </v:shape>
                <v:shape id="AutoShape 206" o:spid="_x0000_s1100" type="#_x0000_t45" style="position:absolute;left:9010;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" adj="-6285,21527,-4020,4403,,4403" fillcolor="#f4f3ec" strokecolor="red">
                  <v:textbox inset=".5mm,.5mm,.5mm,.5mm">
                    <w:txbxContent>
                      <w:p w14:paraId="058F7937" w14:textId="77777777" w:rsidR="00E3689F" w:rsidRPr="0019048D" w:rsidRDefault="00E3689F"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101" type="#_x0000_t45" style="position:absolute;left:35490;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" adj="29985,11791,26670,4403,23400,4403" fillcolor="#f4f3ec" strokecolor="#00b0f0">
                  <v:textbox inset=".5mm,.5mm,.5mm,.5mm">
                    <w:txbxContent>
                      <w:p w14:paraId="1C55E0E1" w14:textId="77777777" w:rsidR="00E3689F" w:rsidRPr="0019048D" w:rsidRDefault="00E3689F"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102" type="#_x0000_t45" style="position:absolute;left:22542;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" adj="-5325,32045,-3555,4403,,4403" fillcolor="#f4f3ec" strokecolor="#00b050">
                  <v:textbox inset=".5mm,.5mm,.5mm,.5mm">
                    <w:txbxContent>
                      <w:p w14:paraId="278C2D08" w14:textId="77777777" w:rsidR="00E3689F" w:rsidRPr="0019048D" w:rsidRDefault="00E3689F" w:rsidP="003373D9">
                        <w:pPr>
                          <w:rPr>
                            <w:sz w:val="16"/>
                            <w:lang w:val="en-AU"/>
                          </w:rPr>
                        </w:pPr>
                        <w:r>
                          <w:rPr>
                            <w:sz w:val="16"/>
                            <w:lang w:val="en-AU"/>
                          </w:rPr>
                          <w:t>A header row must be present, but is not used</w:t>
                        </w:r>
                      </w:p>
                    </w:txbxContent>
                  </v:textbox>
                  <o:callout v:ext="edit" minusy="t"/>
                </v:shape>
                <w10:anchorlock/>
              </v:group>
            </w:pict>
          </mc:Fallback>
        </mc:AlternateContent>
      </w:r>
    </w:p>
    <w:p w14:paraId="1C4C51D7" w14:textId="234308F3" w:rsidR="003373D9"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9</w:t>
      </w:r>
      <w:r w:rsidR="002E2E38">
        <w:rPr>
          <w:noProof/>
        </w:rPr>
        <w:fldChar w:fldCharType="end"/>
      </w:r>
      <w:r w:rsidR="003373D9" w:rsidRPr="00DA48C2">
        <w:t>: Setup up pre-defined column allocations</w:t>
      </w:r>
    </w:p>
    <w:p w14:paraId="36EC6BFD" w14:textId="77777777" w:rsidR="003373D9" w:rsidRPr="00B350A0" w:rsidRDefault="003373D9" w:rsidP="004A51AA">
      <w:pPr>
        <w:pStyle w:val="Bullet"/>
      </w:pPr>
      <w:r w:rsidRPr="00B350A0">
        <w:t>The table must be in the first datasheet of the spreadsheet.</w:t>
      </w:r>
    </w:p>
    <w:p w14:paraId="26F79C4F" w14:textId="77777777" w:rsidR="003373D9" w:rsidRPr="00B350A0" w:rsidRDefault="003373D9" w:rsidP="004A51AA">
      <w:pPr>
        <w:pStyle w:val="Bullet"/>
      </w:pPr>
      <w:r w:rsidRPr="00B350A0">
        <w:t>Each SPECCHIO Metadata Attribute name must be on the same row as its matching XLS column name.</w:t>
      </w:r>
    </w:p>
    <w:p w14:paraId="04343C8C" w14:textId="77777777" w:rsidR="003373D9" w:rsidRPr="00B350A0" w:rsidRDefault="003373D9" w:rsidP="004A51AA">
      <w:pPr>
        <w:pStyle w:val="Bullet"/>
      </w:pPr>
      <w:r w:rsidRPr="00B350A0">
        <w:t>The names in both columns are case sensitive.</w:t>
      </w:r>
    </w:p>
    <w:p w14:paraId="63038306" w14:textId="77777777" w:rsidR="003373D9" w:rsidRPr="00B350A0" w:rsidRDefault="003373D9" w:rsidP="004A51AA">
      <w:pPr>
        <w:pStyle w:val="Bullet"/>
      </w:pPr>
      <w:r w:rsidRPr="00B350A0">
        <w:t>Leading and trailing spaces must be avoided.</w:t>
      </w:r>
    </w:p>
    <w:p w14:paraId="18C677EA" w14:textId="77777777" w:rsidR="003373D9" w:rsidRPr="00B350A0" w:rsidRDefault="003373D9" w:rsidP="004A51AA">
      <w:pPr>
        <w:pStyle w:val="Bullet"/>
      </w:pPr>
      <w:r w:rsidRPr="00B350A0">
        <w:t>There must be a header row, but it is skipped over.</w:t>
      </w:r>
    </w:p>
    <w:p w14:paraId="10F313B8" w14:textId="77777777" w:rsidR="003373D9" w:rsidRPr="00B350A0" w:rsidRDefault="003373D9" w:rsidP="004A51AA">
      <w:pPr>
        <w:pStyle w:val="Bullet"/>
      </w:pPr>
      <w:r w:rsidRPr="00B350A0">
        <w:t>The rows do not need to be sorted into any sequence.</w:t>
      </w:r>
    </w:p>
    <w:p w14:paraId="584826CD" w14:textId="77777777" w:rsidR="003373D9" w:rsidRPr="00B350A0" w:rsidRDefault="003373D9" w:rsidP="004A51AA">
      <w:pPr>
        <w:pStyle w:val="Bullet"/>
      </w:pPr>
      <w:r w:rsidRPr="00B350A0">
        <w:t>The file must be saved as an .XLS file. .CSV, XLSX or other Excel file formats are not supported.</w:t>
      </w:r>
    </w:p>
    <w:p w14:paraId="63055FB6" w14:textId="77777777" w:rsidR="003373D9" w:rsidRPr="00B350A0" w:rsidRDefault="003373D9" w:rsidP="004A51AA">
      <w:pPr>
        <w:pStyle w:val="ProcessHeading"/>
      </w:pPr>
      <w:r w:rsidRPr="00B350A0">
        <w:t>To use a pre-configu</w:t>
      </w:r>
      <w:r w:rsidR="00CC60E6" w:rsidRPr="00B350A0">
        <w:t>red column matching spreadsheet:</w:t>
      </w:r>
    </w:p>
    <w:tbl>
      <w:tblPr>
        <w:tblStyle w:val="Instructions"/>
        <w:tblW w:w="0" w:type="auto"/>
        <w:tblLook w:val="04A0" w:firstRow="1" w:lastRow="0" w:firstColumn="1" w:lastColumn="0" w:noHBand="0" w:noVBand="1"/>
      </w:tblPr>
      <w:tblGrid>
        <w:gridCol w:w="8533"/>
      </w:tblGrid>
      <w:tr w:rsidR="003373D9" w:rsidRPr="00B350A0" w14:paraId="73CE60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35AFC4" w14:textId="77777777" w:rsidR="003373D9" w:rsidRPr="00B350A0" w:rsidRDefault="003373D9" w:rsidP="004A51AA">
            <w:pPr>
              <w:pStyle w:val="Bullet"/>
            </w:pPr>
            <w:r w:rsidRPr="00B350A0">
              <w:t xml:space="preserve">Select </w:t>
            </w:r>
            <w:r w:rsidRPr="00B350A0">
              <w:rPr>
                <w:rStyle w:val="GUIWord"/>
                <w:u w:val="single"/>
              </w:rPr>
              <w:t>Data input</w:t>
            </w:r>
            <w:r w:rsidR="006E65E8" w:rsidRPr="00B350A0">
              <w:t xml:space="preserve"> -</w:t>
            </w:r>
            <w:r w:rsidRPr="00B350A0">
              <w:rPr>
                <w:rStyle w:val="GUIWord"/>
                <w:u w:val="single"/>
              </w:rPr>
              <w:t>Get metadata from XLS</w:t>
            </w:r>
            <w:r w:rsidRPr="00B350A0">
              <w:t xml:space="preserve"> from the menus on the SPECCHIO Main Window. The following dialog will be displayed. Only those Campaigns to which you have write permission will be displayed.</w:t>
            </w:r>
          </w:p>
          <w:p w14:paraId="06A4EC91" w14:textId="77777777" w:rsidR="003373D9" w:rsidRPr="00B350A0" w:rsidRDefault="003373D9" w:rsidP="004A51AA">
            <w:pPr>
              <w:pStyle w:val="Bullet"/>
            </w:pPr>
            <w:r w:rsidRPr="00B350A0">
              <w:t xml:space="preserve">Select the Campaign, hierarchy node or Spectra to which you want the Metadata to be uploaded. </w:t>
            </w:r>
          </w:p>
          <w:p w14:paraId="00141B8B"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 xml:space="preserve">- </w:t>
            </w:r>
            <w:r w:rsidRPr="00B350A0">
              <w:rPr>
                <w:rStyle w:val="GUIWord"/>
                <w:u w:val="single"/>
              </w:rPr>
              <w:t>Open file...</w:t>
            </w:r>
            <w:r w:rsidRPr="00B350A0">
              <w:t xml:space="preserve"> from the menu bar on this screen. Browse to the .XLS Metadata file you have previously prepared and Open it. </w:t>
            </w:r>
          </w:p>
          <w:p w14:paraId="1E716510"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w:t>
            </w:r>
            <w:r w:rsidRPr="00B350A0">
              <w:t xml:space="preserve"> </w:t>
            </w:r>
            <w:r w:rsidRPr="00B350A0">
              <w:rPr>
                <w:rStyle w:val="GUIWord"/>
                <w:u w:val="single"/>
              </w:rPr>
              <w:t>Open Column-Element Matching File…</w:t>
            </w:r>
            <w:r w:rsidRPr="00B350A0">
              <w:t xml:space="preserve"> from the menu bar on this screen. Browse to the column mappings XLS file and open it. The name of file you have opened will be shown in the </w:t>
            </w:r>
            <w:r w:rsidRPr="00B350A0">
              <w:rPr>
                <w:rStyle w:val="GUIWord"/>
                <w:u w:val="single"/>
              </w:rPr>
              <w:t>Element – Column Auto-Matching</w:t>
            </w:r>
            <w:r w:rsidRPr="00B350A0">
              <w:t xml:space="preserve"> control.</w:t>
            </w:r>
          </w:p>
          <w:p w14:paraId="7F3EC7D0" w14:textId="77777777" w:rsidR="003373D9" w:rsidRPr="00B350A0" w:rsidRDefault="003373D9" w:rsidP="00785F83">
            <w:pPr>
              <w:pStyle w:val="Figure"/>
              <w:spacing w:before="0"/>
              <w:rPr>
                <w:u w:val="single"/>
              </w:rPr>
            </w:pPr>
            <w:r w:rsidRPr="00B350A0">
              <w:rPr>
                <w:u w:val="single"/>
                <w:lang w:val="en-GB" w:eastAsia="en-GB"/>
              </w:rPr>
              <w:drawing>
                <wp:inline distT="0" distB="0" distL="0" distR="0" wp14:anchorId="0D47101D" wp14:editId="427EAD5A">
                  <wp:extent cx="1409700" cy="476934"/>
                  <wp:effectExtent l="38100" t="38100" r="76200" b="7556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3" cstate="print"/>
                          <a:srcRect l="40745" t="57320" r="7155" b="14627"/>
                          <a:stretch>
                            <a:fillRect/>
                          </a:stretch>
                        </pic:blipFill>
                        <pic:spPr bwMode="auto">
                          <a:xfrm>
                            <a:off x="0" y="0"/>
                            <a:ext cx="1439181" cy="486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6847C76"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Apply Auto-Matching</w:t>
            </w:r>
            <w:r w:rsidRPr="00B350A0">
              <w:t xml:space="preserve"> button. The information from the column matching XLS file will be read and the </w:t>
            </w:r>
            <w:proofErr w:type="gramStart"/>
            <w:r w:rsidRPr="00B350A0">
              <w:t>drop down</w:t>
            </w:r>
            <w:proofErr w:type="gramEnd"/>
            <w:r w:rsidRPr="00B350A0">
              <w:t xml:space="preserve"> boxes in the </w:t>
            </w:r>
            <w:r w:rsidRPr="00B350A0">
              <w:lastRenderedPageBreak/>
              <w:t xml:space="preserve">second two rows of the </w:t>
            </w:r>
            <w:r w:rsidRPr="00B350A0">
              <w:rPr>
                <w:rStyle w:val="GUIWord"/>
                <w:u w:val="single"/>
              </w:rPr>
              <w:t>Matching &amp; Element Assignment Control</w:t>
            </w:r>
            <w:r w:rsidRPr="00B350A0">
              <w:t xml:space="preserve"> box will be updated.</w:t>
            </w:r>
          </w:p>
          <w:p w14:paraId="43A7851F" w14:textId="77777777" w:rsidR="003373D9" w:rsidRPr="00B350A0" w:rsidRDefault="003373D9" w:rsidP="004A51AA">
            <w:pPr>
              <w:pStyle w:val="Bullet"/>
            </w:pPr>
            <w:r w:rsidRPr="00B350A0">
              <w:t xml:space="preserve">In the column that you wish to use as the Matching Column, in the top row dropdown box select </w:t>
            </w:r>
            <w:r w:rsidRPr="00B350A0">
              <w:rPr>
                <w:rStyle w:val="GUIWord"/>
                <w:u w:val="single"/>
              </w:rPr>
              <w:t>Matching Column</w:t>
            </w:r>
            <w:r w:rsidRPr="00B350A0">
              <w:t>.</w:t>
            </w:r>
          </w:p>
          <w:p w14:paraId="0CAAD054" w14:textId="77777777" w:rsidR="003373D9" w:rsidRPr="00B350A0" w:rsidRDefault="003373D9" w:rsidP="004A51AA">
            <w:pPr>
              <w:pStyle w:val="Bullet"/>
            </w:pPr>
            <w:r w:rsidRPr="00B350A0">
              <w:t xml:space="preserve">Carefully review the information shown in the </w:t>
            </w:r>
            <w:r w:rsidRPr="00B350A0">
              <w:rPr>
                <w:rStyle w:val="GUIWord"/>
                <w:u w:val="single"/>
              </w:rPr>
              <w:t>Assignment Details</w:t>
            </w:r>
            <w:r w:rsidRPr="00B350A0">
              <w:t xml:space="preserve"> and </w:t>
            </w:r>
            <w:r w:rsidRPr="00B350A0">
              <w:rPr>
                <w:rStyle w:val="GUIWord"/>
                <w:u w:val="single"/>
              </w:rPr>
              <w:t>Matching Details</w:t>
            </w:r>
            <w:r w:rsidRPr="00B350A0">
              <w:t xml:space="preserve"> boxes and ensure it is correct.</w:t>
            </w:r>
          </w:p>
          <w:p w14:paraId="1006E6BC"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Insert Selected Metadata</w:t>
            </w:r>
            <w:r w:rsidRPr="00B350A0">
              <w:t xml:space="preserve"> button.</w:t>
            </w:r>
          </w:p>
        </w:tc>
      </w:tr>
    </w:tbl>
    <w:p w14:paraId="40EE7C49" w14:textId="2473D50F" w:rsidR="00A46D7D" w:rsidRPr="00B350A0" w:rsidRDefault="00A46D7D" w:rsidP="00941E8C">
      <w:pPr>
        <w:pStyle w:val="Heading2"/>
      </w:pPr>
      <w:bookmarkStart w:id="419" w:name="_Ref505262059"/>
      <w:bookmarkStart w:id="420" w:name="_Toc49458117"/>
      <w:r w:rsidRPr="00B350A0">
        <w:lastRenderedPageBreak/>
        <w:t>Import campaign from XML file</w:t>
      </w:r>
      <w:bookmarkEnd w:id="419"/>
      <w:bookmarkEnd w:id="420"/>
    </w:p>
    <w:p w14:paraId="35E82B37" w14:textId="30CBA968" w:rsidR="001F6203" w:rsidRPr="00B350A0" w:rsidRDefault="003D6143" w:rsidP="0054408B">
      <w:pPr>
        <w:rPr>
          <w:u w:val="single"/>
        </w:rPr>
      </w:pPr>
      <w:r w:rsidRPr="00E50BFE">
        <w:rPr>
          <w:noProof/>
          <w:lang w:eastAsia="en-GB"/>
        </w:rPr>
        <w:drawing>
          <wp:inline distT="0" distB="0" distL="0" distR="0" wp14:anchorId="2A147496" wp14:editId="630A2886">
            <wp:extent cx="1651635" cy="766477"/>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659632" cy="770188"/>
                    </a:xfrm>
                    <a:prstGeom prst="rect">
                      <a:avLst/>
                    </a:prstGeom>
                  </pic:spPr>
                </pic:pic>
              </a:graphicData>
            </a:graphic>
          </wp:inline>
        </w:drawing>
      </w:r>
      <w:r w:rsidRPr="00B350A0" w:rsidDel="00785F83">
        <w:rPr>
          <w:u w:val="single"/>
        </w:rPr>
        <w:t xml:space="preserve"> </w:t>
      </w:r>
    </w:p>
    <w:p w14:paraId="1822C86D" w14:textId="77777777" w:rsidR="00A46D7D" w:rsidRPr="00B350A0" w:rsidRDefault="00A46D7D" w:rsidP="004A51AA">
      <w:pPr>
        <w:pStyle w:val="Note"/>
      </w:pPr>
      <w:r w:rsidRPr="00B350A0">
        <w:t>Note</w:t>
      </w:r>
      <w:r w:rsidRPr="00B350A0">
        <w:tab/>
        <w:t>In order to use this option, you must be logged in as an Administrator.</w:t>
      </w:r>
    </w:p>
    <w:p w14:paraId="096FB127" w14:textId="77777777" w:rsidR="00A46D7D" w:rsidRPr="00B350A0" w:rsidRDefault="00A46D7D" w:rsidP="004A51AA">
      <w:pPr>
        <w:pStyle w:val="Body"/>
      </w:pPr>
      <w:r w:rsidRPr="00B350A0">
        <w:t xml:space="preserve">The import function reads an XML file that was created by the SPECCHIO </w:t>
      </w:r>
      <w:r w:rsidRPr="00B350A0">
        <w:rPr>
          <w:rStyle w:val="GUIWord"/>
          <w:u w:val="single"/>
        </w:rPr>
        <w:t>Export campaign</w:t>
      </w:r>
      <w:r w:rsidRPr="00B350A0">
        <w:t xml:space="preserve"> function. The import will create an exact copy of the exported Campaign. It will also add any Sensor, Instrument or Calibration information that is referenced by this Campaign if it does not already appear in this database.</w:t>
      </w:r>
    </w:p>
    <w:p w14:paraId="1CEBD773" w14:textId="77777777" w:rsidR="00A46D7D" w:rsidRPr="00B350A0" w:rsidRDefault="00A46D7D" w:rsidP="004A51AA">
      <w:pPr>
        <w:pStyle w:val="ProcessHeading"/>
      </w:pPr>
      <w:r w:rsidRPr="00B350A0">
        <w:t>To import a Campaign:</w:t>
      </w:r>
    </w:p>
    <w:tbl>
      <w:tblPr>
        <w:tblStyle w:val="Instructions"/>
        <w:tblW w:w="0" w:type="auto"/>
        <w:tblLook w:val="04A0" w:firstRow="1" w:lastRow="0" w:firstColumn="1" w:lastColumn="0" w:noHBand="0" w:noVBand="1"/>
      </w:tblPr>
      <w:tblGrid>
        <w:gridCol w:w="8533"/>
      </w:tblGrid>
      <w:tr w:rsidR="00A46D7D" w:rsidRPr="00B350A0" w14:paraId="63BABF5F" w14:textId="77777777" w:rsidTr="00A46D7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EB505AF" w14:textId="77777777" w:rsidR="00A46D7D" w:rsidRPr="00B350A0" w:rsidRDefault="00A46D7D"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Import campaign</w:t>
            </w:r>
            <w:r w:rsidRPr="00B350A0">
              <w:t>.</w:t>
            </w:r>
          </w:p>
          <w:p w14:paraId="21A7D92D" w14:textId="77777777" w:rsidR="00A46D7D" w:rsidRPr="00E50BFE" w:rsidRDefault="00A46D7D" w:rsidP="00A46D7D">
            <w:pPr>
              <w:pStyle w:val="Figure"/>
            </w:pPr>
            <w:r w:rsidRPr="00E50BFE">
              <w:rPr>
                <w:lang w:val="en-GB" w:eastAsia="en-GB"/>
              </w:rPr>
              <w:drawing>
                <wp:inline distT="0" distB="0" distL="0" distR="0" wp14:anchorId="44318BAB" wp14:editId="27C86D6C">
                  <wp:extent cx="2937796" cy="1337481"/>
                  <wp:effectExtent l="19050" t="0" r="0" b="0"/>
                  <wp:docPr id="4"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95" cstate="print"/>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3F435B94" w14:textId="7D45CDE6" w:rsidR="00A46D7D" w:rsidRPr="00DA48C2" w:rsidRDefault="00A46D7D"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40</w:t>
            </w:r>
            <w:r w:rsidR="00397B59" w:rsidRPr="00DA48C2">
              <w:fldChar w:fldCharType="end"/>
            </w:r>
            <w:r w:rsidRPr="00DA48C2">
              <w:t>: Campaign Import Dialog</w:t>
            </w:r>
          </w:p>
          <w:p w14:paraId="161D1A81" w14:textId="77777777" w:rsidR="00A46D7D" w:rsidRPr="00B350A0" w:rsidRDefault="00A46D7D" w:rsidP="004A51AA">
            <w:pPr>
              <w:pStyle w:val="Bullet"/>
            </w:pPr>
            <w:r w:rsidRPr="00B350A0">
              <w:t xml:space="preserve">Click </w:t>
            </w:r>
            <w:r w:rsidRPr="00B350A0">
              <w:rPr>
                <w:rStyle w:val="ActionButton"/>
                <w:u w:val="single"/>
              </w:rPr>
              <w:t>Browse</w:t>
            </w:r>
            <w:r w:rsidRPr="00B350A0">
              <w:t xml:space="preserve"> to open a file dialog box.</w:t>
            </w:r>
          </w:p>
          <w:p w14:paraId="758E8341" w14:textId="77777777" w:rsidR="00A46D7D" w:rsidRPr="00B350A0" w:rsidRDefault="00A46D7D" w:rsidP="004A51AA">
            <w:pPr>
              <w:pStyle w:val="Bullet"/>
            </w:pPr>
            <w:r w:rsidRPr="00B350A0">
              <w:t>Select the XML file that you want to import into your current SPECCHIO database and close the dialog box.</w:t>
            </w:r>
          </w:p>
          <w:p w14:paraId="774E3DE2" w14:textId="77777777" w:rsidR="00A46D7D" w:rsidRPr="00B350A0" w:rsidRDefault="00A46D7D"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0FA90F40" w14:textId="77777777" w:rsidR="00A46D7D" w:rsidRPr="00B350A0" w:rsidRDefault="00A46D7D"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0E4C9766" w14:textId="77777777" w:rsidR="00A46D7D" w:rsidRPr="00DA48C2" w:rsidRDefault="00A46D7D" w:rsidP="003078EE">
      <w:pPr>
        <w:pStyle w:val="Caption"/>
      </w:pPr>
    </w:p>
    <w:p w14:paraId="2AB95A31" w14:textId="789D45FD" w:rsidR="003D6143" w:rsidRPr="00B350A0" w:rsidRDefault="003D6143" w:rsidP="004A51AA">
      <w:pPr>
        <w:pStyle w:val="ProcessHeading"/>
      </w:pPr>
      <w:r w:rsidRPr="00B350A0">
        <w:t>To import a Campaign by drag and drop:</w:t>
      </w:r>
    </w:p>
    <w:tbl>
      <w:tblPr>
        <w:tblStyle w:val="Instructions"/>
        <w:tblW w:w="0" w:type="auto"/>
        <w:tblLook w:val="04A0" w:firstRow="1" w:lastRow="0" w:firstColumn="1" w:lastColumn="0" w:noHBand="0" w:noVBand="1"/>
      </w:tblPr>
      <w:tblGrid>
        <w:gridCol w:w="8533"/>
      </w:tblGrid>
      <w:tr w:rsidR="003D6143" w:rsidRPr="00B350A0" w14:paraId="2AB54EEF" w14:textId="77777777" w:rsidTr="00A609E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2CF6AF7" w14:textId="056F9B0B" w:rsidR="00676BE5" w:rsidRPr="00E50BFE" w:rsidRDefault="00676BE5" w:rsidP="004A51AA">
            <w:pPr>
              <w:pStyle w:val="Bullet"/>
              <w:rPr>
                <w:rStyle w:val="BodyChar"/>
                <w:b/>
                <w:i/>
                <w:szCs w:val="22"/>
              </w:rPr>
            </w:pPr>
            <w:r w:rsidRPr="00E50BFE">
              <w:rPr>
                <w:rStyle w:val="BodyChar"/>
                <w:szCs w:val="22"/>
              </w:rPr>
              <w:t>Select the XML file that you want to import in the computer’s file system, then drag and drop it onto panel holding the SPECCHIO icon in the main window (the panel borders will be highlighted blue):</w:t>
            </w:r>
            <w:r w:rsidRPr="00E50BFE">
              <w:rPr>
                <w:rStyle w:val="BodyChar"/>
                <w:szCs w:val="22"/>
              </w:rPr>
              <w:br/>
            </w:r>
            <w:r w:rsidRPr="00E50BFE">
              <w:rPr>
                <w:rStyle w:val="BodyChar"/>
                <w:szCs w:val="22"/>
              </w:rPr>
              <w:br/>
            </w:r>
          </w:p>
          <w:p w14:paraId="541A35DD" w14:textId="6F22C8E2" w:rsidR="00676BE5" w:rsidRPr="00DA48C2" w:rsidRDefault="00676BE5" w:rsidP="003078EE">
            <w:pPr>
              <w:pStyle w:val="Caption"/>
            </w:pPr>
            <w:r w:rsidRPr="00DA48C2">
              <w:rPr>
                <w:noProof/>
                <w:lang w:eastAsia="en-GB"/>
              </w:rPr>
              <w:lastRenderedPageBreak/>
              <w:drawing>
                <wp:inline distT="0" distB="0" distL="0" distR="0" wp14:anchorId="0C91506E" wp14:editId="3DC74A14">
                  <wp:extent cx="1937385" cy="1966829"/>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942986" cy="1972515"/>
                          </a:xfrm>
                          <a:prstGeom prst="rect">
                            <a:avLst/>
                          </a:prstGeom>
                        </pic:spPr>
                      </pic:pic>
                    </a:graphicData>
                  </a:graphic>
                </wp:inline>
              </w:drawing>
            </w:r>
            <w:r w:rsidRPr="00DA48C2">
              <w:br/>
              <w:t xml:space="preserve">Figure </w:t>
            </w:r>
            <w:r w:rsidRPr="00DA48C2">
              <w:fldChar w:fldCharType="begin"/>
            </w:r>
            <w:r w:rsidRPr="00DA48C2">
              <w:instrText xml:space="preserve"> SEQ Figure \* ARABIC </w:instrText>
            </w:r>
            <w:r w:rsidRPr="00DA48C2">
              <w:fldChar w:fldCharType="separate"/>
            </w:r>
            <w:r w:rsidR="00087751">
              <w:rPr>
                <w:noProof/>
              </w:rPr>
              <w:t>41</w:t>
            </w:r>
            <w:r w:rsidRPr="00DA48C2">
              <w:fldChar w:fldCharType="end"/>
            </w:r>
            <w:r w:rsidRPr="00DA48C2">
              <w:t>: Drag and drop of a SPECCHIO XML file</w:t>
            </w:r>
          </w:p>
          <w:p w14:paraId="34D28863" w14:textId="0AC2D313" w:rsidR="00676BE5" w:rsidRPr="00B350A0" w:rsidRDefault="00676BE5" w:rsidP="00E50BFE">
            <w:pPr>
              <w:pStyle w:val="Bullet"/>
              <w:numPr>
                <w:ilvl w:val="0"/>
                <w:numId w:val="0"/>
              </w:numPr>
              <w:ind w:left="1069"/>
            </w:pPr>
          </w:p>
          <w:p w14:paraId="5DEF9786" w14:textId="77777777" w:rsidR="003D6143" w:rsidRPr="00B350A0" w:rsidRDefault="003D6143"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4B94E8D7" w14:textId="77777777" w:rsidR="003D6143" w:rsidRPr="00B350A0" w:rsidRDefault="003D6143"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482D4C3B" w14:textId="77777777" w:rsidR="00676BE5" w:rsidRPr="00B350A0" w:rsidRDefault="00676BE5" w:rsidP="00E50BFE">
      <w:pPr>
        <w:pStyle w:val="ProcessStep"/>
        <w:numPr>
          <w:ilvl w:val="0"/>
          <w:numId w:val="0"/>
        </w:numPr>
        <w:ind w:left="459"/>
      </w:pPr>
    </w:p>
    <w:p w14:paraId="2D335619" w14:textId="1C90C26D" w:rsidR="00A4354F" w:rsidRPr="00B350A0" w:rsidRDefault="00A4354F" w:rsidP="004A51AA">
      <w:pPr>
        <w:pStyle w:val="ProcessHeading"/>
      </w:pPr>
      <w:r w:rsidRPr="00B350A0">
        <w:t>To import a Campaign from a file on the SPECCHIO server:</w:t>
      </w:r>
    </w:p>
    <w:p w14:paraId="534FB6E0" w14:textId="6C37660C" w:rsidR="00A4354F" w:rsidRPr="00B350A0" w:rsidRDefault="00676BE5" w:rsidP="004A51AA">
      <w:pPr>
        <w:pStyle w:val="ProcessStep"/>
      </w:pPr>
      <w:r w:rsidRPr="00B350A0">
        <w:t>Depending on the internet connection between server and client it may be beneficial to copy the XML file onto filesystem of the SPECCHIO server and load it from there. To do this, supply the file path of the server as shown in the below example.</w:t>
      </w:r>
    </w:p>
    <w:p w14:paraId="79A3ECF0" w14:textId="2A917117" w:rsidR="00A4354F" w:rsidRPr="00B350A0" w:rsidRDefault="00676BE5" w:rsidP="00E50BFE">
      <w:pPr>
        <w:pStyle w:val="ProcessStep"/>
        <w:numPr>
          <w:ilvl w:val="0"/>
          <w:numId w:val="0"/>
        </w:numPr>
        <w:ind w:left="459"/>
      </w:pPr>
      <w:r w:rsidRPr="00B350A0">
        <w:rPr>
          <w:noProof/>
          <w:lang w:eastAsia="en-GB"/>
        </w:rPr>
        <w:drawing>
          <wp:inline distT="0" distB="0" distL="0" distR="0" wp14:anchorId="28AC3E4C" wp14:editId="3D8C40AA">
            <wp:extent cx="5731510" cy="96583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965835"/>
                    </a:xfrm>
                    <a:prstGeom prst="rect">
                      <a:avLst/>
                    </a:prstGeom>
                  </pic:spPr>
                </pic:pic>
              </a:graphicData>
            </a:graphic>
          </wp:inline>
        </w:drawing>
      </w:r>
    </w:p>
    <w:p w14:paraId="76FE0802" w14:textId="7A97D558" w:rsidR="00A4354F" w:rsidRPr="00DA48C2" w:rsidRDefault="00676BE5"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2</w:t>
      </w:r>
      <w:r w:rsidR="002E2E38">
        <w:rPr>
          <w:noProof/>
        </w:rPr>
        <w:fldChar w:fldCharType="end"/>
      </w:r>
      <w:r w:rsidRPr="00DA48C2">
        <w:t>: Specification of a file source on a SPECCHIO server</w:t>
      </w:r>
    </w:p>
    <w:p w14:paraId="080D2CBE" w14:textId="77777777" w:rsidR="00A4354F" w:rsidRPr="00B350A0" w:rsidRDefault="00A4354F" w:rsidP="0054408B">
      <w:pPr>
        <w:rPr>
          <w:u w:val="single"/>
        </w:rPr>
      </w:pPr>
    </w:p>
    <w:p w14:paraId="2B58EF82" w14:textId="77777777" w:rsidR="00A46D7D" w:rsidRPr="00B350A0" w:rsidRDefault="00A46D7D" w:rsidP="004A51AA">
      <w:pPr>
        <w:pStyle w:val="Note"/>
      </w:pPr>
      <w:r w:rsidRPr="00B350A0">
        <w:t>Notes</w:t>
      </w:r>
      <w:r w:rsidRPr="00B350A0">
        <w:tab/>
      </w:r>
      <w:proofErr w:type="gramStart"/>
      <w:r w:rsidRPr="00B350A0">
        <w:t>The</w:t>
      </w:r>
      <w:proofErr w:type="gramEnd"/>
      <w:r w:rsidRPr="00B350A0">
        <w:t xml:space="preserve"> Import database version must identical to the Export database version where the XML file was created. SPECCHIO does not check this. If they are not the same, the new Campaign will not be readable and the database may give unpredictable results.</w:t>
      </w:r>
    </w:p>
    <w:p w14:paraId="0DE924B2" w14:textId="77777777" w:rsidR="00A46D7D" w:rsidRPr="00B350A0" w:rsidRDefault="00A46D7D" w:rsidP="004A51AA">
      <w:pPr>
        <w:pStyle w:val="Note"/>
      </w:pPr>
      <w:r w:rsidRPr="00B350A0">
        <w:tab/>
        <w:t xml:space="preserve">The name of the imported Campaign will be identical to the name of the exported Campaign. If you import into the same database you exported from, you will have two identically named Campaigns. To avoid confusion, it would be advisable to rename the newly imported one using the Metadata Editor to change the Campaign Metadata’s Campaign Name value. </w:t>
      </w:r>
    </w:p>
    <w:p w14:paraId="45A5301B" w14:textId="026A8837" w:rsidR="00085DF0" w:rsidRPr="00CB0456" w:rsidRDefault="00085DF0" w:rsidP="00085DF0">
      <w:pPr>
        <w:pStyle w:val="Heading1"/>
      </w:pPr>
      <w:bookmarkStart w:id="421" w:name="_Toc500009968"/>
      <w:bookmarkStart w:id="422" w:name="_Toc500010413"/>
      <w:bookmarkStart w:id="423" w:name="_Toc504556010"/>
      <w:bookmarkStart w:id="424" w:name="_Ref413326779"/>
      <w:bookmarkStart w:id="425" w:name="_Ref413326813"/>
      <w:bookmarkStart w:id="426" w:name="_Ref413331610"/>
      <w:bookmarkStart w:id="427" w:name="_Toc49458118"/>
      <w:bookmarkEnd w:id="421"/>
      <w:bookmarkEnd w:id="422"/>
      <w:bookmarkEnd w:id="423"/>
      <w:r w:rsidRPr="00CB0456">
        <w:lastRenderedPageBreak/>
        <w:t xml:space="preserve">Data </w:t>
      </w:r>
      <w:r w:rsidR="007843E9" w:rsidRPr="00CB0456">
        <w:t xml:space="preserve">Selection </w:t>
      </w:r>
      <w:r w:rsidRPr="00CB0456">
        <w:t>&amp; Output</w:t>
      </w:r>
      <w:bookmarkEnd w:id="424"/>
      <w:bookmarkEnd w:id="425"/>
      <w:bookmarkEnd w:id="426"/>
      <w:bookmarkEnd w:id="427"/>
    </w:p>
    <w:p w14:paraId="6D335DAA" w14:textId="77E136E2" w:rsidR="00C53E7F" w:rsidRPr="00B350A0" w:rsidRDefault="0080502A" w:rsidP="004A51AA">
      <w:pPr>
        <w:pStyle w:val="Body"/>
      </w:pPr>
      <w:r w:rsidRPr="00B350A0">
        <w:t xml:space="preserve">This section describes the functionalities of SPECCHIO’s Main Menu tab </w:t>
      </w:r>
      <w:r w:rsidRPr="00B350A0">
        <w:rPr>
          <w:rStyle w:val="GUIWord"/>
          <w:u w:val="single"/>
        </w:rPr>
        <w:t>Data Selection &amp; Output</w:t>
      </w:r>
      <w:r w:rsidRPr="00B350A0">
        <w:t>. Here you</w:t>
      </w:r>
      <w:r w:rsidR="00C53E7F" w:rsidRPr="00B350A0">
        <w:t xml:space="preserve"> will find information on how to:</w:t>
      </w:r>
    </w:p>
    <w:p w14:paraId="669D2523" w14:textId="357E3E66" w:rsidR="00BD14FD" w:rsidRPr="00B350A0" w:rsidRDefault="002F14E5" w:rsidP="004A51AA">
      <w:pPr>
        <w:pStyle w:val="Body"/>
      </w:pPr>
      <w:r w:rsidRPr="00B350A0">
        <w:rPr>
          <w:noProof/>
          <w:lang w:eastAsia="en-GB"/>
        </w:rPr>
        <w:drawing>
          <wp:inline distT="0" distB="0" distL="0" distR="0" wp14:anchorId="70F0E724" wp14:editId="4F1A8A52">
            <wp:extent cx="2200275" cy="106646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03662" cy="1068106"/>
                    </a:xfrm>
                    <a:prstGeom prst="rect">
                      <a:avLst/>
                    </a:prstGeom>
                    <a:noFill/>
                  </pic:spPr>
                </pic:pic>
              </a:graphicData>
            </a:graphic>
          </wp:inline>
        </w:drawing>
      </w:r>
    </w:p>
    <w:p w14:paraId="35A69C96" w14:textId="0D2F7984" w:rsidR="00D934DC" w:rsidRPr="00B350A0" w:rsidRDefault="00D934DC" w:rsidP="00941E8C">
      <w:pPr>
        <w:pStyle w:val="Heading2"/>
      </w:pPr>
      <w:bookmarkStart w:id="428" w:name="_Toc355280387"/>
      <w:bookmarkStart w:id="429" w:name="_Toc398023944"/>
      <w:bookmarkStart w:id="430" w:name="_Ref499973842"/>
      <w:bookmarkStart w:id="431" w:name="_Ref499973847"/>
      <w:bookmarkStart w:id="432" w:name="_Toc49458119"/>
      <w:r w:rsidRPr="00B350A0">
        <w:t>The Spectrum Browser</w:t>
      </w:r>
      <w:bookmarkEnd w:id="428"/>
      <w:bookmarkEnd w:id="429"/>
      <w:bookmarkEnd w:id="430"/>
      <w:bookmarkEnd w:id="431"/>
      <w:bookmarkEnd w:id="432"/>
    </w:p>
    <w:p w14:paraId="32EFADDE" w14:textId="4F5601E0" w:rsidR="00934D5F" w:rsidRPr="00B350A0" w:rsidRDefault="00934D5F" w:rsidP="00A609E2">
      <w:pPr>
        <w:rPr>
          <w:u w:val="single"/>
        </w:rPr>
      </w:pPr>
      <w:r w:rsidRPr="00CB0456">
        <w:rPr>
          <w:noProof/>
          <w:lang w:eastAsia="en-GB"/>
        </w:rPr>
        <w:drawing>
          <wp:inline distT="0" distB="0" distL="0" distR="0" wp14:anchorId="6BDA1AFC" wp14:editId="48394D92">
            <wp:extent cx="3371850" cy="4953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71850" cy="495300"/>
                    </a:xfrm>
                    <a:prstGeom prst="rect">
                      <a:avLst/>
                    </a:prstGeom>
                    <a:noFill/>
                    <a:ln>
                      <a:noFill/>
                    </a:ln>
                  </pic:spPr>
                </pic:pic>
              </a:graphicData>
            </a:graphic>
          </wp:inline>
        </w:drawing>
      </w:r>
    </w:p>
    <w:p w14:paraId="53D1FD68" w14:textId="58508449" w:rsidR="00D934DC" w:rsidRPr="00B350A0" w:rsidRDefault="00D934DC" w:rsidP="004A51AA">
      <w:pPr>
        <w:pStyle w:val="Body"/>
      </w:pPr>
      <w:r w:rsidRPr="00B350A0">
        <w:t xml:space="preserve">The SPECCHIO Spectrum Browser allows users to browse the Campaign hierarchy to locate Spectral data, and then to launch operations on the selected data. Those operations are selected by clicking the one of the </w:t>
      </w:r>
      <w:proofErr w:type="gramStart"/>
      <w:r w:rsidRPr="00B350A0">
        <w:t>row</w:t>
      </w:r>
      <w:proofErr w:type="gramEnd"/>
      <w:r w:rsidRPr="00B350A0">
        <w:t xml:space="preserve"> of six buttons in the right hand panel. The operation of these buttons is explained in sections with those names in this </w:t>
      </w:r>
      <w:r w:rsidR="00C7733D" w:rsidRPr="00B350A0">
        <w:t>section</w:t>
      </w:r>
      <w:r w:rsidRPr="00B350A0">
        <w: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D9F1" w:themeFill="text2" w:themeFillTint="33"/>
        <w:tblLook w:val="04A0" w:firstRow="1" w:lastRow="0" w:firstColumn="1" w:lastColumn="0" w:noHBand="0" w:noVBand="1"/>
      </w:tblPr>
      <w:tblGrid>
        <w:gridCol w:w="8533"/>
      </w:tblGrid>
      <w:tr w:rsidR="00266BCB" w:rsidRPr="00CB0456" w14:paraId="4AF86D5A" w14:textId="77777777" w:rsidTr="00A609E2">
        <w:tc>
          <w:tcPr>
            <w:tcW w:w="8533" w:type="dxa"/>
            <w:shd w:val="clear" w:color="auto" w:fill="C6D9F1" w:themeFill="text2" w:themeFillTint="33"/>
          </w:tcPr>
          <w:p w14:paraId="0F3605A6" w14:textId="5CE31946" w:rsidR="002F14E5" w:rsidRPr="00CB0456" w:rsidRDefault="00266BCB" w:rsidP="004A51AA">
            <w:pPr>
              <w:pStyle w:val="Body"/>
              <w:rPr>
                <w:sz w:val="22"/>
                <w:szCs w:val="22"/>
              </w:rPr>
            </w:pPr>
            <w:r w:rsidRPr="00CB0456">
              <w:rPr>
                <w:sz w:val="22"/>
                <w:szCs w:val="22"/>
              </w:rPr>
              <w:t xml:space="preserve">From the Main menu, select </w:t>
            </w:r>
            <w:r w:rsidRPr="00CB0456">
              <w:rPr>
                <w:rStyle w:val="GUIWord"/>
                <w:u w:val="single"/>
              </w:rPr>
              <w:t>Data Processing &amp; Output - Browse data hierarchy</w:t>
            </w:r>
            <w:r w:rsidRPr="00CB0456">
              <w:rPr>
                <w:sz w:val="22"/>
                <w:szCs w:val="22"/>
              </w:rPr>
              <w:t xml:space="preserve"> to see the following window:</w:t>
            </w:r>
          </w:p>
          <w:p w14:paraId="503E5C30" w14:textId="582FDD9A" w:rsidR="00DB0A0E" w:rsidRPr="00CB0456" w:rsidRDefault="007E778A" w:rsidP="004A51AA">
            <w:pPr>
              <w:pStyle w:val="Body"/>
              <w:rPr>
                <w:sz w:val="22"/>
                <w:szCs w:val="22"/>
              </w:rPr>
            </w:pPr>
            <w:r w:rsidRPr="00CB0456">
              <w:rPr>
                <w:noProof/>
                <w:szCs w:val="22"/>
                <w:lang w:eastAsia="en-GB"/>
              </w:rPr>
              <mc:AlternateContent>
                <mc:Choice Requires="wps">
                  <w:drawing>
                    <wp:anchor distT="0" distB="0" distL="114300" distR="114300" simplePos="0" relativeHeight="251659264" behindDoc="0" locked="0" layoutInCell="1" allowOverlap="1" wp14:anchorId="3064DA4C" wp14:editId="659675BE">
                      <wp:simplePos x="0" y="0"/>
                      <wp:positionH relativeFrom="column">
                        <wp:posOffset>540385</wp:posOffset>
                      </wp:positionH>
                      <wp:positionV relativeFrom="paragraph">
                        <wp:posOffset>394335</wp:posOffset>
                      </wp:positionV>
                      <wp:extent cx="916940" cy="259715"/>
                      <wp:effectExtent l="0" t="0" r="0" b="0"/>
                      <wp:wrapNone/>
                      <wp:docPr id="449" name="AutoShap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6940" cy="259715"/>
                              </a:xfrm>
                              <a:prstGeom prst="roundRect">
                                <a:avLst>
                                  <a:gd name="adj" fmla="val 16667"/>
                                </a:avLst>
                              </a:prstGeom>
                              <a:noFill/>
                              <a:ln w="19050" cmpd="sng">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5FE78FFA" id="AutoShape 240" o:spid="_x0000_s1026" style="position:absolute;margin-left:42.55pt;margin-top:31.05pt;width:72.2pt;height:2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" filled="f" strokecolor="red" strokeweight="1.5pt"/>
                  </w:pict>
                </mc:Fallback>
              </mc:AlternateContent>
            </w:r>
            <w:r w:rsidR="000F3CC5" w:rsidRPr="00CB0456">
              <w:rPr>
                <w:noProof/>
                <w:szCs w:val="22"/>
                <w:lang w:eastAsia="en-GB"/>
              </w:rPr>
              <w:drawing>
                <wp:inline distT="0" distB="0" distL="0" distR="0" wp14:anchorId="43FBE7FF" wp14:editId="1639A30B">
                  <wp:extent cx="4542088" cy="318389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547635" cy="3187778"/>
                          </a:xfrm>
                          <a:prstGeom prst="rect">
                            <a:avLst/>
                          </a:prstGeom>
                        </pic:spPr>
                      </pic:pic>
                    </a:graphicData>
                  </a:graphic>
                </wp:inline>
              </w:drawing>
            </w:r>
          </w:p>
          <w:p w14:paraId="7EE5B1FC" w14:textId="3C69BDE3" w:rsidR="002F14E5" w:rsidRPr="00CB0456" w:rsidRDefault="002F14E5" w:rsidP="003078EE">
            <w:pPr>
              <w:pStyle w:val="Caption"/>
            </w:pPr>
            <w:r w:rsidRPr="00CB0456">
              <w:t xml:space="preserve">Figure </w:t>
            </w:r>
            <w:r w:rsidRPr="00CB0456">
              <w:fldChar w:fldCharType="begin"/>
            </w:r>
            <w:r w:rsidRPr="00CB0456">
              <w:instrText xml:space="preserve"> SEQ Figure \* ARABIC </w:instrText>
            </w:r>
            <w:r w:rsidRPr="00CB0456">
              <w:fldChar w:fldCharType="separate"/>
            </w:r>
            <w:r w:rsidR="00087751">
              <w:rPr>
                <w:noProof/>
              </w:rPr>
              <w:t>43</w:t>
            </w:r>
            <w:r w:rsidRPr="00CB0456">
              <w:fldChar w:fldCharType="end"/>
            </w:r>
            <w:r w:rsidRPr="00CB0456">
              <w:t>: The main Browse data hierarchy window</w:t>
            </w:r>
          </w:p>
          <w:p w14:paraId="4BA66EE0" w14:textId="3D15D0F1" w:rsidR="002F14E5" w:rsidRPr="00CB0456" w:rsidRDefault="002F14E5" w:rsidP="007E778A">
            <w:pPr>
              <w:pStyle w:val="Body"/>
              <w:numPr>
                <w:ilvl w:val="0"/>
                <w:numId w:val="13"/>
              </w:numPr>
              <w:rPr>
                <w:sz w:val="22"/>
                <w:szCs w:val="22"/>
              </w:rPr>
            </w:pPr>
            <w:r w:rsidRPr="00CB0456">
              <w:rPr>
                <w:sz w:val="22"/>
                <w:szCs w:val="22"/>
              </w:rPr>
              <w:t xml:space="preserve">Browse options: In the hierarchy browser, all campaigns are shown when using the Browser menu. If you wish to browse only within the campaign data you have uploaded or for which you have been added to the Research Group, check the box </w:t>
            </w:r>
            <w:r w:rsidRPr="00CB0456">
              <w:rPr>
                <w:i/>
                <w:sz w:val="22"/>
                <w:szCs w:val="22"/>
              </w:rPr>
              <w:t>Show only my data</w:t>
            </w:r>
            <w:r w:rsidR="00DB0A0E" w:rsidRPr="00CB0456">
              <w:rPr>
                <w:sz w:val="22"/>
                <w:szCs w:val="22"/>
              </w:rPr>
              <w:t>.</w:t>
            </w:r>
          </w:p>
        </w:tc>
      </w:tr>
    </w:tbl>
    <w:p w14:paraId="53B37B59" w14:textId="2810551C" w:rsidR="00B418F5" w:rsidRPr="00B350A0" w:rsidRDefault="00B418F5" w:rsidP="004A51AA">
      <w:pPr>
        <w:pStyle w:val="Body"/>
      </w:pPr>
    </w:p>
    <w:p w14:paraId="48C890E3" w14:textId="77777777" w:rsidR="00A609E2" w:rsidRPr="00B350A0" w:rsidRDefault="00A609E2" w:rsidP="004A51AA">
      <w:pPr>
        <w:pStyle w:val="Body"/>
      </w:pPr>
    </w:p>
    <w:p w14:paraId="516B40E3" w14:textId="77777777" w:rsidR="00A609E2" w:rsidRPr="00B350A0" w:rsidRDefault="00A609E2" w:rsidP="004A51AA">
      <w:pPr>
        <w:pStyle w:val="Body"/>
      </w:pPr>
    </w:p>
    <w:tbl>
      <w:tblPr>
        <w:tblStyle w:val="TableGrid"/>
        <w:tblW w:w="0" w:type="auto"/>
        <w:tblInd w:w="817" w:type="dxa"/>
        <w:tblLook w:val="04A0" w:firstRow="1" w:lastRow="0" w:firstColumn="1" w:lastColumn="0" w:noHBand="0" w:noVBand="1"/>
      </w:tblPr>
      <w:tblGrid>
        <w:gridCol w:w="1531"/>
        <w:gridCol w:w="6894"/>
      </w:tblGrid>
      <w:tr w:rsidR="004701AF" w:rsidRPr="00CB0456" w14:paraId="183E27CE" w14:textId="77777777" w:rsidTr="00127365">
        <w:tc>
          <w:tcPr>
            <w:tcW w:w="1531" w:type="dxa"/>
          </w:tcPr>
          <w:p w14:paraId="7C41B853" w14:textId="62C95E93" w:rsidR="004701AF" w:rsidRPr="00CB0456" w:rsidRDefault="004701AF" w:rsidP="00CB0456">
            <w:pPr>
              <w:rPr>
                <w:rStyle w:val="GUIWord"/>
              </w:rPr>
            </w:pPr>
            <w:r w:rsidRPr="00CB0456">
              <w:rPr>
                <w:rStyle w:val="GUIWord"/>
              </w:rPr>
              <w:t>Matching Spectr</w:t>
            </w:r>
            <w:r w:rsidR="00127365" w:rsidRPr="00CB0456">
              <w:rPr>
                <w:rStyle w:val="GUIWord"/>
              </w:rPr>
              <w:t>um Identifiers</w:t>
            </w:r>
          </w:p>
        </w:tc>
        <w:tc>
          <w:tcPr>
            <w:tcW w:w="6894" w:type="dxa"/>
          </w:tcPr>
          <w:p w14:paraId="00495492" w14:textId="389C5A21" w:rsidR="004701AF" w:rsidRPr="00CB0456" w:rsidRDefault="004701AF" w:rsidP="00CB0456">
            <w:pPr>
              <w:rPr>
                <w:sz w:val="22"/>
                <w:szCs w:val="22"/>
              </w:rPr>
            </w:pPr>
            <w:r w:rsidRPr="00CB0456">
              <w:rPr>
                <w:sz w:val="22"/>
                <w:szCs w:val="22"/>
              </w:rPr>
              <w:t>The Spectrum IDs of the Spectra which are highlighted in the browse panel are listed in this box.</w:t>
            </w:r>
          </w:p>
        </w:tc>
      </w:tr>
      <w:tr w:rsidR="004701AF" w:rsidRPr="00CB0456" w14:paraId="5A4DEEC3" w14:textId="77777777" w:rsidTr="00127365">
        <w:tc>
          <w:tcPr>
            <w:tcW w:w="1531" w:type="dxa"/>
          </w:tcPr>
          <w:p w14:paraId="2389B73F" w14:textId="77777777" w:rsidR="004701AF" w:rsidRPr="00CB0456" w:rsidRDefault="004701AF" w:rsidP="00CB0456">
            <w:pPr>
              <w:rPr>
                <w:rStyle w:val="GUIWord"/>
              </w:rPr>
            </w:pPr>
            <w:r w:rsidRPr="00CB0456">
              <w:rPr>
                <w:rStyle w:val="GUIWord"/>
              </w:rPr>
              <w:t>Number of results</w:t>
            </w:r>
          </w:p>
        </w:tc>
        <w:tc>
          <w:tcPr>
            <w:tcW w:w="6894" w:type="dxa"/>
          </w:tcPr>
          <w:p w14:paraId="7547B093" w14:textId="1908E193" w:rsidR="004701AF" w:rsidRPr="00CB0456" w:rsidRDefault="004701AF" w:rsidP="00CB0456">
            <w:pPr>
              <w:rPr>
                <w:sz w:val="22"/>
                <w:szCs w:val="22"/>
              </w:rPr>
            </w:pPr>
            <w:r w:rsidRPr="00CB0456">
              <w:rPr>
                <w:sz w:val="22"/>
                <w:szCs w:val="22"/>
              </w:rPr>
              <w:t>The number of Spectra IDs listed in the Matching Spectra box is shown in this box.</w:t>
            </w:r>
          </w:p>
        </w:tc>
      </w:tr>
      <w:tr w:rsidR="004701AF" w:rsidRPr="00CB0456" w14:paraId="44FE9B97" w14:textId="77777777" w:rsidTr="00127365">
        <w:tc>
          <w:tcPr>
            <w:tcW w:w="1531" w:type="dxa"/>
          </w:tcPr>
          <w:p w14:paraId="7ACD9650" w14:textId="77777777" w:rsidR="004701AF" w:rsidRPr="00CB0456" w:rsidRDefault="004701AF" w:rsidP="00CB0456">
            <w:pPr>
              <w:rPr>
                <w:rStyle w:val="GUIWord"/>
              </w:rPr>
            </w:pPr>
            <w:r w:rsidRPr="00CB0456">
              <w:rPr>
                <w:rStyle w:val="GUIWord"/>
              </w:rPr>
              <w:t>6 action buttons</w:t>
            </w:r>
          </w:p>
        </w:tc>
        <w:tc>
          <w:tcPr>
            <w:tcW w:w="6894" w:type="dxa"/>
          </w:tcPr>
          <w:p w14:paraId="3C0C7559" w14:textId="34413B9E" w:rsidR="004701AF" w:rsidRPr="00CB0456" w:rsidRDefault="004701AF" w:rsidP="00CB0456">
            <w:pPr>
              <w:rPr>
                <w:sz w:val="22"/>
                <w:szCs w:val="22"/>
              </w:rPr>
            </w:pPr>
            <w:r w:rsidRPr="00CB0456">
              <w:rPr>
                <w:sz w:val="22"/>
                <w:szCs w:val="22"/>
              </w:rPr>
              <w:t xml:space="preserve">Of these six action buttons, Show Report, File Export, Process, Spectral plot and Refl. </w:t>
            </w:r>
            <w:proofErr w:type="spellStart"/>
            <w:r w:rsidRPr="00CB0456">
              <w:rPr>
                <w:sz w:val="22"/>
                <w:szCs w:val="22"/>
              </w:rPr>
              <w:t>calc</w:t>
            </w:r>
            <w:proofErr w:type="spellEnd"/>
            <w:r w:rsidRPr="00CB0456">
              <w:rPr>
                <w:sz w:val="22"/>
                <w:szCs w:val="22"/>
              </w:rPr>
              <w:t xml:space="preserve"> will become active when you have selected one or more Spectra. The Publish Collection button is only present if you are accessing an ANDS-enabled SPECCHIO Server and is only active if you have selected Show only my data. The operations these buttons initiate will be performed on the selected Spectra. Each of these buttons has a section in this chapter.</w:t>
            </w:r>
          </w:p>
        </w:tc>
      </w:tr>
      <w:tr w:rsidR="004701AF" w:rsidRPr="00CB0456" w14:paraId="0AFAD724" w14:textId="77777777" w:rsidTr="00127365">
        <w:tc>
          <w:tcPr>
            <w:tcW w:w="1531" w:type="dxa"/>
          </w:tcPr>
          <w:p w14:paraId="76A3DBE6" w14:textId="77777777" w:rsidR="004701AF" w:rsidRPr="00CB0456" w:rsidRDefault="004701AF" w:rsidP="00CB0456">
            <w:pPr>
              <w:rPr>
                <w:rStyle w:val="GUIWord"/>
              </w:rPr>
            </w:pPr>
            <w:r w:rsidRPr="00CB0456">
              <w:rPr>
                <w:rStyle w:val="GUIWord"/>
              </w:rPr>
              <w:t>Splitting rules for file export and plotting:</w:t>
            </w:r>
          </w:p>
        </w:tc>
        <w:tc>
          <w:tcPr>
            <w:tcW w:w="6894" w:type="dxa"/>
          </w:tcPr>
          <w:p w14:paraId="073803EA" w14:textId="1659A8C9" w:rsidR="004701AF" w:rsidRPr="00CB0456" w:rsidRDefault="004701AF" w:rsidP="00CB0456">
            <w:pPr>
              <w:rPr>
                <w:sz w:val="22"/>
                <w:szCs w:val="22"/>
              </w:rPr>
            </w:pPr>
            <w:r w:rsidRPr="00CB0456">
              <w:rPr>
                <w:sz w:val="22"/>
                <w:szCs w:val="22"/>
              </w:rPr>
              <w:t xml:space="preserve">Click on the radio buttons to select one of the options: Split spaces by sensor, Split spaces by sensor and unit or Split spaces by sensor, instrument, </w:t>
            </w:r>
            <w:proofErr w:type="spellStart"/>
            <w:r w:rsidRPr="00CB0456">
              <w:rPr>
                <w:sz w:val="22"/>
                <w:szCs w:val="22"/>
              </w:rPr>
              <w:t>calibration_no</w:t>
            </w:r>
            <w:proofErr w:type="spellEnd"/>
            <w:r w:rsidRPr="00CB0456">
              <w:rPr>
                <w:sz w:val="22"/>
                <w:szCs w:val="22"/>
              </w:rPr>
              <w:t xml:space="preserve"> and units. This selection will affect the operation if you select the Process, Spectral plot or File export buttons.</w:t>
            </w:r>
          </w:p>
        </w:tc>
      </w:tr>
    </w:tbl>
    <w:p w14:paraId="33FB8E65" w14:textId="4483E4BB" w:rsidR="003A37CC" w:rsidRPr="00B350A0" w:rsidRDefault="003A37CC" w:rsidP="004A51AA">
      <w:pPr>
        <w:pStyle w:val="Body"/>
      </w:pPr>
      <w:r w:rsidRPr="00B350A0">
        <w:t>There are many places in the SPECCHIO operation when a Campaign Hierarchy browse control, such as the one below, is displayed as part of an operation dialog.</w:t>
      </w:r>
    </w:p>
    <w:p w14:paraId="58FB5A27" w14:textId="77777777" w:rsidR="00127365" w:rsidRPr="00B350A0" w:rsidRDefault="00127365" w:rsidP="004A51AA">
      <w:pPr>
        <w:pStyle w:val="Body"/>
      </w:pPr>
    </w:p>
    <w:p w14:paraId="54929348" w14:textId="77777777" w:rsidR="003A37CC" w:rsidRPr="00B350A0" w:rsidRDefault="003A37CC" w:rsidP="004A51AA">
      <w:pPr>
        <w:pStyle w:val="Body"/>
        <w:rPr>
          <w:lang w:val="en-AU"/>
        </w:rPr>
      </w:pPr>
      <w:r w:rsidRPr="00B350A0">
        <w:rPr>
          <w:lang w:val="en-AU"/>
        </w:rPr>
        <w:t xml:space="preserve">        Windows                         Mac</w:t>
      </w:r>
      <w:r w:rsidRPr="00B350A0">
        <w:rPr>
          <w:lang w:val="en-AU"/>
        </w:rPr>
        <w:br/>
      </w:r>
      <w:r w:rsidRPr="00B350A0">
        <w:rPr>
          <w:noProof/>
          <w:lang w:eastAsia="en-GB"/>
        </w:rPr>
        <w:drawing>
          <wp:inline distT="0" distB="0" distL="0" distR="0" wp14:anchorId="0D2EECF6" wp14:editId="7D531B40">
            <wp:extent cx="1273459" cy="2477069"/>
            <wp:effectExtent l="19050" t="0" r="2891" b="0"/>
            <wp:docPr id="5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1"/>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rsidRPr="00B350A0">
        <w:t xml:space="preserve">      </w:t>
      </w:r>
      <w:r w:rsidRPr="00B350A0">
        <w:rPr>
          <w:noProof/>
          <w:lang w:eastAsia="en-GB"/>
        </w:rPr>
        <w:drawing>
          <wp:inline distT="0" distB="0" distL="0" distR="0" wp14:anchorId="6CDDA6E4" wp14:editId="78495B23">
            <wp:extent cx="1182133" cy="2477069"/>
            <wp:effectExtent l="19050" t="0" r="0" b="0"/>
            <wp:docPr id="51"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02"/>
                    <a:srcRect l="5970" t="19850" r="74584" b="13670"/>
                    <a:stretch>
                      <a:fillRect/>
                    </a:stretch>
                  </pic:blipFill>
                  <pic:spPr>
                    <a:xfrm>
                      <a:off x="0" y="0"/>
                      <a:ext cx="1183469" cy="2479869"/>
                    </a:xfrm>
                    <a:prstGeom prst="rect">
                      <a:avLst/>
                    </a:prstGeom>
                  </pic:spPr>
                </pic:pic>
              </a:graphicData>
            </a:graphic>
          </wp:inline>
        </w:drawing>
      </w:r>
    </w:p>
    <w:p w14:paraId="1629074A" w14:textId="769AC277" w:rsidR="003A37CC" w:rsidRPr="00DA48C2" w:rsidRDefault="003A37C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4</w:t>
      </w:r>
      <w:r w:rsidR="002E2E38">
        <w:rPr>
          <w:noProof/>
        </w:rPr>
        <w:fldChar w:fldCharType="end"/>
      </w:r>
      <w:r w:rsidRPr="00DA48C2">
        <w:t>: Campaign Hierarchy browse controls for Windows and Mac</w:t>
      </w:r>
    </w:p>
    <w:p w14:paraId="3F0960AC" w14:textId="77777777" w:rsidR="003A37CC" w:rsidRPr="00B350A0" w:rsidRDefault="003A37CC" w:rsidP="004A51AA">
      <w:pPr>
        <w:pStyle w:val="Body"/>
      </w:pPr>
      <w:r w:rsidRPr="00B350A0">
        <w:t>This browse control operates much like a normal folder and file browser.</w:t>
      </w:r>
    </w:p>
    <w:p w14:paraId="65CE8890" w14:textId="77777777" w:rsidR="003A37CC" w:rsidRPr="00B350A0" w:rsidRDefault="003A37CC" w:rsidP="004A51AA">
      <w:pPr>
        <w:pStyle w:val="Bullet"/>
      </w:pPr>
      <w:r w:rsidRPr="00B350A0">
        <w:t xml:space="preserve">Click on the </w:t>
      </w:r>
      <w:r w:rsidRPr="00B350A0">
        <w:rPr>
          <w:noProof/>
          <w:lang w:eastAsia="en-GB"/>
        </w:rPr>
        <w:drawing>
          <wp:inline distT="0" distB="0" distL="0" distR="0" wp14:anchorId="7372B64A" wp14:editId="313A3558">
            <wp:extent cx="117428" cy="125720"/>
            <wp:effectExtent l="19050" t="0" r="0"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1"/>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B350A0">
        <w:t xml:space="preserve"> and </w:t>
      </w:r>
      <w:r w:rsidRPr="00B350A0">
        <w:rPr>
          <w:noProof/>
          <w:lang w:eastAsia="en-GB"/>
        </w:rPr>
        <w:drawing>
          <wp:inline distT="0" distB="0" distL="0" distR="0" wp14:anchorId="221467EC" wp14:editId="211D2C8A">
            <wp:extent cx="109182" cy="129024"/>
            <wp:effectExtent l="19050" t="0" r="5118" b="0"/>
            <wp:docPr id="5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1"/>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rsidRPr="00B350A0">
        <w:t xml:space="preserve"> icons (or </w:t>
      </w:r>
      <w:r w:rsidRPr="00B350A0">
        <w:rPr>
          <w:noProof/>
          <w:lang w:eastAsia="en-GB"/>
        </w:rPr>
        <w:drawing>
          <wp:inline distT="0" distB="0" distL="0" distR="0" wp14:anchorId="4A998459" wp14:editId="77426D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02"/>
                    <a:srcRect l="6667" t="67283" r="91960" b="30501"/>
                    <a:stretch>
                      <a:fillRect/>
                    </a:stretch>
                  </pic:blipFill>
                  <pic:spPr>
                    <a:xfrm>
                      <a:off x="0" y="0"/>
                      <a:ext cx="117428" cy="117516"/>
                    </a:xfrm>
                    <a:prstGeom prst="rect">
                      <a:avLst/>
                    </a:prstGeom>
                  </pic:spPr>
                </pic:pic>
              </a:graphicData>
            </a:graphic>
          </wp:inline>
        </w:drawing>
      </w:r>
      <w:r w:rsidRPr="00B350A0">
        <w:t xml:space="preserve"> </w:t>
      </w:r>
      <w:proofErr w:type="spellStart"/>
      <w:r w:rsidRPr="00B350A0">
        <w:t>or</w:t>
      </w:r>
      <w:proofErr w:type="spellEnd"/>
      <w:r w:rsidRPr="00B350A0">
        <w:t xml:space="preserve"> </w:t>
      </w:r>
      <w:r w:rsidRPr="00B350A0">
        <w:rPr>
          <w:noProof/>
          <w:lang w:eastAsia="en-GB"/>
        </w:rPr>
        <w:drawing>
          <wp:inline distT="0" distB="0" distL="0" distR="0" wp14:anchorId="3B37E338" wp14:editId="4A610093">
            <wp:extent cx="110604" cy="123104"/>
            <wp:effectExtent l="19050" t="0" r="3696" b="0"/>
            <wp:docPr id="6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02"/>
                    <a:srcRect l="10164" t="33521" r="88565" b="64127"/>
                    <a:stretch>
                      <a:fillRect/>
                    </a:stretch>
                  </pic:blipFill>
                  <pic:spPr>
                    <a:xfrm>
                      <a:off x="0" y="0"/>
                      <a:ext cx="110604" cy="123104"/>
                    </a:xfrm>
                    <a:prstGeom prst="rect">
                      <a:avLst/>
                    </a:prstGeom>
                  </pic:spPr>
                </pic:pic>
              </a:graphicData>
            </a:graphic>
          </wp:inline>
        </w:drawing>
      </w:r>
      <w:r w:rsidRPr="00B350A0">
        <w:t xml:space="preserve">  for Mac) to cause the hierarchy levels to be expanded or collapsed.</w:t>
      </w:r>
    </w:p>
    <w:p w14:paraId="3F59F399" w14:textId="77777777" w:rsidR="003A37CC" w:rsidRPr="00B350A0" w:rsidRDefault="003A37CC" w:rsidP="004A51AA">
      <w:pPr>
        <w:pStyle w:val="Bullet"/>
      </w:pPr>
      <w:r w:rsidRPr="00B350A0">
        <w:t>Select an individual Spectrum by clicking on it.</w:t>
      </w:r>
    </w:p>
    <w:p w14:paraId="78E31503" w14:textId="77777777" w:rsidR="003A37CC" w:rsidRPr="00B350A0" w:rsidRDefault="003A37CC" w:rsidP="004A51AA">
      <w:pPr>
        <w:pStyle w:val="Bullet"/>
      </w:pPr>
      <w:r w:rsidRPr="00B350A0">
        <w:t>Select a node in the hierarchy by clicking on it. This effectively selects all Spectra under this node.</w:t>
      </w:r>
    </w:p>
    <w:p w14:paraId="3AAA0B87" w14:textId="77777777" w:rsidR="003A37CC" w:rsidRPr="00B350A0" w:rsidRDefault="003A37CC" w:rsidP="004A51AA">
      <w:pPr>
        <w:pStyle w:val="Bullet"/>
      </w:pPr>
      <w:r w:rsidRPr="00B350A0">
        <w:t>Select a second node or Spectrum by holding the Control key and clicking on it (or equivalent Mac mouse action).</w:t>
      </w:r>
    </w:p>
    <w:p w14:paraId="28890233" w14:textId="77777777" w:rsidR="003A37CC" w:rsidRPr="00B350A0" w:rsidRDefault="003A37CC" w:rsidP="004A51AA">
      <w:pPr>
        <w:pStyle w:val="Bullet"/>
      </w:pPr>
      <w:r w:rsidRPr="00B350A0">
        <w:lastRenderedPageBreak/>
        <w:t>Select a range of Spectra, by clicking on the first Spectrum to select it, holding the Shift key and clicking on the last Spectrum (or equivalent Mac mouse action).</w:t>
      </w:r>
    </w:p>
    <w:p w14:paraId="2B26354C" w14:textId="77777777" w:rsidR="003A37CC" w:rsidRPr="00B350A0" w:rsidRDefault="003A37CC" w:rsidP="004A51AA">
      <w:pPr>
        <w:pStyle w:val="Bullet"/>
      </w:pPr>
      <w:r w:rsidRPr="00B350A0">
        <w:t>Change your selection by clicking on the new item you want to select (without Control or Shift keys).</w:t>
      </w:r>
    </w:p>
    <w:p w14:paraId="73D7651F" w14:textId="77777777" w:rsidR="003A37CC" w:rsidRPr="00B350A0" w:rsidRDefault="003A37CC" w:rsidP="004A51AA">
      <w:pPr>
        <w:pStyle w:val="Body"/>
      </w:pPr>
      <w:r w:rsidRPr="00B350A0">
        <w:t>In addition, there are two options:</w:t>
      </w:r>
    </w:p>
    <w:tbl>
      <w:tblPr>
        <w:tblStyle w:val="TableGrid"/>
        <w:tblW w:w="0" w:type="auto"/>
        <w:tblInd w:w="709" w:type="dxa"/>
        <w:tblLook w:val="04A0" w:firstRow="1" w:lastRow="0" w:firstColumn="1" w:lastColumn="0" w:noHBand="0" w:noVBand="1"/>
      </w:tblPr>
      <w:tblGrid>
        <w:gridCol w:w="1242"/>
        <w:gridCol w:w="1559"/>
        <w:gridCol w:w="5732"/>
      </w:tblGrid>
      <w:tr w:rsidR="003A37CC" w:rsidRPr="00CB0456" w14:paraId="76A674DC" w14:textId="77777777" w:rsidTr="003A37CC">
        <w:tc>
          <w:tcPr>
            <w:tcW w:w="1242" w:type="dxa"/>
          </w:tcPr>
          <w:p w14:paraId="294F3F2A" w14:textId="77777777" w:rsidR="003A37CC" w:rsidRPr="00CB0456" w:rsidRDefault="003A37CC" w:rsidP="00CB0456">
            <w:pPr>
              <w:rPr>
                <w:sz w:val="22"/>
                <w:szCs w:val="22"/>
              </w:rPr>
            </w:pPr>
            <w:r w:rsidRPr="00CB0456">
              <w:rPr>
                <w:sz w:val="22"/>
                <w:szCs w:val="22"/>
              </w:rPr>
              <w:t>Order by:</w:t>
            </w:r>
          </w:p>
        </w:tc>
        <w:tc>
          <w:tcPr>
            <w:tcW w:w="7291" w:type="dxa"/>
            <w:gridSpan w:val="2"/>
          </w:tcPr>
          <w:p w14:paraId="6036ED1F" w14:textId="11B0F0D5" w:rsidR="003A37CC" w:rsidRPr="00CB0456" w:rsidRDefault="00165D9B" w:rsidP="00CB0456">
            <w:pPr>
              <w:rPr>
                <w:sz w:val="22"/>
                <w:szCs w:val="22"/>
              </w:rPr>
            </w:pPr>
            <w:r w:rsidRPr="00CB0456">
              <w:rPr>
                <w:sz w:val="22"/>
                <w:szCs w:val="22"/>
              </w:rPr>
              <w:t>Use the drop-</w:t>
            </w:r>
            <w:r w:rsidR="003A37CC" w:rsidRPr="00CB0456">
              <w:rPr>
                <w:sz w:val="22"/>
                <w:szCs w:val="22"/>
              </w:rPr>
              <w:t xml:space="preserve">down menu to choose the sort order for Spectra within each node. Often these three orders are the same, or at least similar, so you may not notice any change of sequence. </w:t>
            </w:r>
          </w:p>
          <w:p w14:paraId="3633A750" w14:textId="77777777" w:rsidR="003A37CC" w:rsidRPr="00CB0456" w:rsidRDefault="003A37CC" w:rsidP="00CB0456">
            <w:pPr>
              <w:rPr>
                <w:sz w:val="22"/>
                <w:szCs w:val="22"/>
              </w:rPr>
            </w:pPr>
            <w:r w:rsidRPr="00CB0456">
              <w:rPr>
                <w:sz w:val="22"/>
                <w:szCs w:val="22"/>
              </w:rPr>
              <w:t>The options are:</w:t>
            </w:r>
          </w:p>
        </w:tc>
      </w:tr>
      <w:tr w:rsidR="003A37CC" w:rsidRPr="00CB0456" w14:paraId="5398CAF4" w14:textId="77777777" w:rsidTr="003A37CC">
        <w:tc>
          <w:tcPr>
            <w:tcW w:w="1242" w:type="dxa"/>
          </w:tcPr>
          <w:p w14:paraId="6ADE2317" w14:textId="77777777" w:rsidR="003A37CC" w:rsidRPr="00CB0456" w:rsidRDefault="003A37CC" w:rsidP="00CB0456">
            <w:pPr>
              <w:rPr>
                <w:sz w:val="22"/>
                <w:szCs w:val="22"/>
              </w:rPr>
            </w:pPr>
          </w:p>
        </w:tc>
        <w:tc>
          <w:tcPr>
            <w:tcW w:w="1559" w:type="dxa"/>
          </w:tcPr>
          <w:p w14:paraId="66F51D44" w14:textId="77777777" w:rsidR="003A37CC" w:rsidRPr="00CB0456" w:rsidRDefault="003A37CC" w:rsidP="00CB0456">
            <w:pPr>
              <w:rPr>
                <w:sz w:val="22"/>
                <w:szCs w:val="22"/>
              </w:rPr>
            </w:pPr>
            <w:r w:rsidRPr="00CB0456">
              <w:rPr>
                <w:sz w:val="22"/>
                <w:szCs w:val="22"/>
              </w:rPr>
              <w:t>Sampling date</w:t>
            </w:r>
          </w:p>
        </w:tc>
        <w:tc>
          <w:tcPr>
            <w:tcW w:w="5732" w:type="dxa"/>
          </w:tcPr>
          <w:p w14:paraId="6470B9E7" w14:textId="77777777" w:rsidR="003A37CC" w:rsidRPr="00CB0456" w:rsidRDefault="003A37CC" w:rsidP="00CB0456">
            <w:pPr>
              <w:rPr>
                <w:sz w:val="22"/>
                <w:szCs w:val="22"/>
              </w:rPr>
            </w:pPr>
            <w:r w:rsidRPr="00CB0456">
              <w:rPr>
                <w:sz w:val="22"/>
                <w:szCs w:val="22"/>
              </w:rPr>
              <w:t>The Spectra are sorted in increasing order of the date and time in the Acquisition Time Metadata Attribute.</w:t>
            </w:r>
          </w:p>
        </w:tc>
      </w:tr>
      <w:tr w:rsidR="003A37CC" w:rsidRPr="00CB0456" w14:paraId="65EE70DC" w14:textId="77777777" w:rsidTr="003A37CC">
        <w:tc>
          <w:tcPr>
            <w:tcW w:w="1242" w:type="dxa"/>
          </w:tcPr>
          <w:p w14:paraId="27AECC08" w14:textId="77777777" w:rsidR="003A37CC" w:rsidRPr="00CB0456" w:rsidRDefault="003A37CC" w:rsidP="00CB0456">
            <w:pPr>
              <w:rPr>
                <w:sz w:val="22"/>
                <w:szCs w:val="22"/>
              </w:rPr>
            </w:pPr>
          </w:p>
        </w:tc>
        <w:tc>
          <w:tcPr>
            <w:tcW w:w="1559" w:type="dxa"/>
          </w:tcPr>
          <w:p w14:paraId="77D61D21" w14:textId="77777777" w:rsidR="003A37CC" w:rsidRPr="00CB0456" w:rsidRDefault="003A37CC" w:rsidP="00CB0456">
            <w:pPr>
              <w:rPr>
                <w:sz w:val="22"/>
                <w:szCs w:val="22"/>
              </w:rPr>
            </w:pPr>
            <w:r w:rsidRPr="00CB0456">
              <w:rPr>
                <w:sz w:val="22"/>
                <w:szCs w:val="22"/>
              </w:rPr>
              <w:t>Filename</w:t>
            </w:r>
          </w:p>
        </w:tc>
        <w:tc>
          <w:tcPr>
            <w:tcW w:w="5732" w:type="dxa"/>
          </w:tcPr>
          <w:p w14:paraId="6C286D1A" w14:textId="77777777" w:rsidR="003A37CC" w:rsidRPr="00CB0456" w:rsidRDefault="003A37CC" w:rsidP="00CB0456">
            <w:pPr>
              <w:rPr>
                <w:sz w:val="22"/>
                <w:szCs w:val="22"/>
              </w:rPr>
            </w:pPr>
            <w:r w:rsidRPr="00CB0456">
              <w:rPr>
                <w:sz w:val="22"/>
                <w:szCs w:val="22"/>
              </w:rPr>
              <w:t>The Spectra are sorted in increasing alphabetical order of the string in the Filename Metadata Attribute.</w:t>
            </w:r>
          </w:p>
        </w:tc>
      </w:tr>
      <w:tr w:rsidR="003A37CC" w:rsidRPr="00CB0456" w14:paraId="4470029B" w14:textId="77777777" w:rsidTr="003A37CC">
        <w:tc>
          <w:tcPr>
            <w:tcW w:w="1242" w:type="dxa"/>
          </w:tcPr>
          <w:p w14:paraId="076C8FDA" w14:textId="77777777" w:rsidR="003A37CC" w:rsidRPr="00CB0456" w:rsidRDefault="003A37CC" w:rsidP="00CB0456">
            <w:pPr>
              <w:rPr>
                <w:sz w:val="22"/>
                <w:szCs w:val="22"/>
              </w:rPr>
            </w:pPr>
          </w:p>
        </w:tc>
        <w:tc>
          <w:tcPr>
            <w:tcW w:w="1559" w:type="dxa"/>
          </w:tcPr>
          <w:p w14:paraId="6AD74F32" w14:textId="77777777" w:rsidR="003A37CC" w:rsidRPr="00CB0456" w:rsidRDefault="003A37CC" w:rsidP="00CB0456">
            <w:pPr>
              <w:rPr>
                <w:sz w:val="22"/>
                <w:szCs w:val="22"/>
              </w:rPr>
            </w:pPr>
            <w:r w:rsidRPr="00CB0456">
              <w:rPr>
                <w:sz w:val="22"/>
                <w:szCs w:val="22"/>
              </w:rPr>
              <w:t>Insert order</w:t>
            </w:r>
          </w:p>
        </w:tc>
        <w:tc>
          <w:tcPr>
            <w:tcW w:w="5732" w:type="dxa"/>
          </w:tcPr>
          <w:p w14:paraId="6106296C" w14:textId="77777777" w:rsidR="003A37CC" w:rsidRPr="00CB0456" w:rsidRDefault="003A37CC" w:rsidP="00CB0456">
            <w:pPr>
              <w:rPr>
                <w:sz w:val="22"/>
                <w:szCs w:val="22"/>
              </w:rPr>
            </w:pPr>
            <w:r w:rsidRPr="00CB0456">
              <w:rPr>
                <w:sz w:val="22"/>
                <w:szCs w:val="22"/>
              </w:rPr>
              <w:t>The Spectra are sorted in increasing order of the date and time in the Loading Time Metadata Attribute.</w:t>
            </w:r>
          </w:p>
        </w:tc>
      </w:tr>
      <w:tr w:rsidR="003A37CC" w:rsidRPr="00CB0456" w14:paraId="43B29188" w14:textId="77777777" w:rsidTr="003A37CC">
        <w:tc>
          <w:tcPr>
            <w:tcW w:w="1242" w:type="dxa"/>
          </w:tcPr>
          <w:p w14:paraId="1820BD24" w14:textId="77777777" w:rsidR="003A37CC" w:rsidRPr="00CB0456" w:rsidRDefault="003A37CC" w:rsidP="00CB0456">
            <w:pPr>
              <w:rPr>
                <w:sz w:val="22"/>
                <w:szCs w:val="22"/>
              </w:rPr>
            </w:pPr>
            <w:r w:rsidRPr="00CB0456">
              <w:rPr>
                <w:sz w:val="22"/>
                <w:szCs w:val="22"/>
              </w:rPr>
              <w:t>Refresh</w:t>
            </w:r>
          </w:p>
        </w:tc>
        <w:tc>
          <w:tcPr>
            <w:tcW w:w="7291" w:type="dxa"/>
            <w:gridSpan w:val="2"/>
          </w:tcPr>
          <w:p w14:paraId="3B04D6D6" w14:textId="77777777" w:rsidR="003A37CC" w:rsidRPr="00CB0456" w:rsidRDefault="003A37CC" w:rsidP="00CB0456">
            <w:pPr>
              <w:rPr>
                <w:sz w:val="22"/>
                <w:szCs w:val="22"/>
              </w:rPr>
            </w:pPr>
            <w:r w:rsidRPr="00CB0456">
              <w:rPr>
                <w:sz w:val="22"/>
                <w:szCs w:val="22"/>
              </w:rPr>
              <w:t>Click this button to cause the Hierarchy Tree to be reloaded from the database. Use this button if the operation you have just performed, some background operation, or some other user has changed the database since this dialog box was opened.</w:t>
            </w:r>
          </w:p>
        </w:tc>
      </w:tr>
    </w:tbl>
    <w:p w14:paraId="3485D451" w14:textId="77777777" w:rsidR="003A37CC" w:rsidRPr="00B350A0" w:rsidRDefault="003A37CC" w:rsidP="003A37CC">
      <w:pPr>
        <w:rPr>
          <w:u w:val="single"/>
        </w:rPr>
      </w:pPr>
    </w:p>
    <w:p w14:paraId="72531DE0" w14:textId="77777777" w:rsidR="004701AF" w:rsidRPr="00A8518D" w:rsidRDefault="004701AF" w:rsidP="004701AF">
      <w:pPr>
        <w:pStyle w:val="Heading3"/>
      </w:pPr>
      <w:bookmarkStart w:id="433" w:name="_Toc49458120"/>
      <w:r w:rsidRPr="00A8518D">
        <w:t>Visualisations</w:t>
      </w:r>
      <w:bookmarkEnd w:id="433"/>
    </w:p>
    <w:p w14:paraId="79AE175A" w14:textId="77777777" w:rsidR="004701AF" w:rsidRPr="00B350A0" w:rsidRDefault="004701AF" w:rsidP="004A51AA">
      <w:pPr>
        <w:pStyle w:val="Body"/>
      </w:pPr>
      <w:r w:rsidRPr="00B350A0">
        <w:rPr>
          <w:noProof/>
          <w:lang w:eastAsia="en-GB"/>
        </w:rPr>
        <w:drawing>
          <wp:inline distT="0" distB="0" distL="0" distR="0" wp14:anchorId="1BBEE5DB" wp14:editId="0584C7A5">
            <wp:extent cx="2314575" cy="76794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342653" cy="777261"/>
                    </a:xfrm>
                    <a:prstGeom prst="rect">
                      <a:avLst/>
                    </a:prstGeom>
                    <a:noFill/>
                    <a:ln>
                      <a:noFill/>
                    </a:ln>
                  </pic:spPr>
                </pic:pic>
              </a:graphicData>
            </a:graphic>
          </wp:inline>
        </w:drawing>
      </w:r>
    </w:p>
    <w:p w14:paraId="26C2D700" w14:textId="08031FBF" w:rsidR="004701AF" w:rsidRPr="00B350A0" w:rsidRDefault="004701AF" w:rsidP="004A51AA">
      <w:pPr>
        <w:pStyle w:val="Body"/>
      </w:pPr>
      <w:r w:rsidRPr="00B350A0">
        <w:t xml:space="preserve">This menu item displays a </w:t>
      </w:r>
      <w:proofErr w:type="gramStart"/>
      <w:r w:rsidRPr="00B350A0">
        <w:t>drop down</w:t>
      </w:r>
      <w:proofErr w:type="gramEnd"/>
      <w:r w:rsidRPr="00B350A0">
        <w:t xml:space="preserve"> list of graphic visualisation options which you can apply to the Spectra listed in the Matching Spectra box. These options match those listed in </w:t>
      </w:r>
      <w:r w:rsidRPr="00B350A0">
        <w:rPr>
          <w:i/>
        </w:rPr>
        <w:t>Section</w:t>
      </w:r>
      <w:r w:rsidRPr="00B350A0">
        <w:t xml:space="preserve"> </w:t>
      </w:r>
      <w:r w:rsidRPr="00B350A0">
        <w:fldChar w:fldCharType="begin"/>
      </w:r>
      <w:r w:rsidRPr="00B350A0">
        <w:instrText xml:space="preserve"> REF _Ref358988511 \r \h  \* MERGEFORMAT </w:instrText>
      </w:r>
      <w:r w:rsidRPr="00B350A0">
        <w:fldChar w:fldCharType="separate"/>
      </w:r>
      <w:r w:rsidR="000C7C57" w:rsidRPr="000C7C57">
        <w:rPr>
          <w:rStyle w:val="CrossReference"/>
        </w:rPr>
        <w:t>15.5</w:t>
      </w:r>
      <w:r w:rsidRPr="00B350A0">
        <w:fldChar w:fldCharType="end"/>
      </w:r>
      <w:r w:rsidRPr="00B350A0">
        <w:rPr>
          <w:rStyle w:val="CrossReference"/>
          <w:szCs w:val="22"/>
          <w:u w:val="single"/>
        </w:rPr>
        <w:t xml:space="preserve"> </w:t>
      </w:r>
      <w:r w:rsidRPr="00B350A0">
        <w:fldChar w:fldCharType="begin"/>
      </w:r>
      <w:r w:rsidRPr="00B350A0">
        <w:instrText xml:space="preserve"> REF _Ref413328603 \h  \* MERGEFORMAT </w:instrText>
      </w:r>
      <w:r w:rsidRPr="00B350A0">
        <w:fldChar w:fldCharType="separate"/>
      </w:r>
      <w:r w:rsidR="000C7C57" w:rsidRPr="000C7C57">
        <w:rPr>
          <w:i/>
        </w:rPr>
        <w:t>Visualisation Modules</w:t>
      </w:r>
      <w:r w:rsidRPr="00B350A0">
        <w:fldChar w:fldCharType="end"/>
      </w:r>
      <w:r w:rsidRPr="00B350A0">
        <w:t>. Depending on the option and Spectra selected, some of these Visualisation options may take several minutes to process.</w:t>
      </w:r>
    </w:p>
    <w:p w14:paraId="4FEA1330" w14:textId="77777777" w:rsidR="004701AF" w:rsidRPr="00B350A0" w:rsidRDefault="004701AF" w:rsidP="004A51AA">
      <w:pPr>
        <w:pStyle w:val="Body"/>
      </w:pPr>
      <w:r w:rsidRPr="00B350A0">
        <w:rPr>
          <w:noProof/>
          <w:lang w:eastAsia="en-GB"/>
        </w:rPr>
        <w:drawing>
          <wp:inline distT="0" distB="0" distL="0" distR="0" wp14:anchorId="252512BC" wp14:editId="6207D269">
            <wp:extent cx="2571750" cy="2007929"/>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571750" cy="2007929"/>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0639C0C7" wp14:editId="70A551AE">
            <wp:extent cx="2571750" cy="199744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00409" cy="2019699"/>
                    </a:xfrm>
                    <a:prstGeom prst="rect">
                      <a:avLst/>
                    </a:prstGeom>
                    <a:noFill/>
                    <a:ln>
                      <a:noFill/>
                    </a:ln>
                  </pic:spPr>
                </pic:pic>
              </a:graphicData>
            </a:graphic>
          </wp:inline>
        </w:drawing>
      </w:r>
    </w:p>
    <w:p w14:paraId="61EEE71C" w14:textId="6B288FA0" w:rsidR="004701AF" w:rsidRPr="00DA48C2" w:rsidRDefault="004701AF"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5</w:t>
      </w:r>
      <w:r w:rsidR="002E2E38">
        <w:rPr>
          <w:noProof/>
        </w:rPr>
        <w:fldChar w:fldCharType="end"/>
      </w:r>
      <w:r w:rsidRPr="00DA48C2">
        <w:t xml:space="preserve">: Visualization examples: spectral </w:t>
      </w:r>
      <w:proofErr w:type="spellStart"/>
      <w:r w:rsidRPr="00DA48C2">
        <w:t>scattter</w:t>
      </w:r>
      <w:proofErr w:type="spellEnd"/>
      <w:r w:rsidRPr="00DA48C2">
        <w:t xml:space="preserve"> plot (left) and spectral line plot</w:t>
      </w:r>
    </w:p>
    <w:p w14:paraId="6829F4AA" w14:textId="77777777" w:rsidR="004701AF" w:rsidRPr="00B350A0" w:rsidRDefault="004701AF" w:rsidP="004A51AA">
      <w:pPr>
        <w:pStyle w:val="Body"/>
      </w:pPr>
      <w:r w:rsidRPr="00B350A0">
        <w:rPr>
          <w:noProof/>
          <w:lang w:eastAsia="en-GB"/>
        </w:rPr>
        <w:lastRenderedPageBreak/>
        <w:drawing>
          <wp:inline distT="0" distB="0" distL="0" distR="0" wp14:anchorId="40F28A80" wp14:editId="08246F6C">
            <wp:extent cx="5229225" cy="2985083"/>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83147" cy="3015864"/>
                    </a:xfrm>
                    <a:prstGeom prst="rect">
                      <a:avLst/>
                    </a:prstGeom>
                    <a:noFill/>
                    <a:ln>
                      <a:noFill/>
                    </a:ln>
                  </pic:spPr>
                </pic:pic>
              </a:graphicData>
            </a:graphic>
          </wp:inline>
        </w:drawing>
      </w:r>
    </w:p>
    <w:p w14:paraId="03C993B9" w14:textId="1399DFFD" w:rsidR="004701AF" w:rsidRPr="00DA48C2" w:rsidRDefault="004701AF"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6</w:t>
      </w:r>
      <w:r w:rsidR="002E2E38">
        <w:rPr>
          <w:noProof/>
        </w:rPr>
        <w:fldChar w:fldCharType="end"/>
      </w:r>
      <w:r w:rsidRPr="00DA48C2">
        <w:t xml:space="preserve">: Visualization example: Time line explorer of a series of 25 spectra. </w:t>
      </w:r>
    </w:p>
    <w:p w14:paraId="702DF7D1" w14:textId="0D095CF1" w:rsidR="004701AF" w:rsidRPr="00B350A0" w:rsidRDefault="004701AF" w:rsidP="004A51AA">
      <w:pPr>
        <w:pStyle w:val="Body"/>
      </w:pPr>
      <w:r w:rsidRPr="00B350A0">
        <w:t xml:space="preserve">In the above example, the first 5 and the last 5 measurements are </w:t>
      </w:r>
      <w:proofErr w:type="spellStart"/>
      <w:r w:rsidR="009B1E3A" w:rsidRPr="00B350A0">
        <w:t>S</w:t>
      </w:r>
      <w:r w:rsidRPr="00B350A0">
        <w:t>pectralon</w:t>
      </w:r>
      <w:proofErr w:type="spellEnd"/>
      <w:r w:rsidRPr="00B350A0">
        <w:t xml:space="preserve"> reference data. Note that per default, always the first spectral band of the</w:t>
      </w:r>
      <w:r w:rsidR="00DB0A0E" w:rsidRPr="00B350A0">
        <w:t xml:space="preserve"> first selected spectrum</w:t>
      </w:r>
      <w:r w:rsidRPr="00B350A0">
        <w:t xml:space="preserve"> is displayed in the spectral plot. </w:t>
      </w:r>
    </w:p>
    <w:p w14:paraId="6F7305B5" w14:textId="2D9F515C" w:rsidR="004701AF" w:rsidRPr="00DA48C2" w:rsidRDefault="004701AF" w:rsidP="003078EE">
      <w:pPr>
        <w:pStyle w:val="Caption"/>
      </w:pPr>
    </w:p>
    <w:p w14:paraId="5A656F93" w14:textId="21132DB3" w:rsidR="00D934DC" w:rsidRPr="00B350A0" w:rsidRDefault="00D934DC" w:rsidP="00941E8C">
      <w:pPr>
        <w:pStyle w:val="Heading2"/>
      </w:pPr>
      <w:bookmarkStart w:id="434" w:name="_Toc500009972"/>
      <w:bookmarkStart w:id="435" w:name="_Toc500010417"/>
      <w:bookmarkStart w:id="436" w:name="_Toc504556014"/>
      <w:bookmarkStart w:id="437" w:name="_Toc506191098"/>
      <w:bookmarkStart w:id="438" w:name="_Toc506191315"/>
      <w:bookmarkStart w:id="439" w:name="_Toc506191529"/>
      <w:bookmarkStart w:id="440" w:name="_Toc506191743"/>
      <w:bookmarkStart w:id="441" w:name="_Toc398023945"/>
      <w:bookmarkStart w:id="442" w:name="_Toc49458121"/>
      <w:bookmarkEnd w:id="434"/>
      <w:bookmarkEnd w:id="435"/>
      <w:bookmarkEnd w:id="436"/>
      <w:bookmarkEnd w:id="437"/>
      <w:bookmarkEnd w:id="438"/>
      <w:bookmarkEnd w:id="439"/>
      <w:bookmarkEnd w:id="440"/>
      <w:r w:rsidRPr="00B350A0">
        <w:t>Query Builder</w:t>
      </w:r>
      <w:bookmarkEnd w:id="441"/>
      <w:bookmarkEnd w:id="442"/>
    </w:p>
    <w:p w14:paraId="4A02C480" w14:textId="072B8DC0" w:rsidR="002F14E5" w:rsidRPr="00B350A0" w:rsidRDefault="002F14E5" w:rsidP="00FB04A5">
      <w:pPr>
        <w:rPr>
          <w:u w:val="single"/>
        </w:rPr>
      </w:pPr>
      <w:r w:rsidRPr="00CB0456">
        <w:rPr>
          <w:noProof/>
          <w:lang w:eastAsia="en-GB"/>
        </w:rPr>
        <w:drawing>
          <wp:inline distT="0" distB="0" distL="0" distR="0" wp14:anchorId="2A7AF99A" wp14:editId="065FD7CE">
            <wp:extent cx="3209925" cy="49530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09925" cy="495300"/>
                    </a:xfrm>
                    <a:prstGeom prst="rect">
                      <a:avLst/>
                    </a:prstGeom>
                    <a:noFill/>
                    <a:ln>
                      <a:noFill/>
                    </a:ln>
                  </pic:spPr>
                </pic:pic>
              </a:graphicData>
            </a:graphic>
          </wp:inline>
        </w:drawing>
      </w:r>
    </w:p>
    <w:p w14:paraId="00763944" w14:textId="77777777" w:rsidR="00D934DC" w:rsidRPr="00B350A0" w:rsidRDefault="00D934DC" w:rsidP="004A51AA">
      <w:pPr>
        <w:pStyle w:val="Body"/>
      </w:pPr>
      <w:r w:rsidRPr="00B350A0">
        <w:t xml:space="preserve">SPECCHIO’s Query Builder provides a way to select one or more Spectra based on their Metadata, and then perform operations on all of these selected Spectra. The operations which can be performed on the selected Spectra are the same as for the Spectrum Browser, and are explained in the later sections of this </w:t>
      </w:r>
      <w:r w:rsidR="006C7060" w:rsidRPr="00B350A0">
        <w:t>Section</w:t>
      </w:r>
      <w:r w:rsidRPr="00B350A0">
        <w:t>.</w:t>
      </w:r>
    </w:p>
    <w:p w14:paraId="527F9788" w14:textId="77777777" w:rsidR="00D934DC" w:rsidRPr="00B350A0" w:rsidRDefault="00D934DC" w:rsidP="004A51AA">
      <w:pPr>
        <w:pStyle w:val="Body"/>
      </w:pPr>
      <w:r w:rsidRPr="00B350A0">
        <w:t xml:space="preserve">To Launch the Query </w:t>
      </w:r>
      <w:proofErr w:type="gramStart"/>
      <w:r w:rsidRPr="00B350A0">
        <w:t>Builder</w:t>
      </w:r>
      <w:proofErr w:type="gramEnd"/>
      <w:r w:rsidRPr="00B350A0">
        <w:t xml:space="preserve"> select </w:t>
      </w:r>
      <w:r w:rsidR="009E1784" w:rsidRPr="00B350A0">
        <w:rPr>
          <w:rStyle w:val="GUIWord"/>
          <w:u w:val="single"/>
        </w:rPr>
        <w:t xml:space="preserve">Data Processing &amp; Output - </w:t>
      </w:r>
      <w:r w:rsidRPr="00B350A0">
        <w:rPr>
          <w:rStyle w:val="GUIWord"/>
          <w:u w:val="single"/>
        </w:rPr>
        <w:t>Build query</w:t>
      </w:r>
      <w:r w:rsidRPr="00B350A0">
        <w:t xml:space="preserve"> from the menu on SPECCHIO’s Main Window.</w:t>
      </w:r>
    </w:p>
    <w:p w14:paraId="4C17E518" w14:textId="2F71C22E" w:rsidR="00076C44" w:rsidRPr="00B350A0" w:rsidRDefault="00E3689F" w:rsidP="00D934DC">
      <w:pPr>
        <w:pStyle w:val="Figure"/>
        <w:rPr>
          <w:u w:val="single"/>
        </w:rPr>
      </w:pPr>
      <w:r w:rsidRPr="00E3689F">
        <w:rPr>
          <w:u w:val="single"/>
        </w:rPr>
        <w:lastRenderedPageBreak/>
        <w:drawing>
          <wp:inline distT="0" distB="0" distL="0" distR="0" wp14:anchorId="3A332E83" wp14:editId="339DD627">
            <wp:extent cx="5731510" cy="313055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31510" cy="3130550"/>
                    </a:xfrm>
                    <a:prstGeom prst="rect">
                      <a:avLst/>
                    </a:prstGeom>
                  </pic:spPr>
                </pic:pic>
              </a:graphicData>
            </a:graphic>
          </wp:inline>
        </w:drawing>
      </w:r>
    </w:p>
    <w:p w14:paraId="055FB9DD" w14:textId="5C5792AD" w:rsidR="00D934DC" w:rsidRPr="00DA48C2" w:rsidRDefault="00D934D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7</w:t>
      </w:r>
      <w:r w:rsidR="002E2E38">
        <w:rPr>
          <w:noProof/>
        </w:rPr>
        <w:fldChar w:fldCharType="end"/>
      </w:r>
      <w:r w:rsidRPr="00DA48C2">
        <w:t>: The main Query Builder window</w:t>
      </w:r>
    </w:p>
    <w:p w14:paraId="446A1140" w14:textId="77777777" w:rsidR="00D934DC" w:rsidRPr="00B350A0" w:rsidRDefault="00D934DC" w:rsidP="004A51AA">
      <w:pPr>
        <w:pStyle w:val="Body"/>
      </w:pPr>
      <w:r w:rsidRPr="00B350A0">
        <w:t>The parts of this window are:</w:t>
      </w:r>
    </w:p>
    <w:tbl>
      <w:tblPr>
        <w:tblStyle w:val="TableGrid"/>
        <w:tblW w:w="0" w:type="auto"/>
        <w:tblInd w:w="817" w:type="dxa"/>
        <w:tblLook w:val="04A0" w:firstRow="1" w:lastRow="0" w:firstColumn="1" w:lastColumn="0" w:noHBand="0" w:noVBand="1"/>
      </w:tblPr>
      <w:tblGrid>
        <w:gridCol w:w="1559"/>
        <w:gridCol w:w="6866"/>
      </w:tblGrid>
      <w:tr w:rsidR="001A4DE7" w:rsidRPr="00CB0456" w14:paraId="05FC91CD" w14:textId="77777777" w:rsidTr="001A4DE7">
        <w:tc>
          <w:tcPr>
            <w:tcW w:w="1559" w:type="dxa"/>
          </w:tcPr>
          <w:p w14:paraId="3424A668" w14:textId="77777777" w:rsidR="001A4DE7" w:rsidRPr="00CB0456" w:rsidRDefault="001A4DE7" w:rsidP="00CB0456">
            <w:pPr>
              <w:rPr>
                <w:rStyle w:val="GUIWord"/>
              </w:rPr>
            </w:pPr>
            <w:r w:rsidRPr="00CB0456">
              <w:rPr>
                <w:rStyle w:val="GUIWord"/>
              </w:rPr>
              <w:t>Visualisations</w:t>
            </w:r>
          </w:p>
        </w:tc>
        <w:tc>
          <w:tcPr>
            <w:tcW w:w="6866" w:type="dxa"/>
          </w:tcPr>
          <w:p w14:paraId="7D10BBAB" w14:textId="52EB63EC" w:rsidR="001A4DE7" w:rsidRPr="00CB0456" w:rsidRDefault="001A4DE7" w:rsidP="00CB0456">
            <w:pPr>
              <w:rPr>
                <w:sz w:val="22"/>
                <w:szCs w:val="22"/>
              </w:rPr>
            </w:pPr>
            <w:r w:rsidRPr="00CB0456">
              <w:rPr>
                <w:sz w:val="22"/>
                <w:szCs w:val="22"/>
              </w:rPr>
              <w:t xml:space="preserve">This menu item displays a </w:t>
            </w:r>
            <w:proofErr w:type="gramStart"/>
            <w:r w:rsidRPr="00CB0456">
              <w:rPr>
                <w:sz w:val="22"/>
                <w:szCs w:val="22"/>
              </w:rPr>
              <w:t>drop down</w:t>
            </w:r>
            <w:proofErr w:type="gramEnd"/>
            <w:r w:rsidRPr="00CB0456">
              <w:rPr>
                <w:sz w:val="22"/>
                <w:szCs w:val="22"/>
              </w:rPr>
              <w:t xml:space="preserve"> list of graphic visualisation options which you can apply to the Spectra listed in the Matching Spectra box. These</w:t>
            </w:r>
            <w:r w:rsidR="00433C88" w:rsidRPr="00CB0456">
              <w:rPr>
                <w:sz w:val="22"/>
                <w:szCs w:val="22"/>
              </w:rPr>
              <w:t xml:space="preserve"> options match those listed in S</w:t>
            </w:r>
            <w:r w:rsidRPr="00CB0456">
              <w:rPr>
                <w:sz w:val="22"/>
                <w:szCs w:val="22"/>
              </w:rPr>
              <w:t xml:space="preserve">ection </w:t>
            </w:r>
            <w:r w:rsidR="00433C88" w:rsidRPr="00CB0456">
              <w:rPr>
                <w:sz w:val="22"/>
                <w:szCs w:val="22"/>
              </w:rPr>
              <w:t>13.5</w:t>
            </w:r>
            <w:r w:rsidRPr="00CB0456">
              <w:rPr>
                <w:sz w:val="22"/>
                <w:szCs w:val="22"/>
              </w:rPr>
              <w:t xml:space="preserve"> </w:t>
            </w:r>
            <w:r w:rsidR="00DA4F2C" w:rsidRPr="00CB0456">
              <w:rPr>
                <w:szCs w:val="22"/>
              </w:rPr>
              <w:fldChar w:fldCharType="begin"/>
            </w:r>
            <w:r w:rsidR="00DA4F2C" w:rsidRPr="00CB0456">
              <w:rPr>
                <w:sz w:val="22"/>
                <w:szCs w:val="22"/>
              </w:rPr>
              <w:instrText xml:space="preserve"> REF _Ref413328670 \h  \* MERGEFORMAT </w:instrText>
            </w:r>
            <w:r w:rsidR="00DA4F2C" w:rsidRPr="00CB0456">
              <w:rPr>
                <w:szCs w:val="22"/>
              </w:rPr>
            </w:r>
            <w:r w:rsidR="00DA4F2C" w:rsidRPr="00CB0456">
              <w:rPr>
                <w:szCs w:val="22"/>
              </w:rPr>
              <w:fldChar w:fldCharType="separate"/>
            </w:r>
            <w:r w:rsidR="000C7C57" w:rsidRPr="000C7C57">
              <w:rPr>
                <w:sz w:val="22"/>
                <w:szCs w:val="22"/>
              </w:rPr>
              <w:t>Visualisation Modules</w:t>
            </w:r>
            <w:r w:rsidR="00DA4F2C" w:rsidRPr="00CB0456">
              <w:rPr>
                <w:szCs w:val="22"/>
              </w:rPr>
              <w:fldChar w:fldCharType="end"/>
            </w:r>
            <w:r w:rsidRPr="00CB0456">
              <w:rPr>
                <w:sz w:val="22"/>
                <w:szCs w:val="22"/>
              </w:rPr>
              <w:t>. Depending on the option and Spectra selected, some of these Visualisation options may take several minutes to process.</w:t>
            </w:r>
          </w:p>
        </w:tc>
      </w:tr>
      <w:tr w:rsidR="001A4DE7" w:rsidRPr="00CB0456" w14:paraId="365436EA" w14:textId="77777777" w:rsidTr="001A4DE7">
        <w:tc>
          <w:tcPr>
            <w:tcW w:w="1559" w:type="dxa"/>
          </w:tcPr>
          <w:p w14:paraId="4572108E" w14:textId="77777777" w:rsidR="001A4DE7" w:rsidRPr="00CB0456" w:rsidRDefault="001A4DE7" w:rsidP="00CB0456">
            <w:pPr>
              <w:rPr>
                <w:rStyle w:val="GUIWord"/>
              </w:rPr>
            </w:pPr>
            <w:r w:rsidRPr="00CB0456">
              <w:rPr>
                <w:rStyle w:val="GUIWord"/>
              </w:rPr>
              <w:t>Left panel</w:t>
            </w:r>
          </w:p>
        </w:tc>
        <w:tc>
          <w:tcPr>
            <w:tcW w:w="6866" w:type="dxa"/>
          </w:tcPr>
          <w:p w14:paraId="43F2026F" w14:textId="1E3790AC" w:rsidR="001A4DE7" w:rsidRPr="00CB0456" w:rsidRDefault="00087751" w:rsidP="00CB0456">
            <w:pPr>
              <w:rPr>
                <w:sz w:val="22"/>
                <w:szCs w:val="22"/>
              </w:rPr>
            </w:pPr>
            <w:r>
              <w:rPr>
                <w:sz w:val="22"/>
                <w:szCs w:val="22"/>
              </w:rPr>
              <w:t>A tick-list to select the categories that are shown in the Query conditions tab.</w:t>
            </w:r>
          </w:p>
        </w:tc>
      </w:tr>
      <w:tr w:rsidR="00087751" w:rsidRPr="00CB0456" w14:paraId="0E5DE05B" w14:textId="77777777" w:rsidTr="001A4DE7">
        <w:tc>
          <w:tcPr>
            <w:tcW w:w="1559" w:type="dxa"/>
          </w:tcPr>
          <w:p w14:paraId="4CCF3032" w14:textId="264D842E" w:rsidR="00087751" w:rsidRPr="00CB0456" w:rsidRDefault="00087751" w:rsidP="00CB0456">
            <w:pPr>
              <w:rPr>
                <w:rStyle w:val="GUIWord"/>
              </w:rPr>
            </w:pPr>
            <w:r>
              <w:rPr>
                <w:rStyle w:val="GUIWord"/>
              </w:rPr>
              <w:t>Browser Tab</w:t>
            </w:r>
          </w:p>
        </w:tc>
        <w:tc>
          <w:tcPr>
            <w:tcW w:w="6866" w:type="dxa"/>
          </w:tcPr>
          <w:p w14:paraId="4378DA5C" w14:textId="77EBFCA4" w:rsidR="00087751" w:rsidRPr="00CB0456" w:rsidRDefault="00087751" w:rsidP="00CB0456">
            <w:pPr>
              <w:rPr>
                <w:szCs w:val="22"/>
              </w:rPr>
            </w:pPr>
            <w:r>
              <w:rPr>
                <w:szCs w:val="22"/>
              </w:rPr>
              <w:t>A spectral data browser to select data by the hierarchical structure.</w:t>
            </w:r>
          </w:p>
        </w:tc>
      </w:tr>
      <w:tr w:rsidR="00087751" w:rsidRPr="00CB0456" w14:paraId="3078C79A" w14:textId="77777777" w:rsidTr="001A4DE7">
        <w:tc>
          <w:tcPr>
            <w:tcW w:w="1559" w:type="dxa"/>
          </w:tcPr>
          <w:p w14:paraId="70517BA6" w14:textId="00ADE844" w:rsidR="00087751" w:rsidRPr="00CB0456" w:rsidRDefault="00087751" w:rsidP="00CB0456">
            <w:pPr>
              <w:rPr>
                <w:rStyle w:val="GUIWord"/>
              </w:rPr>
            </w:pPr>
            <w:r>
              <w:rPr>
                <w:rStyle w:val="GUIWord"/>
              </w:rPr>
              <w:t>Query conditions Tab</w:t>
            </w:r>
          </w:p>
        </w:tc>
        <w:tc>
          <w:tcPr>
            <w:tcW w:w="6866" w:type="dxa"/>
          </w:tcPr>
          <w:p w14:paraId="7BC218E6" w14:textId="77777777" w:rsidR="00087751" w:rsidRDefault="00087751" w:rsidP="00CB0456">
            <w:r>
              <w:rPr>
                <w:szCs w:val="22"/>
              </w:rPr>
              <w:t>C</w:t>
            </w:r>
            <w:r>
              <w:t>onditions can be defined on all metadata attributes.</w:t>
            </w:r>
          </w:p>
          <w:p w14:paraId="01017882" w14:textId="287F5E48" w:rsidR="00087751" w:rsidRPr="00CB0456" w:rsidRDefault="00087751" w:rsidP="00CB0456">
            <w:pPr>
              <w:rPr>
                <w:szCs w:val="22"/>
              </w:rPr>
            </w:pPr>
            <w:r w:rsidRPr="00CB0456">
              <w:rPr>
                <w:sz w:val="22"/>
                <w:szCs w:val="22"/>
              </w:rPr>
              <w:t>There is one box for each SPECCHIO Spectrum-related Metadata Group and within each box, all of the Metadata Attributes for that Group are listed with a data entry box.</w:t>
            </w:r>
          </w:p>
        </w:tc>
      </w:tr>
      <w:tr w:rsidR="00087751" w:rsidRPr="00CB0456" w14:paraId="6CA9900F" w14:textId="77777777" w:rsidTr="001A4DE7">
        <w:tc>
          <w:tcPr>
            <w:tcW w:w="1559" w:type="dxa"/>
          </w:tcPr>
          <w:p w14:paraId="231AB90C" w14:textId="0A47B66B" w:rsidR="00087751" w:rsidRPr="00CB0456" w:rsidRDefault="00087751" w:rsidP="00CB0456">
            <w:pPr>
              <w:rPr>
                <w:rStyle w:val="GUIWord"/>
              </w:rPr>
            </w:pPr>
            <w:r>
              <w:rPr>
                <w:rStyle w:val="GUIWord"/>
              </w:rPr>
              <w:t>Run Query</w:t>
            </w:r>
          </w:p>
        </w:tc>
        <w:tc>
          <w:tcPr>
            <w:tcW w:w="6866" w:type="dxa"/>
          </w:tcPr>
          <w:p w14:paraId="5339D4E7" w14:textId="5FD067BC" w:rsidR="00087751" w:rsidRPr="00CB0456" w:rsidRDefault="00087751" w:rsidP="00CB0456">
            <w:pPr>
              <w:rPr>
                <w:szCs w:val="22"/>
              </w:rPr>
            </w:pPr>
            <w:r>
              <w:rPr>
                <w:szCs w:val="22"/>
              </w:rPr>
              <w:t>A button that will submit the current query.</w:t>
            </w:r>
          </w:p>
        </w:tc>
      </w:tr>
      <w:tr w:rsidR="001A4DE7" w:rsidRPr="00CB0456" w14:paraId="6DBC3C72" w14:textId="77777777" w:rsidTr="001A4DE7">
        <w:tc>
          <w:tcPr>
            <w:tcW w:w="1559" w:type="dxa"/>
          </w:tcPr>
          <w:p w14:paraId="57CB79A3" w14:textId="465F0DF8" w:rsidR="001A4DE7" w:rsidRPr="00CB0456" w:rsidRDefault="001A4DE7" w:rsidP="00CB0456">
            <w:pPr>
              <w:rPr>
                <w:rStyle w:val="GUIWord"/>
              </w:rPr>
            </w:pPr>
            <w:r w:rsidRPr="00CB0456">
              <w:rPr>
                <w:rStyle w:val="GUIWord"/>
              </w:rPr>
              <w:t>Matching Spectr</w:t>
            </w:r>
            <w:r w:rsidR="007C44E8" w:rsidRPr="00CB0456">
              <w:rPr>
                <w:rStyle w:val="GUIWord"/>
              </w:rPr>
              <w:t>um Identifiers</w:t>
            </w:r>
          </w:p>
        </w:tc>
        <w:tc>
          <w:tcPr>
            <w:tcW w:w="6866" w:type="dxa"/>
          </w:tcPr>
          <w:p w14:paraId="340638C2" w14:textId="77777777" w:rsidR="001A4DE7" w:rsidRPr="00CB0456" w:rsidRDefault="001A4DE7" w:rsidP="00CB0456">
            <w:pPr>
              <w:rPr>
                <w:sz w:val="22"/>
                <w:szCs w:val="22"/>
              </w:rPr>
            </w:pPr>
            <w:r w:rsidRPr="00CB0456">
              <w:rPr>
                <w:sz w:val="22"/>
                <w:szCs w:val="22"/>
              </w:rPr>
              <w:t>The Spectrum IDs of the matching Spectra are listed in this box.</w:t>
            </w:r>
          </w:p>
        </w:tc>
      </w:tr>
      <w:tr w:rsidR="001A4DE7" w:rsidRPr="00CB0456" w14:paraId="50B2D3C3" w14:textId="77777777" w:rsidTr="001A4DE7">
        <w:tc>
          <w:tcPr>
            <w:tcW w:w="1559" w:type="dxa"/>
          </w:tcPr>
          <w:p w14:paraId="6967D6AD" w14:textId="77777777" w:rsidR="001A4DE7" w:rsidRPr="00CB0456" w:rsidRDefault="001A4DE7" w:rsidP="00CB0456">
            <w:pPr>
              <w:rPr>
                <w:rStyle w:val="GUIWord"/>
              </w:rPr>
            </w:pPr>
            <w:r w:rsidRPr="00CB0456">
              <w:rPr>
                <w:rStyle w:val="GUIWord"/>
              </w:rPr>
              <w:t>Number of results</w:t>
            </w:r>
          </w:p>
        </w:tc>
        <w:tc>
          <w:tcPr>
            <w:tcW w:w="6866" w:type="dxa"/>
          </w:tcPr>
          <w:p w14:paraId="4FA38F07" w14:textId="1002190E" w:rsidR="001A4DE7" w:rsidRPr="00CB0456" w:rsidRDefault="00CB0456" w:rsidP="00CB0456">
            <w:pPr>
              <w:rPr>
                <w:sz w:val="22"/>
                <w:szCs w:val="22"/>
              </w:rPr>
            </w:pPr>
            <w:r>
              <w:rPr>
                <w:sz w:val="22"/>
                <w:szCs w:val="22"/>
              </w:rPr>
              <w:t>The number of Spectra IDs</w:t>
            </w:r>
            <w:r w:rsidR="001A4DE7" w:rsidRPr="00CB0456">
              <w:rPr>
                <w:sz w:val="22"/>
                <w:szCs w:val="22"/>
              </w:rPr>
              <w:t xml:space="preserve"> listed in the Matching Spectra box is show in this box.</w:t>
            </w:r>
          </w:p>
        </w:tc>
      </w:tr>
      <w:tr w:rsidR="001A4DE7" w:rsidRPr="00CB0456" w14:paraId="6FEA8B74" w14:textId="77777777" w:rsidTr="001A4DE7">
        <w:tc>
          <w:tcPr>
            <w:tcW w:w="1559" w:type="dxa"/>
          </w:tcPr>
          <w:p w14:paraId="7772BFF8" w14:textId="77777777" w:rsidR="001A4DE7" w:rsidRPr="00CB0456" w:rsidRDefault="001A4DE7" w:rsidP="00CB0456">
            <w:pPr>
              <w:rPr>
                <w:rStyle w:val="GUIWord"/>
              </w:rPr>
            </w:pPr>
            <w:r w:rsidRPr="00CB0456">
              <w:rPr>
                <w:rStyle w:val="GUIWord"/>
              </w:rPr>
              <w:t>Six action buttons</w:t>
            </w:r>
          </w:p>
        </w:tc>
        <w:tc>
          <w:tcPr>
            <w:tcW w:w="6866" w:type="dxa"/>
          </w:tcPr>
          <w:p w14:paraId="083B8F06" w14:textId="77777777" w:rsidR="001A4DE7" w:rsidRPr="00CB0456" w:rsidRDefault="001A4DE7" w:rsidP="00CB0456">
            <w:pPr>
              <w:rPr>
                <w:sz w:val="22"/>
                <w:szCs w:val="22"/>
              </w:rPr>
            </w:pPr>
            <w:r w:rsidRPr="00CB0456">
              <w:rPr>
                <w:sz w:val="22"/>
                <w:szCs w:val="22"/>
              </w:rPr>
              <w:t xml:space="preserve">The six action buttons, Show Report, File export, Process, Spectral plot, Refl. </w:t>
            </w:r>
            <w:proofErr w:type="spellStart"/>
            <w:r w:rsidRPr="00CB0456">
              <w:rPr>
                <w:sz w:val="22"/>
                <w:szCs w:val="22"/>
              </w:rPr>
              <w:t>calc</w:t>
            </w:r>
            <w:proofErr w:type="spellEnd"/>
            <w:r w:rsidRPr="00CB0456">
              <w:rPr>
                <w:sz w:val="22"/>
                <w:szCs w:val="22"/>
              </w:rPr>
              <w:t xml:space="preserve"> and Publish Collection will become active when you selected one or more Spectra. The operations they imply will be performed on the selected Spectra. Each of these buttons has a section in this Chapter.</w:t>
            </w:r>
          </w:p>
        </w:tc>
      </w:tr>
      <w:tr w:rsidR="001A4DE7" w:rsidRPr="00CB0456" w14:paraId="5D5DF761" w14:textId="77777777" w:rsidTr="001A4DE7">
        <w:tc>
          <w:tcPr>
            <w:tcW w:w="1559" w:type="dxa"/>
          </w:tcPr>
          <w:p w14:paraId="13F4DCC6" w14:textId="77777777" w:rsidR="001A4DE7" w:rsidRPr="00CB0456" w:rsidRDefault="001A4DE7" w:rsidP="00CB0456">
            <w:pPr>
              <w:rPr>
                <w:rStyle w:val="GUIWord"/>
              </w:rPr>
            </w:pPr>
            <w:r w:rsidRPr="00CB0456">
              <w:rPr>
                <w:rStyle w:val="GUIWord"/>
              </w:rPr>
              <w:t>Splitting rules for file export and plotting:</w:t>
            </w:r>
          </w:p>
        </w:tc>
        <w:tc>
          <w:tcPr>
            <w:tcW w:w="6866" w:type="dxa"/>
          </w:tcPr>
          <w:p w14:paraId="33C666AE" w14:textId="77777777" w:rsidR="001A4DE7" w:rsidRPr="00CB0456" w:rsidRDefault="001A4DE7" w:rsidP="00CB0456">
            <w:pPr>
              <w:rPr>
                <w:sz w:val="22"/>
                <w:szCs w:val="22"/>
              </w:rPr>
            </w:pPr>
            <w:r w:rsidRPr="00CB0456">
              <w:rPr>
                <w:sz w:val="22"/>
                <w:szCs w:val="22"/>
              </w:rPr>
              <w:t xml:space="preserve">Click on the radio buttons to select one of the options: Split spaces by sensor, </w:t>
            </w:r>
            <w:r w:rsidR="008F4C14" w:rsidRPr="00CB0456">
              <w:rPr>
                <w:sz w:val="22"/>
                <w:szCs w:val="22"/>
              </w:rPr>
              <w:t>Split spaces by sensor and unit</w:t>
            </w:r>
            <w:r w:rsidRPr="00CB0456">
              <w:rPr>
                <w:sz w:val="22"/>
                <w:szCs w:val="22"/>
              </w:rPr>
              <w:t xml:space="preserve"> or Split spaces by sensor, instrument, </w:t>
            </w:r>
            <w:proofErr w:type="spellStart"/>
            <w:r w:rsidRPr="00CB0456">
              <w:rPr>
                <w:sz w:val="22"/>
                <w:szCs w:val="22"/>
              </w:rPr>
              <w:t>calibration_no</w:t>
            </w:r>
            <w:proofErr w:type="spellEnd"/>
            <w:r w:rsidRPr="00CB0456">
              <w:rPr>
                <w:sz w:val="22"/>
                <w:szCs w:val="22"/>
              </w:rPr>
              <w:t xml:space="preserve"> and units. This selection will affect the operation</w:t>
            </w:r>
            <w:r w:rsidR="008F4C14" w:rsidRPr="00CB0456">
              <w:rPr>
                <w:sz w:val="22"/>
                <w:szCs w:val="22"/>
              </w:rPr>
              <w:t xml:space="preserve"> if you select the Process, Spectral plot or File export </w:t>
            </w:r>
            <w:r w:rsidR="008F4C14" w:rsidRPr="00CB0456">
              <w:rPr>
                <w:sz w:val="22"/>
                <w:szCs w:val="22"/>
              </w:rPr>
              <w:lastRenderedPageBreak/>
              <w:t>buttons. See the relevant option description section in this chapter for more information,</w:t>
            </w:r>
          </w:p>
        </w:tc>
      </w:tr>
    </w:tbl>
    <w:p w14:paraId="78E819BA" w14:textId="77777777" w:rsidR="001A4DE7" w:rsidRPr="00B350A0" w:rsidRDefault="001A4DE7" w:rsidP="004A51AA">
      <w:pPr>
        <w:pStyle w:val="HangingIndent"/>
      </w:pPr>
    </w:p>
    <w:p w14:paraId="7B2FFE6F" w14:textId="22E3EF00" w:rsidR="00D934DC" w:rsidRDefault="00D934DC" w:rsidP="004A51AA">
      <w:pPr>
        <w:pStyle w:val="Body"/>
      </w:pPr>
      <w:r w:rsidRPr="00B350A0">
        <w:t xml:space="preserve">Queries are created by entering selection criteria into the Metadata Attribute controls in the </w:t>
      </w:r>
      <w:r w:rsidR="00087751">
        <w:t>centre</w:t>
      </w:r>
      <w:r w:rsidRPr="00B350A0">
        <w:t xml:space="preserve"> panel. A new query is performed </w:t>
      </w:r>
      <w:r w:rsidR="00076C44" w:rsidRPr="00B350A0">
        <w:t xml:space="preserve">after clicking on the </w:t>
      </w:r>
      <w:r w:rsidR="00076C44" w:rsidRPr="00B350A0">
        <w:rPr>
          <w:rStyle w:val="ActionButton"/>
          <w:u w:val="single"/>
        </w:rPr>
        <w:t>Run</w:t>
      </w:r>
      <w:r w:rsidR="007A1425" w:rsidRPr="00B350A0">
        <w:rPr>
          <w:rStyle w:val="ActionButton"/>
          <w:u w:val="single"/>
        </w:rPr>
        <w:t xml:space="preserve"> Query</w:t>
      </w:r>
      <w:r w:rsidR="00076C44" w:rsidRPr="00B350A0">
        <w:t xml:space="preserve"> button</w:t>
      </w:r>
      <w:r w:rsidRPr="00B350A0">
        <w:t>. Initially, no query is active so the Matching Spectra box is empty.</w:t>
      </w:r>
    </w:p>
    <w:p w14:paraId="1D548F19" w14:textId="5CAF106B" w:rsidR="00087751" w:rsidRDefault="00087751" w:rsidP="004A51AA">
      <w:pPr>
        <w:pStyle w:val="Body"/>
      </w:pPr>
      <w:r>
        <w:t xml:space="preserve">Metadata restrictions can be combined with selections in the Spectral Data Browser. Clicking on hierarchies in the browser fill automatically trigger a new query. An example is given below. In </w:t>
      </w:r>
      <w:r w:rsidR="003078EE">
        <w:fldChar w:fldCharType="begin"/>
      </w:r>
      <w:r w:rsidR="003078EE">
        <w:instrText xml:space="preserve"> REF _Ref49457360 \h </w:instrText>
      </w:r>
      <w:r w:rsidR="003078EE">
        <w:fldChar w:fldCharType="separate"/>
      </w:r>
      <w:r w:rsidR="003078EE">
        <w:t xml:space="preserve">Figure </w:t>
      </w:r>
      <w:r w:rsidR="003078EE">
        <w:rPr>
          <w:noProof/>
        </w:rPr>
        <w:t>48</w:t>
      </w:r>
      <w:r w:rsidR="003078EE">
        <w:fldChar w:fldCharType="end"/>
      </w:r>
      <w:r w:rsidR="003078EE">
        <w:t xml:space="preserve"> a keyword is used to find spectral calibration data. There are however several instruments involved and we want to select a particular one; and potentially, this keyword has been already used in some other campaign and we want to select only some specific data having this keyword. One option to do this is to add a further constraint by selecting the hierarchy containing all the calibration data for one instrument (</w:t>
      </w:r>
      <w:r w:rsidR="003078EE">
        <w:fldChar w:fldCharType="begin"/>
      </w:r>
      <w:r w:rsidR="003078EE">
        <w:instrText xml:space="preserve"> REF _Ref49457648 \h </w:instrText>
      </w:r>
      <w:r w:rsidR="003078EE">
        <w:fldChar w:fldCharType="separate"/>
      </w:r>
      <w:r w:rsidR="003078EE">
        <w:t xml:space="preserve">Figure </w:t>
      </w:r>
      <w:r w:rsidR="003078EE">
        <w:rPr>
          <w:noProof/>
        </w:rPr>
        <w:t>49</w:t>
      </w:r>
      <w:r w:rsidR="003078EE">
        <w:fldChar w:fldCharType="end"/>
      </w:r>
      <w:r w:rsidR="003078EE">
        <w:t>).</w:t>
      </w:r>
    </w:p>
    <w:p w14:paraId="192FB3ED" w14:textId="5162D12B" w:rsidR="00087751" w:rsidRDefault="00087751" w:rsidP="004A51AA">
      <w:pPr>
        <w:pStyle w:val="Body"/>
      </w:pPr>
    </w:p>
    <w:p w14:paraId="56FF47E5" w14:textId="624CA47A" w:rsidR="00087751" w:rsidRDefault="00087751" w:rsidP="004A51AA">
      <w:pPr>
        <w:pStyle w:val="Body"/>
      </w:pPr>
      <w:r w:rsidRPr="00087751">
        <w:rPr>
          <w:noProof/>
        </w:rPr>
        <w:drawing>
          <wp:inline distT="0" distB="0" distL="0" distR="0" wp14:anchorId="188652B5" wp14:editId="2DA6CD0E">
            <wp:extent cx="5731510" cy="385127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31510" cy="3851275"/>
                    </a:xfrm>
                    <a:prstGeom prst="rect">
                      <a:avLst/>
                    </a:prstGeom>
                  </pic:spPr>
                </pic:pic>
              </a:graphicData>
            </a:graphic>
          </wp:inline>
        </w:drawing>
      </w:r>
    </w:p>
    <w:p w14:paraId="314EBA95" w14:textId="63FD3E13" w:rsidR="00087751" w:rsidRPr="003078EE" w:rsidRDefault="00087751" w:rsidP="003078EE">
      <w:pPr>
        <w:pStyle w:val="Caption"/>
      </w:pPr>
      <w:bookmarkStart w:id="443" w:name="_Ref49457360"/>
      <w:r w:rsidRPr="003078EE">
        <w:t xml:space="preserve">Figure </w:t>
      </w:r>
      <w:r w:rsidR="002E2E38">
        <w:fldChar w:fldCharType="begin"/>
      </w:r>
      <w:r w:rsidR="002E2E38">
        <w:instrText xml:space="preserve"> SEQ Figure \* ARABIC </w:instrText>
      </w:r>
      <w:r w:rsidR="002E2E38">
        <w:fldChar w:fldCharType="separate"/>
      </w:r>
      <w:r w:rsidRPr="003078EE">
        <w:t>48</w:t>
      </w:r>
      <w:r w:rsidR="002E2E38">
        <w:fldChar w:fldCharType="end"/>
      </w:r>
      <w:bookmarkEnd w:id="443"/>
      <w:r w:rsidRPr="003078EE">
        <w:t>: Example of using the query condition tab to restrict data via a key word</w:t>
      </w:r>
      <w:r w:rsidR="003078EE" w:rsidRPr="003078EE">
        <w:t>, resulting in 780 spectra</w:t>
      </w:r>
    </w:p>
    <w:p w14:paraId="76786A9D" w14:textId="3224012C" w:rsidR="00087751" w:rsidRDefault="00087751" w:rsidP="004A51AA">
      <w:pPr>
        <w:pStyle w:val="Body"/>
      </w:pPr>
    </w:p>
    <w:p w14:paraId="2A4DC921" w14:textId="372333EE" w:rsidR="003078EE" w:rsidRDefault="003078EE" w:rsidP="004A51AA">
      <w:pPr>
        <w:pStyle w:val="Body"/>
      </w:pPr>
      <w:r w:rsidRPr="003078EE">
        <w:rPr>
          <w:noProof/>
        </w:rPr>
        <w:lastRenderedPageBreak/>
        <w:drawing>
          <wp:inline distT="0" distB="0" distL="0" distR="0" wp14:anchorId="0D970470" wp14:editId="748C91FB">
            <wp:extent cx="5731510" cy="387159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31510" cy="3871595"/>
                    </a:xfrm>
                    <a:prstGeom prst="rect">
                      <a:avLst/>
                    </a:prstGeom>
                  </pic:spPr>
                </pic:pic>
              </a:graphicData>
            </a:graphic>
          </wp:inline>
        </w:drawing>
      </w:r>
    </w:p>
    <w:p w14:paraId="5C8C1471" w14:textId="17B50515" w:rsidR="003078EE" w:rsidRDefault="003078EE" w:rsidP="003078EE">
      <w:pPr>
        <w:pStyle w:val="Caption"/>
      </w:pPr>
      <w:bookmarkStart w:id="444" w:name="_Ref49457648"/>
      <w:r>
        <w:t xml:space="preserve">Figure </w:t>
      </w:r>
      <w:r>
        <w:fldChar w:fldCharType="begin"/>
      </w:r>
      <w:r>
        <w:instrText xml:space="preserve"> SEQ Figure \* ARABIC </w:instrText>
      </w:r>
      <w:r>
        <w:fldChar w:fldCharType="separate"/>
      </w:r>
      <w:r>
        <w:rPr>
          <w:noProof/>
        </w:rPr>
        <w:t>49</w:t>
      </w:r>
      <w:r>
        <w:fldChar w:fldCharType="end"/>
      </w:r>
      <w:bookmarkEnd w:id="444"/>
      <w:r>
        <w:t>: Example of using the browser tab to restrict data via a hierarchy in combination with a keyword entered under the Query conditions Tab, resulting in 180 spectra</w:t>
      </w:r>
    </w:p>
    <w:p w14:paraId="03C34A90" w14:textId="77777777" w:rsidR="00087751" w:rsidRPr="00B350A0" w:rsidRDefault="00087751" w:rsidP="004A51AA">
      <w:pPr>
        <w:pStyle w:val="Body"/>
      </w:pPr>
    </w:p>
    <w:p w14:paraId="7B40F0EA" w14:textId="77777777" w:rsidR="00D934DC" w:rsidRPr="00B350A0" w:rsidRDefault="00D934DC" w:rsidP="004A51AA">
      <w:pPr>
        <w:pStyle w:val="Body"/>
      </w:pPr>
      <w:r w:rsidRPr="00B350A0">
        <w:t>The searching follows these rules.</w:t>
      </w:r>
    </w:p>
    <w:p w14:paraId="0567464F" w14:textId="77777777" w:rsidR="00D934DC" w:rsidRPr="00B350A0" w:rsidRDefault="00D934DC" w:rsidP="004A51AA">
      <w:pPr>
        <w:pStyle w:val="Bullet"/>
      </w:pPr>
      <w:r w:rsidRPr="00B350A0">
        <w:t>A search condition is created by making the search conditions for a Metadata Attribute non-empty. Empty fields do not trigger any search conditions.</w:t>
      </w:r>
    </w:p>
    <w:p w14:paraId="6600FD91" w14:textId="77777777" w:rsidR="00D934DC" w:rsidRPr="00B350A0" w:rsidRDefault="00D934DC" w:rsidP="004A51AA">
      <w:pPr>
        <w:pStyle w:val="Bullet"/>
      </w:pPr>
      <w:r w:rsidRPr="00B350A0">
        <w:t>Initially all Metadata query fields are empty. Even the data/time fields are empty, but the date/time dialog displays the current date and time in this case.</w:t>
      </w:r>
    </w:p>
    <w:p w14:paraId="4F0C9EB5" w14:textId="77777777" w:rsidR="00D934DC" w:rsidRPr="00B350A0" w:rsidRDefault="00D934DC" w:rsidP="004A51AA">
      <w:pPr>
        <w:pStyle w:val="Bullet"/>
      </w:pPr>
      <w:r w:rsidRPr="00B350A0">
        <w:t>Once a date/time selection field is modified, it cannot be made empty again. Therefore, searching will be done on this date/time until the dialog box is closed. This applies independently to the start and end date/times.</w:t>
      </w:r>
    </w:p>
    <w:p w14:paraId="2CA2CB14" w14:textId="77777777" w:rsidR="00D934DC" w:rsidRPr="00B350A0" w:rsidRDefault="00D934DC" w:rsidP="004A51AA">
      <w:pPr>
        <w:pStyle w:val="Bullet"/>
      </w:pPr>
      <w:r w:rsidRPr="00B350A0">
        <w:t xml:space="preserve">To be selected, a Spectrum must satisfy </w:t>
      </w:r>
      <w:r w:rsidRPr="00B350A0">
        <w:rPr>
          <w:rStyle w:val="iEmphasis"/>
          <w:u w:val="single"/>
        </w:rPr>
        <w:t>all</w:t>
      </w:r>
      <w:r w:rsidRPr="00B350A0">
        <w:t xml:space="preserve"> search criteria entered.</w:t>
      </w:r>
    </w:p>
    <w:p w14:paraId="7C559900" w14:textId="77777777" w:rsidR="00D934DC" w:rsidRPr="00B350A0" w:rsidRDefault="00D934DC" w:rsidP="004A51AA">
      <w:pPr>
        <w:pStyle w:val="Bullet"/>
      </w:pPr>
      <w:r w:rsidRPr="00B350A0">
        <w:t>The minima and maxima search conditions for a numeric or date/time Metadata Attribute are independent. That is, it is valid to enter just a minimum or just a maximum value.</w:t>
      </w:r>
    </w:p>
    <w:p w14:paraId="7ADB93ED" w14:textId="77777777" w:rsidR="00D934DC" w:rsidRPr="00B350A0" w:rsidRDefault="00D934DC" w:rsidP="004A51AA">
      <w:pPr>
        <w:pStyle w:val="Bullet"/>
      </w:pPr>
      <w:r w:rsidRPr="00B350A0">
        <w:t>Numeric and date/time search ranges are inclusive. That is, if you enter a minimum Spectrum Number of “20”, Spectra with Spectrum Number greater or equal to 20 will be selected.</w:t>
      </w:r>
    </w:p>
    <w:p w14:paraId="14274702" w14:textId="77777777" w:rsidR="00AE1D53" w:rsidRPr="00B350A0" w:rsidRDefault="00D934DC" w:rsidP="004A51AA">
      <w:pPr>
        <w:pStyle w:val="Bullet"/>
      </w:pPr>
      <w:r w:rsidRPr="00B350A0">
        <w:t>If a search condition for a Metadata Attribute is present, Spectra without that Metadata Attribute will never be selected.</w:t>
      </w:r>
      <w:r w:rsidR="00AE1D53" w:rsidRPr="00B350A0">
        <w:t xml:space="preserve"> </w:t>
      </w:r>
    </w:p>
    <w:p w14:paraId="0E385D4D" w14:textId="29FF14EE" w:rsidR="007A1425" w:rsidRPr="00B350A0" w:rsidRDefault="007A1425" w:rsidP="004A51AA">
      <w:pPr>
        <w:pStyle w:val="Bullet"/>
      </w:pPr>
      <w:r w:rsidRPr="00B350A0">
        <w:t xml:space="preserve">Strings can be wildcarded to enable more complex search behaviours; see </w:t>
      </w:r>
      <w:r w:rsidRPr="00B350A0">
        <w:fldChar w:fldCharType="begin"/>
      </w:r>
      <w:r w:rsidRPr="00B350A0">
        <w:instrText xml:space="preserve"> REF _Ref505343255 \r \h </w:instrText>
      </w:r>
      <w:r w:rsidR="00B350A0">
        <w:instrText xml:space="preserve"> \* MERGEFORMAT </w:instrText>
      </w:r>
      <w:r w:rsidRPr="00B350A0">
        <w:fldChar w:fldCharType="separate"/>
      </w:r>
      <w:r w:rsidR="000C7C57">
        <w:t>10.2.1</w:t>
      </w:r>
      <w:r w:rsidRPr="00B350A0">
        <w:fldChar w:fldCharType="end"/>
      </w:r>
      <w:r w:rsidRPr="00B350A0">
        <w:t xml:space="preserve"> for details.</w:t>
      </w:r>
    </w:p>
    <w:p w14:paraId="732B9924" w14:textId="23457859" w:rsidR="00885B24" w:rsidRPr="00B350A0" w:rsidRDefault="00AE1D53" w:rsidP="004A51AA">
      <w:pPr>
        <w:pStyle w:val="Bullet"/>
      </w:pPr>
      <w:r w:rsidRPr="00B350A0">
        <w:lastRenderedPageBreak/>
        <w:t xml:space="preserve">With Release 3.3.0.0, spatial geometry support was introduced. </w:t>
      </w:r>
      <w:r w:rsidR="00885B24" w:rsidRPr="00B350A0">
        <w:t xml:space="preserve">When defining spatial query </w:t>
      </w:r>
      <w:r w:rsidR="003A5640" w:rsidRPr="00B350A0">
        <w:t>conditions</w:t>
      </w:r>
      <w:r w:rsidR="00885B24" w:rsidRPr="00B350A0">
        <w:t xml:space="preserve">, it is important to choose only the relevant spatial geometry type, depending on the spatial sampling scheme. </w:t>
      </w:r>
    </w:p>
    <w:p w14:paraId="07FDB0A2" w14:textId="77777777" w:rsidR="008C474D" w:rsidRPr="00B350A0" w:rsidRDefault="008C474D" w:rsidP="00087751">
      <w:pPr>
        <w:pStyle w:val="Bullet"/>
        <w:numPr>
          <w:ilvl w:val="0"/>
          <w:numId w:val="0"/>
        </w:numPr>
        <w:ind w:left="1069" w:hanging="360"/>
      </w:pPr>
    </w:p>
    <w:p w14:paraId="4220A45F" w14:textId="77777777" w:rsidR="008C474D" w:rsidRPr="00A8518D" w:rsidRDefault="008C474D" w:rsidP="008C474D">
      <w:pPr>
        <w:pStyle w:val="Heading3"/>
      </w:pPr>
      <w:bookmarkStart w:id="445" w:name="_Ref505343255"/>
      <w:bookmarkStart w:id="446" w:name="_Toc49458122"/>
      <w:r w:rsidRPr="00A8518D">
        <w:t>SQL Matching Strings</w:t>
      </w:r>
      <w:bookmarkEnd w:id="445"/>
      <w:bookmarkEnd w:id="446"/>
    </w:p>
    <w:p w14:paraId="634D22EB" w14:textId="578FE5CF" w:rsidR="008C474D" w:rsidRPr="00B350A0" w:rsidRDefault="008C474D" w:rsidP="004A51AA">
      <w:pPr>
        <w:pStyle w:val="Body"/>
      </w:pPr>
      <w:r w:rsidRPr="00B350A0">
        <w:t>Matching strings are required to control the way string values entered in the Query Builder are matched versus metadata entries in the database.</w:t>
      </w:r>
    </w:p>
    <w:p w14:paraId="794EB18A" w14:textId="208CC907" w:rsidR="008C474D" w:rsidRPr="00B350A0" w:rsidRDefault="008C474D" w:rsidP="004A51AA">
      <w:pPr>
        <w:pStyle w:val="Body"/>
      </w:pPr>
      <w:r w:rsidRPr="00B350A0">
        <w:t>When matching text strings, the SPECCHIO server uses a MySQL Query LIKE clause. Therefore, the following are supported.</w:t>
      </w:r>
    </w:p>
    <w:p w14:paraId="5AFE03F3" w14:textId="77777777" w:rsidR="008C474D" w:rsidRPr="00B350A0" w:rsidRDefault="008C474D" w:rsidP="004A51AA">
      <w:pPr>
        <w:pStyle w:val="Body"/>
      </w:pPr>
      <w:r w:rsidRPr="00B350A0">
        <w:rPr>
          <w:rStyle w:val="Codeintext"/>
          <w:u w:val="single"/>
        </w:rPr>
        <w:t>%</w:t>
      </w:r>
      <w:r w:rsidRPr="00B350A0">
        <w:tab/>
        <w:t>Matches zero or more characters.</w:t>
      </w:r>
    </w:p>
    <w:p w14:paraId="5DEA7531" w14:textId="77777777" w:rsidR="008C474D" w:rsidRPr="00B350A0" w:rsidRDefault="008C474D" w:rsidP="004A51AA">
      <w:pPr>
        <w:pStyle w:val="Body"/>
      </w:pPr>
      <w:r w:rsidRPr="00B350A0">
        <w:rPr>
          <w:rStyle w:val="Codeintext"/>
          <w:u w:val="single"/>
        </w:rPr>
        <w:t>_</w:t>
      </w:r>
      <w:r w:rsidRPr="00B350A0">
        <w:tab/>
        <w:t>Matches exactly one character.</w:t>
      </w:r>
    </w:p>
    <w:p w14:paraId="069EB292" w14:textId="77777777" w:rsidR="008C474D" w:rsidRPr="00B350A0" w:rsidRDefault="008C474D" w:rsidP="004A51AA">
      <w:pPr>
        <w:pStyle w:val="Body"/>
      </w:pPr>
      <w:r w:rsidRPr="00B350A0">
        <w:rPr>
          <w:rStyle w:val="Codeintext"/>
          <w:u w:val="single"/>
        </w:rPr>
        <w:t>\</w:t>
      </w:r>
      <w:r w:rsidRPr="00B350A0">
        <w:tab/>
        <w:t xml:space="preserve">Causes the next character to be matched. That is, </w:t>
      </w:r>
      <w:r w:rsidRPr="00B350A0">
        <w:rPr>
          <w:rStyle w:val="Codeintext"/>
          <w:u w:val="single"/>
        </w:rPr>
        <w:t>\%</w:t>
      </w:r>
      <w:r w:rsidRPr="00B350A0">
        <w:t xml:space="preserve"> will match a % sign and </w:t>
      </w:r>
      <w:r w:rsidRPr="00B350A0">
        <w:rPr>
          <w:rStyle w:val="Codeintext"/>
          <w:u w:val="single"/>
        </w:rPr>
        <w:t>\_</w:t>
      </w:r>
      <w:r w:rsidRPr="00B350A0">
        <w:t xml:space="preserve"> will match an underscore character.</w:t>
      </w:r>
    </w:p>
    <w:p w14:paraId="11352F62" w14:textId="77777777" w:rsidR="008C474D" w:rsidRPr="00B350A0" w:rsidRDefault="008C474D" w:rsidP="004A51AA">
      <w:pPr>
        <w:pStyle w:val="Body"/>
      </w:pPr>
      <w:r w:rsidRPr="00B350A0">
        <w:t xml:space="preserve">For dropdown lists, the test is not performed if </w:t>
      </w:r>
      <w:r w:rsidRPr="00B350A0">
        <w:rPr>
          <w:rStyle w:val="GUIWord"/>
          <w:u w:val="single"/>
        </w:rPr>
        <w:t>Nil</w:t>
      </w:r>
      <w:r w:rsidRPr="00B350A0">
        <w:t xml:space="preserve"> is set. Otherwise, only those Spectra with exactly that value will be selected.</w:t>
      </w:r>
    </w:p>
    <w:p w14:paraId="406779C0" w14:textId="77777777" w:rsidR="008C474D" w:rsidRPr="00B350A0" w:rsidRDefault="008C474D" w:rsidP="004A51AA">
      <w:pPr>
        <w:pStyle w:val="Note"/>
      </w:pPr>
      <w:r w:rsidRPr="00B350A0">
        <w:t>Notes</w:t>
      </w:r>
      <w:r w:rsidRPr="00B350A0">
        <w:tab/>
        <w:t xml:space="preserve">Text Metadata Attributes which are present, but empty, can be selected by using </w:t>
      </w:r>
      <w:r w:rsidRPr="00B350A0">
        <w:rPr>
          <w:rStyle w:val="Codeintext"/>
          <w:u w:val="single"/>
        </w:rPr>
        <w:t>%</w:t>
      </w:r>
      <w:r w:rsidRPr="00B350A0">
        <w:t xml:space="preserve">, but not by </w:t>
      </w:r>
      <w:r w:rsidRPr="00B350A0">
        <w:rPr>
          <w:rStyle w:val="Codeintext"/>
          <w:u w:val="single"/>
        </w:rPr>
        <w:t>_</w:t>
      </w:r>
      <w:r w:rsidRPr="00B350A0">
        <w:t>.</w:t>
      </w:r>
    </w:p>
    <w:p w14:paraId="5CB68899" w14:textId="77777777" w:rsidR="008C474D" w:rsidRPr="00B350A0" w:rsidRDefault="008C474D" w:rsidP="004A51AA">
      <w:pPr>
        <w:pStyle w:val="Note"/>
      </w:pPr>
      <w:r w:rsidRPr="00B350A0">
        <w:tab/>
        <w:t xml:space="preserve">Text Metadata Attributes which contain only a single space can be selected by using </w:t>
      </w:r>
      <w:r w:rsidRPr="00B350A0">
        <w:rPr>
          <w:rStyle w:val="Codeintext"/>
          <w:u w:val="single"/>
        </w:rPr>
        <w:t>%</w:t>
      </w:r>
      <w:r w:rsidRPr="00B350A0">
        <w:t xml:space="preserve">, </w:t>
      </w:r>
      <w:r w:rsidRPr="00B350A0">
        <w:rPr>
          <w:rStyle w:val="Codeintext"/>
          <w:u w:val="single"/>
        </w:rPr>
        <w:t>_</w:t>
      </w:r>
      <w:r w:rsidRPr="00B350A0">
        <w:t xml:space="preserve"> or a space.</w:t>
      </w:r>
    </w:p>
    <w:p w14:paraId="61A34B38" w14:textId="77777777" w:rsidR="008C474D" w:rsidRPr="00B350A0" w:rsidRDefault="008C474D" w:rsidP="004A51AA">
      <w:pPr>
        <w:pStyle w:val="Note"/>
      </w:pPr>
      <w:r w:rsidRPr="00B350A0">
        <w:tab/>
        <w:t>It is common for some Spectrum file formats to have a File Comment field which contains only a space. This is not so for other Metadata Attributes.</w:t>
      </w:r>
    </w:p>
    <w:p w14:paraId="508983ED" w14:textId="77777777" w:rsidR="008C474D" w:rsidRPr="00B350A0" w:rsidRDefault="008C474D" w:rsidP="004A51AA">
      <w:pPr>
        <w:pStyle w:val="Warning"/>
      </w:pPr>
      <w:r w:rsidRPr="00B350A0">
        <w:t>Warning</w:t>
      </w:r>
      <w:r w:rsidRPr="00B350A0">
        <w:tab/>
        <w:t xml:space="preserve">There is no option to search by Campaign Name, except for the Campaign Name in the Spectrum-related Metadata Group, Campaign Details. This is NOT the Campaign’s name and will generally not be present. See </w:t>
      </w:r>
      <w:r w:rsidRPr="00B350A0">
        <w:rPr>
          <w:i/>
        </w:rPr>
        <w:t>Section 6.10</w:t>
      </w:r>
      <w:r w:rsidRPr="00B350A0">
        <w:rPr>
          <w:rStyle w:val="CrossReference"/>
          <w:u w:val="single"/>
        </w:rPr>
        <w:t xml:space="preserve"> </w:t>
      </w:r>
      <w:r w:rsidRPr="00B350A0">
        <w:fldChar w:fldCharType="begin"/>
      </w:r>
      <w:r w:rsidRPr="00B350A0">
        <w:instrText xml:space="preserve"> REF _Ref354084522 \h  \* MERGEFORMAT </w:instrText>
      </w:r>
      <w:r w:rsidRPr="00B350A0">
        <w:fldChar w:fldCharType="separate"/>
      </w:r>
      <w:r w:rsidR="000C7C57" w:rsidRPr="000C7C57">
        <w:rPr>
          <w:i/>
        </w:rPr>
        <w:t>Metadata</w:t>
      </w:r>
      <w:r w:rsidRPr="00B350A0">
        <w:fldChar w:fldCharType="end"/>
      </w:r>
      <w:r w:rsidRPr="00B350A0">
        <w:t xml:space="preserve"> for more information on the Spectrum-related Campaign Details Group of Metadata Attributes.</w:t>
      </w:r>
    </w:p>
    <w:p w14:paraId="4696FA1B" w14:textId="7EBBF9FB" w:rsidR="008C474D" w:rsidRPr="00B350A0" w:rsidRDefault="008C474D" w:rsidP="004A51AA">
      <w:pPr>
        <w:pStyle w:val="Body"/>
      </w:pPr>
      <w:r w:rsidRPr="00B350A0">
        <w:t xml:space="preserve">After you have entered search criteria for the Spectra you wish to operate on, click the </w:t>
      </w:r>
      <w:r w:rsidRPr="00B350A0">
        <w:rPr>
          <w:rStyle w:val="ActionButton"/>
          <w:u w:val="single"/>
        </w:rPr>
        <w:t>Run Query</w:t>
      </w:r>
      <w:r w:rsidRPr="00B350A0">
        <w:t xml:space="preserve"> button</w:t>
      </w:r>
      <w:r w:rsidR="007A1425" w:rsidRPr="00B350A0">
        <w:t>, followed by</w:t>
      </w:r>
      <w:r w:rsidRPr="00B350A0">
        <w:t xml:space="preserve"> one of the six action buttons. See the following sections for details of the operation of these buttons.</w:t>
      </w:r>
    </w:p>
    <w:p w14:paraId="2905C3F0" w14:textId="77777777" w:rsidR="008C474D" w:rsidRPr="00A8518D" w:rsidRDefault="008C474D" w:rsidP="008C474D">
      <w:pPr>
        <w:pStyle w:val="Heading3"/>
      </w:pPr>
      <w:bookmarkStart w:id="447" w:name="_Toc49458123"/>
      <w:r w:rsidRPr="00A8518D">
        <w:t>Entering Dates and Times</w:t>
      </w:r>
      <w:bookmarkEnd w:id="447"/>
    </w:p>
    <w:p w14:paraId="5D3A97C4" w14:textId="77777777" w:rsidR="008C474D" w:rsidRPr="00CB0456" w:rsidRDefault="008C474D" w:rsidP="004A51AA">
      <w:pPr>
        <w:pStyle w:val="Body"/>
      </w:pPr>
      <w:r w:rsidRPr="00B350A0">
        <w:t>SPECCHIO uses a Date and Time selection dialog which is similar to many others. Here are a few tips for using it.</w:t>
      </w:r>
    </w:p>
    <w:p w14:paraId="2BDD2248" w14:textId="32447E8F" w:rsidR="008C474D" w:rsidRPr="00CB0456" w:rsidRDefault="007E778A" w:rsidP="008C474D">
      <w:pPr>
        <w:pStyle w:val="Figure"/>
      </w:pPr>
      <w:r w:rsidRPr="00CB0456">
        <w:rPr>
          <w:lang w:val="en-GB" w:eastAsia="en-GB"/>
        </w:rPr>
        <mc:AlternateContent>
          <mc:Choice Requires="wpg">
            <w:drawing>
              <wp:inline distT="0" distB="0" distL="0" distR="0" wp14:anchorId="685334EA" wp14:editId="52842321">
                <wp:extent cx="4046855" cy="1649730"/>
                <wp:effectExtent l="0" t="0" r="4445" b="1270"/>
                <wp:docPr id="343" name="Canvas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6855" cy="1649730"/>
                          <a:chOff x="0" y="0"/>
                          <a:chExt cx="40468" cy="16497"/>
                        </a:xfrm>
                      </wpg:grpSpPr>
                      <wps:wsp>
                        <wps:cNvPr id="344" name="AutoShape 605"/>
                        <wps:cNvSpPr>
                          <a:spLocks noChangeAspect="1" noChangeArrowheads="1"/>
                        </wps:cNvSpPr>
                        <wps:spPr bwMode="auto">
                          <a:xfrm>
                            <a:off x="0" y="0"/>
                            <a:ext cx="40468" cy="164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45" name="Picture 8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1006" y="1138"/>
                            <a:ext cx="21955" cy="15359"/>
                          </a:xfrm>
                          <a:prstGeom prst="rect">
                            <a:avLst/>
                          </a:prstGeom>
                          <a:noFill/>
                          <a:extLst>
                            <a:ext uri="{909E8E84-426E-40DD-AFC4-6F175D3DCCD1}">
                              <a14:hiddenFill xmlns:a14="http://schemas.microsoft.com/office/drawing/2010/main">
                                <a:solidFill>
                                  <a:srgbClr val="FFFFFF"/>
                                </a:solidFill>
                              </a14:hiddenFill>
                            </a:ext>
                          </a:extLst>
                        </pic:spPr>
                      </pic:pic>
                      <wps:wsp>
                        <wps:cNvPr id="346" name="AutoShape 84"/>
                        <wps:cNvSpPr>
                          <a:spLocks noChangeArrowheads="1"/>
                        </wps:cNvSpPr>
                        <wps:spPr bwMode="auto">
                          <a:xfrm>
                            <a:off x="28274" y="0"/>
                            <a:ext cx="10288" cy="486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B21E1F4" w14:textId="77777777" w:rsidR="00E3689F" w:rsidRPr="00F95E13" w:rsidRDefault="00E3689F" w:rsidP="008C474D">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347" name="AutoShape 85"/>
                        <wps:cNvSpPr>
                          <a:spLocks noChangeArrowheads="1"/>
                        </wps:cNvSpPr>
                        <wps:spPr bwMode="auto">
                          <a:xfrm>
                            <a:off x="28018" y="10398"/>
                            <a:ext cx="9785" cy="519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DE62B87" w14:textId="77777777" w:rsidR="00E3689F" w:rsidRPr="00F95E13" w:rsidRDefault="00E3689F" w:rsidP="008C474D">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348" name="Freeform 101"/>
                        <wps:cNvSpPr>
                          <a:spLocks/>
                        </wps:cNvSpPr>
                        <wps:spPr bwMode="auto">
                          <a:xfrm>
                            <a:off x="22119" y="2129"/>
                            <a:ext cx="6155" cy="132"/>
                          </a:xfrm>
                          <a:custGeom>
                            <a:avLst/>
                            <a:gdLst>
                              <a:gd name="T0" fmla="*/ 3905474 w 970"/>
                              <a:gd name="T1" fmla="*/ 0 h 20"/>
                              <a:gd name="T2" fmla="*/ 0 w 970"/>
                              <a:gd name="T3" fmla="*/ 87146 h 20"/>
                              <a:gd name="T4" fmla="*/ 0 60000 65536"/>
                              <a:gd name="T5" fmla="*/ 0 60000 65536"/>
                            </a:gdLst>
                            <a:ahLst/>
                            <a:cxnLst>
                              <a:cxn ang="T4">
                                <a:pos x="T0" y="T1"/>
                              </a:cxn>
                              <a:cxn ang="T5">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102"/>
                        <wps:cNvSpPr>
                          <a:spLocks/>
                        </wps:cNvSpPr>
                        <wps:spPr bwMode="auto">
                          <a:xfrm>
                            <a:off x="14306" y="12734"/>
                            <a:ext cx="13712" cy="2038"/>
                          </a:xfrm>
                          <a:custGeom>
                            <a:avLst/>
                            <a:gdLst>
                              <a:gd name="T0" fmla="*/ 8708790 w 2159"/>
                              <a:gd name="T1" fmla="*/ 0 h 320"/>
                              <a:gd name="T2" fmla="*/ 0 w 2159"/>
                              <a:gd name="T3" fmla="*/ 1298231 h 320"/>
                              <a:gd name="T4" fmla="*/ 0 60000 65536"/>
                              <a:gd name="T5" fmla="*/ 0 60000 65536"/>
                            </a:gdLst>
                            <a:ahLst/>
                            <a:cxnLst>
                              <a:cxn ang="T4">
                                <a:pos x="T0" y="T1"/>
                              </a:cxn>
                              <a:cxn ang="T5">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85334EA" id="Canvas 82" o:spid="_x0000_s1103" style="width:318.65pt;height:129.9pt;mso-position-horizontal-relative:char;mso-position-vertical-relative:line" coordsize="40468,164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">
                <v:rect id="AutoShape 605" o:spid="_x0000_s1104" style="position:absolute;width:40468;height:16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" filled="f" stroked="f">
                  <o:lock v:ext="edit" aspectratio="t"/>
                </v:rect>
                <v:shape id="Picture 83" o:spid="_x0000_s1105" type="#_x0000_t75" style="position:absolute;left:1006;top:1138;width:21955;height:153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">
                  <v:imagedata r:id="rId112" o:title=""/>
                </v:shape>
                <v:roundrect id="AutoShape 84" o:spid="_x0000_s1106" style="position:absolute;left:28274;width:10288;height:486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" fillcolor="#dbe5f1 [660]" strokecolor="#0070c0">
                  <v:textbox inset=".5mm,0,0">
                    <w:txbxContent>
                      <w:p w14:paraId="5B21E1F4" w14:textId="77777777" w:rsidR="00E3689F" w:rsidRPr="00F95E13" w:rsidRDefault="00E3689F" w:rsidP="008C474D">
                        <w:pPr>
                          <w:rPr>
                            <w:sz w:val="16"/>
                            <w:szCs w:val="16"/>
                          </w:rPr>
                        </w:pPr>
                        <w:r w:rsidRPr="00F95E13">
                          <w:rPr>
                            <w:sz w:val="16"/>
                            <w:szCs w:val="16"/>
                          </w:rPr>
                          <w:t>Down triangular arrow in the data input field</w:t>
                        </w:r>
                      </w:p>
                    </w:txbxContent>
                  </v:textbox>
                </v:roundrect>
                <v:roundrect id="AutoShape 85" o:spid="_x0000_s1107" style="position:absolute;left:28018;top:10398;width:9785;height:519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" fillcolor="#dbe5f1 [660]" strokecolor="#0070c0">
                  <v:textbox inset=".5mm,0,0">
                    <w:txbxContent>
                      <w:p w14:paraId="3DE62B87" w14:textId="77777777" w:rsidR="00E3689F" w:rsidRPr="00F95E13" w:rsidRDefault="00E3689F" w:rsidP="008C474D">
                        <w:pPr>
                          <w:rPr>
                            <w:sz w:val="16"/>
                            <w:szCs w:val="16"/>
                          </w:rPr>
                        </w:pPr>
                        <w:r w:rsidRPr="00F95E13">
                          <w:rPr>
                            <w:sz w:val="16"/>
                            <w:szCs w:val="16"/>
                          </w:rPr>
                          <w:t>Time selector up and down triangular arrows</w:t>
                        </w:r>
                      </w:p>
                    </w:txbxContent>
                  </v:textbox>
                </v:roundrect>
                <v:shape id="Freeform 101" o:spid="_x0000_s1108" style="position:absolute;left:22119;top:2129;width:6155;height:132;visibility:visible;mso-wrap-style:square;v-text-anchor:top" coordsize="970,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" path="m970,c634,6,298,13,,20e" filled="f" strokecolor="#0070c0">
                  <v:stroke endarrow="open"/>
                  <v:path arrowok="t" o:connecttype="custom" o:connectlocs="24781642,0;0,575164" o:connectangles="0,0"/>
                </v:shape>
                <v:shape id="Freeform 102" o:spid="_x0000_s1109" style="position:absolute;left:14306;top:12734;width:13712;height:2038;visibility:visible;mso-wrap-style:square;v-text-anchor:top" coordsize="2159,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" path="m2159,c2159,,1079,160,,320e" filled="f" strokecolor="#0070c0">
                  <v:stroke endarrow="open"/>
                  <v:path arrowok="t" o:connecttype="custom" o:connectlocs="55310296,0;0,8268109" o:connectangles="0,0"/>
                </v:shape>
                <w10:anchorlock/>
              </v:group>
            </w:pict>
          </mc:Fallback>
        </mc:AlternateContent>
      </w:r>
    </w:p>
    <w:p w14:paraId="5D78E318" w14:textId="5151B05B" w:rsidR="008C474D" w:rsidRPr="00DA48C2" w:rsidRDefault="008C474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9</w:t>
      </w:r>
      <w:r w:rsidR="002E2E38">
        <w:rPr>
          <w:noProof/>
        </w:rPr>
        <w:fldChar w:fldCharType="end"/>
      </w:r>
      <w:r w:rsidRPr="00DA48C2">
        <w:t>: Date and Time picker dialog</w:t>
      </w:r>
    </w:p>
    <w:p w14:paraId="01ACFFBE" w14:textId="77777777" w:rsidR="008C474D" w:rsidRPr="00B350A0" w:rsidRDefault="008C474D" w:rsidP="004A51AA">
      <w:pPr>
        <w:pStyle w:val="Bullet"/>
      </w:pPr>
      <w:r w:rsidRPr="00B350A0">
        <w:t>Select the Time first. (Because selecting the Date closes the dialog.)</w:t>
      </w:r>
    </w:p>
    <w:p w14:paraId="64DBBE57" w14:textId="77777777" w:rsidR="008C474D" w:rsidRPr="00B350A0" w:rsidRDefault="008C474D" w:rsidP="004A51AA">
      <w:pPr>
        <w:pStyle w:val="Bullet"/>
      </w:pPr>
      <w:r w:rsidRPr="00B350A0">
        <w:lastRenderedPageBreak/>
        <w:t>To change the Hours, click on the hour number in the Date and Time Picker (it will not be highlighted and the cursor will not move, but trust me) and then click on the time selector up and down triangles to adjust the number. (You cannot type in the number directly.)</w:t>
      </w:r>
    </w:p>
    <w:p w14:paraId="5D21F0CA" w14:textId="77777777" w:rsidR="008C474D" w:rsidRPr="00B350A0" w:rsidRDefault="008C474D" w:rsidP="004A51AA">
      <w:pPr>
        <w:pStyle w:val="Bullet"/>
      </w:pPr>
      <w:r w:rsidRPr="00B350A0">
        <w:t>To change Minutes and Seconds, do as for Hours.</w:t>
      </w:r>
    </w:p>
    <w:p w14:paraId="7A1F5669" w14:textId="77777777" w:rsidR="008C474D" w:rsidRPr="00B350A0" w:rsidRDefault="008C474D" w:rsidP="004A51AA">
      <w:pPr>
        <w:pStyle w:val="Bullet"/>
      </w:pPr>
      <w:r w:rsidRPr="00B350A0">
        <w:t>Clicking on the required Date closes the dialog box, but only if the date is not already highlighted.</w:t>
      </w:r>
    </w:p>
    <w:p w14:paraId="1F4302F7" w14:textId="77777777" w:rsidR="008C474D" w:rsidRPr="00B350A0" w:rsidRDefault="008C474D" w:rsidP="004A51AA">
      <w:pPr>
        <w:pStyle w:val="Bullet"/>
      </w:pPr>
      <w:r w:rsidRPr="00B350A0">
        <w:t>If you do not want to change the date, click on the down triangle in the data input field to close the date picker.</w:t>
      </w:r>
    </w:p>
    <w:p w14:paraId="673B3416" w14:textId="77777777" w:rsidR="008C474D" w:rsidRPr="00B350A0" w:rsidRDefault="008C474D" w:rsidP="003F6293">
      <w:pPr>
        <w:pStyle w:val="Bullet"/>
        <w:numPr>
          <w:ilvl w:val="0"/>
          <w:numId w:val="0"/>
        </w:numPr>
        <w:ind w:left="1069"/>
      </w:pPr>
    </w:p>
    <w:p w14:paraId="58EE9040" w14:textId="77777777" w:rsidR="00D934DC" w:rsidRPr="00B350A0" w:rsidRDefault="00D934DC" w:rsidP="00941E8C">
      <w:pPr>
        <w:pStyle w:val="Heading2"/>
      </w:pPr>
      <w:bookmarkStart w:id="448" w:name="_Toc499761966"/>
      <w:bookmarkStart w:id="449" w:name="_Toc500009974"/>
      <w:bookmarkStart w:id="450" w:name="_Toc500010419"/>
      <w:bookmarkStart w:id="451" w:name="_Toc504556016"/>
      <w:bookmarkStart w:id="452" w:name="_Toc499761970"/>
      <w:bookmarkStart w:id="453" w:name="_Toc500009978"/>
      <w:bookmarkStart w:id="454" w:name="_Toc500010423"/>
      <w:bookmarkStart w:id="455" w:name="_Toc504556020"/>
      <w:bookmarkStart w:id="456" w:name="_Toc499761974"/>
      <w:bookmarkStart w:id="457" w:name="_Toc500009982"/>
      <w:bookmarkStart w:id="458" w:name="_Toc500010427"/>
      <w:bookmarkStart w:id="459" w:name="_Toc504556024"/>
      <w:bookmarkStart w:id="460" w:name="_Toc499761979"/>
      <w:bookmarkStart w:id="461" w:name="_Toc500009987"/>
      <w:bookmarkStart w:id="462" w:name="_Toc500010432"/>
      <w:bookmarkStart w:id="463" w:name="_Toc504556029"/>
      <w:bookmarkStart w:id="464" w:name="_Toc499761986"/>
      <w:bookmarkStart w:id="465" w:name="_Toc500009994"/>
      <w:bookmarkStart w:id="466" w:name="_Toc500010439"/>
      <w:bookmarkStart w:id="467" w:name="_Toc504556036"/>
      <w:bookmarkStart w:id="468" w:name="_Ref153761959"/>
      <w:bookmarkStart w:id="469" w:name="_Toc355280389"/>
      <w:bookmarkStart w:id="470" w:name="_Toc398023946"/>
      <w:bookmarkStart w:id="471" w:name="_Toc49458124"/>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r w:rsidRPr="00B350A0">
        <w:t>Show Report</w:t>
      </w:r>
      <w:bookmarkEnd w:id="468"/>
      <w:bookmarkEnd w:id="469"/>
      <w:bookmarkEnd w:id="470"/>
      <w:bookmarkEnd w:id="471"/>
    </w:p>
    <w:p w14:paraId="5320CCED" w14:textId="77777777" w:rsidR="00D934DC" w:rsidRPr="00B350A0" w:rsidRDefault="00D934DC" w:rsidP="004A51AA">
      <w:pPr>
        <w:pStyle w:val="Body"/>
      </w:pPr>
      <w:r w:rsidRPr="00B350A0">
        <w:t>Reports are generated by clicking on the</w:t>
      </w:r>
      <w:r w:rsidR="00985F87" w:rsidRPr="00B350A0">
        <w:t xml:space="preserve"> </w:t>
      </w:r>
      <w:r w:rsidR="00985F87" w:rsidRPr="00B350A0">
        <w:rPr>
          <w:b/>
        </w:rPr>
        <w:t>Show report</w:t>
      </w:r>
      <w:r w:rsidRPr="00B350A0">
        <w:t xml:space="preserve"> button in the Query Builder or Spectrum Browser. It operates on all Spectra which are selected at the time this button is clicked.</w:t>
      </w:r>
    </w:p>
    <w:p w14:paraId="2C628C98" w14:textId="77777777" w:rsidR="00D934DC" w:rsidRPr="00B350A0" w:rsidRDefault="00D934DC" w:rsidP="004A51AA">
      <w:pPr>
        <w:pStyle w:val="Body"/>
      </w:pPr>
      <w:r w:rsidRPr="00B350A0">
        <w:t>Reports are shown in a window in the following form.</w:t>
      </w:r>
    </w:p>
    <w:p w14:paraId="5BB87DA8" w14:textId="77777777" w:rsidR="00D934DC" w:rsidRPr="00B350A0" w:rsidRDefault="00D934DC" w:rsidP="00D934DC">
      <w:pPr>
        <w:pStyle w:val="Figure"/>
        <w:rPr>
          <w:u w:val="single"/>
        </w:rPr>
      </w:pPr>
      <w:r w:rsidRPr="00CB0456">
        <w:rPr>
          <w:lang w:val="en-GB" w:eastAsia="en-GB"/>
        </w:rPr>
        <w:drawing>
          <wp:inline distT="0" distB="0" distL="0" distR="0" wp14:anchorId="58AA9280" wp14:editId="3BD123D2">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13" cstate="print"/>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B97916" w14:textId="12311C51" w:rsidR="00D934DC" w:rsidRPr="00DA48C2" w:rsidRDefault="00D934D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0</w:t>
      </w:r>
      <w:r w:rsidR="002E2E38">
        <w:rPr>
          <w:noProof/>
        </w:rPr>
        <w:fldChar w:fldCharType="end"/>
      </w:r>
      <w:r w:rsidRPr="00DA48C2">
        <w:t>: Spectrum report frame</w:t>
      </w:r>
    </w:p>
    <w:p w14:paraId="19671FC7" w14:textId="77777777" w:rsidR="00D934DC" w:rsidRPr="00B350A0" w:rsidRDefault="00D934DC" w:rsidP="004A51AA">
      <w:pPr>
        <w:pStyle w:val="Body"/>
      </w:pPr>
      <w:r w:rsidRPr="00B350A0">
        <w:t>Just below the Spectrum graph, the number of Spectra graphs in the report is shown with a control to allow you to select which Spectrum graph you wish to display.</w:t>
      </w:r>
    </w:p>
    <w:p w14:paraId="243AE684" w14:textId="77777777" w:rsidR="00D934DC" w:rsidRPr="00B350A0" w:rsidRDefault="00D934DC" w:rsidP="00D934DC">
      <w:pPr>
        <w:pStyle w:val="Figure"/>
        <w:rPr>
          <w:u w:val="single"/>
        </w:rPr>
      </w:pPr>
      <w:r w:rsidRPr="00CB0456">
        <w:rPr>
          <w:lang w:val="en-GB" w:eastAsia="en-GB"/>
        </w:rPr>
        <w:drawing>
          <wp:inline distT="0" distB="0" distL="0" distR="0" wp14:anchorId="33C56132" wp14:editId="61581531">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sidRPr="00B350A0">
        <w:rPr>
          <w:u w:val="single"/>
          <w:lang w:val="en-AU"/>
        </w:rPr>
        <w:t xml:space="preserve"> </w:t>
      </w:r>
    </w:p>
    <w:p w14:paraId="02AA2BE6" w14:textId="3E6D2BA0" w:rsidR="00D934DC" w:rsidRPr="00DA48C2" w:rsidRDefault="00D934D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1</w:t>
      </w:r>
      <w:r w:rsidR="002E2E38">
        <w:rPr>
          <w:noProof/>
        </w:rPr>
        <w:fldChar w:fldCharType="end"/>
      </w:r>
      <w:r w:rsidRPr="00DA48C2">
        <w:t>: Spectrum Graph selection control</w:t>
      </w:r>
    </w:p>
    <w:p w14:paraId="5562D724" w14:textId="77777777" w:rsidR="00D934DC" w:rsidRPr="00B350A0" w:rsidRDefault="00D934DC" w:rsidP="004A51AA">
      <w:pPr>
        <w:pStyle w:val="Body"/>
      </w:pPr>
      <w:r w:rsidRPr="00B350A0">
        <w:lastRenderedPageBreak/>
        <w:t>Click on the up and down arrows to cause the Spectrum graph display to cycle through the available Spectra. The selected graph is displayed after a short processing delay.</w:t>
      </w:r>
    </w:p>
    <w:p w14:paraId="4BE46FF3" w14:textId="4B30261E" w:rsidR="00D934DC" w:rsidRPr="00B350A0" w:rsidRDefault="00D934DC" w:rsidP="004A51AA">
      <w:pPr>
        <w:pStyle w:val="Body"/>
      </w:pPr>
      <w:r w:rsidRPr="00B350A0">
        <w:t>Click on the Metadata Group check boxes to enable or disable display of the respective Metadata Group.</w:t>
      </w:r>
    </w:p>
    <w:p w14:paraId="11332D8F" w14:textId="344F9EDD" w:rsidR="00996380" w:rsidRPr="00B350A0" w:rsidRDefault="00996380" w:rsidP="004A51AA">
      <w:pPr>
        <w:pStyle w:val="Body"/>
      </w:pPr>
      <w:r w:rsidRPr="00B350A0">
        <w:t>For a larger display, documents such as target pictures and PDF’s can be opened in an external viewer or copied to the clipboard.</w:t>
      </w:r>
    </w:p>
    <w:p w14:paraId="15A78F07" w14:textId="77777777" w:rsidR="00D934DC" w:rsidRPr="00B350A0" w:rsidRDefault="00D934DC" w:rsidP="004A51AA">
      <w:pPr>
        <w:pStyle w:val="Body"/>
      </w:pPr>
      <w:r w:rsidRPr="00B350A0">
        <w:t>Click on the</w:t>
      </w:r>
      <w:r w:rsidR="00985F87" w:rsidRPr="00B350A0">
        <w:t xml:space="preserve"> </w:t>
      </w:r>
      <w:r w:rsidR="00985F87" w:rsidRPr="00B350A0">
        <w:rPr>
          <w:rStyle w:val="ActionButton"/>
          <w:u w:val="single"/>
        </w:rPr>
        <w:t>Close</w:t>
      </w:r>
      <w:r w:rsidRPr="00B350A0">
        <w:t xml:space="preserve"> button to close this window.</w:t>
      </w:r>
    </w:p>
    <w:p w14:paraId="5826B989" w14:textId="77777777" w:rsidR="00D934DC" w:rsidRPr="00B350A0" w:rsidRDefault="00D934DC" w:rsidP="004A51AA">
      <w:pPr>
        <w:pStyle w:val="Body"/>
      </w:pPr>
      <w:bookmarkStart w:id="472" w:name="FourPlotOptions"/>
      <w:r w:rsidRPr="00B350A0">
        <w:t>There are four action buttons at the top of this window.</w:t>
      </w:r>
    </w:p>
    <w:tbl>
      <w:tblPr>
        <w:tblStyle w:val="TableGrid"/>
        <w:tblW w:w="0" w:type="auto"/>
        <w:tblInd w:w="709" w:type="dxa"/>
        <w:tblLook w:val="04A0" w:firstRow="1" w:lastRow="0" w:firstColumn="1" w:lastColumn="0" w:noHBand="0" w:noVBand="1"/>
      </w:tblPr>
      <w:tblGrid>
        <w:gridCol w:w="828"/>
        <w:gridCol w:w="1331"/>
        <w:gridCol w:w="6374"/>
      </w:tblGrid>
      <w:tr w:rsidR="00D934DC" w:rsidRPr="00CB0456" w14:paraId="45BCA9E2" w14:textId="77777777" w:rsidTr="00710979">
        <w:tc>
          <w:tcPr>
            <w:tcW w:w="0" w:type="auto"/>
            <w:tcBorders>
              <w:right w:val="nil"/>
            </w:tcBorders>
          </w:tcPr>
          <w:bookmarkEnd w:id="472"/>
          <w:p w14:paraId="60A8AD3C"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3430F7DF" wp14:editId="0B31D3D8">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420AC94A" w14:textId="77777777" w:rsidR="00D934DC" w:rsidRPr="00CB0456" w:rsidRDefault="00D934DC" w:rsidP="00CB0456">
            <w:pPr>
              <w:pStyle w:val="Body"/>
              <w:ind w:hanging="709"/>
              <w:rPr>
                <w:sz w:val="22"/>
                <w:szCs w:val="22"/>
              </w:rPr>
            </w:pPr>
            <w:r w:rsidRPr="00CB0456">
              <w:rPr>
                <w:sz w:val="22"/>
                <w:szCs w:val="22"/>
              </w:rPr>
              <w:t>Print</w:t>
            </w:r>
          </w:p>
        </w:tc>
        <w:tc>
          <w:tcPr>
            <w:tcW w:w="0" w:type="auto"/>
          </w:tcPr>
          <w:p w14:paraId="32D8E457" w14:textId="77777777" w:rsidR="00D934DC" w:rsidRPr="00CB0456" w:rsidRDefault="00D934DC" w:rsidP="005C26E2">
            <w:pPr>
              <w:pStyle w:val="Body"/>
              <w:ind w:left="98" w:firstLine="15"/>
              <w:rPr>
                <w:sz w:val="22"/>
                <w:szCs w:val="22"/>
              </w:rPr>
            </w:pPr>
            <w:r w:rsidRPr="00CB0456">
              <w:rPr>
                <w:sz w:val="22"/>
                <w:szCs w:val="22"/>
              </w:rPr>
              <w:t xml:space="preserve">Click on this button to Print the graph. The Metadata are not printed. It is recommended that you set the plot parameters first using the </w:t>
            </w:r>
            <w:r w:rsidRPr="00CB0456">
              <w:rPr>
                <w:noProof/>
                <w:szCs w:val="22"/>
                <w:lang w:eastAsia="en-GB"/>
              </w:rPr>
              <w:drawing>
                <wp:inline distT="0" distB="0" distL="0" distR="0" wp14:anchorId="4300BE72" wp14:editId="1198AD2F">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rsidRPr="00CB0456">
              <w:rPr>
                <w:sz w:val="22"/>
                <w:szCs w:val="22"/>
              </w:rPr>
              <w:t xml:space="preserve"> button to add a title and identifying information to your printed graph.</w:t>
            </w:r>
          </w:p>
        </w:tc>
      </w:tr>
      <w:tr w:rsidR="00D934DC" w:rsidRPr="00CB0456" w14:paraId="24BCAAFB" w14:textId="77777777" w:rsidTr="00710979">
        <w:tc>
          <w:tcPr>
            <w:tcW w:w="0" w:type="auto"/>
            <w:tcBorders>
              <w:right w:val="nil"/>
            </w:tcBorders>
          </w:tcPr>
          <w:p w14:paraId="71CE197E"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4F2EFD16" wp14:editId="2938A1E4">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0AB4E12D" w14:textId="77777777" w:rsidR="00D934DC" w:rsidRPr="00CB0456" w:rsidRDefault="00D934DC" w:rsidP="00CB0456">
            <w:pPr>
              <w:pStyle w:val="Body"/>
              <w:ind w:hanging="709"/>
              <w:rPr>
                <w:sz w:val="22"/>
                <w:szCs w:val="22"/>
              </w:rPr>
            </w:pPr>
            <w:r w:rsidRPr="00CB0456">
              <w:rPr>
                <w:sz w:val="22"/>
                <w:szCs w:val="22"/>
              </w:rPr>
              <w:t>Reset</w:t>
            </w:r>
          </w:p>
        </w:tc>
        <w:tc>
          <w:tcPr>
            <w:tcW w:w="0" w:type="auto"/>
          </w:tcPr>
          <w:p w14:paraId="582F2C20" w14:textId="77777777" w:rsidR="00D934DC" w:rsidRPr="00CB0456" w:rsidRDefault="00D934DC" w:rsidP="005C26E2">
            <w:pPr>
              <w:pStyle w:val="Body"/>
              <w:ind w:left="98" w:firstLine="15"/>
              <w:rPr>
                <w:sz w:val="22"/>
                <w:szCs w:val="22"/>
              </w:rPr>
            </w:pPr>
            <w:r w:rsidRPr="00CB0456">
              <w:rPr>
                <w:sz w:val="22"/>
                <w:szCs w:val="22"/>
              </w:rPr>
              <w:t>Click on this button to reset the graph to its originally displayed form.</w:t>
            </w:r>
          </w:p>
        </w:tc>
      </w:tr>
      <w:tr w:rsidR="00D934DC" w:rsidRPr="00CB0456" w14:paraId="66AB5920" w14:textId="77777777" w:rsidTr="00710979">
        <w:tc>
          <w:tcPr>
            <w:tcW w:w="0" w:type="auto"/>
            <w:tcBorders>
              <w:right w:val="nil"/>
            </w:tcBorders>
          </w:tcPr>
          <w:p w14:paraId="74F8337A"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78CAC9CB" wp14:editId="7CA77C0B">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70DBB66B" w14:textId="77777777" w:rsidR="00D934DC" w:rsidRPr="00CB0456" w:rsidRDefault="00D934DC" w:rsidP="005C26E2">
            <w:pPr>
              <w:pStyle w:val="Body"/>
              <w:ind w:left="0"/>
              <w:rPr>
                <w:sz w:val="22"/>
                <w:szCs w:val="22"/>
              </w:rPr>
            </w:pPr>
            <w:r w:rsidRPr="00CB0456">
              <w:rPr>
                <w:sz w:val="22"/>
                <w:szCs w:val="22"/>
              </w:rPr>
              <w:t>Set plot parameters</w:t>
            </w:r>
          </w:p>
        </w:tc>
        <w:tc>
          <w:tcPr>
            <w:tcW w:w="0" w:type="auto"/>
          </w:tcPr>
          <w:p w14:paraId="37F224AD" w14:textId="77777777" w:rsidR="00D934DC" w:rsidRPr="00CB0456" w:rsidRDefault="00D934DC" w:rsidP="005C26E2">
            <w:pPr>
              <w:pStyle w:val="Body"/>
              <w:ind w:left="98" w:firstLine="15"/>
              <w:rPr>
                <w:sz w:val="22"/>
                <w:szCs w:val="22"/>
              </w:rPr>
            </w:pPr>
            <w:r w:rsidRPr="00CB0456">
              <w:rPr>
                <w:sz w:val="22"/>
                <w:szCs w:val="22"/>
              </w:rPr>
              <w:t>Click on this button to change the display parameters for the graph. The following Dialog is displayed.</w:t>
            </w:r>
          </w:p>
          <w:p w14:paraId="5F75D9C9" w14:textId="77777777" w:rsidR="00D934DC" w:rsidRPr="00CB0456" w:rsidRDefault="00D934DC" w:rsidP="005C26E2">
            <w:pPr>
              <w:pStyle w:val="FigureinTable"/>
              <w:ind w:left="98" w:firstLine="15"/>
              <w:rPr>
                <w:sz w:val="22"/>
                <w:szCs w:val="22"/>
                <w:u w:val="single"/>
              </w:rPr>
            </w:pPr>
            <w:r w:rsidRPr="00CB0456">
              <w:rPr>
                <w:szCs w:val="22"/>
                <w:u w:val="single"/>
                <w:lang w:val="en-GB" w:eastAsia="en-GB"/>
              </w:rPr>
              <w:drawing>
                <wp:inline distT="0" distB="0" distL="0" distR="0" wp14:anchorId="6EDADE71" wp14:editId="404EB87E">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DC2665" w14:textId="692B86E2" w:rsidR="007C44E8" w:rsidRPr="00CB0456" w:rsidRDefault="007C44E8" w:rsidP="003078EE">
            <w:pPr>
              <w:pStyle w:val="Caption"/>
            </w:pPr>
            <w:r w:rsidRPr="00CB0456">
              <w:t xml:space="preserve">Figure </w:t>
            </w:r>
            <w:r w:rsidRPr="00CB0456">
              <w:fldChar w:fldCharType="begin"/>
            </w:r>
            <w:r w:rsidRPr="00CB0456">
              <w:instrText xml:space="preserve"> SEQ Figure \* ARABIC </w:instrText>
            </w:r>
            <w:r w:rsidRPr="00CB0456">
              <w:fldChar w:fldCharType="separate"/>
            </w:r>
            <w:r w:rsidR="00087751">
              <w:rPr>
                <w:noProof/>
              </w:rPr>
              <w:t>52</w:t>
            </w:r>
            <w:r w:rsidRPr="00CB0456">
              <w:fldChar w:fldCharType="end"/>
            </w:r>
            <w:r w:rsidRPr="00CB0456">
              <w:t>: Plotting dialog</w:t>
            </w:r>
          </w:p>
          <w:p w14:paraId="39D43A60" w14:textId="77777777" w:rsidR="00D934DC" w:rsidRPr="00CB0456" w:rsidRDefault="00D934DC" w:rsidP="005C26E2">
            <w:pPr>
              <w:pStyle w:val="HangingIndentinTable"/>
              <w:ind w:left="98" w:firstLine="15"/>
              <w:rPr>
                <w:sz w:val="22"/>
                <w:szCs w:val="22"/>
              </w:rPr>
            </w:pPr>
            <w:r w:rsidRPr="00CB0456">
              <w:rPr>
                <w:rStyle w:val="GUIWord"/>
                <w:u w:val="single"/>
              </w:rPr>
              <w:t>Title:</w:t>
            </w:r>
            <w:r w:rsidRPr="00CB0456">
              <w:rPr>
                <w:sz w:val="22"/>
                <w:szCs w:val="22"/>
              </w:rPr>
              <w:tab/>
              <w:t>Enter the Title you want to appear at the top of the printed page.</w:t>
            </w:r>
          </w:p>
          <w:p w14:paraId="1DD03E9B" w14:textId="77777777" w:rsidR="00D934DC" w:rsidRPr="00CB0456" w:rsidRDefault="00D934DC" w:rsidP="005C26E2">
            <w:pPr>
              <w:pStyle w:val="HangingIndentinTable"/>
              <w:ind w:left="98" w:firstLine="15"/>
              <w:rPr>
                <w:sz w:val="22"/>
                <w:szCs w:val="22"/>
              </w:rPr>
            </w:pPr>
            <w:r w:rsidRPr="00CB0456">
              <w:rPr>
                <w:rStyle w:val="GUIWord"/>
                <w:u w:val="single"/>
              </w:rPr>
              <w:t>Caption:</w:t>
            </w:r>
            <w:r w:rsidRPr="00CB0456">
              <w:rPr>
                <w:sz w:val="22"/>
                <w:szCs w:val="22"/>
              </w:rPr>
              <w:tab/>
              <w:t>Enter text that you want to appear under the graph.</w:t>
            </w:r>
          </w:p>
          <w:p w14:paraId="58FE8FF5" w14:textId="77777777" w:rsidR="00D934DC" w:rsidRPr="00CB0456" w:rsidRDefault="00D934DC" w:rsidP="005C26E2">
            <w:pPr>
              <w:pStyle w:val="HangingIndentinTable"/>
              <w:ind w:left="98" w:firstLine="15"/>
              <w:rPr>
                <w:sz w:val="22"/>
                <w:szCs w:val="22"/>
              </w:rPr>
            </w:pPr>
            <w:r w:rsidRPr="00CB0456">
              <w:rPr>
                <w:rStyle w:val="GUIWord"/>
                <w:u w:val="single"/>
              </w:rPr>
              <w:t>X/Y Label:</w:t>
            </w:r>
            <w:r w:rsidRPr="00CB0456">
              <w:rPr>
                <w:sz w:val="22"/>
                <w:szCs w:val="22"/>
              </w:rPr>
              <w:tab/>
              <w:t>Enter the labels that you want to use to label the X and Y axes.</w:t>
            </w:r>
          </w:p>
          <w:p w14:paraId="38E58711" w14:textId="77777777" w:rsidR="00D934DC" w:rsidRPr="00CB0456" w:rsidRDefault="00D934DC" w:rsidP="005C26E2">
            <w:pPr>
              <w:pStyle w:val="HangingIndentinTable"/>
              <w:ind w:left="98" w:firstLine="15"/>
              <w:rPr>
                <w:sz w:val="22"/>
                <w:szCs w:val="22"/>
              </w:rPr>
            </w:pPr>
            <w:r w:rsidRPr="00CB0456">
              <w:rPr>
                <w:rStyle w:val="GUIWord"/>
                <w:u w:val="single"/>
              </w:rPr>
              <w:t>X/Y Range:</w:t>
            </w:r>
            <w:r w:rsidRPr="00CB0456">
              <w:rPr>
                <w:sz w:val="22"/>
                <w:szCs w:val="22"/>
              </w:rPr>
              <w:tab/>
              <w:t>Enter the lowest and highest values that you want to appear on the X and Y axes. The two values in each question must be separated by a comma.</w:t>
            </w:r>
          </w:p>
          <w:p w14:paraId="587B6194" w14:textId="77777777" w:rsidR="00D934DC" w:rsidRPr="00CB0456" w:rsidRDefault="00D934DC" w:rsidP="005C26E2">
            <w:pPr>
              <w:pStyle w:val="HangingIndentinTable"/>
              <w:ind w:left="98" w:firstLine="15"/>
              <w:rPr>
                <w:sz w:val="22"/>
                <w:szCs w:val="22"/>
              </w:rPr>
            </w:pPr>
            <w:r w:rsidRPr="00CB0456">
              <w:rPr>
                <w:rStyle w:val="GUIWord"/>
                <w:u w:val="single"/>
              </w:rPr>
              <w:t>Marks:</w:t>
            </w:r>
            <w:r w:rsidRPr="00CB0456">
              <w:rPr>
                <w:sz w:val="22"/>
                <w:szCs w:val="22"/>
              </w:rPr>
              <w:tab/>
              <w:t xml:space="preserve">Select the way you want the data points </w:t>
            </w:r>
            <w:r w:rsidRPr="00CB0456">
              <w:rPr>
                <w:sz w:val="22"/>
                <w:szCs w:val="22"/>
              </w:rPr>
              <w:lastRenderedPageBreak/>
              <w:t>represented on the graph.</w:t>
            </w:r>
          </w:p>
          <w:p w14:paraId="105B52C5" w14:textId="77777777" w:rsidR="00D934DC" w:rsidRPr="00CB0456" w:rsidRDefault="00D934DC" w:rsidP="005C26E2">
            <w:pPr>
              <w:pStyle w:val="HangingIndentinTable"/>
              <w:ind w:left="98" w:firstLine="15"/>
              <w:rPr>
                <w:sz w:val="22"/>
                <w:szCs w:val="22"/>
              </w:rPr>
            </w:pPr>
            <w:r w:rsidRPr="00CB0456">
              <w:rPr>
                <w:rStyle w:val="GUIWord"/>
                <w:u w:val="single"/>
              </w:rPr>
              <w:t>X/Y Ticks:</w:t>
            </w:r>
            <w:r w:rsidRPr="00CB0456">
              <w:rPr>
                <w:sz w:val="22"/>
                <w:szCs w:val="22"/>
              </w:rPr>
              <w:tab/>
              <w:t>Place specific labels along the X and Y axes. For example, entering “Threshold 450.3, Maximum 670.23” will place the string “Threshold” at the point 450.3 along the axis and “Maximum” at 670.23.</w:t>
            </w:r>
          </w:p>
          <w:p w14:paraId="1A83078A" w14:textId="77777777" w:rsidR="00D934DC" w:rsidRPr="00CB0456" w:rsidRDefault="00D934DC" w:rsidP="005C26E2">
            <w:pPr>
              <w:pStyle w:val="HangingIndentinTable"/>
              <w:ind w:left="98" w:firstLine="15"/>
              <w:rPr>
                <w:sz w:val="22"/>
                <w:szCs w:val="22"/>
              </w:rPr>
            </w:pPr>
            <w:r w:rsidRPr="00CB0456">
              <w:rPr>
                <w:rStyle w:val="GUIWord"/>
                <w:u w:val="single"/>
              </w:rPr>
              <w:t>Grid:</w:t>
            </w:r>
            <w:r w:rsidRPr="00CB0456">
              <w:rPr>
                <w:sz w:val="22"/>
                <w:szCs w:val="22"/>
              </w:rPr>
              <w:tab/>
              <w:t xml:space="preserve">If checked, the graph will include a grid. </w:t>
            </w:r>
          </w:p>
          <w:p w14:paraId="2FC506E9" w14:textId="77777777" w:rsidR="00D934DC" w:rsidRPr="00CB0456" w:rsidRDefault="00D934DC" w:rsidP="005C26E2">
            <w:pPr>
              <w:pStyle w:val="HangingIndentinTable"/>
              <w:ind w:left="98" w:firstLine="15"/>
              <w:rPr>
                <w:sz w:val="22"/>
                <w:szCs w:val="22"/>
              </w:rPr>
            </w:pPr>
            <w:r w:rsidRPr="00CB0456">
              <w:rPr>
                <w:rStyle w:val="GUIWord"/>
                <w:u w:val="single"/>
              </w:rPr>
              <w:t>Stems:</w:t>
            </w:r>
            <w:r w:rsidRPr="00CB0456">
              <w:rPr>
                <w:sz w:val="22"/>
                <w:szCs w:val="22"/>
              </w:rPr>
              <w:tab/>
              <w:t>If checked, each data point will be joined to the X axis by a straight line.</w:t>
            </w:r>
          </w:p>
          <w:p w14:paraId="34A6E0F4" w14:textId="77777777" w:rsidR="00D934DC" w:rsidRPr="00CB0456" w:rsidRDefault="00D934DC" w:rsidP="005C26E2">
            <w:pPr>
              <w:pStyle w:val="HangingIndentinTable"/>
              <w:ind w:left="98" w:firstLine="15"/>
              <w:rPr>
                <w:sz w:val="22"/>
                <w:szCs w:val="22"/>
              </w:rPr>
            </w:pPr>
            <w:r w:rsidRPr="00CB0456">
              <w:rPr>
                <w:rStyle w:val="GUIWord"/>
                <w:u w:val="single"/>
              </w:rPr>
              <w:t>Connect:</w:t>
            </w:r>
            <w:r w:rsidRPr="00CB0456">
              <w:rPr>
                <w:sz w:val="22"/>
                <w:szCs w:val="22"/>
              </w:rPr>
              <w:tab/>
              <w:t xml:space="preserve">If checked, the data points will be joined by straight lines. If you check this option, it is probably best to select the option </w:t>
            </w:r>
            <w:r w:rsidRPr="00CB0456">
              <w:rPr>
                <w:rStyle w:val="GUIWord"/>
                <w:u w:val="single"/>
              </w:rPr>
              <w:t>None</w:t>
            </w:r>
            <w:r w:rsidRPr="00CB0456">
              <w:rPr>
                <w:sz w:val="22"/>
                <w:szCs w:val="22"/>
              </w:rPr>
              <w:t xml:space="preserve"> for the </w:t>
            </w:r>
            <w:r w:rsidRPr="00CB0456">
              <w:rPr>
                <w:rStyle w:val="GUIWord"/>
                <w:u w:val="single"/>
              </w:rPr>
              <w:t>Marks:</w:t>
            </w:r>
            <w:r w:rsidRPr="00CB0456">
              <w:rPr>
                <w:sz w:val="22"/>
                <w:szCs w:val="22"/>
              </w:rPr>
              <w:t xml:space="preserve"> question in order to show a thin clean line.</w:t>
            </w:r>
          </w:p>
          <w:p w14:paraId="0110AEFC" w14:textId="77777777" w:rsidR="00D934DC" w:rsidRPr="00CB0456" w:rsidRDefault="00D934DC" w:rsidP="005C26E2">
            <w:pPr>
              <w:pStyle w:val="HangingIndentinTable"/>
              <w:ind w:left="98" w:firstLine="15"/>
              <w:rPr>
                <w:sz w:val="22"/>
                <w:szCs w:val="22"/>
              </w:rPr>
            </w:pPr>
            <w:r w:rsidRPr="00CB0456">
              <w:rPr>
                <w:rStyle w:val="GUIWord"/>
                <w:u w:val="single"/>
              </w:rPr>
              <w:t xml:space="preserve">Use </w:t>
            </w:r>
            <w:proofErr w:type="spellStart"/>
            <w:r w:rsidRPr="00CB0456">
              <w:rPr>
                <w:rStyle w:val="GUIWord"/>
                <w:u w:val="single"/>
              </w:rPr>
              <w:t>Color</w:t>
            </w:r>
            <w:proofErr w:type="spellEnd"/>
            <w:r w:rsidRPr="00CB0456">
              <w:rPr>
                <w:rStyle w:val="GUIWord"/>
                <w:u w:val="single"/>
              </w:rPr>
              <w:t>:</w:t>
            </w:r>
            <w:r w:rsidRPr="00CB0456">
              <w:rPr>
                <w:sz w:val="22"/>
                <w:szCs w:val="22"/>
              </w:rPr>
              <w:tab/>
              <w:t>If checked, the various data lines on the graph will be given different colours. If not checked, they will all be black.</w:t>
            </w:r>
          </w:p>
          <w:p w14:paraId="7815B1D1" w14:textId="77777777" w:rsidR="00D934DC" w:rsidRPr="00CB0456" w:rsidRDefault="00D934DC" w:rsidP="005C26E2">
            <w:pPr>
              <w:pStyle w:val="HangingIndentinTable"/>
              <w:ind w:left="98" w:firstLine="15"/>
              <w:rPr>
                <w:sz w:val="22"/>
                <w:szCs w:val="22"/>
              </w:rPr>
            </w:pPr>
            <w:r w:rsidRPr="00CB0456">
              <w:rPr>
                <w:rStyle w:val="GUIWord"/>
                <w:u w:val="single"/>
              </w:rPr>
              <w:t>Use Line Styles:</w:t>
            </w:r>
            <w:r w:rsidRPr="00CB0456">
              <w:rPr>
                <w:sz w:val="22"/>
                <w:szCs w:val="22"/>
              </w:rPr>
              <w:t xml:space="preserve">   </w:t>
            </w:r>
            <w:r w:rsidRPr="00CB0456">
              <w:rPr>
                <w:sz w:val="22"/>
                <w:szCs w:val="22"/>
              </w:rPr>
              <w:tab/>
              <w:t xml:space="preserve">If checked, the data points will be connected with dashed lines. This option has no effect unless </w:t>
            </w:r>
            <w:r w:rsidRPr="00CB0456">
              <w:rPr>
                <w:rStyle w:val="GUIWord"/>
                <w:u w:val="single"/>
              </w:rPr>
              <w:t>Connect:</w:t>
            </w:r>
            <w:r w:rsidRPr="00CB0456">
              <w:rPr>
                <w:sz w:val="22"/>
                <w:szCs w:val="22"/>
              </w:rPr>
              <w:t xml:space="preserve"> is checked.</w:t>
            </w:r>
          </w:p>
          <w:p w14:paraId="73538893" w14:textId="77777777" w:rsidR="00D934DC" w:rsidRPr="00CB0456" w:rsidRDefault="00D934DC" w:rsidP="005C26E2">
            <w:pPr>
              <w:pStyle w:val="TableText"/>
              <w:ind w:left="98" w:firstLine="15"/>
              <w:rPr>
                <w:sz w:val="22"/>
                <w:szCs w:val="22"/>
              </w:rPr>
            </w:pPr>
            <w:r w:rsidRPr="00CB0456">
              <w:rPr>
                <w:sz w:val="22"/>
                <w:szCs w:val="22"/>
              </w:rPr>
              <w:t>These details are not remembered once you move away from viewing this graph.</w:t>
            </w:r>
          </w:p>
        </w:tc>
      </w:tr>
      <w:tr w:rsidR="00D934DC" w:rsidRPr="00CB0456" w14:paraId="73E1B6BE" w14:textId="77777777" w:rsidTr="00CB0456">
        <w:trPr>
          <w:trHeight w:val="1010"/>
        </w:trPr>
        <w:tc>
          <w:tcPr>
            <w:tcW w:w="0" w:type="auto"/>
            <w:tcBorders>
              <w:right w:val="nil"/>
            </w:tcBorders>
          </w:tcPr>
          <w:p w14:paraId="568705DA" w14:textId="77777777" w:rsidR="00D934DC" w:rsidRPr="00CB0456" w:rsidRDefault="00D934DC" w:rsidP="00CB0456">
            <w:pPr>
              <w:pStyle w:val="Body"/>
              <w:ind w:hanging="709"/>
              <w:rPr>
                <w:sz w:val="22"/>
                <w:szCs w:val="22"/>
              </w:rPr>
            </w:pPr>
            <w:r w:rsidRPr="00CB0456">
              <w:rPr>
                <w:noProof/>
                <w:szCs w:val="22"/>
                <w:lang w:eastAsia="en-GB"/>
              </w:rPr>
              <w:lastRenderedPageBreak/>
              <w:drawing>
                <wp:inline distT="0" distB="0" distL="0" distR="0" wp14:anchorId="24717B81" wp14:editId="2708956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14F8653F" w14:textId="77777777" w:rsidR="00D934DC" w:rsidRPr="00CB0456" w:rsidRDefault="00D934DC" w:rsidP="00CB0456">
            <w:pPr>
              <w:pStyle w:val="Body"/>
              <w:ind w:hanging="709"/>
              <w:rPr>
                <w:sz w:val="22"/>
                <w:szCs w:val="22"/>
              </w:rPr>
            </w:pPr>
            <w:r w:rsidRPr="00CB0456">
              <w:rPr>
                <w:sz w:val="22"/>
                <w:szCs w:val="22"/>
              </w:rPr>
              <w:t>Fit data</w:t>
            </w:r>
          </w:p>
        </w:tc>
        <w:tc>
          <w:tcPr>
            <w:tcW w:w="0" w:type="auto"/>
          </w:tcPr>
          <w:p w14:paraId="1850EEB1" w14:textId="77777777" w:rsidR="00D934DC" w:rsidRPr="00CB0456" w:rsidRDefault="00D934DC" w:rsidP="005C26E2">
            <w:pPr>
              <w:pStyle w:val="Body"/>
              <w:ind w:left="113"/>
              <w:rPr>
                <w:sz w:val="22"/>
                <w:szCs w:val="22"/>
              </w:rPr>
            </w:pPr>
            <w:r w:rsidRPr="00CB0456">
              <w:rPr>
                <w:sz w:val="22"/>
                <w:szCs w:val="22"/>
              </w:rPr>
              <w:t>Click on this button to set the graph axis parameters to values which fit the displayed axes to the data.</w:t>
            </w:r>
          </w:p>
        </w:tc>
      </w:tr>
    </w:tbl>
    <w:p w14:paraId="352C8AF0" w14:textId="77777777" w:rsidR="00D934DC" w:rsidRPr="00B350A0" w:rsidRDefault="00D934DC" w:rsidP="004A51AA">
      <w:pPr>
        <w:pStyle w:val="Body"/>
      </w:pPr>
      <w:r w:rsidRPr="00B350A0">
        <w:t xml:space="preserve">SPECCHIO scales the graph’s Y Axis for Spectra with </w:t>
      </w:r>
      <w:r w:rsidRPr="00B350A0">
        <w:rPr>
          <w:rStyle w:val="GUIWord"/>
          <w:u w:val="single"/>
        </w:rPr>
        <w:t>Measurement unit</w:t>
      </w:r>
      <w:r w:rsidRPr="00B350A0">
        <w:t xml:space="preserve"> set to </w:t>
      </w:r>
      <w:r w:rsidRPr="00B350A0">
        <w:rPr>
          <w:rStyle w:val="GUIWord"/>
          <w:u w:val="single"/>
        </w:rPr>
        <w:t>Reflectance</w:t>
      </w:r>
      <w:r w:rsidRPr="00B350A0">
        <w:t xml:space="preserve"> to display correctly even when there is strong atmospheric noise in the usual regions of 1350-1440nm, 1790-1980nm and 2360-2500nm. For these graphs, the maximum Y value is set by calculating the mean and standard deviation in the wavelength region 300-1200nm and then setting...</w:t>
      </w:r>
    </w:p>
    <w:p w14:paraId="08DAF308" w14:textId="77777777" w:rsidR="00D934DC" w:rsidRPr="00B350A0" w:rsidRDefault="00D934DC" w:rsidP="004A51AA">
      <w:pPr>
        <w:pStyle w:val="Formula"/>
      </w:pPr>
      <w:r w:rsidRPr="00B350A0">
        <w:t xml:space="preserve">Max Y Axis value = Mean + 3 * </w:t>
      </w:r>
      <w:proofErr w:type="spellStart"/>
      <w:r w:rsidRPr="00B350A0">
        <w:t>StdDev</w:t>
      </w:r>
      <w:proofErr w:type="spellEnd"/>
    </w:p>
    <w:p w14:paraId="52AA2537" w14:textId="66D04773" w:rsidR="00D934DC" w:rsidRPr="00B350A0" w:rsidRDefault="00D934DC" w:rsidP="004A51AA">
      <w:pPr>
        <w:pStyle w:val="Body"/>
      </w:pPr>
      <w:r w:rsidRPr="00B350A0">
        <w:t xml:space="preserve">When Spectra having no Sensor definition are plotted, the X-axis will represent bands and not </w:t>
      </w:r>
      <w:r w:rsidR="007C44E8" w:rsidRPr="00B350A0">
        <w:t>wavelengths</w:t>
      </w:r>
      <w:r w:rsidRPr="00B350A0">
        <w:t>.</w:t>
      </w:r>
    </w:p>
    <w:p w14:paraId="6462885E" w14:textId="77777777" w:rsidR="00D934DC" w:rsidRPr="00B350A0" w:rsidRDefault="00D934DC" w:rsidP="004A51AA">
      <w:pPr>
        <w:pStyle w:val="Body"/>
      </w:pPr>
      <w:r w:rsidRPr="00B350A0">
        <w:t>For sensors comprising broad and narrow band elements (e.g. MFR) only the narrow bands will be plotted.</w:t>
      </w:r>
    </w:p>
    <w:p w14:paraId="1A8AD939" w14:textId="77777777" w:rsidR="004118EB" w:rsidRPr="00B350A0" w:rsidRDefault="004118EB" w:rsidP="00941E8C">
      <w:pPr>
        <w:pStyle w:val="Heading2"/>
      </w:pPr>
      <w:bookmarkStart w:id="473" w:name="_Toc398023950"/>
      <w:bookmarkStart w:id="474" w:name="_Toc49458125"/>
      <w:bookmarkStart w:id="475" w:name="_Ref153761992"/>
      <w:bookmarkStart w:id="476" w:name="_Ref157230540"/>
      <w:bookmarkStart w:id="477" w:name="_Toc355280390"/>
      <w:bookmarkStart w:id="478" w:name="_Toc398023947"/>
      <w:bookmarkStart w:id="479" w:name="_Ref413409711"/>
      <w:r w:rsidRPr="00B350A0">
        <w:t>Spectral plot</w:t>
      </w:r>
      <w:bookmarkEnd w:id="473"/>
      <w:bookmarkEnd w:id="474"/>
    </w:p>
    <w:p w14:paraId="5BBC0E50" w14:textId="77777777" w:rsidR="004118EB" w:rsidRPr="00B350A0" w:rsidRDefault="004118EB" w:rsidP="004A51AA">
      <w:pPr>
        <w:pStyle w:val="Body"/>
      </w:pPr>
      <w:r w:rsidRPr="00B350A0">
        <w:t>Using this option, plots of all currently selected Spectra are displayed.</w:t>
      </w:r>
    </w:p>
    <w:p w14:paraId="587DEC27" w14:textId="77777777" w:rsidR="004118EB" w:rsidRPr="00B350A0" w:rsidRDefault="004118EB" w:rsidP="004A51AA">
      <w:pPr>
        <w:pStyle w:val="Body"/>
      </w:pPr>
      <w:r w:rsidRPr="00B350A0">
        <w:t xml:space="preserve">Separate plots are created based on the setting of the </w:t>
      </w:r>
      <w:r w:rsidRPr="00B350A0">
        <w:rPr>
          <w:rStyle w:val="GUIWord"/>
          <w:u w:val="single"/>
        </w:rPr>
        <w:t xml:space="preserve">Splitting rules for file export and plotting: </w:t>
      </w:r>
      <w:r w:rsidRPr="00B350A0">
        <w:t>question in the</w:t>
      </w:r>
      <w:r w:rsidRPr="00B350A0">
        <w:rPr>
          <w:rStyle w:val="GUIWord"/>
          <w:u w:val="single"/>
        </w:rPr>
        <w:t xml:space="preserve"> Query Builder </w:t>
      </w:r>
      <w:r w:rsidRPr="00B350A0">
        <w:t>or</w:t>
      </w:r>
      <w:r w:rsidRPr="00B350A0">
        <w:rPr>
          <w:rStyle w:val="GUIWord"/>
          <w:u w:val="single"/>
        </w:rPr>
        <w:t xml:space="preserve"> Spectrum Browser </w:t>
      </w:r>
      <w:r w:rsidRPr="00B350A0">
        <w:t>dialogs</w:t>
      </w:r>
      <w:r w:rsidRPr="00B350A0">
        <w:rPr>
          <w:rStyle w:val="GUIWord"/>
          <w:u w:val="single"/>
        </w:rPr>
        <w:t>.</w:t>
      </w:r>
    </w:p>
    <w:p w14:paraId="7247BCEB" w14:textId="1FD8D767" w:rsidR="00934D5F" w:rsidRPr="00B350A0" w:rsidRDefault="00934D5F" w:rsidP="004A51AA">
      <w:pPr>
        <w:pStyle w:val="Body"/>
      </w:pPr>
      <w:r w:rsidRPr="00B350A0">
        <w:rPr>
          <w:noProof/>
          <w:lang w:eastAsia="en-GB"/>
        </w:rPr>
        <w:lastRenderedPageBreak/>
        <w:drawing>
          <wp:inline distT="0" distB="0" distL="0" distR="0" wp14:anchorId="010398EB" wp14:editId="5A484985">
            <wp:extent cx="2571750" cy="2002291"/>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579894" cy="2008631"/>
                    </a:xfrm>
                    <a:prstGeom prst="rect">
                      <a:avLst/>
                    </a:prstGeom>
                    <a:noFill/>
                    <a:ln>
                      <a:noFill/>
                    </a:ln>
                  </pic:spPr>
                </pic:pic>
              </a:graphicData>
            </a:graphic>
          </wp:inline>
        </w:drawing>
      </w:r>
      <w:r w:rsidRPr="00B350A0">
        <w:t xml:space="preserve"> </w:t>
      </w:r>
      <w:r w:rsidR="008C474D" w:rsidRPr="00B350A0">
        <w:rPr>
          <w:noProof/>
          <w:lang w:eastAsia="en-GB"/>
        </w:rPr>
        <w:drawing>
          <wp:inline distT="0" distB="0" distL="0" distR="0" wp14:anchorId="5CCC5C63" wp14:editId="72B3E4C4">
            <wp:extent cx="2533754" cy="1894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557524" cy="1912616"/>
                    </a:xfrm>
                    <a:prstGeom prst="rect">
                      <a:avLst/>
                    </a:prstGeom>
                  </pic:spPr>
                </pic:pic>
              </a:graphicData>
            </a:graphic>
          </wp:inline>
        </w:drawing>
      </w:r>
    </w:p>
    <w:p w14:paraId="75CCBAC5" w14:textId="2D442D1B" w:rsidR="00934D5F" w:rsidRPr="00DA48C2" w:rsidRDefault="00934D5F"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3</w:t>
      </w:r>
      <w:r w:rsidR="002E2E38">
        <w:rPr>
          <w:noProof/>
        </w:rPr>
        <w:fldChar w:fldCharType="end"/>
      </w:r>
      <w:r w:rsidRPr="00DA48C2">
        <w:t xml:space="preserve">: </w:t>
      </w:r>
      <w:r w:rsidR="002F14E5" w:rsidRPr="00DA48C2">
        <w:t xml:space="preserve">Spectral plot examples: </w:t>
      </w:r>
      <w:r w:rsidRPr="00DA48C2">
        <w:t xml:space="preserve">target and reference panel radiance spectra (left), </w:t>
      </w:r>
      <w:r w:rsidR="002F14E5" w:rsidRPr="00DA48C2">
        <w:t xml:space="preserve">selected </w:t>
      </w:r>
      <w:r w:rsidRPr="00DA48C2">
        <w:t xml:space="preserve">grass </w:t>
      </w:r>
      <w:r w:rsidR="008C474D" w:rsidRPr="00DA48C2">
        <w:t>reflectance</w:t>
      </w:r>
      <w:r w:rsidRPr="00DA48C2">
        <w:t xml:space="preserve"> (right)</w:t>
      </w:r>
      <w:r w:rsidR="003A5640" w:rsidRPr="00DA48C2">
        <w:t xml:space="preserve"> plotted </w:t>
      </w:r>
      <w:r w:rsidR="008C474D" w:rsidRPr="00DA48C2">
        <w:t xml:space="preserve">in separate </w:t>
      </w:r>
      <w:r w:rsidR="003A5640" w:rsidRPr="00DA48C2">
        <w:t>graph</w:t>
      </w:r>
      <w:r w:rsidR="008C474D" w:rsidRPr="00DA48C2">
        <w:t>s per measurement unit</w:t>
      </w:r>
    </w:p>
    <w:p w14:paraId="45277440" w14:textId="3AE2EA5C" w:rsidR="00934D5F" w:rsidRPr="00B350A0" w:rsidRDefault="00934D5F" w:rsidP="004A51AA">
      <w:pPr>
        <w:pStyle w:val="Note"/>
      </w:pPr>
      <w:r w:rsidRPr="00B350A0">
        <w:t xml:space="preserve">Note: </w:t>
      </w:r>
      <w:r w:rsidRPr="00B350A0">
        <w:tab/>
        <w:t>The range of the Y-Axis is dynamically adjusted for the range of the selected spectra.</w:t>
      </w:r>
      <w:r w:rsidR="00052480" w:rsidRPr="00B350A0">
        <w:t xml:space="preserve"> Reflectance plots use a statistical approach including the VNIR range but excluding water vapour bands to avoid plot Y-Axis scale being dominated by noise. </w:t>
      </w:r>
    </w:p>
    <w:p w14:paraId="7F8E1E77" w14:textId="39D2A77B" w:rsidR="004118EB" w:rsidRPr="00B350A0" w:rsidRDefault="004118EB" w:rsidP="004A51AA">
      <w:pPr>
        <w:pStyle w:val="Body"/>
      </w:pPr>
      <w:r w:rsidRPr="00B350A0">
        <w:t xml:space="preserve">The four plot options that are described in </w:t>
      </w:r>
      <w:r w:rsidRPr="00B350A0">
        <w:rPr>
          <w:i/>
        </w:rPr>
        <w:t xml:space="preserve">Section </w:t>
      </w:r>
      <w:r w:rsidR="003A5640" w:rsidRPr="00B350A0">
        <w:rPr>
          <w:i/>
        </w:rPr>
        <w:fldChar w:fldCharType="begin"/>
      </w:r>
      <w:r w:rsidR="003A5640" w:rsidRPr="00B350A0">
        <w:rPr>
          <w:i/>
        </w:rPr>
        <w:instrText xml:space="preserve"> REF _Ref153761959 \r \h </w:instrText>
      </w:r>
      <w:r w:rsidR="00B350A0">
        <w:rPr>
          <w:i/>
        </w:rPr>
        <w:instrText xml:space="preserve"> \* MERGEFORMAT </w:instrText>
      </w:r>
      <w:r w:rsidR="003A5640" w:rsidRPr="00B350A0">
        <w:rPr>
          <w:i/>
        </w:rPr>
      </w:r>
      <w:r w:rsidR="003A5640" w:rsidRPr="00B350A0">
        <w:rPr>
          <w:i/>
        </w:rPr>
        <w:fldChar w:fldCharType="separate"/>
      </w:r>
      <w:r w:rsidR="000C7C57">
        <w:rPr>
          <w:i/>
        </w:rPr>
        <w:t>10.3</w:t>
      </w:r>
      <w:r w:rsidR="003A5640" w:rsidRPr="00B350A0">
        <w:rPr>
          <w:i/>
        </w:rPr>
        <w:fldChar w:fldCharType="end"/>
      </w:r>
      <w:r w:rsidRPr="00B350A0">
        <w:rPr>
          <w:rStyle w:val="CrossReference"/>
          <w:i w:val="0"/>
          <w:u w:val="single"/>
        </w:rPr>
        <w:t xml:space="preserve"> </w:t>
      </w:r>
      <w:r w:rsidRPr="00B350A0">
        <w:fldChar w:fldCharType="begin"/>
      </w:r>
      <w:r w:rsidRPr="00B350A0">
        <w:instrText xml:space="preserve"> REF _Ref153761959 \h  \* MERGEFORMAT </w:instrText>
      </w:r>
      <w:r w:rsidRPr="00B350A0">
        <w:fldChar w:fldCharType="separate"/>
      </w:r>
      <w:r w:rsidR="000C7C57" w:rsidRPr="000C7C57">
        <w:rPr>
          <w:i/>
        </w:rPr>
        <w:t>Show Report</w:t>
      </w:r>
      <w:r w:rsidRPr="00B350A0">
        <w:fldChar w:fldCharType="end"/>
      </w:r>
      <w:r w:rsidRPr="00B350A0">
        <w:t xml:space="preserve"> are also available for the Spectral Plot option. They relate to the four buttons shown at the top right of the above </w:t>
      </w:r>
      <w:r w:rsidR="008C474D" w:rsidRPr="00B350A0">
        <w:t>plotting windows</w:t>
      </w:r>
      <w:r w:rsidRPr="00B350A0">
        <w:t>.</w:t>
      </w:r>
    </w:p>
    <w:p w14:paraId="0FA4447D" w14:textId="77777777" w:rsidR="004118EB" w:rsidRPr="00B350A0" w:rsidRDefault="004118EB" w:rsidP="00941E8C">
      <w:pPr>
        <w:pStyle w:val="Heading2"/>
      </w:pPr>
      <w:bookmarkStart w:id="480" w:name="_Toc398023949"/>
      <w:bookmarkStart w:id="481" w:name="_Toc49458126"/>
      <w:r w:rsidRPr="00B350A0">
        <w:t>Process</w:t>
      </w:r>
      <w:bookmarkEnd w:id="480"/>
      <w:bookmarkEnd w:id="481"/>
    </w:p>
    <w:p w14:paraId="2BE418D9" w14:textId="376C6FEA" w:rsidR="004118EB" w:rsidRPr="00B350A0" w:rsidRDefault="004118EB" w:rsidP="004A51AA">
      <w:pPr>
        <w:pStyle w:val="Body"/>
      </w:pPr>
      <w:r w:rsidRPr="00B350A0">
        <w:t xml:space="preserve">A separate chapter of this Use Guide is devoted to this topic. Please see </w:t>
      </w:r>
      <w:r w:rsidRPr="00B350A0">
        <w:rPr>
          <w:rStyle w:val="CrossReference"/>
          <w:u w:val="single"/>
        </w:rPr>
        <w:t xml:space="preserve">Section 12 </w:t>
      </w:r>
      <w:r w:rsidRPr="00B350A0">
        <w:fldChar w:fldCharType="begin"/>
      </w:r>
      <w:r w:rsidRPr="00B350A0">
        <w:instrText xml:space="preserve"> REF _Ref355793053 \h  \* MERGEFORMAT </w:instrText>
      </w:r>
      <w:r w:rsidRPr="00B350A0">
        <w:fldChar w:fldCharType="separate"/>
      </w:r>
      <w:r w:rsidR="000C7C57" w:rsidRPr="000C7C57">
        <w:rPr>
          <w:rStyle w:val="CrossReference"/>
        </w:rPr>
        <w:t>Interactive Processing using Space Networks</w:t>
      </w:r>
      <w:r w:rsidRPr="00B350A0">
        <w:fldChar w:fldCharType="end"/>
      </w:r>
      <w:r w:rsidRPr="00B350A0">
        <w:t>.</w:t>
      </w:r>
    </w:p>
    <w:p w14:paraId="689A0177" w14:textId="77777777" w:rsidR="004118EB" w:rsidRPr="00B350A0" w:rsidRDefault="004118EB" w:rsidP="00941E8C">
      <w:pPr>
        <w:pStyle w:val="Heading2"/>
      </w:pPr>
      <w:bookmarkStart w:id="482" w:name="_Toc398023951"/>
      <w:bookmarkStart w:id="483" w:name="_Toc49458127"/>
      <w:r w:rsidRPr="00B350A0">
        <w:t xml:space="preserve">Refl. </w:t>
      </w:r>
      <w:proofErr w:type="spellStart"/>
      <w:r w:rsidRPr="00B350A0">
        <w:t>calc</w:t>
      </w:r>
      <w:bookmarkEnd w:id="482"/>
      <w:bookmarkEnd w:id="483"/>
      <w:proofErr w:type="spellEnd"/>
    </w:p>
    <w:p w14:paraId="77371AC1" w14:textId="77777777" w:rsidR="004118EB" w:rsidRPr="00B350A0" w:rsidRDefault="004118EB" w:rsidP="004A51AA">
      <w:pPr>
        <w:pStyle w:val="Body"/>
      </w:pPr>
      <w:r w:rsidRPr="00B350A0">
        <w:t xml:space="preserve">This function is the same as </w:t>
      </w:r>
      <w:r w:rsidRPr="00B350A0">
        <w:rPr>
          <w:b/>
        </w:rPr>
        <w:t>Process</w:t>
      </w:r>
      <w:r w:rsidRPr="00B350A0">
        <w:t>, except that if you have a set of Spectra selected which all have Data Links to white Reference Spectra, it will set up a transformation from Radiance to Reflectance for those Spectra as default operations in the Process window.</w:t>
      </w:r>
    </w:p>
    <w:p w14:paraId="180A46DE" w14:textId="55988D07" w:rsidR="004118EB" w:rsidRPr="00B350A0" w:rsidRDefault="004118EB" w:rsidP="004A51AA">
      <w:pPr>
        <w:pStyle w:val="Body"/>
      </w:pPr>
      <w:r w:rsidRPr="00B350A0">
        <w:t xml:space="preserve">Refer to </w:t>
      </w:r>
      <w:r w:rsidRPr="00B350A0">
        <w:rPr>
          <w:rStyle w:val="CrossReference"/>
          <w:u w:val="single"/>
        </w:rPr>
        <w:t xml:space="preserve">Section 12 </w:t>
      </w:r>
      <w:r w:rsidRPr="00B350A0">
        <w:fldChar w:fldCharType="begin"/>
      </w:r>
      <w:r w:rsidRPr="00B350A0">
        <w:rPr>
          <w:rStyle w:val="CrossReference"/>
          <w:i w:val="0"/>
          <w:u w:val="single"/>
        </w:rPr>
        <w:instrText xml:space="preserve"> REF _Ref413329684 \h </w:instrText>
      </w:r>
      <w:r w:rsidRPr="00B350A0">
        <w:instrText xml:space="preserve"> \* MERGEFORMAT </w:instrText>
      </w:r>
      <w:r w:rsidRPr="00B350A0">
        <w:fldChar w:fldCharType="separate"/>
      </w:r>
      <w:r w:rsidR="000C7C57" w:rsidRPr="00A8518D">
        <w:t>Interactive Processing using Space Networks</w:t>
      </w:r>
      <w:r w:rsidRPr="00B350A0">
        <w:fldChar w:fldCharType="end"/>
      </w:r>
      <w:r w:rsidRPr="00B350A0">
        <w:t xml:space="preserve"> for further information.</w:t>
      </w:r>
    </w:p>
    <w:p w14:paraId="5C5DF5E8" w14:textId="1E632219" w:rsidR="00A30315" w:rsidRPr="00B350A0" w:rsidRDefault="00A30315" w:rsidP="004A51AA">
      <w:pPr>
        <w:pStyle w:val="Body"/>
      </w:pPr>
      <w:r w:rsidRPr="00B350A0">
        <w:t>Note that the reflectance calculation implemented in SPECCHIO is rather simplistic. For a more scientific and elaborated workflow please refer to the SPECCHIO Reflectance Calculator written in Matlab.</w:t>
      </w:r>
    </w:p>
    <w:p w14:paraId="331672BD" w14:textId="50CF75CA" w:rsidR="00D934DC" w:rsidRPr="00B350A0" w:rsidRDefault="00D934DC" w:rsidP="00941E8C">
      <w:pPr>
        <w:pStyle w:val="Heading2"/>
      </w:pPr>
      <w:bookmarkStart w:id="484" w:name="_Ref506891065"/>
      <w:bookmarkStart w:id="485" w:name="_Toc49458128"/>
      <w:r w:rsidRPr="00B350A0">
        <w:t xml:space="preserve">File </w:t>
      </w:r>
      <w:bookmarkEnd w:id="475"/>
      <w:bookmarkEnd w:id="476"/>
      <w:bookmarkEnd w:id="477"/>
      <w:r w:rsidRPr="00B350A0">
        <w:t>Export</w:t>
      </w:r>
      <w:bookmarkEnd w:id="478"/>
      <w:bookmarkEnd w:id="479"/>
      <w:bookmarkEnd w:id="484"/>
      <w:bookmarkEnd w:id="485"/>
    </w:p>
    <w:p w14:paraId="7F3C8869" w14:textId="77777777" w:rsidR="00D934DC" w:rsidRPr="00B350A0" w:rsidRDefault="00D934DC" w:rsidP="004A51AA">
      <w:pPr>
        <w:pStyle w:val="Body"/>
      </w:pPr>
      <w:r w:rsidRPr="00B350A0">
        <w:t>Files are exported by clicking on the</w:t>
      </w:r>
      <w:r w:rsidR="00F37581" w:rsidRPr="00B350A0">
        <w:t xml:space="preserve"> </w:t>
      </w:r>
      <w:r w:rsidR="00F37581" w:rsidRPr="00B350A0">
        <w:rPr>
          <w:rStyle w:val="ActionButton"/>
          <w:u w:val="single"/>
        </w:rPr>
        <w:t>File export</w:t>
      </w:r>
      <w:r w:rsidRPr="00B350A0">
        <w:t xml:space="preserve"> button in the Query Builder or Spectrum Browser. It operates on all Spectra which are selected at the time this button is clicked.</w:t>
      </w:r>
      <w:r w:rsidR="00617805" w:rsidRPr="00B350A0">
        <w:t xml:space="preserve"> The following window will open:</w:t>
      </w:r>
    </w:p>
    <w:p w14:paraId="504A167C" w14:textId="77777777" w:rsidR="00D934DC" w:rsidRPr="00B350A0" w:rsidRDefault="00D934DC" w:rsidP="00D934DC">
      <w:pPr>
        <w:pStyle w:val="Figure"/>
        <w:rPr>
          <w:u w:val="single"/>
        </w:rPr>
      </w:pPr>
      <w:r w:rsidRPr="00B350A0">
        <w:rPr>
          <w:u w:val="single"/>
          <w:lang w:val="en-GB" w:eastAsia="en-GB"/>
        </w:rPr>
        <w:lastRenderedPageBreak/>
        <w:drawing>
          <wp:inline distT="0" distB="0" distL="0" distR="0" wp14:anchorId="618A6E21" wp14:editId="0AED2DB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cstate="print"/>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54D7414" w14:textId="59B1D090" w:rsidR="00D934DC" w:rsidRPr="00DA48C2" w:rsidRDefault="00D934DC" w:rsidP="003078EE">
      <w:pPr>
        <w:pStyle w:val="Caption"/>
      </w:pPr>
      <w:bookmarkStart w:id="486" w:name="_Ref153767385"/>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4</w:t>
      </w:r>
      <w:r w:rsidR="002E2E38">
        <w:rPr>
          <w:noProof/>
        </w:rPr>
        <w:fldChar w:fldCharType="end"/>
      </w:r>
      <w:bookmarkEnd w:id="486"/>
      <w:r w:rsidRPr="00DA48C2">
        <w:t>: File output dialog</w:t>
      </w:r>
    </w:p>
    <w:p w14:paraId="476B05B9" w14:textId="77777777" w:rsidR="00D934DC" w:rsidRPr="00B350A0" w:rsidRDefault="00D934DC" w:rsidP="004A51AA">
      <w:pPr>
        <w:pStyle w:val="HangingIndent"/>
      </w:pPr>
      <w:r w:rsidRPr="00B350A0">
        <w:t>Controls are as follows:</w:t>
      </w:r>
    </w:p>
    <w:tbl>
      <w:tblPr>
        <w:tblStyle w:val="TableGrid"/>
        <w:tblW w:w="0" w:type="auto"/>
        <w:tblInd w:w="817" w:type="dxa"/>
        <w:tblLook w:val="04A0" w:firstRow="1" w:lastRow="0" w:firstColumn="1" w:lastColumn="0" w:noHBand="0" w:noVBand="1"/>
      </w:tblPr>
      <w:tblGrid>
        <w:gridCol w:w="1701"/>
        <w:gridCol w:w="6724"/>
      </w:tblGrid>
      <w:tr w:rsidR="002D6098" w:rsidRPr="005C26E2" w14:paraId="66DEB79D" w14:textId="77777777" w:rsidTr="005C26E2">
        <w:trPr>
          <w:trHeight w:val="3343"/>
        </w:trPr>
        <w:tc>
          <w:tcPr>
            <w:tcW w:w="1701" w:type="dxa"/>
          </w:tcPr>
          <w:p w14:paraId="6FC7579B" w14:textId="77777777" w:rsidR="002D6098" w:rsidRPr="005C26E2" w:rsidRDefault="002D6098" w:rsidP="005C26E2">
            <w:pPr>
              <w:pStyle w:val="HangingIndent"/>
              <w:ind w:hanging="2376"/>
              <w:rPr>
                <w:sz w:val="22"/>
                <w:szCs w:val="22"/>
                <w:lang w:val="fr-CH"/>
              </w:rPr>
            </w:pPr>
            <w:r w:rsidRPr="005C26E2">
              <w:rPr>
                <w:rStyle w:val="GUIWord"/>
                <w:u w:val="single"/>
                <w:lang w:val="fr-CH"/>
              </w:rPr>
              <w:t xml:space="preserve">File </w:t>
            </w:r>
            <w:proofErr w:type="gramStart"/>
            <w:r w:rsidRPr="005C26E2">
              <w:rPr>
                <w:rStyle w:val="GUIWord"/>
                <w:u w:val="single"/>
                <w:lang w:val="fr-CH"/>
              </w:rPr>
              <w:t>format:</w:t>
            </w:r>
            <w:proofErr w:type="gramEnd"/>
            <w:r w:rsidRPr="005C26E2">
              <w:rPr>
                <w:sz w:val="22"/>
                <w:szCs w:val="22"/>
                <w:lang w:val="fr-CH"/>
              </w:rPr>
              <w:t xml:space="preserve">   </w:t>
            </w:r>
          </w:p>
          <w:p w14:paraId="4D78C780" w14:textId="77777777" w:rsidR="002D6098" w:rsidRPr="005C26E2" w:rsidRDefault="002D6098" w:rsidP="005C26E2">
            <w:pPr>
              <w:pStyle w:val="HangingIndent"/>
              <w:ind w:hanging="2376"/>
              <w:rPr>
                <w:sz w:val="22"/>
                <w:szCs w:val="22"/>
                <w:lang w:val="fr-CH"/>
              </w:rPr>
            </w:pPr>
            <w:proofErr w:type="gramStart"/>
            <w:r w:rsidRPr="005C26E2">
              <w:rPr>
                <w:sz w:val="22"/>
                <w:szCs w:val="22"/>
                <w:lang w:val="fr-CH"/>
              </w:rPr>
              <w:t>CSV:</w:t>
            </w:r>
            <w:proofErr w:type="gramEnd"/>
          </w:p>
          <w:p w14:paraId="2D8A4C72" w14:textId="77777777" w:rsidR="002D6098" w:rsidRPr="005C26E2" w:rsidRDefault="002D6098" w:rsidP="005C26E2">
            <w:pPr>
              <w:pStyle w:val="HangingIndent"/>
              <w:ind w:hanging="2376"/>
              <w:rPr>
                <w:sz w:val="22"/>
                <w:szCs w:val="22"/>
                <w:lang w:val="fr-CH"/>
              </w:rPr>
            </w:pPr>
          </w:p>
          <w:p w14:paraId="2DA38E2D" w14:textId="77777777" w:rsidR="002D6098" w:rsidRPr="005C26E2" w:rsidRDefault="002D6098" w:rsidP="005C26E2">
            <w:pPr>
              <w:pStyle w:val="HangingIndent"/>
              <w:ind w:hanging="2376"/>
              <w:rPr>
                <w:sz w:val="22"/>
                <w:szCs w:val="22"/>
                <w:lang w:val="fr-CH"/>
              </w:rPr>
            </w:pPr>
          </w:p>
          <w:p w14:paraId="7692293D" w14:textId="77777777" w:rsidR="002D6098" w:rsidRPr="005C26E2" w:rsidRDefault="002D6098" w:rsidP="005C26E2">
            <w:pPr>
              <w:pStyle w:val="HangingIndent"/>
              <w:ind w:hanging="2376"/>
              <w:rPr>
                <w:sz w:val="22"/>
                <w:szCs w:val="22"/>
                <w:lang w:val="fr-CH"/>
              </w:rPr>
            </w:pPr>
          </w:p>
          <w:p w14:paraId="604501A5" w14:textId="77777777" w:rsidR="002D6098" w:rsidRPr="005C26E2" w:rsidRDefault="002D6098" w:rsidP="005C26E2">
            <w:pPr>
              <w:pStyle w:val="HangingIndent"/>
              <w:ind w:hanging="2376"/>
              <w:rPr>
                <w:sz w:val="22"/>
                <w:szCs w:val="22"/>
                <w:lang w:val="fr-CH"/>
              </w:rPr>
            </w:pPr>
            <w:r w:rsidRPr="005C26E2">
              <w:rPr>
                <w:sz w:val="22"/>
                <w:szCs w:val="22"/>
                <w:lang w:val="fr-CH"/>
              </w:rPr>
              <w:t xml:space="preserve">ENVI </w:t>
            </w:r>
            <w:proofErr w:type="gramStart"/>
            <w:r w:rsidRPr="005C26E2">
              <w:rPr>
                <w:sz w:val="22"/>
                <w:szCs w:val="22"/>
                <w:lang w:val="fr-CH"/>
              </w:rPr>
              <w:t>SLB:</w:t>
            </w:r>
            <w:proofErr w:type="gramEnd"/>
          </w:p>
        </w:tc>
        <w:tc>
          <w:tcPr>
            <w:tcW w:w="6724" w:type="dxa"/>
          </w:tcPr>
          <w:p w14:paraId="525CF3C7" w14:textId="77777777" w:rsidR="002D6098" w:rsidRPr="005C26E2" w:rsidRDefault="002D6098" w:rsidP="005C26E2">
            <w:pPr>
              <w:pStyle w:val="HangingIndent"/>
              <w:ind w:left="171" w:firstLine="0"/>
              <w:rPr>
                <w:sz w:val="22"/>
                <w:szCs w:val="22"/>
              </w:rPr>
            </w:pPr>
            <w:r w:rsidRPr="005C26E2">
              <w:rPr>
                <w:sz w:val="22"/>
                <w:szCs w:val="22"/>
              </w:rPr>
              <w:t xml:space="preserve">Select from the </w:t>
            </w:r>
            <w:proofErr w:type="gramStart"/>
            <w:r w:rsidRPr="005C26E2">
              <w:rPr>
                <w:sz w:val="22"/>
                <w:szCs w:val="22"/>
              </w:rPr>
              <w:t>drop down</w:t>
            </w:r>
            <w:proofErr w:type="gramEnd"/>
            <w:r w:rsidRPr="005C26E2">
              <w:rPr>
                <w:sz w:val="22"/>
                <w:szCs w:val="22"/>
              </w:rPr>
              <w:t xml:space="preserve"> list.</w:t>
            </w:r>
          </w:p>
          <w:p w14:paraId="5300F527" w14:textId="6BB7B21F" w:rsidR="002D6098" w:rsidRPr="005C26E2" w:rsidRDefault="002D6098" w:rsidP="005C26E2">
            <w:pPr>
              <w:pStyle w:val="HangingIndent"/>
              <w:ind w:left="171" w:firstLine="0"/>
              <w:rPr>
                <w:sz w:val="22"/>
                <w:szCs w:val="22"/>
              </w:rPr>
            </w:pPr>
            <w:r w:rsidRPr="005C26E2">
              <w:rPr>
                <w:sz w:val="22"/>
                <w:szCs w:val="22"/>
              </w:rPr>
              <w:t xml:space="preserve">Data is written to a text file in comma separated value format. This file type can be read into Excel. A full description of the way CSV files </w:t>
            </w:r>
            <w:proofErr w:type="gramStart"/>
            <w:r w:rsidRPr="005C26E2">
              <w:rPr>
                <w:sz w:val="22"/>
                <w:szCs w:val="22"/>
              </w:rPr>
              <w:t>are</w:t>
            </w:r>
            <w:proofErr w:type="gramEnd"/>
            <w:r w:rsidRPr="005C26E2">
              <w:rPr>
                <w:sz w:val="22"/>
                <w:szCs w:val="22"/>
              </w:rPr>
              <w:t xml:space="preserve"> used can be found below at </w:t>
            </w:r>
            <w:r w:rsidR="008378F6" w:rsidRPr="005C26E2">
              <w:rPr>
                <w:i/>
                <w:sz w:val="22"/>
                <w:szCs w:val="22"/>
              </w:rPr>
              <w:t>Section</w:t>
            </w:r>
            <w:r w:rsidRPr="005C26E2">
              <w:rPr>
                <w:i/>
                <w:sz w:val="22"/>
                <w:szCs w:val="22"/>
              </w:rPr>
              <w:t xml:space="preserve"> </w:t>
            </w:r>
            <w:r w:rsidR="008378F6" w:rsidRPr="005C26E2">
              <w:rPr>
                <w:i/>
                <w:sz w:val="22"/>
                <w:szCs w:val="22"/>
              </w:rPr>
              <w:t>8.6.1</w:t>
            </w:r>
            <w:r w:rsidRPr="005C26E2">
              <w:rPr>
                <w:rStyle w:val="CrossReference"/>
                <w:i w:val="0"/>
                <w:sz w:val="22"/>
                <w:szCs w:val="22"/>
                <w:u w:val="single"/>
              </w:rPr>
              <w:t xml:space="preserve"> </w:t>
            </w:r>
            <w:r w:rsidR="00DA4F2C" w:rsidRPr="005C26E2">
              <w:rPr>
                <w:szCs w:val="22"/>
              </w:rPr>
              <w:fldChar w:fldCharType="begin"/>
            </w:r>
            <w:r w:rsidR="00DA4F2C" w:rsidRPr="005C26E2">
              <w:rPr>
                <w:sz w:val="22"/>
                <w:szCs w:val="22"/>
              </w:rPr>
              <w:instrText xml:space="preserve"> REF _Ref413329509 \h  \* MERGEFORMAT </w:instrText>
            </w:r>
            <w:r w:rsidR="00DA4F2C" w:rsidRPr="005C26E2">
              <w:rPr>
                <w:szCs w:val="22"/>
              </w:rPr>
            </w:r>
            <w:r w:rsidR="00DA4F2C" w:rsidRPr="005C26E2">
              <w:rPr>
                <w:szCs w:val="22"/>
              </w:rPr>
              <w:fldChar w:fldCharType="separate"/>
            </w:r>
            <w:r w:rsidR="000C7C57" w:rsidRPr="000C7C57">
              <w:rPr>
                <w:i/>
                <w:sz w:val="22"/>
                <w:szCs w:val="22"/>
              </w:rPr>
              <w:t>CSV Spectrum Export Format</w:t>
            </w:r>
            <w:r w:rsidR="00DA4F2C" w:rsidRPr="005C26E2">
              <w:rPr>
                <w:szCs w:val="22"/>
              </w:rPr>
              <w:fldChar w:fldCharType="end"/>
            </w:r>
            <w:r w:rsidRPr="005C26E2">
              <w:rPr>
                <w:sz w:val="22"/>
                <w:szCs w:val="22"/>
              </w:rPr>
              <w:t>.</w:t>
            </w:r>
          </w:p>
          <w:p w14:paraId="66C9CD88" w14:textId="77777777" w:rsidR="002D6098" w:rsidRPr="005C26E2" w:rsidRDefault="002D6098" w:rsidP="005C26E2">
            <w:pPr>
              <w:pStyle w:val="HangingIndent"/>
              <w:ind w:left="171" w:firstLine="0"/>
              <w:rPr>
                <w:sz w:val="22"/>
                <w:szCs w:val="22"/>
              </w:rPr>
            </w:pPr>
            <w:r w:rsidRPr="005C26E2">
              <w:rPr>
                <w:sz w:val="22"/>
                <w:szCs w:val="22"/>
              </w:rPr>
              <w:t>ENVI Spectral library file consisting of two files: a header file (&lt;</w:t>
            </w:r>
            <w:proofErr w:type="spellStart"/>
            <w:r w:rsidRPr="005C26E2">
              <w:rPr>
                <w:sz w:val="22"/>
                <w:szCs w:val="22"/>
              </w:rPr>
              <w:t>file_name</w:t>
            </w:r>
            <w:proofErr w:type="spellEnd"/>
            <w:proofErr w:type="gramStart"/>
            <w:r w:rsidRPr="005C26E2">
              <w:rPr>
                <w:sz w:val="22"/>
                <w:szCs w:val="22"/>
              </w:rPr>
              <w:t>&gt;.</w:t>
            </w:r>
            <w:proofErr w:type="spellStart"/>
            <w:r w:rsidRPr="005C26E2">
              <w:rPr>
                <w:sz w:val="22"/>
                <w:szCs w:val="22"/>
              </w:rPr>
              <w:t>hdr</w:t>
            </w:r>
            <w:proofErr w:type="spellEnd"/>
            <w:proofErr w:type="gramEnd"/>
            <w:r w:rsidRPr="005C26E2">
              <w:rPr>
                <w:sz w:val="22"/>
                <w:szCs w:val="22"/>
              </w:rPr>
              <w:t>) and a body file (&lt;</w:t>
            </w:r>
            <w:proofErr w:type="spellStart"/>
            <w:r w:rsidRPr="005C26E2">
              <w:rPr>
                <w:sz w:val="22"/>
                <w:szCs w:val="22"/>
              </w:rPr>
              <w:t>file_name</w:t>
            </w:r>
            <w:proofErr w:type="spellEnd"/>
            <w:r w:rsidRPr="005C26E2">
              <w:rPr>
                <w:sz w:val="22"/>
                <w:szCs w:val="22"/>
              </w:rPr>
              <w:t>&gt;.</w:t>
            </w:r>
            <w:proofErr w:type="spellStart"/>
            <w:r w:rsidRPr="005C26E2">
              <w:rPr>
                <w:sz w:val="22"/>
                <w:szCs w:val="22"/>
              </w:rPr>
              <w:t>slb</w:t>
            </w:r>
            <w:proofErr w:type="spellEnd"/>
            <w:r w:rsidRPr="005C26E2">
              <w:rPr>
                <w:sz w:val="22"/>
                <w:szCs w:val="22"/>
              </w:rPr>
              <w:t xml:space="preserve">). Spectral data are written as floating point values, either 32 bit or 64 </w:t>
            </w:r>
            <w:proofErr w:type="gramStart"/>
            <w:r w:rsidRPr="005C26E2">
              <w:rPr>
                <w:sz w:val="22"/>
                <w:szCs w:val="22"/>
              </w:rPr>
              <w:t>bit</w:t>
            </w:r>
            <w:proofErr w:type="gramEnd"/>
            <w:r w:rsidRPr="005C26E2">
              <w:rPr>
                <w:sz w:val="22"/>
                <w:szCs w:val="22"/>
              </w:rPr>
              <w:t xml:space="preserve"> depending on the architecture of the machine. The datatype field in the header file is set accordingly (datatype 4 or 5 respectively).</w:t>
            </w:r>
          </w:p>
        </w:tc>
      </w:tr>
      <w:tr w:rsidR="00280B8D" w:rsidRPr="005C26E2" w14:paraId="6DAF11F4" w14:textId="77777777" w:rsidTr="00280B8D">
        <w:tc>
          <w:tcPr>
            <w:tcW w:w="1701" w:type="dxa"/>
          </w:tcPr>
          <w:p w14:paraId="093700BE" w14:textId="77777777" w:rsidR="00280B8D" w:rsidRPr="005C26E2" w:rsidRDefault="00280B8D" w:rsidP="005C26E2">
            <w:pPr>
              <w:pStyle w:val="HangingIndent"/>
              <w:ind w:hanging="2376"/>
              <w:rPr>
                <w:sz w:val="22"/>
                <w:szCs w:val="22"/>
              </w:rPr>
            </w:pPr>
            <w:r w:rsidRPr="005C26E2">
              <w:rPr>
                <w:rStyle w:val="GUIWord"/>
                <w:u w:val="single"/>
              </w:rPr>
              <w:t>Target folder:</w:t>
            </w:r>
            <w:r w:rsidRPr="005C26E2">
              <w:rPr>
                <w:sz w:val="22"/>
                <w:szCs w:val="22"/>
              </w:rPr>
              <w:t xml:space="preserve">   </w:t>
            </w:r>
          </w:p>
        </w:tc>
        <w:tc>
          <w:tcPr>
            <w:tcW w:w="6724" w:type="dxa"/>
          </w:tcPr>
          <w:p w14:paraId="1E24326C" w14:textId="79EF4D71" w:rsidR="00280B8D" w:rsidRPr="005C26E2" w:rsidRDefault="0088215B" w:rsidP="00DD2757">
            <w:pPr>
              <w:pStyle w:val="HangingIndent"/>
              <w:ind w:left="171" w:firstLine="0"/>
              <w:rPr>
                <w:sz w:val="22"/>
                <w:szCs w:val="22"/>
              </w:rPr>
            </w:pPr>
            <w:r w:rsidRPr="005C26E2">
              <w:rPr>
                <w:sz w:val="22"/>
                <w:szCs w:val="22"/>
              </w:rPr>
              <w:t xml:space="preserve">Click </w:t>
            </w:r>
            <w:r w:rsidR="00833E1E" w:rsidRPr="005C26E2">
              <w:rPr>
                <w:rStyle w:val="ActionButton"/>
                <w:sz w:val="22"/>
                <w:szCs w:val="22"/>
                <w:u w:val="single"/>
              </w:rPr>
              <w:t>Browse</w:t>
            </w:r>
            <w:r w:rsidR="00280B8D" w:rsidRPr="005C26E2">
              <w:rPr>
                <w:sz w:val="22"/>
                <w:szCs w:val="22"/>
              </w:rPr>
              <w:t xml:space="preserve"> to select the folder into which the output files will be written.</w:t>
            </w:r>
          </w:p>
        </w:tc>
      </w:tr>
      <w:tr w:rsidR="00280B8D" w:rsidRPr="005C26E2" w14:paraId="6C256231" w14:textId="77777777" w:rsidTr="00B62D7B">
        <w:trPr>
          <w:trHeight w:val="4117"/>
        </w:trPr>
        <w:tc>
          <w:tcPr>
            <w:tcW w:w="1701" w:type="dxa"/>
          </w:tcPr>
          <w:p w14:paraId="7050AABC" w14:textId="77777777" w:rsidR="00280B8D" w:rsidRPr="005C26E2" w:rsidRDefault="00280B8D" w:rsidP="005C26E2">
            <w:pPr>
              <w:pStyle w:val="HangingIndent"/>
              <w:ind w:hanging="2376"/>
              <w:rPr>
                <w:sz w:val="22"/>
                <w:szCs w:val="22"/>
              </w:rPr>
            </w:pPr>
            <w:r w:rsidRPr="005C26E2">
              <w:rPr>
                <w:rStyle w:val="GUIWord"/>
                <w:u w:val="single"/>
              </w:rPr>
              <w:t>Base name:</w:t>
            </w:r>
            <w:r w:rsidRPr="005C26E2">
              <w:rPr>
                <w:sz w:val="22"/>
                <w:szCs w:val="22"/>
              </w:rPr>
              <w:t xml:space="preserve">   </w:t>
            </w:r>
          </w:p>
        </w:tc>
        <w:tc>
          <w:tcPr>
            <w:tcW w:w="6724" w:type="dxa"/>
          </w:tcPr>
          <w:p w14:paraId="61B2DA1E" w14:textId="77777777" w:rsidR="00280B8D" w:rsidRPr="005C26E2" w:rsidRDefault="00280B8D" w:rsidP="005C26E2">
            <w:pPr>
              <w:pStyle w:val="HangingIndent"/>
              <w:ind w:left="171" w:firstLine="0"/>
              <w:rPr>
                <w:sz w:val="22"/>
                <w:szCs w:val="22"/>
              </w:rPr>
            </w:pPr>
            <w:r w:rsidRPr="005C26E2">
              <w:rPr>
                <w:sz w:val="22"/>
                <w:szCs w:val="22"/>
              </w:rPr>
              <w:t xml:space="preserve">Enter a character string which will be prefixed to the file name. This name should contain only characters that are allowed in filenames (depends on your operating system). The base name is used to build the real filenames according to one of the following patterns: </w:t>
            </w:r>
          </w:p>
          <w:p w14:paraId="2566996D" w14:textId="77777777" w:rsidR="00280B8D" w:rsidRPr="005C26E2" w:rsidRDefault="00280B8D" w:rsidP="005C26E2">
            <w:pPr>
              <w:pStyle w:val="Code"/>
              <w:ind w:left="171" w:firstLine="0"/>
              <w:rPr>
                <w:sz w:val="22"/>
                <w:szCs w:val="22"/>
              </w:rPr>
            </w:pPr>
            <w:r w:rsidRPr="005C26E2">
              <w:rPr>
                <w:sz w:val="22"/>
                <w:szCs w:val="22"/>
              </w:rPr>
              <w:t>&lt;base name&gt;_&lt;</w:t>
            </w:r>
            <w:proofErr w:type="spellStart"/>
            <w:r w:rsidRPr="005C26E2">
              <w:rPr>
                <w:sz w:val="22"/>
                <w:szCs w:val="22"/>
              </w:rPr>
              <w:t>sensor_name</w:t>
            </w:r>
            <w:proofErr w:type="spellEnd"/>
            <w:proofErr w:type="gramStart"/>
            <w:r w:rsidRPr="005C26E2">
              <w:rPr>
                <w:sz w:val="22"/>
                <w:szCs w:val="22"/>
              </w:rPr>
              <w:t>&gt;.&lt;</w:t>
            </w:r>
            <w:proofErr w:type="gramEnd"/>
            <w:r w:rsidRPr="005C26E2">
              <w:rPr>
                <w:sz w:val="22"/>
                <w:szCs w:val="22"/>
              </w:rPr>
              <w:t>file extension&gt;</w:t>
            </w:r>
          </w:p>
          <w:p w14:paraId="6C18ACFB" w14:textId="77777777" w:rsidR="00280B8D" w:rsidRPr="005C26E2" w:rsidRDefault="00280B8D" w:rsidP="005C26E2">
            <w:pPr>
              <w:pStyle w:val="Code"/>
              <w:ind w:left="171" w:firstLine="0"/>
              <w:rPr>
                <w:sz w:val="22"/>
                <w:szCs w:val="22"/>
              </w:rPr>
            </w:pPr>
            <w:r w:rsidRPr="005C26E2">
              <w:rPr>
                <w:sz w:val="22"/>
                <w:szCs w:val="22"/>
              </w:rPr>
              <w:t>&lt;base name&gt;_&lt;</w:t>
            </w:r>
            <w:proofErr w:type="spellStart"/>
            <w:r w:rsidRPr="005C26E2">
              <w:rPr>
                <w:sz w:val="22"/>
                <w:szCs w:val="22"/>
              </w:rPr>
              <w:t>instrument_name</w:t>
            </w:r>
            <w:proofErr w:type="spellEnd"/>
            <w:proofErr w:type="gramStart"/>
            <w:r w:rsidRPr="005C26E2">
              <w:rPr>
                <w:sz w:val="22"/>
                <w:szCs w:val="22"/>
              </w:rPr>
              <w:t>&gt;[</w:t>
            </w:r>
            <w:proofErr w:type="spellStart"/>
            <w:proofErr w:type="gramEnd"/>
            <w:r w:rsidRPr="005C26E2">
              <w:rPr>
                <w:sz w:val="22"/>
                <w:szCs w:val="22"/>
              </w:rPr>
              <w:t>cal</w:t>
            </w:r>
            <w:proofErr w:type="spellEnd"/>
            <w:r w:rsidRPr="005C26E2">
              <w:rPr>
                <w:sz w:val="22"/>
                <w:szCs w:val="22"/>
              </w:rPr>
              <w:t>&lt;calibration sequence number&gt;].&lt;file extension&gt;</w:t>
            </w:r>
          </w:p>
          <w:p w14:paraId="09B116D8" w14:textId="77777777" w:rsidR="00280B8D" w:rsidRPr="005C26E2" w:rsidRDefault="00280B8D" w:rsidP="005C26E2">
            <w:pPr>
              <w:pStyle w:val="HangingIndent"/>
              <w:ind w:left="171" w:firstLine="0"/>
              <w:rPr>
                <w:sz w:val="22"/>
                <w:szCs w:val="22"/>
              </w:rPr>
            </w:pPr>
            <w:r w:rsidRPr="005C26E2">
              <w:rPr>
                <w:sz w:val="22"/>
                <w:szCs w:val="22"/>
              </w:rPr>
              <w:t xml:space="preserve">The actual choice of naming pattern depends on the selection made in the </w:t>
            </w:r>
            <w:r w:rsidRPr="005C26E2">
              <w:rPr>
                <w:rStyle w:val="GUIWord"/>
                <w:u w:val="single"/>
              </w:rPr>
              <w:t>Splitting rules for exporting and plotting:</w:t>
            </w:r>
            <w:r w:rsidRPr="005C26E2">
              <w:rPr>
                <w:sz w:val="22"/>
                <w:szCs w:val="22"/>
              </w:rPr>
              <w:t xml:space="preserve"> question in the previous </w:t>
            </w:r>
            <w:r w:rsidRPr="005C26E2">
              <w:rPr>
                <w:rStyle w:val="GUIWord"/>
                <w:u w:val="single"/>
              </w:rPr>
              <w:t>Query builder</w:t>
            </w:r>
            <w:r w:rsidRPr="005C26E2">
              <w:rPr>
                <w:sz w:val="22"/>
                <w:szCs w:val="22"/>
              </w:rPr>
              <w:t xml:space="preserve"> dialog or </w:t>
            </w:r>
            <w:r w:rsidRPr="005C26E2">
              <w:rPr>
                <w:rStyle w:val="GUIWord"/>
                <w:u w:val="single"/>
              </w:rPr>
              <w:t>Data browser</w:t>
            </w:r>
            <w:r w:rsidRPr="005C26E2">
              <w:rPr>
                <w:sz w:val="22"/>
                <w:szCs w:val="22"/>
              </w:rPr>
              <w:t xml:space="preserve"> dialog. </w:t>
            </w:r>
          </w:p>
          <w:p w14:paraId="69C6011B" w14:textId="77777777" w:rsidR="00280B8D" w:rsidRPr="005C26E2" w:rsidRDefault="00280B8D" w:rsidP="005C26E2">
            <w:pPr>
              <w:pStyle w:val="HangingIndent"/>
              <w:ind w:left="171" w:firstLine="0"/>
              <w:rPr>
                <w:sz w:val="22"/>
                <w:szCs w:val="22"/>
              </w:rPr>
            </w:pPr>
            <w:r w:rsidRPr="005C26E2">
              <w:rPr>
                <w:sz w:val="22"/>
                <w:szCs w:val="22"/>
              </w:rPr>
              <w:t>If no Instrument has been defined the Sensor name will be used.</w:t>
            </w:r>
          </w:p>
        </w:tc>
      </w:tr>
      <w:tr w:rsidR="00280B8D" w:rsidRPr="005C26E2" w14:paraId="324DFE27" w14:textId="77777777" w:rsidTr="00280B8D">
        <w:tc>
          <w:tcPr>
            <w:tcW w:w="1701" w:type="dxa"/>
          </w:tcPr>
          <w:p w14:paraId="7134D587" w14:textId="77777777" w:rsidR="00280B8D" w:rsidRPr="005C26E2" w:rsidRDefault="00280B8D" w:rsidP="005C26E2">
            <w:pPr>
              <w:pStyle w:val="HangingIndent"/>
              <w:ind w:hanging="2376"/>
              <w:rPr>
                <w:sz w:val="22"/>
                <w:szCs w:val="22"/>
              </w:rPr>
            </w:pPr>
            <w:r w:rsidRPr="005C26E2">
              <w:rPr>
                <w:rStyle w:val="GUIWord"/>
                <w:u w:val="single"/>
              </w:rPr>
              <w:t>Split header and b</w:t>
            </w:r>
            <w:r w:rsidRPr="005C26E2">
              <w:rPr>
                <w:rStyle w:val="GUIWord"/>
                <w:u w:val="single"/>
              </w:rPr>
              <w:lastRenderedPageBreak/>
              <w:t>ody</w:t>
            </w:r>
            <w:r w:rsidRPr="005C26E2">
              <w:rPr>
                <w:sz w:val="22"/>
                <w:szCs w:val="22"/>
              </w:rPr>
              <w:t xml:space="preserve">   </w:t>
            </w:r>
          </w:p>
        </w:tc>
        <w:tc>
          <w:tcPr>
            <w:tcW w:w="6724" w:type="dxa"/>
          </w:tcPr>
          <w:p w14:paraId="12F09342" w14:textId="77777777" w:rsidR="00280B8D" w:rsidRPr="005C26E2" w:rsidRDefault="00280B8D" w:rsidP="005C26E2">
            <w:pPr>
              <w:pStyle w:val="HangingIndent"/>
              <w:ind w:left="171" w:firstLine="0"/>
              <w:rPr>
                <w:sz w:val="22"/>
                <w:szCs w:val="22"/>
              </w:rPr>
            </w:pPr>
            <w:r w:rsidRPr="005C26E2">
              <w:rPr>
                <w:sz w:val="22"/>
                <w:szCs w:val="22"/>
              </w:rPr>
              <w:lastRenderedPageBreak/>
              <w:t xml:space="preserve">Applies to CSV files only. The Spectra data will be split into two separate CSV files. The body file will have the string </w:t>
            </w:r>
            <w:r w:rsidRPr="005C26E2">
              <w:rPr>
                <w:rStyle w:val="Codeintext"/>
                <w:sz w:val="22"/>
                <w:szCs w:val="22"/>
                <w:u w:val="single"/>
              </w:rPr>
              <w:t>_BODY</w:t>
            </w:r>
            <w:r w:rsidRPr="005C26E2">
              <w:rPr>
                <w:sz w:val="22"/>
                <w:szCs w:val="22"/>
              </w:rPr>
              <w:t xml:space="preserve"> appended to the file name and </w:t>
            </w:r>
            <w:r w:rsidRPr="005C26E2">
              <w:rPr>
                <w:rStyle w:val="Codeintext"/>
                <w:sz w:val="22"/>
                <w:szCs w:val="22"/>
                <w:u w:val="single"/>
              </w:rPr>
              <w:t>_HDR</w:t>
            </w:r>
            <w:r w:rsidRPr="005C26E2">
              <w:rPr>
                <w:sz w:val="22"/>
                <w:szCs w:val="22"/>
              </w:rPr>
              <w:t xml:space="preserve"> is appended to the file name for the header file. (ENVI SLB files are always split into header and body.) The data are also split according to the selection made on the </w:t>
            </w:r>
            <w:r w:rsidRPr="005C26E2">
              <w:rPr>
                <w:rStyle w:val="GUIWord"/>
                <w:u w:val="single"/>
              </w:rPr>
              <w:t xml:space="preserve">Splitting rules for file export and plotting: </w:t>
            </w:r>
            <w:r w:rsidRPr="005C26E2">
              <w:rPr>
                <w:sz w:val="22"/>
                <w:szCs w:val="22"/>
              </w:rPr>
              <w:lastRenderedPageBreak/>
              <w:t>question in the</w:t>
            </w:r>
            <w:r w:rsidRPr="005C26E2">
              <w:rPr>
                <w:rStyle w:val="GUIWord"/>
                <w:u w:val="single"/>
              </w:rPr>
              <w:t xml:space="preserve"> Query Builder </w:t>
            </w:r>
            <w:r w:rsidRPr="005C26E2">
              <w:rPr>
                <w:sz w:val="22"/>
                <w:szCs w:val="22"/>
              </w:rPr>
              <w:t>or</w:t>
            </w:r>
            <w:r w:rsidRPr="005C26E2">
              <w:rPr>
                <w:rStyle w:val="GUIWord"/>
                <w:u w:val="single"/>
              </w:rPr>
              <w:t xml:space="preserve"> Spectrum Browser </w:t>
            </w:r>
            <w:r w:rsidRPr="005C26E2">
              <w:rPr>
                <w:sz w:val="22"/>
                <w:szCs w:val="22"/>
              </w:rPr>
              <w:t>dialogs</w:t>
            </w:r>
            <w:r w:rsidRPr="005C26E2">
              <w:rPr>
                <w:rStyle w:val="GUIWord"/>
                <w:u w:val="single"/>
              </w:rPr>
              <w:t>.</w:t>
            </w:r>
            <w:r w:rsidRPr="005C26E2">
              <w:rPr>
                <w:sz w:val="22"/>
                <w:szCs w:val="22"/>
              </w:rPr>
              <w:t xml:space="preserve"> See comment below about file naming.</w:t>
            </w:r>
          </w:p>
        </w:tc>
      </w:tr>
      <w:tr w:rsidR="00280B8D" w:rsidRPr="005C26E2" w14:paraId="5CE89321" w14:textId="77777777" w:rsidTr="00280B8D">
        <w:tc>
          <w:tcPr>
            <w:tcW w:w="1701" w:type="dxa"/>
          </w:tcPr>
          <w:p w14:paraId="751BFA54" w14:textId="77777777" w:rsidR="00280B8D" w:rsidRPr="005C26E2" w:rsidRDefault="00280B8D" w:rsidP="005C26E2">
            <w:pPr>
              <w:pStyle w:val="HangingIndent"/>
              <w:ind w:hanging="2376"/>
              <w:rPr>
                <w:sz w:val="22"/>
                <w:szCs w:val="22"/>
              </w:rPr>
            </w:pPr>
            <w:r w:rsidRPr="005C26E2">
              <w:rPr>
                <w:rStyle w:val="GUIWord"/>
                <w:u w:val="single"/>
              </w:rPr>
              <w:lastRenderedPageBreak/>
              <w:t>Time format:</w:t>
            </w:r>
            <w:r w:rsidRPr="005C26E2">
              <w:rPr>
                <w:sz w:val="22"/>
                <w:szCs w:val="22"/>
              </w:rPr>
              <w:t xml:space="preserve">   </w:t>
            </w:r>
          </w:p>
        </w:tc>
        <w:tc>
          <w:tcPr>
            <w:tcW w:w="6724" w:type="dxa"/>
          </w:tcPr>
          <w:p w14:paraId="4D5F5264" w14:textId="77777777" w:rsidR="00280B8D" w:rsidRPr="005C26E2" w:rsidRDefault="00280B8D" w:rsidP="005C26E2">
            <w:pPr>
              <w:pStyle w:val="HangingIndent"/>
              <w:ind w:left="171" w:firstLine="0"/>
              <w:rPr>
                <w:sz w:val="22"/>
                <w:szCs w:val="22"/>
              </w:rPr>
            </w:pPr>
            <w:r w:rsidRPr="005C26E2">
              <w:rPr>
                <w:sz w:val="22"/>
                <w:szCs w:val="22"/>
              </w:rPr>
              <w:t>Select your desired time format. Selecting milliseconds makes it easier to use the timestamp as an X axis value in Excel plotting.</w:t>
            </w:r>
          </w:p>
        </w:tc>
      </w:tr>
    </w:tbl>
    <w:p w14:paraId="616139CB" w14:textId="77777777" w:rsidR="00D934DC" w:rsidRPr="00B350A0" w:rsidRDefault="00D934DC" w:rsidP="004A51AA">
      <w:pPr>
        <w:pStyle w:val="HangingIndent"/>
      </w:pPr>
    </w:p>
    <w:p w14:paraId="69F314A8" w14:textId="77777777" w:rsidR="00D934DC" w:rsidRPr="00B350A0" w:rsidRDefault="00D934DC" w:rsidP="004A51AA">
      <w:pPr>
        <w:pStyle w:val="Body"/>
      </w:pPr>
      <w:r w:rsidRPr="00B350A0">
        <w:t>The data file names are constructed using the following components.</w:t>
      </w:r>
    </w:p>
    <w:tbl>
      <w:tblPr>
        <w:tblStyle w:val="TableGrid"/>
        <w:tblW w:w="0" w:type="auto"/>
        <w:tblInd w:w="817" w:type="dxa"/>
        <w:tblLook w:val="04A0" w:firstRow="1" w:lastRow="0" w:firstColumn="1" w:lastColumn="0" w:noHBand="0" w:noVBand="1"/>
      </w:tblPr>
      <w:tblGrid>
        <w:gridCol w:w="2126"/>
        <w:gridCol w:w="6299"/>
      </w:tblGrid>
      <w:tr w:rsidR="00CC60E6" w:rsidRPr="00B350A0" w14:paraId="49105718" w14:textId="77777777" w:rsidTr="00BB36EF">
        <w:tc>
          <w:tcPr>
            <w:tcW w:w="2126" w:type="dxa"/>
          </w:tcPr>
          <w:p w14:paraId="2D6C7129" w14:textId="77777777" w:rsidR="00CC60E6" w:rsidRPr="008B2AD1" w:rsidRDefault="00CC60E6" w:rsidP="008B2AD1">
            <w:pPr>
              <w:rPr>
                <w:b/>
                <w:sz w:val="22"/>
                <w:szCs w:val="22"/>
              </w:rPr>
            </w:pPr>
            <w:r w:rsidRPr="008B2AD1">
              <w:rPr>
                <w:b/>
                <w:sz w:val="22"/>
                <w:szCs w:val="22"/>
              </w:rPr>
              <w:t>Campaign name</w:t>
            </w:r>
          </w:p>
        </w:tc>
        <w:tc>
          <w:tcPr>
            <w:tcW w:w="6299" w:type="dxa"/>
          </w:tcPr>
          <w:p w14:paraId="343DFC99" w14:textId="77777777" w:rsidR="00CC60E6" w:rsidRPr="005C26E2" w:rsidRDefault="00CC60E6" w:rsidP="005C26E2">
            <w:pPr>
              <w:pStyle w:val="HangingIndent"/>
              <w:ind w:left="180" w:firstLine="0"/>
              <w:rPr>
                <w:sz w:val="22"/>
                <w:szCs w:val="22"/>
              </w:rPr>
            </w:pPr>
            <w:r w:rsidRPr="005C26E2">
              <w:rPr>
                <w:sz w:val="22"/>
                <w:szCs w:val="22"/>
              </w:rPr>
              <w:t>The Campaign name is always used in the output file name. It is not recommended to export data from multiple Campaigns at one time. The results are undefined.</w:t>
            </w:r>
          </w:p>
        </w:tc>
      </w:tr>
      <w:tr w:rsidR="00CC60E6" w:rsidRPr="00B350A0" w14:paraId="784A96A4" w14:textId="77777777" w:rsidTr="00BB36EF">
        <w:tc>
          <w:tcPr>
            <w:tcW w:w="2126" w:type="dxa"/>
          </w:tcPr>
          <w:p w14:paraId="12EA0193" w14:textId="77777777" w:rsidR="00CC60E6" w:rsidRPr="008B2AD1" w:rsidRDefault="00CC60E6" w:rsidP="008B2AD1">
            <w:pPr>
              <w:rPr>
                <w:b/>
                <w:sz w:val="22"/>
                <w:szCs w:val="22"/>
              </w:rPr>
            </w:pPr>
            <w:r w:rsidRPr="008B2AD1">
              <w:rPr>
                <w:b/>
                <w:sz w:val="22"/>
                <w:szCs w:val="22"/>
              </w:rPr>
              <w:t>Sensor name</w:t>
            </w:r>
          </w:p>
        </w:tc>
        <w:tc>
          <w:tcPr>
            <w:tcW w:w="6299" w:type="dxa"/>
          </w:tcPr>
          <w:p w14:paraId="364B0D50" w14:textId="77777777" w:rsidR="00CC60E6" w:rsidRPr="005C26E2" w:rsidRDefault="00CC60E6" w:rsidP="005C26E2">
            <w:pPr>
              <w:pStyle w:val="HangingIndent"/>
              <w:ind w:left="180" w:firstLine="0"/>
              <w:rPr>
                <w:sz w:val="22"/>
                <w:szCs w:val="22"/>
              </w:rPr>
            </w:pPr>
            <w:r w:rsidRPr="005C26E2">
              <w:rPr>
                <w:sz w:val="22"/>
                <w:szCs w:val="22"/>
              </w:rPr>
              <w:t>The Sensor name is always used in the output file name. There will be separate files for each Sensor.</w:t>
            </w:r>
          </w:p>
        </w:tc>
      </w:tr>
      <w:tr w:rsidR="00CC60E6" w:rsidRPr="00B350A0" w14:paraId="0847B55D" w14:textId="77777777" w:rsidTr="00BB36EF">
        <w:tc>
          <w:tcPr>
            <w:tcW w:w="2126" w:type="dxa"/>
          </w:tcPr>
          <w:p w14:paraId="608216F3" w14:textId="77777777" w:rsidR="00CC60E6" w:rsidRPr="008B2AD1" w:rsidRDefault="00CC60E6" w:rsidP="008B2AD1">
            <w:pPr>
              <w:rPr>
                <w:b/>
                <w:sz w:val="22"/>
                <w:szCs w:val="22"/>
              </w:rPr>
            </w:pPr>
            <w:r w:rsidRPr="008B2AD1">
              <w:rPr>
                <w:b/>
                <w:sz w:val="22"/>
                <w:szCs w:val="22"/>
              </w:rPr>
              <w:t>Unit type</w:t>
            </w:r>
          </w:p>
        </w:tc>
        <w:tc>
          <w:tcPr>
            <w:tcW w:w="6299" w:type="dxa"/>
          </w:tcPr>
          <w:p w14:paraId="79B74E67"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 xml:space="preserve">Split spaces by sensor and unit </w:t>
            </w:r>
            <w:r w:rsidRPr="005C26E2">
              <w:rPr>
                <w:sz w:val="22"/>
                <w:szCs w:val="22"/>
              </w:rPr>
              <w:t>or</w:t>
            </w:r>
            <w:r w:rsidRPr="005C26E2">
              <w:rPr>
                <w:rStyle w:val="GUIWord"/>
                <w:u w:val="single"/>
              </w:rPr>
              <w:t xml:space="preserve"> Split spaces by sensor, instrument, </w:t>
            </w:r>
            <w:proofErr w:type="spellStart"/>
            <w:r w:rsidRPr="005C26E2">
              <w:rPr>
                <w:rStyle w:val="GUIWord"/>
                <w:u w:val="single"/>
              </w:rPr>
              <w:t>calibration_no</w:t>
            </w:r>
            <w:proofErr w:type="spellEnd"/>
            <w:r w:rsidRPr="005C26E2">
              <w:rPr>
                <w:rStyle w:val="GUIWord"/>
                <w:u w:val="single"/>
              </w:rPr>
              <w:t xml:space="preserve"> and units</w:t>
            </w:r>
            <w:r w:rsidRPr="005C26E2">
              <w:rPr>
                <w:sz w:val="22"/>
                <w:szCs w:val="22"/>
              </w:rPr>
              <w:t>, there will be separate files for each value of the Unit Metadata Attribute.</w:t>
            </w:r>
          </w:p>
        </w:tc>
      </w:tr>
      <w:tr w:rsidR="00CC60E6" w:rsidRPr="00B350A0" w14:paraId="78E2277C" w14:textId="77777777" w:rsidTr="008B2AD1">
        <w:trPr>
          <w:trHeight w:val="69"/>
        </w:trPr>
        <w:tc>
          <w:tcPr>
            <w:tcW w:w="2126" w:type="dxa"/>
          </w:tcPr>
          <w:p w14:paraId="420572A6" w14:textId="6373AA66" w:rsidR="00CC60E6" w:rsidRPr="008B2AD1" w:rsidRDefault="00CC60E6" w:rsidP="008B2AD1">
            <w:pPr>
              <w:rPr>
                <w:b/>
                <w:sz w:val="22"/>
                <w:szCs w:val="22"/>
              </w:rPr>
            </w:pPr>
            <w:r w:rsidRPr="008B2AD1">
              <w:rPr>
                <w:b/>
                <w:sz w:val="22"/>
                <w:szCs w:val="22"/>
              </w:rPr>
              <w:t>Calibration numbe</w:t>
            </w:r>
            <w:r w:rsidR="008B2AD1">
              <w:rPr>
                <w:b/>
                <w:sz w:val="22"/>
                <w:szCs w:val="22"/>
              </w:rPr>
              <w:t>r</w:t>
            </w:r>
          </w:p>
        </w:tc>
        <w:tc>
          <w:tcPr>
            <w:tcW w:w="6299" w:type="dxa"/>
          </w:tcPr>
          <w:p w14:paraId="660C172E"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 xml:space="preserve">Split spaces by sensor, instrument, </w:t>
            </w:r>
            <w:proofErr w:type="spellStart"/>
            <w:r w:rsidRPr="005C26E2">
              <w:rPr>
                <w:rStyle w:val="GUIWord"/>
                <w:u w:val="single"/>
              </w:rPr>
              <w:t>calibration_no</w:t>
            </w:r>
            <w:proofErr w:type="spellEnd"/>
            <w:r w:rsidRPr="005C26E2">
              <w:rPr>
                <w:rStyle w:val="GUIWord"/>
                <w:u w:val="single"/>
              </w:rPr>
              <w:t xml:space="preserve"> and units</w:t>
            </w:r>
            <w:r w:rsidRPr="005C26E2">
              <w:rPr>
                <w:sz w:val="22"/>
                <w:szCs w:val="22"/>
              </w:rPr>
              <w:t>, there will also be separate files for each Calibration for each Sensor and Unit combination.</w:t>
            </w:r>
          </w:p>
        </w:tc>
      </w:tr>
    </w:tbl>
    <w:p w14:paraId="1711AFD8" w14:textId="77777777" w:rsidR="00D934DC" w:rsidRPr="00B350A0" w:rsidRDefault="00D934DC" w:rsidP="00D934DC">
      <w:pPr>
        <w:pStyle w:val="HeadingSubUnnumbered"/>
        <w:rPr>
          <w:u w:val="single"/>
        </w:rPr>
      </w:pPr>
      <w:r w:rsidRPr="00B350A0">
        <w:rPr>
          <w:u w:val="single"/>
        </w:rPr>
        <w:t>Example</w:t>
      </w:r>
    </w:p>
    <w:p w14:paraId="1C93A53F" w14:textId="77777777" w:rsidR="00D934DC" w:rsidRPr="00B350A0" w:rsidRDefault="00D934DC" w:rsidP="004A51AA">
      <w:pPr>
        <w:pStyle w:val="Body"/>
      </w:pPr>
      <w:r w:rsidRPr="00B350A0">
        <w:t>Consider a Campaign containing Spectra captured with the following three Instruments:</w:t>
      </w:r>
    </w:p>
    <w:p w14:paraId="67372911" w14:textId="77777777" w:rsidR="00D934DC" w:rsidRPr="00B350A0" w:rsidRDefault="00D934DC" w:rsidP="004A51AA">
      <w:pPr>
        <w:pStyle w:val="Bullet"/>
      </w:pPr>
      <w:r w:rsidRPr="00B350A0">
        <w:t>An ASD Instrument belonging to the Institute of Natural Resources, Massey University (named INR ASD) with calibration sequence number 1</w:t>
      </w:r>
    </w:p>
    <w:p w14:paraId="4A2F6072" w14:textId="77777777" w:rsidR="00D934DC" w:rsidRPr="00B350A0" w:rsidRDefault="00D934DC" w:rsidP="004A51AA">
      <w:pPr>
        <w:pStyle w:val="Bullet"/>
      </w:pPr>
      <w:r w:rsidRPr="00B350A0">
        <w:t>An ASD Instrument belonging to the Remote Sensing Laboratories, University of Zurich (named RSL ASD 1) with no calibrations entered in the database</w:t>
      </w:r>
    </w:p>
    <w:p w14:paraId="1693C524" w14:textId="77777777" w:rsidR="00D934DC" w:rsidRPr="00B350A0" w:rsidRDefault="00D934DC" w:rsidP="004A51AA">
      <w:pPr>
        <w:pStyle w:val="Bullet"/>
      </w:pPr>
      <w:r w:rsidRPr="00B350A0">
        <w:t>A GER 3700 Instrument belonging to the Remote Sensing Laboratories, University of Zurich (named RSL GER 3700) with no calibrations entered in the database</w:t>
      </w:r>
    </w:p>
    <w:p w14:paraId="3DFEB3BF" w14:textId="77777777" w:rsidR="00D934DC" w:rsidRPr="00B350A0" w:rsidRDefault="00D934DC" w:rsidP="004A51AA">
      <w:pPr>
        <w:pStyle w:val="Body"/>
      </w:pPr>
      <w:r w:rsidRPr="00B350A0">
        <w:t xml:space="preserve">A CSV file output of this Campaign with the option </w:t>
      </w:r>
      <w:r w:rsidRPr="00B350A0">
        <w:rPr>
          <w:rStyle w:val="GUIWord"/>
          <w:u w:val="single"/>
        </w:rPr>
        <w:t>Split header and body</w:t>
      </w:r>
      <w:r w:rsidRPr="00B350A0">
        <w:t xml:space="preserve"> results in the following files:</w:t>
      </w:r>
    </w:p>
    <w:p w14:paraId="6F426CAB" w14:textId="77777777" w:rsidR="00D934DC" w:rsidRPr="00B350A0" w:rsidRDefault="00D934DC" w:rsidP="00D934DC">
      <w:pPr>
        <w:pStyle w:val="Figure"/>
        <w:rPr>
          <w:u w:val="single"/>
        </w:rPr>
      </w:pPr>
      <w:r w:rsidRPr="008B2AD1">
        <w:rPr>
          <w:lang w:val="en-GB" w:eastAsia="en-GB"/>
        </w:rPr>
        <w:drawing>
          <wp:inline distT="0" distB="0" distL="0" distR="0" wp14:anchorId="70F08512" wp14:editId="48002F1B">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9" cstate="print"/>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624FC47F" w14:textId="77777777" w:rsidR="00D934DC" w:rsidRPr="00A8518D" w:rsidRDefault="00D934DC" w:rsidP="00D934DC">
      <w:pPr>
        <w:pStyle w:val="Heading3"/>
      </w:pPr>
      <w:bookmarkStart w:id="487" w:name="_Toc355280391"/>
      <w:bookmarkStart w:id="488" w:name="_Ref356826590"/>
      <w:bookmarkStart w:id="489" w:name="_Ref356826592"/>
      <w:bookmarkStart w:id="490" w:name="_Toc398023948"/>
      <w:bookmarkStart w:id="491" w:name="_Ref413329509"/>
      <w:bookmarkStart w:id="492" w:name="_Toc49458129"/>
      <w:r w:rsidRPr="00A8518D">
        <w:t>CSV Spectrum Export Format</w:t>
      </w:r>
      <w:bookmarkEnd w:id="487"/>
      <w:bookmarkEnd w:id="488"/>
      <w:bookmarkEnd w:id="489"/>
      <w:bookmarkEnd w:id="490"/>
      <w:bookmarkEnd w:id="491"/>
      <w:bookmarkEnd w:id="492"/>
    </w:p>
    <w:p w14:paraId="29321707" w14:textId="77777777" w:rsidR="00D934DC" w:rsidRPr="00B350A0" w:rsidRDefault="00D934DC" w:rsidP="004A51AA">
      <w:pPr>
        <w:pStyle w:val="Body"/>
      </w:pPr>
      <w:r w:rsidRPr="00B350A0">
        <w:t>Multiple Spectra are written into a single CSV file, with the data for each Spectrum in a separate column.</w:t>
      </w:r>
    </w:p>
    <w:p w14:paraId="01AA27B0" w14:textId="77777777" w:rsidR="00D934DC" w:rsidRPr="00B350A0" w:rsidRDefault="00D934DC" w:rsidP="004A51AA">
      <w:pPr>
        <w:pStyle w:val="Body"/>
      </w:pPr>
      <w:r w:rsidRPr="00B350A0">
        <w:t xml:space="preserve">If the </w:t>
      </w:r>
      <w:r w:rsidRPr="00B350A0">
        <w:rPr>
          <w:rStyle w:val="GUIWord"/>
          <w:u w:val="single"/>
        </w:rPr>
        <w:t>Split header and body</w:t>
      </w:r>
      <w:r w:rsidRPr="00B350A0">
        <w:t xml:space="preserve"> option is selected, then the header and body are written into separate CSV files. Otherwise, they are written into a single CSV file header first.</w:t>
      </w:r>
    </w:p>
    <w:p w14:paraId="77C12AA1" w14:textId="77777777" w:rsidR="00D934DC" w:rsidRPr="00B350A0" w:rsidRDefault="00D934DC" w:rsidP="004A51AA">
      <w:pPr>
        <w:pStyle w:val="Body"/>
      </w:pPr>
      <w:r w:rsidRPr="00B350A0">
        <w:lastRenderedPageBreak/>
        <w:t>The header contains as many lines as there are Metadata Attributes defined in all of the selected Spectra. The first column of each row is the Metadata Attribute name.</w:t>
      </w:r>
    </w:p>
    <w:p w14:paraId="488D5C53" w14:textId="77777777" w:rsidR="00D934DC" w:rsidRPr="00B350A0" w:rsidRDefault="00D934DC" w:rsidP="004A51AA">
      <w:pPr>
        <w:pStyle w:val="Body"/>
      </w:pPr>
      <w:r w:rsidRPr="00B350A0">
        <w:t>The body contains one row for each wavelength. The first column is the wavelength in nanometres and the subsequent columns are the values at those wavelengths for each selected Spectrum.</w:t>
      </w:r>
    </w:p>
    <w:p w14:paraId="721BA880" w14:textId="77777777" w:rsidR="00D934DC" w:rsidRPr="00B350A0" w:rsidRDefault="00D934DC" w:rsidP="004A51AA">
      <w:pPr>
        <w:pStyle w:val="Body"/>
      </w:pPr>
      <w:r w:rsidRPr="00B350A0">
        <w:t>The following figure shows an Excel view of a CSV file created with three Spectra and the header and body written into the same file.</w:t>
      </w:r>
    </w:p>
    <w:p w14:paraId="2A1C3A3A" w14:textId="77777777" w:rsidR="00D934DC" w:rsidRPr="00B350A0" w:rsidRDefault="00D934DC" w:rsidP="00D934DC">
      <w:pPr>
        <w:pStyle w:val="Figure"/>
        <w:rPr>
          <w:u w:val="single"/>
        </w:rPr>
      </w:pPr>
      <w:r w:rsidRPr="008B2AD1">
        <w:rPr>
          <w:lang w:val="en-GB" w:eastAsia="en-GB"/>
        </w:rPr>
        <w:drawing>
          <wp:inline distT="0" distB="0" distL="0" distR="0" wp14:anchorId="3D750BCE" wp14:editId="4A1C0649">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cstate="print"/>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7F28323" w14:textId="02E9FECB" w:rsidR="00D934DC" w:rsidRPr="00DA48C2" w:rsidRDefault="00D934DC" w:rsidP="003078EE">
      <w:pPr>
        <w:pStyle w:val="Caption"/>
      </w:pPr>
      <w:bookmarkStart w:id="493" w:name="_Ref15377096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5</w:t>
      </w:r>
      <w:r w:rsidR="002E2E38">
        <w:rPr>
          <w:noProof/>
        </w:rPr>
        <w:fldChar w:fldCharType="end"/>
      </w:r>
      <w:bookmarkEnd w:id="493"/>
      <w:r w:rsidRPr="00DA48C2">
        <w:t>: CSV file example (loaded into Excel)</w:t>
      </w:r>
    </w:p>
    <w:p w14:paraId="4329F6AC" w14:textId="77777777" w:rsidR="00EF57F0" w:rsidRPr="00B350A0" w:rsidRDefault="00EF57F0" w:rsidP="00941E8C">
      <w:pPr>
        <w:pStyle w:val="Heading2"/>
      </w:pPr>
      <w:bookmarkStart w:id="494" w:name="_Toc49458130"/>
      <w:bookmarkStart w:id="495" w:name="_Toc398023952"/>
      <w:r w:rsidRPr="00B350A0">
        <w:t>Export campaign</w:t>
      </w:r>
      <w:bookmarkEnd w:id="494"/>
    </w:p>
    <w:p w14:paraId="3BE90405" w14:textId="77777777" w:rsidR="00EF57F0" w:rsidRPr="00B350A0" w:rsidRDefault="00EF57F0" w:rsidP="004A51AA">
      <w:pPr>
        <w:pStyle w:val="Body"/>
      </w:pPr>
      <w:r w:rsidRPr="00B350A0">
        <w:t>The Campaign export functionality writes all data of a Campaign to a single XML file which retains the hierarchy and Metadata structure of the Campaign. The information from the Sensors, Instruments and Calibrations used by the Campaign is also copied into the XML file.</w:t>
      </w:r>
    </w:p>
    <w:p w14:paraId="754BFDFE" w14:textId="77777777" w:rsidR="00EF57F0" w:rsidRPr="00B350A0" w:rsidRDefault="00EF57F0" w:rsidP="004A51AA">
      <w:pPr>
        <w:pStyle w:val="Body"/>
      </w:pPr>
      <w:r w:rsidRPr="00B350A0">
        <w:t>These XML files can be used to import the Campaign into another SPECCHIO database instance.</w:t>
      </w:r>
    </w:p>
    <w:p w14:paraId="7F5BF2BB" w14:textId="77777777" w:rsidR="00EF57F0" w:rsidRPr="00B350A0" w:rsidRDefault="00EF57F0" w:rsidP="004A51AA">
      <w:pPr>
        <w:pStyle w:val="Body"/>
      </w:pPr>
      <w:r w:rsidRPr="00B350A0">
        <w:t>The exported XML file will be named with the Campaign name, date and time of export.</w:t>
      </w:r>
    </w:p>
    <w:p w14:paraId="057BDAB6" w14:textId="77777777" w:rsidR="00EF57F0" w:rsidRPr="00B350A0" w:rsidRDefault="00EF57F0" w:rsidP="004A51AA">
      <w:pPr>
        <w:pStyle w:val="ProcessHeading"/>
      </w:pPr>
      <w:r w:rsidRPr="00B350A0">
        <w:t>To export a Campaign:</w:t>
      </w:r>
    </w:p>
    <w:tbl>
      <w:tblPr>
        <w:tblStyle w:val="Instructions"/>
        <w:tblW w:w="0" w:type="auto"/>
        <w:tblLook w:val="04A0" w:firstRow="1" w:lastRow="0" w:firstColumn="1" w:lastColumn="0" w:noHBand="0" w:noVBand="1"/>
      </w:tblPr>
      <w:tblGrid>
        <w:gridCol w:w="8533"/>
      </w:tblGrid>
      <w:tr w:rsidR="00EF57F0" w:rsidRPr="00B350A0" w14:paraId="2E52AF12" w14:textId="77777777" w:rsidTr="00EF57F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B822572" w14:textId="77777777" w:rsidR="00EF57F0" w:rsidRPr="00B350A0" w:rsidRDefault="00EF57F0"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Export campaign</w:t>
            </w:r>
            <w:r w:rsidRPr="00B350A0">
              <w:t>.</w:t>
            </w:r>
          </w:p>
          <w:p w14:paraId="4AE3827F" w14:textId="77777777" w:rsidR="00EF57F0" w:rsidRPr="008B2AD1" w:rsidRDefault="00EF57F0" w:rsidP="00EF57F0">
            <w:pPr>
              <w:pStyle w:val="Figure"/>
            </w:pPr>
            <w:r w:rsidRPr="008B2AD1">
              <w:rPr>
                <w:lang w:val="en-GB" w:eastAsia="en-GB"/>
              </w:rPr>
              <w:lastRenderedPageBreak/>
              <w:drawing>
                <wp:inline distT="0" distB="0" distL="0" distR="0" wp14:anchorId="3A513648" wp14:editId="3029F271">
                  <wp:extent cx="2769650" cy="919633"/>
                  <wp:effectExtent l="0" t="19050" r="68800" b="51917"/>
                  <wp:docPr id="2"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21" cstate="print"/>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5121430" w14:textId="4A215F48" w:rsidR="00EF57F0" w:rsidRPr="00DA48C2" w:rsidRDefault="00EF57F0"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6</w:t>
            </w:r>
            <w:r w:rsidR="00397B59" w:rsidRPr="00DA48C2">
              <w:fldChar w:fldCharType="end"/>
            </w:r>
            <w:r w:rsidRPr="00DA48C2">
              <w:t>: Campaign Export Dialog</w:t>
            </w:r>
          </w:p>
          <w:p w14:paraId="719D24F0" w14:textId="77777777" w:rsidR="00EF57F0" w:rsidRPr="00B350A0" w:rsidRDefault="00EF57F0" w:rsidP="004A51AA">
            <w:pPr>
              <w:pStyle w:val="Bullet"/>
            </w:pPr>
            <w:r w:rsidRPr="00B350A0">
              <w:t xml:space="preserve">Select the Campaign you wish to export from the </w:t>
            </w:r>
            <w:r w:rsidRPr="00B350A0">
              <w:rPr>
                <w:rStyle w:val="GUIWord"/>
                <w:u w:val="single"/>
              </w:rPr>
              <w:t>Campaign name:</w:t>
            </w:r>
            <w:r w:rsidRPr="00B350A0">
              <w:t xml:space="preserve"> dropdown list.</w:t>
            </w:r>
          </w:p>
          <w:p w14:paraId="349F1189" w14:textId="77777777" w:rsidR="00EF57F0" w:rsidRPr="00B350A0" w:rsidRDefault="00EF57F0" w:rsidP="004A51AA">
            <w:pPr>
              <w:pStyle w:val="Bullet"/>
            </w:pPr>
            <w:r w:rsidRPr="00B350A0">
              <w:t xml:space="preserve">Click </w:t>
            </w:r>
            <w:r w:rsidRPr="00B350A0">
              <w:rPr>
                <w:rStyle w:val="ActionButton"/>
                <w:u w:val="single"/>
              </w:rPr>
              <w:t>Browse</w:t>
            </w:r>
            <w:r w:rsidRPr="00B350A0">
              <w:t xml:space="preserve"> to open a file dialog box.</w:t>
            </w:r>
          </w:p>
          <w:p w14:paraId="55708278" w14:textId="77777777" w:rsidR="00EF57F0" w:rsidRPr="00B350A0" w:rsidRDefault="00EF57F0" w:rsidP="004A51AA">
            <w:pPr>
              <w:pStyle w:val="Bullet"/>
            </w:pPr>
            <w:r w:rsidRPr="00B350A0">
              <w:t>Select the folder into which you want the XML file to be written and close the dialog box.</w:t>
            </w:r>
          </w:p>
          <w:p w14:paraId="584A1D4B" w14:textId="77777777" w:rsidR="00EF57F0" w:rsidRPr="00B350A0" w:rsidRDefault="00EF57F0" w:rsidP="004A51AA">
            <w:pPr>
              <w:pStyle w:val="Bullet"/>
            </w:pPr>
            <w:r w:rsidRPr="00B350A0">
              <w:t xml:space="preserve">Click </w:t>
            </w:r>
            <w:r w:rsidRPr="00B350A0">
              <w:rPr>
                <w:rStyle w:val="ActionButton"/>
                <w:u w:val="single"/>
              </w:rPr>
              <w:t>Export</w:t>
            </w:r>
            <w:r w:rsidRPr="00B350A0">
              <w:t>. The Campaign Export dialog box will close and a progress box will appear. When the export is complete, it will close.</w:t>
            </w:r>
          </w:p>
        </w:tc>
      </w:tr>
    </w:tbl>
    <w:p w14:paraId="351323CD" w14:textId="77777777" w:rsidR="00EF57F0" w:rsidRPr="00DA48C2" w:rsidRDefault="00EF57F0" w:rsidP="003078EE">
      <w:pPr>
        <w:pStyle w:val="Caption"/>
      </w:pPr>
    </w:p>
    <w:p w14:paraId="067FD7EA" w14:textId="400B3F53" w:rsidR="00D934DC" w:rsidRPr="00B350A0" w:rsidRDefault="00D934DC" w:rsidP="00941E8C">
      <w:pPr>
        <w:pStyle w:val="Heading2"/>
      </w:pPr>
      <w:bookmarkStart w:id="496" w:name="_Toc49458131"/>
      <w:r w:rsidRPr="00B350A0">
        <w:t>Publish Collection</w:t>
      </w:r>
      <w:bookmarkEnd w:id="495"/>
      <w:bookmarkEnd w:id="496"/>
    </w:p>
    <w:p w14:paraId="718AEC4B" w14:textId="689BCAEC" w:rsidR="00D934DC" w:rsidRPr="00B350A0" w:rsidRDefault="00D934DC" w:rsidP="004A51AA">
      <w:pPr>
        <w:pStyle w:val="Body"/>
      </w:pPr>
      <w:r w:rsidRPr="00B350A0">
        <w:t xml:space="preserve">A separate chapter of this User Guide is devoted to this topic. Please see </w:t>
      </w:r>
      <w:r w:rsidR="00D34320" w:rsidRPr="00B350A0">
        <w:rPr>
          <w:rStyle w:val="CrossReference"/>
          <w:u w:val="single"/>
        </w:rPr>
        <w:t>Section 1</w:t>
      </w:r>
      <w:r w:rsidR="00A76444" w:rsidRPr="00B350A0">
        <w:rPr>
          <w:rStyle w:val="CrossReference"/>
          <w:u w:val="single"/>
        </w:rPr>
        <w:t xml:space="preserve">1 </w:t>
      </w:r>
      <w:r w:rsidR="00DA4F2C" w:rsidRPr="00B350A0">
        <w:fldChar w:fldCharType="begin"/>
      </w:r>
      <w:r w:rsidR="00DA4F2C" w:rsidRPr="00B350A0">
        <w:instrText xml:space="preserve"> REF _Ref413329717 \h  \* MERGEFORMAT </w:instrText>
      </w:r>
      <w:r w:rsidR="00DA4F2C" w:rsidRPr="00B350A0">
        <w:fldChar w:fldCharType="separate"/>
      </w:r>
      <w:r w:rsidR="000C7C57" w:rsidRPr="000C7C57">
        <w:rPr>
          <w:i/>
        </w:rPr>
        <w:t>Publishing Data to ANDS</w:t>
      </w:r>
      <w:r w:rsidR="00DA4F2C" w:rsidRPr="00B350A0">
        <w:fldChar w:fldCharType="end"/>
      </w:r>
      <w:r w:rsidRPr="00B350A0">
        <w:t>.</w:t>
      </w:r>
    </w:p>
    <w:p w14:paraId="7AFB3F67" w14:textId="4467C6FD" w:rsidR="007843E9" w:rsidRPr="00BB565B" w:rsidRDefault="007843E9" w:rsidP="00085DF0">
      <w:pPr>
        <w:pStyle w:val="Heading1"/>
      </w:pPr>
      <w:bookmarkStart w:id="497" w:name="_Ref499964766"/>
      <w:bookmarkStart w:id="498" w:name="_Ref499964769"/>
      <w:bookmarkStart w:id="499" w:name="_Toc49458132"/>
      <w:r w:rsidRPr="00BB565B">
        <w:lastRenderedPageBreak/>
        <w:t>Data Processing</w:t>
      </w:r>
      <w:bookmarkEnd w:id="497"/>
      <w:bookmarkEnd w:id="498"/>
      <w:bookmarkEnd w:id="499"/>
    </w:p>
    <w:p w14:paraId="6FE14D2F" w14:textId="52ACC2E7" w:rsidR="00693B4C" w:rsidRPr="00B350A0" w:rsidRDefault="0080502A" w:rsidP="004A51AA">
      <w:pPr>
        <w:pStyle w:val="Body"/>
      </w:pPr>
      <w:r w:rsidRPr="00B350A0">
        <w:t xml:space="preserve">This section describes the functionalities of SPECCHIO’s Main Menu tab </w:t>
      </w:r>
      <w:r w:rsidRPr="00B350A0">
        <w:rPr>
          <w:rStyle w:val="GUIWord"/>
          <w:u w:val="single"/>
        </w:rPr>
        <w:t xml:space="preserve">Special Functions. </w:t>
      </w:r>
      <w:r w:rsidRPr="00B350A0">
        <w:t>Here you</w:t>
      </w:r>
      <w:r w:rsidR="00693B4C" w:rsidRPr="00B350A0">
        <w:t xml:space="preserve"> will find information on how to process data using SPECCHIO’s special functions:</w:t>
      </w:r>
    </w:p>
    <w:p w14:paraId="44679FB8" w14:textId="0A32EC84" w:rsidR="007843E9" w:rsidRPr="00B350A0" w:rsidRDefault="00693B4C" w:rsidP="004A51AA">
      <w:pPr>
        <w:pStyle w:val="Body"/>
      </w:pPr>
      <w:r w:rsidRPr="00B350A0">
        <w:rPr>
          <w:noProof/>
          <w:lang w:eastAsia="en-GB"/>
        </w:rPr>
        <w:drawing>
          <wp:inline distT="0" distB="0" distL="0" distR="0" wp14:anchorId="501C2E88" wp14:editId="54469D4F">
            <wp:extent cx="2200275" cy="1273751"/>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201270" cy="1274327"/>
                    </a:xfrm>
                    <a:prstGeom prst="rect">
                      <a:avLst/>
                    </a:prstGeom>
                    <a:noFill/>
                  </pic:spPr>
                </pic:pic>
              </a:graphicData>
            </a:graphic>
          </wp:inline>
        </w:drawing>
      </w:r>
    </w:p>
    <w:p w14:paraId="20DFC8A5" w14:textId="68FDD7FB" w:rsidR="007843E9" w:rsidRPr="00B350A0" w:rsidRDefault="00A650D2" w:rsidP="00941E8C">
      <w:pPr>
        <w:pStyle w:val="Heading2"/>
      </w:pPr>
      <w:bookmarkStart w:id="500" w:name="_Ref499982869"/>
      <w:bookmarkStart w:id="501" w:name="_Ref499982872"/>
      <w:bookmarkStart w:id="502" w:name="_Toc49458133"/>
      <w:r w:rsidRPr="00B350A0">
        <w:t>Functions to generate additional metadata</w:t>
      </w:r>
      <w:bookmarkEnd w:id="500"/>
      <w:bookmarkEnd w:id="501"/>
      <w:bookmarkEnd w:id="502"/>
    </w:p>
    <w:p w14:paraId="70AA1696" w14:textId="32C6547B" w:rsidR="00545023" w:rsidRPr="00A8518D" w:rsidRDefault="00545023" w:rsidP="00FB04A5">
      <w:pPr>
        <w:pStyle w:val="Heading3"/>
      </w:pPr>
      <w:bookmarkStart w:id="503" w:name="_Ref499981014"/>
      <w:bookmarkStart w:id="504" w:name="_Ref499981889"/>
      <w:bookmarkStart w:id="505" w:name="_Ref499981895"/>
      <w:bookmarkStart w:id="506" w:name="_Toc49458134"/>
      <w:r w:rsidRPr="00A8518D">
        <w:t>Compute UTC</w:t>
      </w:r>
      <w:bookmarkEnd w:id="503"/>
      <w:bookmarkEnd w:id="504"/>
      <w:bookmarkEnd w:id="505"/>
      <w:bookmarkEnd w:id="506"/>
    </w:p>
    <w:p w14:paraId="7DA3B01F" w14:textId="1DB350E1" w:rsidR="009A2F36" w:rsidRPr="00B350A0" w:rsidRDefault="009A2F36" w:rsidP="00FB04A5">
      <w:pPr>
        <w:rPr>
          <w:u w:val="single"/>
        </w:rPr>
      </w:pPr>
      <w:r w:rsidRPr="008B2AD1">
        <w:rPr>
          <w:noProof/>
          <w:lang w:eastAsia="en-GB"/>
        </w:rPr>
        <w:drawing>
          <wp:inline distT="0" distB="0" distL="0" distR="0" wp14:anchorId="15AE8F74" wp14:editId="340DCBBF">
            <wp:extent cx="2047875" cy="632060"/>
            <wp:effectExtent l="0" t="0" r="0"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057135" cy="634918"/>
                    </a:xfrm>
                    <a:prstGeom prst="rect">
                      <a:avLst/>
                    </a:prstGeom>
                    <a:noFill/>
                    <a:ln>
                      <a:noFill/>
                    </a:ln>
                  </pic:spPr>
                </pic:pic>
              </a:graphicData>
            </a:graphic>
          </wp:inline>
        </w:drawing>
      </w:r>
    </w:p>
    <w:p w14:paraId="483179F8" w14:textId="77777777" w:rsidR="00545023" w:rsidRPr="00B350A0" w:rsidRDefault="00545023" w:rsidP="004A51AA">
      <w:pPr>
        <w:pStyle w:val="Body"/>
      </w:pPr>
      <w:r w:rsidRPr="00B350A0">
        <w:t>This tool is provided to compute the capture time in UTC. Starting from SPECCHIO DB version 3.2.1, a new attribute called ‘Acquisition Time (UTC)’ is supported. The UTC time is computed from the ‘Acquisition Date’ Metadata Attribute by applying a time shift of a number of hours entered by the user.</w:t>
      </w:r>
    </w:p>
    <w:p w14:paraId="2D20F424" w14:textId="77777777" w:rsidR="00545023" w:rsidRPr="00B350A0" w:rsidRDefault="00545023" w:rsidP="004A51AA">
      <w:pPr>
        <w:pStyle w:val="ProcessHeading"/>
      </w:pPr>
      <w:r w:rsidRPr="00B350A0">
        <w:t>To compute Acquisition Times in UTC:</w:t>
      </w:r>
    </w:p>
    <w:tbl>
      <w:tblPr>
        <w:tblStyle w:val="Instructions"/>
        <w:tblW w:w="0" w:type="auto"/>
        <w:tblLook w:val="04A0" w:firstRow="1" w:lastRow="0" w:firstColumn="1" w:lastColumn="0" w:noHBand="0" w:noVBand="1"/>
      </w:tblPr>
      <w:tblGrid>
        <w:gridCol w:w="8533"/>
      </w:tblGrid>
      <w:tr w:rsidR="00545023" w:rsidRPr="00B350A0" w14:paraId="06AE87AD"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442C2C5"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 </w:t>
            </w:r>
            <w:r w:rsidRPr="00B350A0">
              <w:rPr>
                <w:rStyle w:val="GUIWord"/>
                <w:u w:val="single"/>
              </w:rPr>
              <w:t>Compute UTC</w:t>
            </w:r>
            <w:r w:rsidRPr="00B350A0">
              <w:t>.</w:t>
            </w:r>
          </w:p>
          <w:p w14:paraId="7036FA85" w14:textId="77777777" w:rsidR="00545023" w:rsidRPr="00B350A0" w:rsidRDefault="00545023" w:rsidP="004A51AA">
            <w:pPr>
              <w:pStyle w:val="Body"/>
            </w:pPr>
            <w:r w:rsidRPr="00B350A0">
              <w:rPr>
                <w:noProof/>
                <w:lang w:eastAsia="en-GB"/>
              </w:rPr>
              <w:drawing>
                <wp:inline distT="0" distB="0" distL="0" distR="0" wp14:anchorId="490EC8C9" wp14:editId="104E3562">
                  <wp:extent cx="3105150" cy="2191223"/>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107703" cy="2193024"/>
                          </a:xfrm>
                          <a:prstGeom prst="rect">
                            <a:avLst/>
                          </a:prstGeom>
                          <a:noFill/>
                          <a:ln>
                            <a:noFill/>
                          </a:ln>
                        </pic:spPr>
                      </pic:pic>
                    </a:graphicData>
                  </a:graphic>
                </wp:inline>
              </w:drawing>
            </w:r>
          </w:p>
          <w:p w14:paraId="0835C34B" w14:textId="040B09CB"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7</w:t>
            </w:r>
            <w:r w:rsidR="00397B59" w:rsidRPr="00DA48C2">
              <w:fldChar w:fldCharType="end"/>
            </w:r>
            <w:r w:rsidRPr="00DA48C2">
              <w:t>: UTC Computation dialog</w:t>
            </w:r>
          </w:p>
          <w:p w14:paraId="1191DB35" w14:textId="77777777" w:rsidR="00545023" w:rsidRPr="00B350A0" w:rsidRDefault="00545023" w:rsidP="004A51AA">
            <w:pPr>
              <w:pStyle w:val="Bullet"/>
            </w:pPr>
            <w:r w:rsidRPr="00B350A0">
              <w:t xml:space="preserve">Select the hierarchy node containing the Spectra that need UTC to be calculated, or select the individual Spectra files by holding down the Ctrl key. The first selected hierarchy name and the number of Spectra </w:t>
            </w:r>
            <w:proofErr w:type="gramStart"/>
            <w:r w:rsidRPr="00B350A0">
              <w:t>are</w:t>
            </w:r>
            <w:proofErr w:type="gramEnd"/>
            <w:r w:rsidRPr="00B350A0">
              <w:t xml:space="preserve"> shown on the right in read only fields.</w:t>
            </w:r>
          </w:p>
          <w:p w14:paraId="23933442" w14:textId="77777777" w:rsidR="00545023" w:rsidRPr="00B350A0" w:rsidRDefault="00545023" w:rsidP="004A51AA">
            <w:pPr>
              <w:pStyle w:val="Bullet"/>
            </w:pPr>
            <w:r w:rsidRPr="00B350A0">
              <w:t>Enter the number of hours to adjust in the Hours East of GMT field. Use positive numbers for longitudes East of GMT (that is, the number for Australia will be positive).</w:t>
            </w:r>
          </w:p>
          <w:p w14:paraId="61487DB3" w14:textId="77777777" w:rsidR="00545023" w:rsidRPr="00B350A0" w:rsidRDefault="00545023" w:rsidP="004A51AA">
            <w:pPr>
              <w:pStyle w:val="Bullet"/>
            </w:pPr>
            <w:r w:rsidRPr="00B350A0">
              <w:lastRenderedPageBreak/>
              <w:t xml:space="preserve">Click </w:t>
            </w:r>
            <w:r w:rsidRPr="00B350A0">
              <w:rPr>
                <w:rStyle w:val="ActionButton"/>
                <w:u w:val="single"/>
              </w:rPr>
              <w:t>Apply</w:t>
            </w:r>
            <w:r w:rsidRPr="00B350A0">
              <w:t>.</w:t>
            </w:r>
          </w:p>
          <w:p w14:paraId="350B1EEF" w14:textId="77777777" w:rsidR="00545023" w:rsidRPr="00B350A0" w:rsidRDefault="00545023" w:rsidP="004A51AA">
            <w:pPr>
              <w:pStyle w:val="Bullet"/>
            </w:pPr>
            <w:r w:rsidRPr="00B350A0">
              <w:t xml:space="preserve">Close the dialog using the </w:t>
            </w:r>
            <w:r w:rsidRPr="00B350A0">
              <w:rPr>
                <w:rStyle w:val="ActionButton"/>
                <w:u w:val="single"/>
              </w:rPr>
              <w:t>Close</w:t>
            </w:r>
            <w:r w:rsidRPr="00B350A0">
              <w:t xml:space="preserve"> button.</w:t>
            </w:r>
          </w:p>
        </w:tc>
      </w:tr>
    </w:tbl>
    <w:p w14:paraId="7097AAF2" w14:textId="77777777" w:rsidR="00545023" w:rsidRPr="00B350A0" w:rsidRDefault="00545023" w:rsidP="004A51AA">
      <w:pPr>
        <w:pStyle w:val="Body"/>
      </w:pPr>
      <w:r w:rsidRPr="00B350A0">
        <w:lastRenderedPageBreak/>
        <w:t>Note: if some error was made during the computation, e.g., the wrong number of hours was entered, reapplying the function will simply overwrite the already existing UTC values in the database.</w:t>
      </w:r>
    </w:p>
    <w:p w14:paraId="0586017A" w14:textId="77777777" w:rsidR="00545023" w:rsidRPr="00B350A0" w:rsidRDefault="00545023" w:rsidP="004A51AA">
      <w:pPr>
        <w:pStyle w:val="Body"/>
      </w:pPr>
      <w:r w:rsidRPr="00B350A0">
        <w:t>As date/time fields are stored in milliseconds, the time shift is implemented as:</w:t>
      </w:r>
    </w:p>
    <w:p w14:paraId="00F346AB" w14:textId="77777777" w:rsidR="00545023" w:rsidRPr="00B350A0" w:rsidRDefault="00545023" w:rsidP="004A51AA">
      <w:pPr>
        <w:pStyle w:val="Code"/>
      </w:pPr>
      <w:proofErr w:type="spellStart"/>
      <w:r w:rsidRPr="00B350A0">
        <w:t>Date_time_in_milliseconds</w:t>
      </w:r>
      <w:proofErr w:type="spellEnd"/>
      <w:r w:rsidRPr="00B350A0">
        <w:t xml:space="preserve"> = </w:t>
      </w:r>
      <w:proofErr w:type="spellStart"/>
      <w:r w:rsidRPr="00B350A0">
        <w:t>Date_time_in_milliseconds</w:t>
      </w:r>
      <w:proofErr w:type="spellEnd"/>
      <w:r w:rsidRPr="00B350A0">
        <w:t xml:space="preserve"> – </w:t>
      </w:r>
      <w:proofErr w:type="spellStart"/>
      <w:r w:rsidRPr="00B350A0">
        <w:t>hours_east_of_gmt</w:t>
      </w:r>
      <w:proofErr w:type="spellEnd"/>
      <w:r w:rsidRPr="00B350A0">
        <w:t>*</w:t>
      </w:r>
      <w:proofErr w:type="spellStart"/>
      <w:r w:rsidRPr="00B350A0">
        <w:t>milliseconds_per_hour</w:t>
      </w:r>
      <w:proofErr w:type="spellEnd"/>
      <w:r w:rsidRPr="00B350A0">
        <w:t>.</w:t>
      </w:r>
    </w:p>
    <w:p w14:paraId="0FEABB15" w14:textId="77777777" w:rsidR="00545023" w:rsidRPr="00B350A0" w:rsidRDefault="00545023" w:rsidP="004A51AA">
      <w:pPr>
        <w:pStyle w:val="Body"/>
      </w:pPr>
      <w:r w:rsidRPr="00B350A0">
        <w:t xml:space="preserve">Therefore, if a time shift happens across midnight, the calendar date of the capture time will also be shifted back or forth, depending on whether </w:t>
      </w:r>
      <w:proofErr w:type="spellStart"/>
      <w:r w:rsidRPr="00B350A0">
        <w:rPr>
          <w:rStyle w:val="Codeintext"/>
          <w:u w:val="single"/>
        </w:rPr>
        <w:t>hours_east_of_gmt</w:t>
      </w:r>
      <w:proofErr w:type="spellEnd"/>
      <w:r w:rsidRPr="00B350A0">
        <w:t xml:space="preserve"> is positive or negative. For example, for a local capture time around 10am in Oceania a time shift of around 12 hours East of GMT is needed. The UTC time will then be 10pm the previous day.</w:t>
      </w:r>
    </w:p>
    <w:p w14:paraId="3B17C782" w14:textId="77777777" w:rsidR="00545023" w:rsidRPr="00B350A0" w:rsidRDefault="00545023" w:rsidP="004A51AA">
      <w:pPr>
        <w:pStyle w:val="Body"/>
      </w:pPr>
      <w:r w:rsidRPr="00B350A0">
        <w:t>A UTC Time Computation Attribute value in the Processing Metadata Group is added to each Spectrum that has its UTC Acquisition Time computed by this function.</w:t>
      </w:r>
    </w:p>
    <w:p w14:paraId="1A4D9205" w14:textId="77777777" w:rsidR="00545023" w:rsidRPr="00B350A0" w:rsidRDefault="00545023" w:rsidP="00545023">
      <w:pPr>
        <w:pStyle w:val="Figure"/>
        <w:rPr>
          <w:u w:val="single"/>
        </w:rPr>
      </w:pPr>
      <w:r w:rsidRPr="008B2AD1">
        <w:rPr>
          <w:lang w:val="en-GB" w:eastAsia="en-GB"/>
        </w:rPr>
        <w:drawing>
          <wp:inline distT="0" distB="0" distL="0" distR="0" wp14:anchorId="5B46EDCA" wp14:editId="23629FA9">
            <wp:extent cx="3896360" cy="544304"/>
            <wp:effectExtent l="0" t="0" r="0" b="0"/>
            <wp:docPr id="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899284" cy="544712"/>
                    </a:xfrm>
                    <a:prstGeom prst="rect">
                      <a:avLst/>
                    </a:prstGeom>
                    <a:noFill/>
                    <a:ln>
                      <a:noFill/>
                    </a:ln>
                  </pic:spPr>
                </pic:pic>
              </a:graphicData>
            </a:graphic>
          </wp:inline>
        </w:drawing>
      </w:r>
    </w:p>
    <w:p w14:paraId="2CE7860F" w14:textId="39CE6FC1" w:rsidR="00545023" w:rsidRPr="00DA48C2" w:rsidRDefault="005450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8</w:t>
      </w:r>
      <w:r w:rsidR="002E2E38">
        <w:rPr>
          <w:noProof/>
        </w:rPr>
        <w:fldChar w:fldCharType="end"/>
      </w:r>
      <w:r w:rsidRPr="00DA48C2">
        <w:t>: UTC Time Computation Metadata Attribute after applying a UTC Time computation</w:t>
      </w:r>
    </w:p>
    <w:p w14:paraId="7B2089B6" w14:textId="5D49BA02" w:rsidR="00545023" w:rsidRPr="00A8518D" w:rsidRDefault="00545023" w:rsidP="00FB04A5">
      <w:pPr>
        <w:pStyle w:val="Heading3"/>
      </w:pPr>
      <w:bookmarkStart w:id="507" w:name="_Toc49458135"/>
      <w:r w:rsidRPr="00A8518D">
        <w:t>Calculation of Sun Angles</w:t>
      </w:r>
      <w:bookmarkEnd w:id="507"/>
    </w:p>
    <w:p w14:paraId="7071B8B6" w14:textId="7FF010CC" w:rsidR="009A2F36" w:rsidRPr="00B350A0" w:rsidRDefault="009A2F36" w:rsidP="00FB04A5">
      <w:pPr>
        <w:rPr>
          <w:u w:val="single"/>
        </w:rPr>
      </w:pPr>
      <w:r w:rsidRPr="008B2AD1">
        <w:rPr>
          <w:noProof/>
          <w:lang w:eastAsia="en-GB"/>
        </w:rPr>
        <w:drawing>
          <wp:inline distT="0" distB="0" distL="0" distR="0" wp14:anchorId="49710A8D" wp14:editId="1993CC92">
            <wp:extent cx="2038350" cy="654285"/>
            <wp:effectExtent l="0" t="0" r="0"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049002" cy="657704"/>
                    </a:xfrm>
                    <a:prstGeom prst="rect">
                      <a:avLst/>
                    </a:prstGeom>
                    <a:noFill/>
                    <a:ln>
                      <a:noFill/>
                    </a:ln>
                  </pic:spPr>
                </pic:pic>
              </a:graphicData>
            </a:graphic>
          </wp:inline>
        </w:drawing>
      </w:r>
    </w:p>
    <w:p w14:paraId="121ABC49" w14:textId="5FB6DBBF" w:rsidR="003E74EC" w:rsidRPr="00B350A0" w:rsidRDefault="00C657D5" w:rsidP="004A51AA">
      <w:pPr>
        <w:pStyle w:val="Body"/>
      </w:pPr>
      <w:r w:rsidRPr="00B350A0">
        <w:t>SPECCHIO provides a function to calculate sun angles based on the UTC date and time of the Spectrum acquisition and the</w:t>
      </w:r>
      <w:r w:rsidR="003E74EC" w:rsidRPr="00B350A0">
        <w:t xml:space="preserve"> spatial position in Latitude and Longitude of the </w:t>
      </w:r>
      <w:r w:rsidRPr="00B350A0">
        <w:t>acquisition location.</w:t>
      </w:r>
      <w:r w:rsidR="003E74EC" w:rsidRPr="00B350A0">
        <w:t xml:space="preserve"> </w:t>
      </w:r>
    </w:p>
    <w:p w14:paraId="2A500D58" w14:textId="5C26E608" w:rsidR="00545023" w:rsidRPr="00B350A0" w:rsidRDefault="00545023" w:rsidP="004A51AA">
      <w:pPr>
        <w:pStyle w:val="Body"/>
      </w:pPr>
      <w:r w:rsidRPr="00B350A0">
        <w:t xml:space="preserve">The sun angles </w:t>
      </w:r>
      <w:r w:rsidR="00C657D5" w:rsidRPr="00B350A0">
        <w:t>are then automatically</w:t>
      </w:r>
      <w:r w:rsidRPr="00B350A0">
        <w:t xml:space="preserve"> stored for each Spectrum as Metadata in the Illumination Group as </w:t>
      </w:r>
      <w:r w:rsidRPr="00B350A0">
        <w:rPr>
          <w:rStyle w:val="GUIWord"/>
          <w:u w:val="single"/>
        </w:rPr>
        <w:t>Illumination Zenith</w:t>
      </w:r>
      <w:r w:rsidRPr="00B350A0">
        <w:t xml:space="preserve"> and </w:t>
      </w:r>
      <w:r w:rsidRPr="00B350A0">
        <w:rPr>
          <w:rStyle w:val="GUIWord"/>
          <w:u w:val="single"/>
        </w:rPr>
        <w:t>Illumination Azimuth</w:t>
      </w:r>
      <w:r w:rsidRPr="00B350A0">
        <w:t>.</w:t>
      </w:r>
    </w:p>
    <w:p w14:paraId="54A9E50C" w14:textId="77777777" w:rsidR="00545023" w:rsidRPr="00B350A0" w:rsidRDefault="00545023" w:rsidP="004A51AA">
      <w:pPr>
        <w:pStyle w:val="ProcessHeading"/>
      </w:pPr>
      <w:r w:rsidRPr="00B350A0">
        <w:t>To Calculate Spectra’s Sun Angles:</w:t>
      </w:r>
    </w:p>
    <w:tbl>
      <w:tblPr>
        <w:tblStyle w:val="Instructions"/>
        <w:tblW w:w="0" w:type="auto"/>
        <w:tblLook w:val="04A0" w:firstRow="1" w:lastRow="0" w:firstColumn="1" w:lastColumn="0" w:noHBand="0" w:noVBand="1"/>
      </w:tblPr>
      <w:tblGrid>
        <w:gridCol w:w="8533"/>
      </w:tblGrid>
      <w:tr w:rsidR="00545023" w:rsidRPr="00B350A0" w14:paraId="31F771C8"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14C4CD76" w14:textId="616FFC4A" w:rsidR="00545023" w:rsidRPr="00B350A0" w:rsidRDefault="00545023" w:rsidP="004A51AA">
            <w:pPr>
              <w:pStyle w:val="Bullet"/>
            </w:pPr>
            <w:r w:rsidRPr="00B350A0">
              <w:t>Ensure that the Acquisition Time</w:t>
            </w:r>
            <w:r w:rsidR="0045400C" w:rsidRPr="00B350A0">
              <w:t xml:space="preserve"> (UTC)</w:t>
            </w:r>
            <w:r w:rsidRPr="00B350A0">
              <w:t xml:space="preserve"> has been correctly </w:t>
            </w:r>
            <w:r w:rsidR="0045400C" w:rsidRPr="00B350A0">
              <w:t>set</w:t>
            </w:r>
            <w:r w:rsidRPr="00B350A0">
              <w:t xml:space="preserve"> for all Spectra</w:t>
            </w:r>
            <w:r w:rsidR="0045400C" w:rsidRPr="00B350A0">
              <w:t xml:space="preserve"> (see </w:t>
            </w:r>
            <w:r w:rsidR="0045400C" w:rsidRPr="00B350A0">
              <w:fldChar w:fldCharType="begin"/>
            </w:r>
            <w:r w:rsidR="0045400C" w:rsidRPr="00B350A0">
              <w:instrText xml:space="preserve"> REF _Ref499981014 \r \h </w:instrText>
            </w:r>
            <w:r w:rsidR="00B350A0">
              <w:instrText xml:space="preserve"> \* MERGEFORMAT </w:instrText>
            </w:r>
            <w:r w:rsidR="0045400C" w:rsidRPr="00B350A0">
              <w:fldChar w:fldCharType="separate"/>
            </w:r>
            <w:r w:rsidR="000C7C57">
              <w:t>11.1.1</w:t>
            </w:r>
            <w:r w:rsidR="0045400C" w:rsidRPr="00B350A0">
              <w:fldChar w:fldCharType="end"/>
            </w:r>
            <w:r w:rsidR="0045400C" w:rsidRPr="00B350A0">
              <w:t xml:space="preserve"> on how to compute UTC)</w:t>
            </w:r>
            <w:r w:rsidRPr="00B350A0">
              <w:t>.</w:t>
            </w:r>
          </w:p>
          <w:p w14:paraId="5D0AE203" w14:textId="0AE99551" w:rsidR="00545023" w:rsidRPr="00B350A0" w:rsidRDefault="00545023" w:rsidP="004A51AA">
            <w:pPr>
              <w:pStyle w:val="Bullet"/>
            </w:pPr>
            <w:r w:rsidRPr="00B350A0">
              <w:t xml:space="preserve">Ensure that the Spectra’s locations are correctly set in the Location Group’s </w:t>
            </w:r>
            <w:r w:rsidR="0045400C" w:rsidRPr="00B350A0">
              <w:t>Spatial Position</w:t>
            </w:r>
            <w:r w:rsidRPr="00B350A0">
              <w:t xml:space="preserve"> Metadata Attributes.</w:t>
            </w:r>
          </w:p>
          <w:p w14:paraId="058D6522" w14:textId="3E11EB77" w:rsidR="00545023" w:rsidRPr="00B350A0" w:rsidRDefault="00545023" w:rsidP="004A51AA">
            <w:pPr>
              <w:pStyle w:val="Bullet"/>
            </w:pPr>
            <w:r w:rsidRPr="00B350A0">
              <w:t xml:space="preserve">Select </w:t>
            </w:r>
            <w:r w:rsidRPr="00B350A0">
              <w:rPr>
                <w:rStyle w:val="GUIWord"/>
                <w:u w:val="single"/>
              </w:rPr>
              <w:t>Special Functions</w:t>
            </w:r>
            <w:r w:rsidRPr="00B350A0">
              <w:t xml:space="preserve"> and </w:t>
            </w:r>
            <w:r w:rsidRPr="00B350A0">
              <w:rPr>
                <w:rStyle w:val="GUIWord"/>
                <w:u w:val="single"/>
              </w:rPr>
              <w:t>Sun angle calculation</w:t>
            </w:r>
            <w:r w:rsidRPr="00B350A0">
              <w:t xml:space="preserve"> from the menu in the Main Window. A Hierarchy Tree Browser is displayed.</w:t>
            </w:r>
          </w:p>
          <w:p w14:paraId="1C6D8D3D" w14:textId="2A494964" w:rsidR="00545023" w:rsidRPr="00B350A0" w:rsidRDefault="00545023" w:rsidP="005D6E5F">
            <w:pPr>
              <w:pStyle w:val="Figure"/>
              <w:ind w:left="459"/>
              <w:rPr>
                <w:u w:val="single"/>
              </w:rPr>
            </w:pPr>
          </w:p>
          <w:p w14:paraId="50EF5BC2" w14:textId="7EF549D7" w:rsidR="009A2F36" w:rsidRPr="00B350A0" w:rsidRDefault="009A2F36" w:rsidP="004A51AA">
            <w:pPr>
              <w:pStyle w:val="Body"/>
            </w:pPr>
            <w:r w:rsidRPr="00B350A0">
              <w:rPr>
                <w:noProof/>
                <w:lang w:eastAsia="en-GB"/>
              </w:rPr>
              <w:lastRenderedPageBreak/>
              <w:drawing>
                <wp:inline distT="0" distB="0" distL="0" distR="0" wp14:anchorId="231EAB67" wp14:editId="012F9408">
                  <wp:extent cx="2760416" cy="1609725"/>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765025" cy="1612413"/>
                          </a:xfrm>
                          <a:prstGeom prst="rect">
                            <a:avLst/>
                          </a:prstGeom>
                          <a:noFill/>
                          <a:ln>
                            <a:noFill/>
                          </a:ln>
                        </pic:spPr>
                      </pic:pic>
                    </a:graphicData>
                  </a:graphic>
                </wp:inline>
              </w:drawing>
            </w:r>
          </w:p>
          <w:p w14:paraId="31D0265E" w14:textId="61C68A9D"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9</w:t>
            </w:r>
            <w:r w:rsidR="00397B59" w:rsidRPr="00DA48C2">
              <w:fldChar w:fldCharType="end"/>
            </w:r>
            <w:r w:rsidRPr="00DA48C2">
              <w:t>: Sun Angle Calculation dialog</w:t>
            </w:r>
          </w:p>
          <w:p w14:paraId="034A0CF1" w14:textId="77777777" w:rsidR="003E74EC" w:rsidRPr="00B350A0" w:rsidRDefault="00545023" w:rsidP="004A51AA">
            <w:pPr>
              <w:pStyle w:val="Bullet"/>
            </w:pPr>
            <w:r w:rsidRPr="00B350A0">
              <w:t xml:space="preserve">Select the Spectra to be processed. A single Spectrum or multiple Spectra can be selected. The </w:t>
            </w:r>
            <w:r w:rsidRPr="00B350A0">
              <w:rPr>
                <w:rStyle w:val="GUIWord"/>
                <w:u w:val="single"/>
              </w:rPr>
              <w:t>Number of Selected Spectra:</w:t>
            </w:r>
            <w:r w:rsidRPr="00B350A0">
              <w:t xml:space="preserve"> field will be updated.</w:t>
            </w:r>
            <w:r w:rsidR="003E74EC" w:rsidRPr="00B350A0">
              <w:t xml:space="preserve"> </w:t>
            </w:r>
          </w:p>
          <w:p w14:paraId="2322BDF4" w14:textId="274BE8F6" w:rsidR="00787037" w:rsidRPr="00B350A0" w:rsidRDefault="00545023" w:rsidP="004A51AA">
            <w:pPr>
              <w:pStyle w:val="Bullet"/>
            </w:pPr>
            <w:proofErr w:type="gramStart"/>
            <w:r w:rsidRPr="00B350A0">
              <w:t>Click</w:t>
            </w:r>
            <w:r w:rsidR="003E74EC" w:rsidRPr="00B350A0">
              <w:t xml:space="preserve"> </w:t>
            </w:r>
            <w:r w:rsidR="003E74EC" w:rsidRPr="00B350A0">
              <w:rPr>
                <w:rStyle w:val="ActionButton"/>
                <w:u w:val="single"/>
              </w:rPr>
              <w:t xml:space="preserve"> Apply</w:t>
            </w:r>
            <w:proofErr w:type="gramEnd"/>
            <w:r w:rsidR="003E74EC" w:rsidRPr="00B350A0">
              <w:rPr>
                <w:rStyle w:val="ActionButton"/>
                <w:u w:val="single"/>
              </w:rPr>
              <w:t> </w:t>
            </w:r>
            <w:r w:rsidR="003E74EC" w:rsidRPr="00B350A0">
              <w:t xml:space="preserve"> </w:t>
            </w:r>
            <w:r w:rsidRPr="00B350A0">
              <w:t xml:space="preserve">to calculate the sun angles and </w:t>
            </w:r>
            <w:r w:rsidR="0045400C" w:rsidRPr="00B350A0">
              <w:t>add</w:t>
            </w:r>
            <w:r w:rsidRPr="00B350A0">
              <w:t xml:space="preserve"> them to the Spectra’s Metadata.</w:t>
            </w:r>
            <w:r w:rsidR="00787037" w:rsidRPr="00B350A0">
              <w:t xml:space="preserve"> After the calculation is completed, the following </w:t>
            </w:r>
            <w:r w:rsidR="00787037" w:rsidRPr="00B350A0">
              <w:rPr>
                <w:rStyle w:val="GUIWord"/>
                <w:u w:val="single"/>
              </w:rPr>
              <w:t>Update Info</w:t>
            </w:r>
            <w:r w:rsidR="00787037" w:rsidRPr="00B350A0">
              <w:t xml:space="preserve"> box is displayed:</w:t>
            </w:r>
          </w:p>
          <w:p w14:paraId="06DE107D" w14:textId="77777777" w:rsidR="00787037" w:rsidRPr="00B350A0" w:rsidRDefault="00787037" w:rsidP="004A51AA">
            <w:pPr>
              <w:pStyle w:val="Bullet"/>
            </w:pPr>
            <w:r w:rsidRPr="00B350A0">
              <w:rPr>
                <w:noProof/>
                <w:lang w:eastAsia="en-GB"/>
              </w:rPr>
              <w:drawing>
                <wp:inline distT="0" distB="0" distL="0" distR="0" wp14:anchorId="66CA941E" wp14:editId="194EAC42">
                  <wp:extent cx="2400300" cy="101854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8">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7308C195" w14:textId="670FA3E7" w:rsidR="00545023" w:rsidRPr="00B350A0" w:rsidRDefault="00787037" w:rsidP="004A51AA">
            <w:pPr>
              <w:pStyle w:val="Bullet"/>
            </w:pPr>
            <w:r w:rsidRPr="00B350A0">
              <w:t xml:space="preserve">Click </w:t>
            </w:r>
            <w:r w:rsidRPr="00B350A0">
              <w:rPr>
                <w:rStyle w:val="ActionButton"/>
                <w:u w:val="single"/>
              </w:rPr>
              <w:t>OK</w:t>
            </w:r>
            <w:r w:rsidRPr="00B350A0">
              <w:t xml:space="preserve"> </w:t>
            </w:r>
            <w:proofErr w:type="gramStart"/>
            <w:r w:rsidRPr="00B350A0">
              <w:t xml:space="preserve">and </w:t>
            </w:r>
            <w:r w:rsidRPr="00B350A0">
              <w:rPr>
                <w:rStyle w:val="ActionButton"/>
                <w:u w:val="single"/>
              </w:rPr>
              <w:t xml:space="preserve"> Close</w:t>
            </w:r>
            <w:proofErr w:type="gramEnd"/>
            <w:r w:rsidRPr="00B350A0">
              <w:rPr>
                <w:rStyle w:val="ActionButton"/>
                <w:u w:val="single"/>
              </w:rPr>
              <w:t xml:space="preserve"> </w:t>
            </w:r>
            <w:r w:rsidRPr="00B350A0">
              <w:t xml:space="preserve"> to close this dialog box.</w:t>
            </w:r>
          </w:p>
        </w:tc>
      </w:tr>
    </w:tbl>
    <w:p w14:paraId="0C6B3B8B" w14:textId="77777777" w:rsidR="00545E67" w:rsidRPr="00B350A0" w:rsidRDefault="00545E67" w:rsidP="004A51AA">
      <w:pPr>
        <w:pStyle w:val="Body"/>
        <w:rPr>
          <w:lang w:val="en-US"/>
        </w:rPr>
      </w:pPr>
      <w:r w:rsidRPr="00B350A0">
        <w:rPr>
          <w:lang w:val="en-US"/>
        </w:rPr>
        <w:lastRenderedPageBreak/>
        <w:t xml:space="preserve">Automatically, a new processing attribute value </w:t>
      </w:r>
      <w:r w:rsidRPr="00B350A0">
        <w:t>in the Processing Metadata Group is added to each Spectrum that has its illumination angle attributes computed by this function.</w:t>
      </w:r>
    </w:p>
    <w:p w14:paraId="7CD4DAD9" w14:textId="43253AC2" w:rsidR="00545023" w:rsidRPr="00B350A0" w:rsidRDefault="00545023" w:rsidP="004A51AA">
      <w:pPr>
        <w:pStyle w:val="Body"/>
      </w:pPr>
      <w:r w:rsidRPr="00B350A0">
        <w:t>Applying this function twice is safe, as the calculated sun angles will always be the same.</w:t>
      </w:r>
    </w:p>
    <w:p w14:paraId="0CDCA4D5" w14:textId="3915A20A" w:rsidR="00545023" w:rsidRPr="00B350A0" w:rsidRDefault="00545023" w:rsidP="004A51AA">
      <w:pPr>
        <w:pStyle w:val="Body"/>
      </w:pPr>
      <w:r w:rsidRPr="00B350A0">
        <w:t>Spectra, which do not have Latitude and Longitude and UTC Acquisition Time values, will not have sun angles calculated for them. If the Latitude or Longitude is outside of the normal ranges (for example, a Latitude value of 115 degrees), sun angles will be calculated, but they will not be meaningful. If UTC times are during the nigh</w:t>
      </w:r>
      <w:r w:rsidR="00693ABB" w:rsidRPr="00B350A0">
        <w:t>t for the spatial position</w:t>
      </w:r>
      <w:r w:rsidRPr="00B350A0">
        <w:t>, sun angles below the horizon will be calculated.</w:t>
      </w:r>
    </w:p>
    <w:p w14:paraId="01916920" w14:textId="1EAF1787" w:rsidR="00E33868" w:rsidRPr="00FB04A5" w:rsidRDefault="00E33868" w:rsidP="004A51AA">
      <w:pPr>
        <w:pStyle w:val="Body"/>
        <w:rPr>
          <w:lang w:val="en-US"/>
        </w:rPr>
      </w:pPr>
      <w:r w:rsidRPr="00FB04A5">
        <w:rPr>
          <w:lang w:val="en-US"/>
        </w:rPr>
        <w:t xml:space="preserve">For Spectra with more than one location position (e.g. transects), the central position will be calculated and used </w:t>
      </w:r>
      <w:r w:rsidRPr="00B350A0">
        <w:rPr>
          <w:lang w:val="en-US"/>
        </w:rPr>
        <w:t xml:space="preserve">as reference position </w:t>
      </w:r>
      <w:r w:rsidRPr="00FB04A5">
        <w:rPr>
          <w:lang w:val="en-US"/>
        </w:rPr>
        <w:t xml:space="preserve">for </w:t>
      </w:r>
      <w:r w:rsidRPr="00B350A0">
        <w:rPr>
          <w:lang w:val="en-US"/>
        </w:rPr>
        <w:t>the</w:t>
      </w:r>
      <w:r w:rsidRPr="00FB04A5">
        <w:rPr>
          <w:lang w:val="en-US"/>
        </w:rPr>
        <w:t xml:space="preserve"> sun angle calculation.</w:t>
      </w:r>
    </w:p>
    <w:p w14:paraId="07AC255F" w14:textId="77777777" w:rsidR="00545023" w:rsidRPr="00A8518D" w:rsidRDefault="00545023" w:rsidP="00FB04A5">
      <w:pPr>
        <w:pStyle w:val="Heading3"/>
      </w:pPr>
      <w:bookmarkStart w:id="508" w:name="_Toc500010009"/>
      <w:bookmarkStart w:id="509" w:name="_Toc500010454"/>
      <w:bookmarkStart w:id="510" w:name="_Toc504556051"/>
      <w:bookmarkStart w:id="511" w:name="_Toc506191114"/>
      <w:bookmarkStart w:id="512" w:name="_Toc506191331"/>
      <w:bookmarkStart w:id="513" w:name="_Toc506191545"/>
      <w:bookmarkStart w:id="514" w:name="_Toc506191759"/>
      <w:bookmarkStart w:id="515" w:name="_Toc49458136"/>
      <w:bookmarkEnd w:id="508"/>
      <w:bookmarkEnd w:id="509"/>
      <w:bookmarkEnd w:id="510"/>
      <w:bookmarkEnd w:id="511"/>
      <w:bookmarkEnd w:id="512"/>
      <w:bookmarkEnd w:id="513"/>
      <w:bookmarkEnd w:id="514"/>
      <w:r w:rsidRPr="00A8518D">
        <w:t>Calculation of Goniometer Angles</w:t>
      </w:r>
      <w:bookmarkEnd w:id="515"/>
    </w:p>
    <w:p w14:paraId="296B3567" w14:textId="77777777" w:rsidR="007F3BF7" w:rsidRPr="00B350A0" w:rsidRDefault="00545023" w:rsidP="004A51AA">
      <w:pPr>
        <w:pStyle w:val="Body"/>
      </w:pPr>
      <w:r w:rsidRPr="00B350A0">
        <w:t xml:space="preserve">If a set of Spectra has been captured in a standard way using a supported goniometer, the Sensor </w:t>
      </w:r>
      <w:r w:rsidR="007F3BF7" w:rsidRPr="00B350A0">
        <w:t xml:space="preserve">orientation parameters (Sensor </w:t>
      </w:r>
      <w:r w:rsidRPr="00B350A0">
        <w:t>Zenith and Sensor Azimuth</w:t>
      </w:r>
      <w:r w:rsidR="007F3BF7" w:rsidRPr="00B350A0">
        <w:t>)</w:t>
      </w:r>
      <w:r w:rsidRPr="00B350A0">
        <w:t xml:space="preserve"> Metadata Attributes for these Spectra can be computed and assigned using this function. </w:t>
      </w:r>
    </w:p>
    <w:p w14:paraId="72226482" w14:textId="06814CC7" w:rsidR="00545023" w:rsidRPr="00B350A0" w:rsidRDefault="00545023" w:rsidP="004A51AA">
      <w:pPr>
        <w:pStyle w:val="Body"/>
      </w:pPr>
      <w:r w:rsidRPr="00B350A0">
        <w:t>The supported goniometers are those that use the following measurement pattern.</w:t>
      </w:r>
    </w:p>
    <w:p w14:paraId="657BC05D" w14:textId="77777777" w:rsidR="007F3BF7" w:rsidRPr="00B350A0" w:rsidRDefault="007F3BF7" w:rsidP="004A51AA">
      <w:pPr>
        <w:pStyle w:val="Body"/>
      </w:pPr>
    </w:p>
    <w:p w14:paraId="2C76B581" w14:textId="77777777" w:rsidR="00545023" w:rsidRPr="00B350A0" w:rsidRDefault="00545023" w:rsidP="00545023">
      <w:pPr>
        <w:pStyle w:val="Figure"/>
        <w:rPr>
          <w:u w:val="single"/>
        </w:rPr>
      </w:pPr>
      <w:r w:rsidRPr="008B2AD1">
        <w:rPr>
          <w:lang w:val="en-GB" w:eastAsia="en-GB"/>
        </w:rPr>
        <w:lastRenderedPageBreak/>
        <w:drawing>
          <wp:inline distT="0" distB="0" distL="0" distR="0" wp14:anchorId="3B32BF8A" wp14:editId="7A33200A">
            <wp:extent cx="3253740" cy="2169160"/>
            <wp:effectExtent l="2540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9" cstate="print"/>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611DED74" w14:textId="09725081" w:rsidR="00545023" w:rsidRPr="00DA48C2" w:rsidRDefault="005450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0</w:t>
      </w:r>
      <w:r w:rsidR="002E2E38">
        <w:rPr>
          <w:noProof/>
        </w:rPr>
        <w:fldChar w:fldCharType="end"/>
      </w:r>
      <w:r w:rsidRPr="00DA48C2">
        <w:t>: Data capture sequence of the RSL FIGOS/LAGOS system</w:t>
      </w:r>
    </w:p>
    <w:p w14:paraId="542B61F1" w14:textId="77777777" w:rsidR="00545023" w:rsidRPr="00B350A0" w:rsidRDefault="00545023" w:rsidP="004A51AA">
      <w:pPr>
        <w:pStyle w:val="Body"/>
      </w:pPr>
      <w:r w:rsidRPr="00B350A0">
        <w:t>A full directional set consists of 66 Spectra. These Spectra must be grouped under a single node in the Data Hierarchy Tree.</w:t>
      </w:r>
    </w:p>
    <w:p w14:paraId="1F593C7C" w14:textId="77777777" w:rsidR="00545023" w:rsidRPr="00B350A0" w:rsidRDefault="00545023" w:rsidP="004A51AA">
      <w:pPr>
        <w:pStyle w:val="ProcessHeading"/>
      </w:pPr>
      <w:r w:rsidRPr="00B350A0">
        <w:t>To calculate goniometer angles for a set of Spectra:</w:t>
      </w:r>
    </w:p>
    <w:tbl>
      <w:tblPr>
        <w:tblStyle w:val="Instructions"/>
        <w:tblW w:w="0" w:type="auto"/>
        <w:tblLook w:val="04A0" w:firstRow="1" w:lastRow="0" w:firstColumn="1" w:lastColumn="0" w:noHBand="0" w:noVBand="1"/>
      </w:tblPr>
      <w:tblGrid>
        <w:gridCol w:w="8533"/>
      </w:tblGrid>
      <w:tr w:rsidR="00545023" w:rsidRPr="00B350A0" w14:paraId="5E92E312"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3D722409"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and </w:t>
            </w:r>
            <w:r w:rsidRPr="00B350A0">
              <w:rPr>
                <w:rStyle w:val="GUIWord"/>
                <w:u w:val="single"/>
              </w:rPr>
              <w:t>Gonio angle calculation</w:t>
            </w:r>
            <w:r w:rsidRPr="00B350A0">
              <w:t>.</w:t>
            </w:r>
          </w:p>
          <w:p w14:paraId="5EDD2F94" w14:textId="492A0959" w:rsidR="00545023" w:rsidRPr="008B2AD1" w:rsidRDefault="00545023" w:rsidP="00760CE1">
            <w:pPr>
              <w:pStyle w:val="Figure"/>
            </w:pPr>
            <w:r w:rsidRPr="008B2AD1">
              <w:rPr>
                <w:lang w:val="en-GB" w:eastAsia="en-GB"/>
              </w:rPr>
              <w:drawing>
                <wp:inline distT="0" distB="0" distL="0" distR="0" wp14:anchorId="5FE9AACC" wp14:editId="16611097">
                  <wp:extent cx="2967698" cy="2531659"/>
                  <wp:effectExtent l="0" t="19050" r="80302" b="59141"/>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30" cstate="print"/>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6773773" w14:textId="4FC06CA2"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61</w:t>
            </w:r>
            <w:r w:rsidR="00397B59" w:rsidRPr="00DA48C2">
              <w:fldChar w:fldCharType="end"/>
            </w:r>
            <w:r w:rsidRPr="00DA48C2">
              <w:t>: Goniometer angle calculation dialog</w:t>
            </w:r>
          </w:p>
          <w:p w14:paraId="06972C32" w14:textId="77777777" w:rsidR="00545023" w:rsidRPr="00B350A0" w:rsidRDefault="00545023" w:rsidP="004A51AA">
            <w:pPr>
              <w:pStyle w:val="Bullet"/>
            </w:pPr>
            <w:r w:rsidRPr="00B350A0">
              <w:t xml:space="preserve">In the data hierarchy browser of the Metadata Editor select the node that contains the </w:t>
            </w:r>
            <w:proofErr w:type="spellStart"/>
            <w:r w:rsidRPr="00B350A0">
              <w:t>spectrodirectional</w:t>
            </w:r>
            <w:proofErr w:type="spellEnd"/>
            <w:r w:rsidRPr="00B350A0">
              <w:t xml:space="preserve"> measurement Spectra for which you wish to calculate the Sensor directions. </w:t>
            </w:r>
          </w:p>
          <w:p w14:paraId="70871F7A" w14:textId="77777777" w:rsidR="00545023" w:rsidRPr="008B2AD1" w:rsidRDefault="00545023" w:rsidP="00760CE1">
            <w:pPr>
              <w:pStyle w:val="Figure"/>
            </w:pPr>
            <w:r w:rsidRPr="008B2AD1">
              <w:rPr>
                <w:lang w:val="en-GB" w:eastAsia="en-GB"/>
              </w:rPr>
              <w:drawing>
                <wp:inline distT="0" distB="0" distL="0" distR="0" wp14:anchorId="136FADD7" wp14:editId="24C630C5">
                  <wp:extent cx="1134110" cy="1190625"/>
                  <wp:effectExtent l="38100" t="38100" r="104140" b="1047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131" cstate="print"/>
                          <a:srcRect t="-1" r="64320" b="52456"/>
                          <a:stretch/>
                        </pic:blipFill>
                        <pic:spPr bwMode="auto">
                          <a:xfrm>
                            <a:off x="0" y="0"/>
                            <a:ext cx="1134186" cy="119070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ACF76B2" w14:textId="0DF63C64" w:rsidR="00545023" w:rsidRPr="00B350A0" w:rsidRDefault="00545023" w:rsidP="004A51AA">
            <w:pPr>
              <w:pStyle w:val="ProcessStepFollow"/>
            </w:pPr>
            <w:r w:rsidRPr="00B350A0">
              <w:t xml:space="preserve">If you have selected a valid node, SPECCHIO will scan the Spectra to extract the required information. It will take a few seconds. Valid nodes have 66 or fewer </w:t>
            </w:r>
            <w:r w:rsidRPr="00B350A0">
              <w:lastRenderedPageBreak/>
              <w:t>Spectra. You cannot select the Spectra directly.</w:t>
            </w:r>
          </w:p>
          <w:p w14:paraId="54094961" w14:textId="77777777" w:rsidR="00545023" w:rsidRPr="00B350A0" w:rsidRDefault="00545023" w:rsidP="004A51AA">
            <w:pPr>
              <w:pStyle w:val="Bullet"/>
            </w:pPr>
            <w:r w:rsidRPr="00B350A0">
              <w:t xml:space="preserve">If there are fewer than 66 Spectra, enter the sequence numbers of the missing Spectra, separated by commas, in the </w:t>
            </w:r>
            <w:r w:rsidRPr="00B350A0">
              <w:rPr>
                <w:rStyle w:val="GUIWord"/>
                <w:u w:val="single"/>
              </w:rPr>
              <w:t>Gaps</w:t>
            </w:r>
            <w:r w:rsidRPr="00B350A0">
              <w:t xml:space="preserve"> field.</w:t>
            </w:r>
          </w:p>
          <w:p w14:paraId="0350E95B" w14:textId="59EAE3FA" w:rsidR="00545023" w:rsidRPr="00B350A0" w:rsidRDefault="00545023" w:rsidP="004A51AA">
            <w:pPr>
              <w:pStyle w:val="Bullet"/>
            </w:pPr>
            <w:proofErr w:type="gramStart"/>
            <w:r w:rsidRPr="00B350A0">
              <w:t xml:space="preserve">Click </w:t>
            </w:r>
            <w:r w:rsidR="005D6E5F" w:rsidRPr="00B350A0">
              <w:rPr>
                <w:rStyle w:val="ActionButton"/>
                <w:u w:val="single"/>
              </w:rPr>
              <w:t xml:space="preserve"> C</w:t>
            </w:r>
            <w:r w:rsidRPr="00B350A0">
              <w:rPr>
                <w:rStyle w:val="ActionButton"/>
                <w:u w:val="single"/>
              </w:rPr>
              <w:t>alculate</w:t>
            </w:r>
            <w:proofErr w:type="gramEnd"/>
            <w:r w:rsidR="005D6E5F" w:rsidRPr="00B350A0">
              <w:rPr>
                <w:rStyle w:val="ActionButton"/>
                <w:u w:val="single"/>
              </w:rPr>
              <w:t xml:space="preserve"> </w:t>
            </w:r>
            <w:r w:rsidRPr="00B350A0">
              <w:t xml:space="preserve">. This will fill the </w:t>
            </w:r>
            <w:r w:rsidRPr="00B350A0">
              <w:rPr>
                <w:rStyle w:val="GUIWord"/>
                <w:u w:val="single"/>
              </w:rPr>
              <w:t>Spectra + dummies:</w:t>
            </w:r>
            <w:r w:rsidRPr="00B350A0">
              <w:t xml:space="preserve"> box with the total number of Spectra after the gaps are inserted. It should be exactly 66. It will also fill the calculation box with the Spectra names, sequence numbers and angles. For example,</w:t>
            </w:r>
          </w:p>
          <w:p w14:paraId="5214F6BD" w14:textId="77777777" w:rsidR="00545023" w:rsidRPr="00B350A0" w:rsidRDefault="00545023" w:rsidP="004A51AA">
            <w:pPr>
              <w:pStyle w:val="ProcessStepFollow"/>
              <w:rPr>
                <w:lang w:val="en-AU" w:eastAsia="ja-JP"/>
              </w:rPr>
            </w:pPr>
            <w:r w:rsidRPr="00B350A0">
              <w:rPr>
                <w:lang w:val="en-AU" w:eastAsia="ja-JP"/>
              </w:rPr>
              <w:t xml:space="preserve">  1: 0/75 triticaa.001 </w:t>
            </w:r>
          </w:p>
          <w:p w14:paraId="094A90B9" w14:textId="77777777" w:rsidR="00545023" w:rsidRPr="00B350A0" w:rsidRDefault="00545023" w:rsidP="004A51AA">
            <w:pPr>
              <w:pStyle w:val="ProcessStepFollow"/>
            </w:pPr>
            <w:r w:rsidRPr="00B350A0">
              <w:t>where the gonio sequence of triticaa.001 is “1”, its Sensor Azimuth is “0” and its Sensor Zenith is “75”.</w:t>
            </w:r>
          </w:p>
          <w:p w14:paraId="0C9ECE72" w14:textId="3A778B3D" w:rsidR="00545023" w:rsidRPr="00B350A0" w:rsidRDefault="00545023" w:rsidP="004A51AA">
            <w:pPr>
              <w:pStyle w:val="Bullet"/>
            </w:pPr>
            <w:r w:rsidRPr="00B350A0">
              <w:t>Review the results in these boxes carefully to see that they are correct. If not, you can repeat any of the steps above and click again on</w:t>
            </w:r>
            <w:r w:rsidR="005D6E5F" w:rsidRPr="00B350A0">
              <w:rPr>
                <w:rStyle w:val="ActionButton"/>
                <w:u w:val="single"/>
              </w:rPr>
              <w:t xml:space="preserve"> Calculate</w:t>
            </w:r>
            <w:r w:rsidRPr="00B350A0">
              <w:t>.</w:t>
            </w:r>
          </w:p>
          <w:p w14:paraId="43629899" w14:textId="15670D18" w:rsidR="00545023" w:rsidRPr="00B350A0" w:rsidRDefault="00545023" w:rsidP="004A51AA">
            <w:pPr>
              <w:pStyle w:val="Bullet"/>
            </w:pPr>
            <w:r w:rsidRPr="00B350A0">
              <w:t xml:space="preserve">When the results in this box are correct, </w:t>
            </w:r>
            <w:proofErr w:type="gramStart"/>
            <w:r w:rsidRPr="00B350A0">
              <w:t>click</w:t>
            </w:r>
            <w:r w:rsidR="00693ABB" w:rsidRPr="00B350A0">
              <w:t xml:space="preserve"> </w:t>
            </w:r>
            <w:r w:rsidR="005D6E5F" w:rsidRPr="00B350A0">
              <w:rPr>
                <w:rStyle w:val="ActionButton"/>
                <w:u w:val="single"/>
              </w:rPr>
              <w:t xml:space="preserve"> Apply</w:t>
            </w:r>
            <w:proofErr w:type="gramEnd"/>
            <w:r w:rsidR="005D6E5F" w:rsidRPr="00B350A0">
              <w:rPr>
                <w:rStyle w:val="ActionButton"/>
                <w:u w:val="single"/>
              </w:rPr>
              <w:t xml:space="preserve"> </w:t>
            </w:r>
            <w:r w:rsidR="005D6E5F" w:rsidRPr="00B350A0">
              <w:t xml:space="preserve"> a</w:t>
            </w:r>
            <w:r w:rsidRPr="00B350A0">
              <w:t>nd the results will be written to the database.</w:t>
            </w:r>
            <w:r w:rsidR="00555FD4" w:rsidRPr="00B350A0">
              <w:t xml:space="preserve"> After the calculation is completed, the following </w:t>
            </w:r>
            <w:r w:rsidR="00555FD4" w:rsidRPr="00FB04A5">
              <w:rPr>
                <w:rStyle w:val="GUIWord"/>
                <w:u w:val="single"/>
              </w:rPr>
              <w:t>Update Info</w:t>
            </w:r>
            <w:r w:rsidR="00555FD4" w:rsidRPr="00B350A0">
              <w:t xml:space="preserve"> box is displayed:</w:t>
            </w:r>
          </w:p>
          <w:p w14:paraId="05A23AD7" w14:textId="7D709FDF" w:rsidR="00555FD4" w:rsidRPr="00B350A0" w:rsidRDefault="00555FD4" w:rsidP="004A51AA">
            <w:pPr>
              <w:pStyle w:val="Bullet"/>
            </w:pPr>
            <w:r w:rsidRPr="00B350A0">
              <w:rPr>
                <w:noProof/>
                <w:lang w:eastAsia="en-GB"/>
              </w:rPr>
              <w:drawing>
                <wp:inline distT="0" distB="0" distL="0" distR="0" wp14:anchorId="64B22CF0" wp14:editId="6249CD15">
                  <wp:extent cx="2400300" cy="101854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8">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3884ED5D" w14:textId="4E1C835D" w:rsidR="00545023" w:rsidRPr="00B350A0" w:rsidRDefault="00545023" w:rsidP="004A51AA">
            <w:pPr>
              <w:pStyle w:val="Bullet"/>
            </w:pPr>
            <w:r w:rsidRPr="00B350A0">
              <w:t>Click</w:t>
            </w:r>
            <w:r w:rsidR="005D6E5F" w:rsidRPr="00B350A0">
              <w:t xml:space="preserve"> </w:t>
            </w:r>
            <w:r w:rsidR="00555FD4" w:rsidRPr="00FB04A5">
              <w:rPr>
                <w:rStyle w:val="ActionButton"/>
                <w:u w:val="single"/>
              </w:rPr>
              <w:t>OK</w:t>
            </w:r>
            <w:r w:rsidR="00555FD4" w:rsidRPr="00B350A0">
              <w:t xml:space="preserve"> </w:t>
            </w:r>
            <w:proofErr w:type="gramStart"/>
            <w:r w:rsidR="00555FD4" w:rsidRPr="00B350A0">
              <w:t xml:space="preserve">and </w:t>
            </w:r>
            <w:r w:rsidR="005D6E5F" w:rsidRPr="00B350A0">
              <w:rPr>
                <w:rStyle w:val="ActionButton"/>
                <w:u w:val="single"/>
              </w:rPr>
              <w:t xml:space="preserve"> Close</w:t>
            </w:r>
            <w:proofErr w:type="gramEnd"/>
            <w:r w:rsidR="005D6E5F" w:rsidRPr="00B350A0">
              <w:rPr>
                <w:rStyle w:val="ActionButton"/>
                <w:u w:val="single"/>
              </w:rPr>
              <w:t xml:space="preserve"> </w:t>
            </w:r>
            <w:r w:rsidR="005D6E5F" w:rsidRPr="00B350A0">
              <w:t xml:space="preserve"> t</w:t>
            </w:r>
            <w:r w:rsidRPr="00B350A0">
              <w:t>o close this dialog box.</w:t>
            </w:r>
          </w:p>
        </w:tc>
      </w:tr>
    </w:tbl>
    <w:p w14:paraId="366DFD19" w14:textId="0234B35D" w:rsidR="00545E67" w:rsidRPr="00B350A0" w:rsidRDefault="00545E67" w:rsidP="004A51AA">
      <w:pPr>
        <w:pStyle w:val="Body"/>
        <w:rPr>
          <w:lang w:val="en-US"/>
        </w:rPr>
      </w:pPr>
      <w:r w:rsidRPr="00B350A0">
        <w:rPr>
          <w:lang w:val="en-US"/>
        </w:rPr>
        <w:lastRenderedPageBreak/>
        <w:t xml:space="preserve">Automatically, a new processing attribute value </w:t>
      </w:r>
      <w:r w:rsidRPr="00B350A0">
        <w:t xml:space="preserve">in the Processing Metadata Group is added to each Spectrum that has its </w:t>
      </w:r>
      <w:r w:rsidR="007D2F36" w:rsidRPr="00B350A0">
        <w:t>goniometer</w:t>
      </w:r>
      <w:r w:rsidRPr="00B350A0">
        <w:t xml:space="preserve"> angle attributes computed by this function.</w:t>
      </w:r>
    </w:p>
    <w:p w14:paraId="441E2505" w14:textId="61A7D804" w:rsidR="00545023" w:rsidRPr="00B350A0" w:rsidRDefault="00545023" w:rsidP="004A51AA">
      <w:pPr>
        <w:pStyle w:val="Body"/>
      </w:pPr>
      <w:r w:rsidRPr="00B350A0">
        <w:t xml:space="preserve">It is OK to repeat this process. It will overwrite any previous results. </w:t>
      </w:r>
    </w:p>
    <w:p w14:paraId="4E04E25A" w14:textId="624589E4" w:rsidR="007B4D7D" w:rsidRPr="00B350A0" w:rsidRDefault="007B4D7D" w:rsidP="00941E8C">
      <w:pPr>
        <w:pStyle w:val="Heading2"/>
      </w:pPr>
      <w:bookmarkStart w:id="516" w:name="_Ref506890587"/>
      <w:bookmarkStart w:id="517" w:name="_Toc49458137"/>
      <w:r w:rsidRPr="00B350A0">
        <w:t>Managing Target-Reference Links</w:t>
      </w:r>
      <w:bookmarkEnd w:id="516"/>
      <w:bookmarkEnd w:id="517"/>
    </w:p>
    <w:p w14:paraId="2C6C76C1" w14:textId="77777777" w:rsidR="007B4D7D" w:rsidRPr="00B350A0" w:rsidRDefault="007B4D7D" w:rsidP="004A51AA">
      <w:pPr>
        <w:pStyle w:val="Body"/>
      </w:pPr>
      <w:r w:rsidRPr="00B350A0">
        <w:t>You will need to add links from your target Spectra to the related reference Spectra if you want to use some of the Processing options of SPECCHIO.</w:t>
      </w:r>
    </w:p>
    <w:p w14:paraId="58149EB5" w14:textId="77777777" w:rsidR="007B4D7D" w:rsidRPr="00B350A0" w:rsidRDefault="007B4D7D" w:rsidP="004A51AA">
      <w:pPr>
        <w:pStyle w:val="Note"/>
      </w:pPr>
      <w:r w:rsidRPr="00B350A0">
        <w:t>Note</w:t>
      </w:r>
      <w:r w:rsidRPr="00B350A0">
        <w:tab/>
        <w:t>The dialog boxes for viewing existing links and adding new links appear similar, but there are important differences. Please compare the two dialog boxes carefully in the following sections.</w:t>
      </w:r>
    </w:p>
    <w:p w14:paraId="2A19625E" w14:textId="77777777" w:rsidR="007B4D7D" w:rsidRPr="00B350A0" w:rsidRDefault="007B4D7D" w:rsidP="004A51AA">
      <w:pPr>
        <w:pStyle w:val="Body"/>
      </w:pPr>
      <w:r w:rsidRPr="00B350A0">
        <w:t>In these dialogs, users with Administrator permission can view and change any data. Other users can view and operate on only the Campaigns they uploaded or for which they are in the Research Group.</w:t>
      </w:r>
    </w:p>
    <w:p w14:paraId="2ADF771B" w14:textId="77777777" w:rsidR="007B4D7D" w:rsidRPr="00A8518D" w:rsidRDefault="007B4D7D" w:rsidP="007B4D7D">
      <w:pPr>
        <w:pStyle w:val="Heading3"/>
      </w:pPr>
      <w:bookmarkStart w:id="518" w:name="_Toc49458138"/>
      <w:r w:rsidRPr="00A8518D">
        <w:t>Viewing or deleting existing Target-Reference links</w:t>
      </w:r>
      <w:bookmarkEnd w:id="518"/>
    </w:p>
    <w:p w14:paraId="59E9212C" w14:textId="77777777" w:rsidR="007B4D7D" w:rsidRPr="00B350A0" w:rsidRDefault="007B4D7D" w:rsidP="004A51AA">
      <w:pPr>
        <w:pStyle w:val="Body"/>
      </w:pPr>
      <w:r w:rsidRPr="00B350A0">
        <w:t xml:space="preserve">From the Main menu, select </w:t>
      </w:r>
      <w:r w:rsidRPr="00B350A0">
        <w:rPr>
          <w:rStyle w:val="GUIWord"/>
          <w:u w:val="single"/>
        </w:rPr>
        <w:t xml:space="preserve">Special Functions - Target-reference links </w:t>
      </w:r>
      <w:r w:rsidRPr="00B350A0">
        <w:t xml:space="preserve">menu items. The following dialog will be displayed. Ensure that the </w:t>
      </w:r>
      <w:r w:rsidRPr="00B350A0">
        <w:rPr>
          <w:rStyle w:val="GUIWord"/>
          <w:u w:val="single"/>
        </w:rPr>
        <w:t>Show existing links</w:t>
      </w:r>
      <w:r w:rsidRPr="00B350A0">
        <w:t xml:space="preserve"> tab is selected in the centre panel.</w:t>
      </w:r>
    </w:p>
    <w:p w14:paraId="5FAA7112" w14:textId="77777777" w:rsidR="007B4D7D" w:rsidRPr="00B350A0" w:rsidRDefault="007B4D7D" w:rsidP="007B4D7D">
      <w:pPr>
        <w:pStyle w:val="Figure"/>
        <w:rPr>
          <w:u w:val="single"/>
        </w:rPr>
      </w:pPr>
      <w:r w:rsidRPr="008B2AD1">
        <w:rPr>
          <w:lang w:val="en-GB" w:eastAsia="en-GB"/>
        </w:rPr>
        <w:lastRenderedPageBreak/>
        <w:drawing>
          <wp:inline distT="0" distB="0" distL="0" distR="0" wp14:anchorId="06E625C8" wp14:editId="444D7E76">
            <wp:extent cx="5146628" cy="22126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32" cstate="print"/>
                    <a:srcRect/>
                    <a:stretch>
                      <a:fillRect/>
                    </a:stretch>
                  </pic:blipFill>
                  <pic:spPr bwMode="auto">
                    <a:xfrm>
                      <a:off x="0" y="0"/>
                      <a:ext cx="5150141" cy="2214118"/>
                    </a:xfrm>
                    <a:prstGeom prst="rect">
                      <a:avLst/>
                    </a:prstGeom>
                    <a:noFill/>
                    <a:ln w="9525">
                      <a:noFill/>
                      <a:miter lim="800000"/>
                      <a:headEnd/>
                      <a:tailEnd/>
                    </a:ln>
                    <a:effectLst/>
                  </pic:spPr>
                </pic:pic>
              </a:graphicData>
            </a:graphic>
          </wp:inline>
        </w:drawing>
      </w:r>
    </w:p>
    <w:p w14:paraId="28C0A272" w14:textId="7728EF76"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2</w:t>
      </w:r>
      <w:r w:rsidR="002E2E38">
        <w:rPr>
          <w:noProof/>
        </w:rPr>
        <w:fldChar w:fldCharType="end"/>
      </w:r>
      <w:r w:rsidRPr="00DA48C2">
        <w:t>:  Viewing Target-Reference links</w:t>
      </w:r>
    </w:p>
    <w:p w14:paraId="0124C044" w14:textId="77777777" w:rsidR="007B4D7D" w:rsidRPr="00B350A0" w:rsidRDefault="007B4D7D" w:rsidP="004A51AA">
      <w:pPr>
        <w:pStyle w:val="Body"/>
      </w:pPr>
      <w:r w:rsidRPr="00B350A0">
        <w:t>Selecting and expanding nodes within these data hierarchy browsers requires many database accesses, and so can take a little time to complete.</w:t>
      </w:r>
    </w:p>
    <w:p w14:paraId="79F0A3CD" w14:textId="77777777" w:rsidR="007B4D7D" w:rsidRPr="00B350A0" w:rsidRDefault="007B4D7D" w:rsidP="004A51AA">
      <w:pPr>
        <w:pStyle w:val="Body"/>
      </w:pPr>
      <w:r w:rsidRPr="00B350A0">
        <w:t>There are two halves to this dialog, which function completely independently.</w:t>
      </w:r>
    </w:p>
    <w:p w14:paraId="1FC8EB08" w14:textId="77777777" w:rsidR="007B4D7D" w:rsidRPr="00B350A0" w:rsidRDefault="007B4D7D" w:rsidP="007B4D7D">
      <w:pPr>
        <w:pStyle w:val="HeadingSubUnnumbered"/>
        <w:rPr>
          <w:u w:val="single"/>
        </w:rPr>
      </w:pPr>
      <w:r w:rsidRPr="00B350A0">
        <w:rPr>
          <w:u w:val="single"/>
        </w:rPr>
        <w:t>Left hand side</w:t>
      </w:r>
    </w:p>
    <w:p w14:paraId="79ED6526" w14:textId="77777777" w:rsidR="007B4D7D" w:rsidRPr="008B2AD1" w:rsidRDefault="007B4D7D" w:rsidP="004A51AA">
      <w:pPr>
        <w:pStyle w:val="Body"/>
      </w:pPr>
      <w:r w:rsidRPr="00B350A0">
        <w:t>Use this side to select Target Spectra and see their related Reference Spectra.</w:t>
      </w:r>
    </w:p>
    <w:p w14:paraId="234E5B71" w14:textId="68E94B59" w:rsidR="007B4D7D" w:rsidRPr="008B2AD1" w:rsidRDefault="007E778A" w:rsidP="007B4D7D">
      <w:pPr>
        <w:pStyle w:val="Figure"/>
      </w:pPr>
      <w:r w:rsidRPr="008B2AD1">
        <w:rPr>
          <w:lang w:val="en-GB" w:eastAsia="en-GB"/>
        </w:rPr>
        <mc:AlternateContent>
          <mc:Choice Requires="wpg">
            <w:drawing>
              <wp:inline distT="0" distB="0" distL="0" distR="0" wp14:anchorId="57A1FF9B" wp14:editId="241230DD">
                <wp:extent cx="5227320" cy="2712720"/>
                <wp:effectExtent l="0" t="0" r="5080" b="5080"/>
                <wp:docPr id="331" name="Canvas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7320" cy="2712720"/>
                          <a:chOff x="0" y="0"/>
                          <a:chExt cx="52273" cy="27127"/>
                        </a:xfrm>
                      </wpg:grpSpPr>
                      <wps:wsp>
                        <wps:cNvPr id="332" name="AutoShape 468"/>
                        <wps:cNvSpPr>
                          <a:spLocks noChangeAspect="1" noChangeArrowheads="1"/>
                        </wps:cNvSpPr>
                        <wps:spPr bwMode="auto">
                          <a:xfrm>
                            <a:off x="0" y="0"/>
                            <a:ext cx="5227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33" name="Picture 34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2061" cy="27127"/>
                          </a:xfrm>
                          <a:prstGeom prst="rect">
                            <a:avLst/>
                          </a:prstGeom>
                          <a:noFill/>
                          <a:extLst>
                            <a:ext uri="{909E8E84-426E-40DD-AFC4-6F175D3DCCD1}">
                              <a14:hiddenFill xmlns:a14="http://schemas.microsoft.com/office/drawing/2010/main">
                                <a:solidFill>
                                  <a:srgbClr val="FFFFFF"/>
                                </a:solidFill>
                              </a14:hiddenFill>
                            </a:ext>
                          </a:extLst>
                        </pic:spPr>
                      </pic:pic>
                      <wps:wsp>
                        <wps:cNvPr id="334" name="AutoShape 227"/>
                        <wps:cNvSpPr>
                          <a:spLocks noChangeArrowheads="1"/>
                        </wps:cNvSpPr>
                        <wps:spPr bwMode="auto">
                          <a:xfrm>
                            <a:off x="32975" y="419"/>
                            <a:ext cx="15412" cy="8274"/>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797A8B68" w14:textId="77777777" w:rsidR="00E3689F" w:rsidRPr="00A51821" w:rsidRDefault="00E3689F" w:rsidP="007B4D7D">
                              <w:pPr>
                                <w:rPr>
                                  <w:sz w:val="16"/>
                                  <w:szCs w:val="16"/>
                                  <w:lang w:val="en-AU"/>
                                </w:rPr>
                              </w:pPr>
                              <w:r w:rsidRPr="00A51821">
                                <w:rPr>
                                  <w:sz w:val="16"/>
                                  <w:szCs w:val="16"/>
                                  <w:lang w:val="en-AU"/>
                                </w:rPr>
                                <w:t>Target Spectra</w:t>
                              </w:r>
                            </w:p>
                            <w:p w14:paraId="6D430ACA" w14:textId="77777777" w:rsidR="00E3689F" w:rsidRPr="00A51821" w:rsidRDefault="00E3689F" w:rsidP="007B4D7D">
                              <w:pPr>
                                <w:spacing w:before="60"/>
                                <w:rPr>
                                  <w:sz w:val="16"/>
                                  <w:szCs w:val="16"/>
                                  <w:lang w:val="en-AU"/>
                                </w:rPr>
                              </w:pPr>
                              <w:r w:rsidRPr="00A51821">
                                <w:rPr>
                                  <w:sz w:val="16"/>
                                  <w:szCs w:val="16"/>
                                  <w:lang w:val="en-AU"/>
                                </w:rPr>
                                <w:t>link to</w:t>
                              </w:r>
                            </w:p>
                            <w:p w14:paraId="4001EAE2" w14:textId="77777777" w:rsidR="00E3689F" w:rsidRPr="00A51821" w:rsidRDefault="00E3689F"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wps:txbx>
                        <wps:bodyPr rot="0" vert="horz" wrap="square" lIns="91440" tIns="45720" rIns="91440" bIns="45720" anchor="t" anchorCtr="0" upright="1">
                          <a:noAutofit/>
                        </wps:bodyPr>
                      </wps:wsp>
                      <wps:wsp>
                        <wps:cNvPr id="335" name="AutoShape 228"/>
                        <wps:cNvSpPr>
                          <a:spLocks noChangeArrowheads="1"/>
                        </wps:cNvSpPr>
                        <wps:spPr bwMode="auto">
                          <a:xfrm>
                            <a:off x="33045" y="10566"/>
                            <a:ext cx="15411" cy="6312"/>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2A5432B5" w14:textId="77777777" w:rsidR="00E3689F" w:rsidRPr="00A51821" w:rsidRDefault="00E3689F"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wps:txbx>
                        <wps:bodyPr rot="0" vert="horz" wrap="square" lIns="91440" tIns="45720" rIns="91440" bIns="45720" anchor="t" anchorCtr="0" upright="1">
                          <a:noAutofit/>
                        </wps:bodyPr>
                      </wps:wsp>
                      <wps:wsp>
                        <wps:cNvPr id="336" name="Freeform 229"/>
                        <wps:cNvSpPr>
                          <a:spLocks/>
                        </wps:cNvSpPr>
                        <wps:spPr bwMode="auto">
                          <a:xfrm>
                            <a:off x="9912" y="1797"/>
                            <a:ext cx="23679" cy="13100"/>
                          </a:xfrm>
                          <a:custGeom>
                            <a:avLst/>
                            <a:gdLst>
                              <a:gd name="T0" fmla="*/ 15036165 w 3729"/>
                              <a:gd name="T1" fmla="*/ 0 h 1945"/>
                              <a:gd name="T2" fmla="*/ 0 w 3729"/>
                              <a:gd name="T3" fmla="*/ 882317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Freeform 230"/>
                        <wps:cNvSpPr>
                          <a:spLocks/>
                        </wps:cNvSpPr>
                        <wps:spPr bwMode="auto">
                          <a:xfrm flipV="1">
                            <a:off x="22396" y="5143"/>
                            <a:ext cx="11195" cy="1461"/>
                          </a:xfrm>
                          <a:custGeom>
                            <a:avLst/>
                            <a:gdLst>
                              <a:gd name="T0" fmla="*/ 7108825 w 1763"/>
                              <a:gd name="T1" fmla="*/ 341954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AutoShape 231"/>
                        <wps:cNvSpPr>
                          <a:spLocks noChangeArrowheads="1"/>
                        </wps:cNvSpPr>
                        <wps:spPr bwMode="auto">
                          <a:xfrm>
                            <a:off x="4927" y="8350"/>
                            <a:ext cx="4985" cy="12585"/>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AutoShape 232"/>
                        <wps:cNvSpPr>
                          <a:spLocks noChangeArrowheads="1"/>
                        </wps:cNvSpPr>
                        <wps:spPr bwMode="auto">
                          <a:xfrm>
                            <a:off x="16313" y="3943"/>
                            <a:ext cx="6083" cy="662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Freeform 233"/>
                        <wps:cNvSpPr>
                          <a:spLocks/>
                        </wps:cNvSpPr>
                        <wps:spPr bwMode="auto">
                          <a:xfrm flipV="1">
                            <a:off x="9912" y="15646"/>
                            <a:ext cx="23679" cy="1232"/>
                          </a:xfrm>
                          <a:custGeom>
                            <a:avLst/>
                            <a:gdLst>
                              <a:gd name="T0" fmla="*/ 31803664 w 1763"/>
                              <a:gd name="T1" fmla="*/ 243221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AutoShape 273"/>
                        <wps:cNvSpPr>
                          <a:spLocks noChangeArrowheads="1"/>
                        </wps:cNvSpPr>
                        <wps:spPr bwMode="auto">
                          <a:xfrm>
                            <a:off x="33045" y="18275"/>
                            <a:ext cx="15411" cy="7474"/>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1AC10E9A" w14:textId="77777777" w:rsidR="00E3689F" w:rsidRPr="00A51821" w:rsidRDefault="00E3689F"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342" name="Freeform 274"/>
                        <wps:cNvSpPr>
                          <a:spLocks/>
                        </wps:cNvSpPr>
                        <wps:spPr bwMode="auto">
                          <a:xfrm>
                            <a:off x="14954" y="22999"/>
                            <a:ext cx="18637" cy="1518"/>
                          </a:xfrm>
                          <a:custGeom>
                            <a:avLst/>
                            <a:gdLst>
                              <a:gd name="T0" fmla="*/ 19701783 w 1763"/>
                              <a:gd name="T1" fmla="*/ 369198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7A1FF9B" id="Canvas 225" o:spid="_x0000_s1110" style="width:411.6pt;height:213.6pt;mso-position-horizontal-relative:char;mso-position-vertical-relative:line" coordsize="52273,271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">
                <v:rect id="AutoShape 468" o:spid="_x0000_s1111" style="position:absolute;width:52273;height:27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" filled="f" stroked="f">
                  <o:lock v:ext="edit" aspectratio="t"/>
                </v:rect>
                <v:shape id="Picture 343" o:spid="_x0000_s1112" type="#_x0000_t75" style="position:absolute;width:32061;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">
                  <v:imagedata r:id="rId134" o:title=""/>
                </v:shape>
                <v:roundrect id="AutoShape 227" o:spid="_x0000_s1113" style="position:absolute;left:32975;top:419;width:15412;height:8274;visibility:visible;mso-wrap-style:square;v-text-anchor:top" arcsize="6305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" fillcolor="#dbe5f1 [660]" strokecolor="#0070c0">
                  <v:textbox>
                    <w:txbxContent>
                      <w:p w14:paraId="797A8B68" w14:textId="77777777" w:rsidR="00E3689F" w:rsidRPr="00A51821" w:rsidRDefault="00E3689F" w:rsidP="007B4D7D">
                        <w:pPr>
                          <w:rPr>
                            <w:sz w:val="16"/>
                            <w:szCs w:val="16"/>
                            <w:lang w:val="en-AU"/>
                          </w:rPr>
                        </w:pPr>
                        <w:r w:rsidRPr="00A51821">
                          <w:rPr>
                            <w:sz w:val="16"/>
                            <w:szCs w:val="16"/>
                            <w:lang w:val="en-AU"/>
                          </w:rPr>
                          <w:t>Target Spectra</w:t>
                        </w:r>
                      </w:p>
                      <w:p w14:paraId="6D430ACA" w14:textId="77777777" w:rsidR="00E3689F" w:rsidRPr="00A51821" w:rsidRDefault="00E3689F" w:rsidP="007B4D7D">
                        <w:pPr>
                          <w:spacing w:before="60"/>
                          <w:rPr>
                            <w:sz w:val="16"/>
                            <w:szCs w:val="16"/>
                            <w:lang w:val="en-AU"/>
                          </w:rPr>
                        </w:pPr>
                        <w:r w:rsidRPr="00A51821">
                          <w:rPr>
                            <w:sz w:val="16"/>
                            <w:szCs w:val="16"/>
                            <w:lang w:val="en-AU"/>
                          </w:rPr>
                          <w:t>link to</w:t>
                        </w:r>
                      </w:p>
                      <w:p w14:paraId="4001EAE2" w14:textId="77777777" w:rsidR="00E3689F" w:rsidRPr="00A51821" w:rsidRDefault="00E3689F"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v:textbox>
                </v:roundrect>
                <v:roundrect id="AutoShape 228" o:spid="_x0000_s1114" style="position:absolute;left:33045;top:10566;width:15411;height:6312;visibility:visible;mso-wrap-style:square;v-text-anchor:top" arcsize="7500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" fillcolor="#dbe5f1 [660]" strokecolor="#0070c0">
                  <v:textbox>
                    <w:txbxContent>
                      <w:p w14:paraId="2A5432B5" w14:textId="77777777" w:rsidR="00E3689F" w:rsidRPr="00A51821" w:rsidRDefault="00E3689F"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v:textbox>
                </v:roundrect>
                <v:shape id="Freeform 229" o:spid="_x0000_s1115" style="position:absolute;left:9912;top:1797;width:23679;height:13100;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" path="m3729,c2354,729,980,1458,,1945e" filled="f" strokecolor="#0070c0" strokeweight="1pt">
                  <v:stroke endarrow="open"/>
                  <v:path arrowok="t" o:connecttype="custom" o:connectlocs="95479043,0;0,59425978" o:connectangles="0,0"/>
                </v:shape>
                <v:shape id="Freeform 230" o:spid="_x0000_s1116" style="position:absolute;left:22396;top:5143;width:11195;height:1461;flip:y;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" path="m1763,624c1763,624,881,312,,e" filled="f" strokecolor="#0070c0" strokeweight="1pt">
                  <v:stroke endarrow="open"/>
                  <v:path arrowok="t" o:connecttype="custom" o:connectlocs="45140837,800633;0,0" o:connectangles="0,0"/>
                </v:shape>
                <v:roundrect id="AutoShape 231" o:spid="_x0000_s1117" style="position:absolute;left:4927;top:8350;width:4985;height:12585;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" filled="f" strokecolor="#0070c0" strokeweight="1pt"/>
                <v:roundrect id="AutoShape 232" o:spid="_x0000_s1118" style="position:absolute;left:16313;top:3943;width:6083;height:6623;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" filled="f" strokecolor="#0070c0" strokeweight="1pt"/>
                <v:shape id="Freeform 233" o:spid="_x0000_s1119" style="position:absolute;left:9912;top:15646;width:23679;height:1232;flip:y;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" path="m1763,624c1763,624,881,312,,e" filled="f" strokecolor="#0070c0" strokeweight="1pt">
                  <v:stroke endarrow="open"/>
                  <v:path arrowok="t" o:connecttype="custom" o:connectlocs="427157663,480206;0,0" o:connectangles="0,0"/>
                </v:shape>
                <v:roundrect id="AutoShape 273" o:spid="_x0000_s1120" style="position:absolute;left:33045;top:18275;width:15411;height:7474;visibility:visible;mso-wrap-style:square;v-text-anchor:top" arcsize="533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" fillcolor="#dbe5f1 [660]" strokecolor="#0070c0">
                  <v:textbox>
                    <w:txbxContent>
                      <w:p w14:paraId="1AC10E9A" w14:textId="77777777" w:rsidR="00E3689F" w:rsidRPr="00A51821" w:rsidRDefault="00E3689F"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121" style="position:absolute;left:14954;top:22999;width:18637;height:1518;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" path="m1763,624c1763,624,881,312,,e" filled="f" strokecolor="#0070c0" strokeweight="1pt">
                  <v:stroke endarrow="open"/>
                  <v:path arrowok="t" o:connecttype="custom" o:connectlocs="208271202,898145;0,0" o:connectangles="0,0"/>
                </v:shape>
                <w10:anchorlock/>
              </v:group>
            </w:pict>
          </mc:Fallback>
        </mc:AlternateContent>
      </w:r>
    </w:p>
    <w:p w14:paraId="5434BC3A" w14:textId="5CAF08BC"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3</w:t>
      </w:r>
      <w:r w:rsidR="002E2E38">
        <w:rPr>
          <w:noProof/>
        </w:rPr>
        <w:fldChar w:fldCharType="end"/>
      </w:r>
      <w:r w:rsidRPr="00DA48C2">
        <w:t>:  Viewing Target Spectra and their related Reference Spectra</w:t>
      </w:r>
    </w:p>
    <w:p w14:paraId="0625E9F2" w14:textId="2CF49125" w:rsidR="007B4D7D" w:rsidRPr="00B350A0" w:rsidRDefault="007B4D7D" w:rsidP="004A51AA">
      <w:pPr>
        <w:pStyle w:val="Body"/>
      </w:pPr>
      <w:r w:rsidRPr="00B350A0">
        <w:t xml:space="preserve">Use this hierarchy tree browser to select one or more Spectra. Enter an SQL matching string in the </w:t>
      </w:r>
      <w:r w:rsidRPr="00B350A0">
        <w:rPr>
          <w:rStyle w:val="GUIWord"/>
          <w:u w:val="single"/>
        </w:rPr>
        <w:t>Filename restriction</w:t>
      </w:r>
      <w:r w:rsidRPr="00B350A0">
        <w:t xml:space="preserve"> field to restrict the Target Spectra selected. (See </w:t>
      </w:r>
      <w:r w:rsidRPr="00B350A0">
        <w:rPr>
          <w:i/>
        </w:rPr>
        <w:t>Section</w:t>
      </w:r>
      <w:r w:rsidR="008B2AD1">
        <w:rPr>
          <w:i/>
        </w:rPr>
        <w:t xml:space="preserve"> </w:t>
      </w:r>
      <w:r w:rsidR="008B2AD1">
        <w:rPr>
          <w:i/>
        </w:rPr>
        <w:fldChar w:fldCharType="begin"/>
      </w:r>
      <w:r w:rsidR="008B2AD1">
        <w:rPr>
          <w:i/>
        </w:rPr>
        <w:instrText xml:space="preserve"> REF _Ref505343255 \r \h </w:instrText>
      </w:r>
      <w:r w:rsidR="008B2AD1">
        <w:rPr>
          <w:i/>
        </w:rPr>
      </w:r>
      <w:r w:rsidR="008B2AD1">
        <w:rPr>
          <w:i/>
        </w:rPr>
        <w:fldChar w:fldCharType="separate"/>
      </w:r>
      <w:r w:rsidR="000C7C57">
        <w:rPr>
          <w:i/>
        </w:rPr>
        <w:t>10.2.1</w:t>
      </w:r>
      <w:r w:rsidR="008B2AD1">
        <w:rPr>
          <w:i/>
        </w:rPr>
        <w:fldChar w:fldCharType="end"/>
      </w:r>
      <w:r w:rsidRPr="00B350A0">
        <w:t>.) This does not affect the display of the Spectra in the hierarchy tree browser display. It only reduces the effectively selected Spectra to those that also match the SQL matching string.</w:t>
      </w:r>
    </w:p>
    <w:p w14:paraId="778C9977" w14:textId="77777777" w:rsidR="007B4D7D" w:rsidRPr="00B350A0" w:rsidRDefault="007B4D7D" w:rsidP="004A51AA">
      <w:pPr>
        <w:pStyle w:val="Body"/>
      </w:pPr>
      <w:r w:rsidRPr="00B350A0">
        <w:t xml:space="preserve">The File Names of all Reference Spectra linked to the selected Spectra will be shown in the </w:t>
      </w:r>
      <w:r w:rsidRPr="00B350A0">
        <w:rPr>
          <w:rStyle w:val="GUIWord"/>
          <w:u w:val="single"/>
        </w:rPr>
        <w:t>Linked references</w:t>
      </w:r>
      <w:r w:rsidRPr="00B350A0">
        <w:t xml:space="preserve"> box. If you select the Campaign node and clear the </w:t>
      </w:r>
      <w:r w:rsidRPr="00B350A0">
        <w:rPr>
          <w:rStyle w:val="GUIWord"/>
          <w:u w:val="single"/>
        </w:rPr>
        <w:t>Filename restriction</w:t>
      </w:r>
      <w:r w:rsidRPr="00B350A0">
        <w:t xml:space="preserve"> field, all linked Reference Spectra in the Campaign will be displayed.</w:t>
      </w:r>
    </w:p>
    <w:p w14:paraId="67E85F0B" w14:textId="77777777" w:rsidR="007B4D7D" w:rsidRPr="00B350A0" w:rsidRDefault="007B4D7D" w:rsidP="004A51AA">
      <w:pPr>
        <w:pStyle w:val="Body"/>
      </w:pPr>
      <w:r w:rsidRPr="00B350A0">
        <w:t xml:space="preserve">If any Target Spectrum is displayed in the </w:t>
      </w:r>
      <w:r w:rsidRPr="00B350A0">
        <w:rPr>
          <w:rStyle w:val="GUIWord"/>
          <w:u w:val="single"/>
        </w:rPr>
        <w:t>Linked References</w:t>
      </w:r>
      <w:r w:rsidRPr="00B350A0">
        <w:t xml:space="preserve"> box, a link has been set up in the wrong direction.</w:t>
      </w:r>
    </w:p>
    <w:p w14:paraId="589309BA" w14:textId="77777777" w:rsidR="007B4D7D" w:rsidRPr="00B350A0" w:rsidRDefault="007B4D7D" w:rsidP="004A51AA">
      <w:pPr>
        <w:pStyle w:val="Body"/>
      </w:pPr>
      <w:r w:rsidRPr="00B350A0">
        <w:lastRenderedPageBreak/>
        <w:t>Because each Target Spectrum should not be linked to more than one Reference Spectrum, the number of Reference Spectra displayed should be less than the number of Target Spectra selected.</w:t>
      </w:r>
    </w:p>
    <w:p w14:paraId="1BE91185" w14:textId="77777777" w:rsidR="007B4D7D" w:rsidRPr="00B350A0" w:rsidRDefault="007B4D7D" w:rsidP="007B4D7D">
      <w:pPr>
        <w:pStyle w:val="HeadingSubUnnumbered"/>
        <w:rPr>
          <w:u w:val="single"/>
        </w:rPr>
      </w:pPr>
      <w:r w:rsidRPr="00B350A0">
        <w:rPr>
          <w:u w:val="single"/>
        </w:rPr>
        <w:t>Right-hand side</w:t>
      </w:r>
    </w:p>
    <w:p w14:paraId="4E0B1F5B" w14:textId="4196D6A5" w:rsidR="007B4D7D" w:rsidRPr="008B2AD1" w:rsidRDefault="007B4D7D" w:rsidP="00BB754C">
      <w:pPr>
        <w:pStyle w:val="Body"/>
      </w:pPr>
      <w:r w:rsidRPr="00B350A0">
        <w:t>Use this side of this dialog to select Reference Spectra and show their related Target Spectra. It operates in the same way as the left-hand side, but views the links in the reverse direction.</w:t>
      </w:r>
      <w:r w:rsidR="007E778A" w:rsidRPr="008B2AD1">
        <w:rPr>
          <w:noProof/>
          <w:lang w:eastAsia="en-GB"/>
        </w:rPr>
        <mc:AlternateContent>
          <mc:Choice Requires="wpg">
            <w:drawing>
              <wp:inline distT="0" distB="0" distL="0" distR="0" wp14:anchorId="7CD7AFA7" wp14:editId="7F142FF5">
                <wp:extent cx="5862320" cy="2712720"/>
                <wp:effectExtent l="0" t="0" r="5080" b="5080"/>
                <wp:docPr id="190" name="Canvas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320" cy="2712720"/>
                          <a:chOff x="0" y="0"/>
                          <a:chExt cx="58623" cy="27127"/>
                        </a:xfrm>
                      </wpg:grpSpPr>
                      <wps:wsp>
                        <wps:cNvPr id="320" name="AutoShape 456"/>
                        <wps:cNvSpPr>
                          <a:spLocks noChangeAspect="1" noChangeArrowheads="1"/>
                        </wps:cNvSpPr>
                        <wps:spPr bwMode="auto">
                          <a:xfrm>
                            <a:off x="0" y="0"/>
                            <a:ext cx="5862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21" name="Picture 34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1762" cy="27127"/>
                          </a:xfrm>
                          <a:prstGeom prst="rect">
                            <a:avLst/>
                          </a:prstGeom>
                          <a:noFill/>
                          <a:extLst>
                            <a:ext uri="{909E8E84-426E-40DD-AFC4-6F175D3DCCD1}">
                              <a14:hiddenFill xmlns:a14="http://schemas.microsoft.com/office/drawing/2010/main">
                                <a:solidFill>
                                  <a:srgbClr val="FFFFFF"/>
                                </a:solidFill>
                              </a14:hiddenFill>
                            </a:ext>
                          </a:extLst>
                        </pic:spPr>
                      </pic:pic>
                      <wps:wsp>
                        <wps:cNvPr id="322" name="AutoShape 237"/>
                        <wps:cNvSpPr>
                          <a:spLocks noChangeArrowheads="1"/>
                        </wps:cNvSpPr>
                        <wps:spPr bwMode="auto">
                          <a:xfrm>
                            <a:off x="33185" y="419"/>
                            <a:ext cx="17329" cy="8547"/>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4111CF99" w14:textId="77777777" w:rsidR="00E3689F" w:rsidRDefault="00E3689F"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wps:txbx>
                        <wps:bodyPr rot="0" vert="horz" wrap="square" lIns="91440" tIns="45720" rIns="91440" bIns="45720" anchor="t" anchorCtr="0" upright="1">
                          <a:noAutofit/>
                        </wps:bodyPr>
                      </wps:wsp>
                      <wps:wsp>
                        <wps:cNvPr id="323" name="Freeform 238"/>
                        <wps:cNvSpPr>
                          <a:spLocks/>
                        </wps:cNvSpPr>
                        <wps:spPr bwMode="auto">
                          <a:xfrm>
                            <a:off x="7048" y="1784"/>
                            <a:ext cx="26683" cy="6756"/>
                          </a:xfrm>
                          <a:custGeom>
                            <a:avLst/>
                            <a:gdLst>
                              <a:gd name="T0" fmla="*/ 19092907 w 3729"/>
                              <a:gd name="T1" fmla="*/ 0 h 1945"/>
                              <a:gd name="T2" fmla="*/ 0 w 3729"/>
                              <a:gd name="T3" fmla="*/ 234685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AutoShape 239"/>
                        <wps:cNvSpPr>
                          <a:spLocks noChangeArrowheads="1"/>
                        </wps:cNvSpPr>
                        <wps:spPr bwMode="auto">
                          <a:xfrm>
                            <a:off x="1244" y="4298"/>
                            <a:ext cx="5874" cy="1774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AutoShape 240"/>
                        <wps:cNvSpPr>
                          <a:spLocks noChangeArrowheads="1"/>
                        </wps:cNvSpPr>
                        <wps:spPr bwMode="auto">
                          <a:xfrm>
                            <a:off x="20275" y="7454"/>
                            <a:ext cx="3550" cy="6008"/>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Freeform 241"/>
                        <wps:cNvSpPr>
                          <a:spLocks/>
                        </wps:cNvSpPr>
                        <wps:spPr bwMode="auto">
                          <a:xfrm>
                            <a:off x="23825" y="7531"/>
                            <a:ext cx="9906" cy="1981"/>
                          </a:xfrm>
                          <a:custGeom>
                            <a:avLst/>
                            <a:gdLst>
                              <a:gd name="T0" fmla="*/ 2631505 w 3729"/>
                              <a:gd name="T1" fmla="*/ 0 h 1945"/>
                              <a:gd name="T2" fmla="*/ 0 w 3729"/>
                              <a:gd name="T3" fmla="*/ 201787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AutoShape 242"/>
                        <wps:cNvSpPr>
                          <a:spLocks noChangeArrowheads="1"/>
                        </wps:cNvSpPr>
                        <wps:spPr bwMode="auto">
                          <a:xfrm>
                            <a:off x="33185" y="10325"/>
                            <a:ext cx="17329" cy="7696"/>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72D6E587" w14:textId="77777777" w:rsidR="00E3689F" w:rsidRPr="00A51821" w:rsidRDefault="00E3689F"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wps:txbx>
                        <wps:bodyPr rot="0" vert="horz" wrap="square" lIns="91440" tIns="45720" rIns="91440" bIns="45720" anchor="t" anchorCtr="0" upright="1">
                          <a:noAutofit/>
                        </wps:bodyPr>
                      </wps:wsp>
                      <wps:wsp>
                        <wps:cNvPr id="328" name="AutoShape 275"/>
                        <wps:cNvSpPr>
                          <a:spLocks noChangeArrowheads="1"/>
                        </wps:cNvSpPr>
                        <wps:spPr bwMode="auto">
                          <a:xfrm>
                            <a:off x="33185" y="19659"/>
                            <a:ext cx="17329" cy="6220"/>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0E966297" w14:textId="77777777" w:rsidR="00E3689F" w:rsidRPr="00A51821" w:rsidRDefault="00E3689F"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329" name="Freeform 287"/>
                        <wps:cNvSpPr>
                          <a:spLocks/>
                        </wps:cNvSpPr>
                        <wps:spPr bwMode="auto">
                          <a:xfrm flipV="1">
                            <a:off x="23825" y="11150"/>
                            <a:ext cx="9906" cy="2978"/>
                          </a:xfrm>
                          <a:custGeom>
                            <a:avLst/>
                            <a:gdLst>
                              <a:gd name="T0" fmla="*/ 2631505 w 3729"/>
                              <a:gd name="T1" fmla="*/ 0 h 1945"/>
                              <a:gd name="T2" fmla="*/ 0 w 3729"/>
                              <a:gd name="T3" fmla="*/ 455986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Freeform 243"/>
                        <wps:cNvSpPr>
                          <a:spLocks/>
                        </wps:cNvSpPr>
                        <wps:spPr bwMode="auto">
                          <a:xfrm flipV="1">
                            <a:off x="29432" y="23279"/>
                            <a:ext cx="4299" cy="1378"/>
                          </a:xfrm>
                          <a:custGeom>
                            <a:avLst/>
                            <a:gdLst>
                              <a:gd name="T0" fmla="*/ 495607 w 3729"/>
                              <a:gd name="T1" fmla="*/ 0 h 1945"/>
                              <a:gd name="T2" fmla="*/ 0 w 3729"/>
                              <a:gd name="T3" fmla="*/ 9762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CD7AFA7" id="Canvas 235" o:spid="_x0000_s1122" style="width:461.6pt;height:213.6pt;mso-position-horizontal-relative:char;mso-position-vertical-relative:line" coordsize="58623,271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">
                <v:rect id="AutoShape 456" o:spid="_x0000_s1123" style="position:absolute;width:58623;height:27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" filled="f" stroked="f">
                  <o:lock v:ext="edit" aspectratio="t"/>
                </v:rect>
                <v:shape id="Picture 341" o:spid="_x0000_s1124" type="#_x0000_t75" style="position:absolute;width:31762;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">
                  <v:imagedata r:id="rId136" o:title=""/>
                </v:shape>
                <v:roundrect id="AutoShape 237" o:spid="_x0000_s1125" style="position:absolute;left:33185;top:419;width:17329;height:8547;visibility:visible;mso-wrap-style:square;v-text-anchor:top" arcsize="4675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" fillcolor="#dbe5f1 [660]" strokecolor="#0070c0">
                  <v:textbox>
                    <w:txbxContent>
                      <w:p w14:paraId="4111CF99" w14:textId="77777777" w:rsidR="00E3689F" w:rsidRDefault="00E3689F"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v:textbox>
                </v:roundrect>
                <v:shape id="Freeform 238" o:spid="_x0000_s1126" style="position:absolute;left:7048;top:1784;width:26683;height:6756;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" path="m3729,c2354,729,980,1458,,1945e" filled="f" strokecolor="#0070c0" strokeweight="1pt">
                  <v:stroke endarrow="open"/>
                  <v:path arrowok="t" o:connecttype="custom" o:connectlocs="136620015,0;0,8151835" o:connectangles="0,0"/>
                </v:shape>
                <v:roundrect id="AutoShape 239" o:spid="_x0000_s1127" style="position:absolute;left:1244;top:4298;width:5874;height:17742;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" filled="f" strokecolor="#0070c0" strokeweight="1pt"/>
                <v:roundrect id="AutoShape 240" o:spid="_x0000_s1128" style="position:absolute;left:20275;top:7454;width:3550;height:6008;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" filled="f" strokecolor="#0070c0" strokeweight="1pt"/>
                <v:shape id="Freeform 241" o:spid="_x0000_s1129" style="position:absolute;left:23825;top:7531;width:9906;height:1981;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" path="m3729,c2354,729,980,1458,,1945e" filled="f" strokecolor="#0070c0" strokeweight="1pt">
                  <v:stroke endarrow="open"/>
                  <v:path arrowok="t" o:connecttype="custom" o:connectlocs="6990531,0;0,205522" o:connectangles="0,0"/>
                </v:shape>
                <v:roundrect id="AutoShape 242" o:spid="_x0000_s1130" style="position:absolute;left:33185;top:10325;width:17329;height:7696;visibility:visible;mso-wrap-style:square;v-text-anchor:top" arcsize="528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" fillcolor="#dbe5f1 [660]" strokecolor="#0070c0">
                  <v:textbox>
                    <w:txbxContent>
                      <w:p w14:paraId="72D6E587" w14:textId="77777777" w:rsidR="00E3689F" w:rsidRPr="00A51821" w:rsidRDefault="00E3689F"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v:textbox>
                </v:roundrect>
                <v:roundrect id="AutoShape 275" o:spid="_x0000_s1131" style="position:absolute;left:33185;top:19659;width:17329;height:6220;visibility:visible;mso-wrap-style:square;v-text-anchor:top" arcsize="684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" fillcolor="#dbe5f1 [660]" strokecolor="#0070c0">
                  <v:textbox>
                    <w:txbxContent>
                      <w:p w14:paraId="0E966297" w14:textId="77777777" w:rsidR="00E3689F" w:rsidRPr="00A51821" w:rsidRDefault="00E3689F"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132" style="position:absolute;left:23825;top:11150;width:9906;height:2978;flip:y;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" path="m3729,c2354,729,980,1458,,1945e" filled="f" strokecolor="#0070c0" strokeweight="1pt">
                  <v:stroke endarrow="open"/>
                  <v:path arrowok="t" o:connecttype="custom" o:connectlocs="6990531,0;0,698163" o:connectangles="0,0"/>
                </v:shape>
                <v:shape id="Freeform 243" o:spid="_x0000_s1133" style="position:absolute;left:29432;top:23279;width:4299;height:1378;flip:y;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" path="m3729,c2354,729,980,1458,,1945e" filled="f" strokecolor="#0070c0" strokeweight="1pt">
                  <v:stroke endarrow="open"/>
                  <v:path arrowok="t" o:connecttype="custom" o:connectlocs="571364,0;0,69166" o:connectangles="0,0"/>
                </v:shape>
                <w10:anchorlock/>
              </v:group>
            </w:pict>
          </mc:Fallback>
        </mc:AlternateContent>
      </w:r>
    </w:p>
    <w:p w14:paraId="1BBEC898" w14:textId="1CAF5FA2"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4</w:t>
      </w:r>
      <w:r w:rsidR="002E2E38">
        <w:rPr>
          <w:noProof/>
        </w:rPr>
        <w:fldChar w:fldCharType="end"/>
      </w:r>
      <w:r w:rsidRPr="00DA48C2">
        <w:t>:  Viewing Reference Spectra and their related Target Spectra</w:t>
      </w:r>
    </w:p>
    <w:p w14:paraId="01221D3B" w14:textId="77777777" w:rsidR="007B4D7D" w:rsidRPr="00B350A0" w:rsidRDefault="007B4D7D" w:rsidP="004A51AA">
      <w:pPr>
        <w:pStyle w:val="Body"/>
      </w:pPr>
      <w:r w:rsidRPr="00B350A0">
        <w:t xml:space="preserve">If you select the Campaign node on the </w:t>
      </w:r>
      <w:proofErr w:type="gramStart"/>
      <w:r w:rsidRPr="00B350A0">
        <w:t>right hand</w:t>
      </w:r>
      <w:proofErr w:type="gramEnd"/>
      <w:r w:rsidRPr="00B350A0">
        <w:t xml:space="preserve"> side and clear the </w:t>
      </w:r>
      <w:r w:rsidRPr="00B350A0">
        <w:rPr>
          <w:rStyle w:val="GUIWord"/>
          <w:u w:val="single"/>
        </w:rPr>
        <w:t>Filename restriction</w:t>
      </w:r>
      <w:r w:rsidRPr="00B350A0">
        <w:t xml:space="preserve"> field, all Target Spectra with Reference Spectra links will be displayed.</w:t>
      </w:r>
    </w:p>
    <w:p w14:paraId="14C801C8" w14:textId="77777777" w:rsidR="007B4D7D" w:rsidRPr="00B350A0" w:rsidRDefault="007B4D7D" w:rsidP="004A51AA">
      <w:pPr>
        <w:pStyle w:val="Body"/>
      </w:pPr>
      <w:r w:rsidRPr="00B350A0">
        <w:t xml:space="preserve">If any Reference Spectrum is displayed in the </w:t>
      </w:r>
      <w:r w:rsidRPr="00B350A0">
        <w:rPr>
          <w:rStyle w:val="GUIWord"/>
          <w:u w:val="single"/>
        </w:rPr>
        <w:t>Linked targets</w:t>
      </w:r>
      <w:r w:rsidRPr="00B350A0">
        <w:t xml:space="preserve"> box, a link has been set up in the wrong direction.</w:t>
      </w:r>
    </w:p>
    <w:p w14:paraId="57F9029D" w14:textId="782FDEAF" w:rsidR="007B4D7D" w:rsidRPr="00B350A0" w:rsidRDefault="007B4D7D" w:rsidP="004A51AA">
      <w:pPr>
        <w:pStyle w:val="Body"/>
      </w:pPr>
      <w:r w:rsidRPr="00B350A0">
        <w:t xml:space="preserve">Because each Reference Spectrum can be linked from many Target Spectra, the number of Spectra shown in the </w:t>
      </w:r>
      <w:r w:rsidRPr="00B350A0">
        <w:rPr>
          <w:rStyle w:val="GUIWord"/>
          <w:u w:val="single"/>
        </w:rPr>
        <w:t>Linked targets</w:t>
      </w:r>
      <w:r w:rsidRPr="00B350A0">
        <w:t xml:space="preserve"> box can be many more than the number of selected Spectra.</w:t>
      </w:r>
    </w:p>
    <w:p w14:paraId="66B8EBB2" w14:textId="77777777" w:rsidR="007B4D7D" w:rsidRPr="00A8518D" w:rsidRDefault="007B4D7D" w:rsidP="007B4D7D">
      <w:pPr>
        <w:pStyle w:val="Heading3"/>
      </w:pPr>
      <w:bookmarkStart w:id="519" w:name="_Toc49458139"/>
      <w:r w:rsidRPr="00A8518D">
        <w:t>Deleting Existing Target-Reference Links</w:t>
      </w:r>
      <w:bookmarkEnd w:id="519"/>
    </w:p>
    <w:p w14:paraId="5F36FBE8" w14:textId="77777777" w:rsidR="007B4D7D" w:rsidRPr="00B350A0" w:rsidRDefault="007B4D7D" w:rsidP="004A51AA">
      <w:pPr>
        <w:pStyle w:val="Body"/>
      </w:pPr>
      <w:r w:rsidRPr="00B350A0">
        <w:t xml:space="preserve">The option to delete existing links works simultaneously, but independently, on the two halves of the </w:t>
      </w:r>
      <w:r w:rsidRPr="00B350A0">
        <w:rPr>
          <w:rStyle w:val="GUIWord"/>
          <w:u w:val="single"/>
        </w:rPr>
        <w:t>Show existing links</w:t>
      </w:r>
      <w:r w:rsidRPr="00B350A0">
        <w:t xml:space="preserve"> dialog.</w:t>
      </w:r>
    </w:p>
    <w:p w14:paraId="5B6AD0DE" w14:textId="77777777" w:rsidR="007B4D7D" w:rsidRPr="00B350A0" w:rsidRDefault="007B4D7D" w:rsidP="004A51AA">
      <w:pPr>
        <w:pStyle w:val="Body"/>
      </w:pPr>
      <w:r w:rsidRPr="00B350A0">
        <w:t xml:space="preserve">When the </w:t>
      </w:r>
      <w:r w:rsidRPr="00B350A0">
        <w:rPr>
          <w:b/>
        </w:rPr>
        <w:t>Delete selected links</w:t>
      </w:r>
      <w:r w:rsidRPr="00B350A0">
        <w:t xml:space="preserve"> button is clicked, all links to and from the Spectra highlighted in the </w:t>
      </w:r>
      <w:r w:rsidRPr="00B350A0">
        <w:rPr>
          <w:rStyle w:val="GUIWord"/>
          <w:u w:val="single"/>
        </w:rPr>
        <w:t>Linked references</w:t>
      </w:r>
      <w:r w:rsidRPr="00B350A0">
        <w:t xml:space="preserve"> </w:t>
      </w:r>
      <w:r w:rsidRPr="00B350A0">
        <w:rPr>
          <w:rStyle w:val="Strong"/>
          <w:u w:val="single"/>
        </w:rPr>
        <w:t>and</w:t>
      </w:r>
      <w:r w:rsidRPr="00B350A0">
        <w:t xml:space="preserve"> </w:t>
      </w:r>
      <w:r w:rsidRPr="00B350A0">
        <w:rPr>
          <w:rStyle w:val="GUIWord"/>
          <w:u w:val="single"/>
        </w:rPr>
        <w:t>Linked targets</w:t>
      </w:r>
      <w:r w:rsidRPr="00B350A0">
        <w:t xml:space="preserve"> boxes will be deleted. It is possible to highlight Spectra in one of these boxes only.</w:t>
      </w:r>
    </w:p>
    <w:p w14:paraId="2BDBA978" w14:textId="77777777" w:rsidR="007B4D7D" w:rsidRPr="00BB754C" w:rsidRDefault="007B4D7D" w:rsidP="004A51AA">
      <w:pPr>
        <w:pStyle w:val="Body"/>
      </w:pPr>
      <w:r w:rsidRPr="00B350A0">
        <w:t xml:space="preserve">After deleting, the </w:t>
      </w:r>
      <w:r w:rsidRPr="00B350A0">
        <w:rPr>
          <w:rStyle w:val="GUIWord"/>
          <w:u w:val="single"/>
        </w:rPr>
        <w:t>Linked references</w:t>
      </w:r>
      <w:r w:rsidRPr="00B350A0">
        <w:t xml:space="preserve"> and </w:t>
      </w:r>
      <w:r w:rsidRPr="00B350A0">
        <w:rPr>
          <w:rStyle w:val="GUIWord"/>
          <w:u w:val="single"/>
        </w:rPr>
        <w:t>Linked targets</w:t>
      </w:r>
      <w:r w:rsidRPr="00B350A0">
        <w:t xml:space="preserve"> boxes will be updated. This may take a little time.</w:t>
      </w:r>
    </w:p>
    <w:p w14:paraId="25012BC0" w14:textId="63257EAF" w:rsidR="007B4D7D" w:rsidRPr="00B350A0" w:rsidRDefault="007E778A" w:rsidP="007B4D7D">
      <w:pPr>
        <w:pStyle w:val="Figure"/>
        <w:pageBreakBefore/>
        <w:rPr>
          <w:u w:val="single"/>
        </w:rPr>
      </w:pPr>
      <w:r w:rsidRPr="00BB754C">
        <w:rPr>
          <w:lang w:val="en-GB" w:eastAsia="en-GB"/>
        </w:rPr>
        <w:lastRenderedPageBreak/>
        <mc:AlternateContent>
          <mc:Choice Requires="wpg">
            <w:drawing>
              <wp:inline distT="0" distB="0" distL="0" distR="0" wp14:anchorId="4391B531" wp14:editId="14CBA27E">
                <wp:extent cx="5602605" cy="3044825"/>
                <wp:effectExtent l="0" t="0" r="0" b="3175"/>
                <wp:docPr id="136" name="Canvas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2605" cy="3044825"/>
                          <a:chOff x="0" y="0"/>
                          <a:chExt cx="56026" cy="30448"/>
                        </a:xfrm>
                      </wpg:grpSpPr>
                      <wps:wsp>
                        <wps:cNvPr id="141" name="AutoShape 446"/>
                        <wps:cNvSpPr>
                          <a:spLocks noChangeAspect="1" noChangeArrowheads="1"/>
                        </wps:cNvSpPr>
                        <wps:spPr bwMode="auto">
                          <a:xfrm>
                            <a:off x="0" y="0"/>
                            <a:ext cx="56026" cy="30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44" name="Picture 34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5575"/>
                            <a:ext cx="56026" cy="24873"/>
                          </a:xfrm>
                          <a:prstGeom prst="rect">
                            <a:avLst/>
                          </a:prstGeom>
                          <a:noFill/>
                          <a:extLst>
                            <a:ext uri="{909E8E84-426E-40DD-AFC4-6F175D3DCCD1}">
                              <a14:hiddenFill xmlns:a14="http://schemas.microsoft.com/office/drawing/2010/main">
                                <a:solidFill>
                                  <a:srgbClr val="FFFFFF"/>
                                </a:solidFill>
                              </a14:hiddenFill>
                            </a:ext>
                          </a:extLst>
                        </pic:spPr>
                      </pic:pic>
                      <wps:wsp>
                        <wps:cNvPr id="146" name="Freeform 292"/>
                        <wps:cNvSpPr>
                          <a:spLocks/>
                        </wps:cNvSpPr>
                        <wps:spPr bwMode="auto">
                          <a:xfrm>
                            <a:off x="20875" y="23463"/>
                            <a:ext cx="4994" cy="2483"/>
                          </a:xfrm>
                          <a:custGeom>
                            <a:avLst/>
                            <a:gdLst>
                              <a:gd name="T0" fmla="*/ 0 w 1203"/>
                              <a:gd name="T1" fmla="*/ 0 h 1053"/>
                              <a:gd name="T2" fmla="*/ 2073145 w 1203"/>
                              <a:gd name="T3" fmla="*/ 585321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Freeform 293"/>
                        <wps:cNvSpPr>
                          <a:spLocks/>
                        </wps:cNvSpPr>
                        <wps:spPr bwMode="auto">
                          <a:xfrm flipV="1">
                            <a:off x="20272" y="13735"/>
                            <a:ext cx="7915" cy="3632"/>
                          </a:xfrm>
                          <a:custGeom>
                            <a:avLst/>
                            <a:gdLst>
                              <a:gd name="T0" fmla="*/ 0 w 1203"/>
                              <a:gd name="T1" fmla="*/ 0 h 1053"/>
                              <a:gd name="T2" fmla="*/ 5207965 w 1203"/>
                              <a:gd name="T3" fmla="*/ 1252816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 name="Freeform 294"/>
                        <wps:cNvSpPr>
                          <a:spLocks/>
                        </wps:cNvSpPr>
                        <wps:spPr bwMode="auto">
                          <a:xfrm flipH="1" flipV="1">
                            <a:off x="15906" y="11207"/>
                            <a:ext cx="4366" cy="6160"/>
                          </a:xfrm>
                          <a:custGeom>
                            <a:avLst/>
                            <a:gdLst>
                              <a:gd name="T0" fmla="*/ 0 w 1203"/>
                              <a:gd name="T1" fmla="*/ 0 h 1053"/>
                              <a:gd name="T2" fmla="*/ 1584288 w 1203"/>
                              <a:gd name="T3" fmla="*/ 3603278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 name="Freeform 296"/>
                        <wps:cNvSpPr>
                          <a:spLocks/>
                        </wps:cNvSpPr>
                        <wps:spPr bwMode="auto">
                          <a:xfrm>
                            <a:off x="36309" y="5575"/>
                            <a:ext cx="7575" cy="6318"/>
                          </a:xfrm>
                          <a:custGeom>
                            <a:avLst/>
                            <a:gdLst>
                              <a:gd name="T0" fmla="*/ 0 w 1203"/>
                              <a:gd name="T1" fmla="*/ 0 h 1053"/>
                              <a:gd name="T2" fmla="*/ 4770141 w 1203"/>
                              <a:gd name="T3" fmla="*/ 379095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 name="Freeform 297"/>
                        <wps:cNvSpPr>
                          <a:spLocks/>
                        </wps:cNvSpPr>
                        <wps:spPr bwMode="auto">
                          <a:xfrm flipH="1">
                            <a:off x="6146" y="5575"/>
                            <a:ext cx="16517" cy="4883"/>
                          </a:xfrm>
                          <a:custGeom>
                            <a:avLst/>
                            <a:gdLst>
                              <a:gd name="T0" fmla="*/ 0 w 1203"/>
                              <a:gd name="T1" fmla="*/ 0 h 1053"/>
                              <a:gd name="T2" fmla="*/ 22676688 w 1203"/>
                              <a:gd name="T3" fmla="*/ 2264427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AutoShape 291"/>
                        <wps:cNvSpPr>
                          <a:spLocks noChangeArrowheads="1"/>
                        </wps:cNvSpPr>
                        <wps:spPr bwMode="auto">
                          <a:xfrm>
                            <a:off x="7169" y="17367"/>
                            <a:ext cx="14471" cy="6534"/>
                          </a:xfrm>
                          <a:prstGeom prst="roundRect">
                            <a:avLst>
                              <a:gd name="adj" fmla="val 11014"/>
                            </a:avLst>
                          </a:prstGeom>
                          <a:solidFill>
                            <a:srgbClr val="DBE5F1"/>
                          </a:solidFill>
                          <a:ln w="9525">
                            <a:solidFill>
                              <a:srgbClr val="0070C0"/>
                            </a:solidFill>
                            <a:round/>
                            <a:headEnd/>
                            <a:tailEnd/>
                          </a:ln>
                        </wps:spPr>
                        <wps:txbx>
                          <w:txbxContent>
                            <w:p w14:paraId="47E0DE8F" w14:textId="77777777" w:rsidR="00E3689F" w:rsidRPr="009853E9" w:rsidRDefault="00E3689F"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164" name="AutoShape 295"/>
                        <wps:cNvSpPr>
                          <a:spLocks noChangeArrowheads="1"/>
                        </wps:cNvSpPr>
                        <wps:spPr bwMode="auto">
                          <a:xfrm>
                            <a:off x="21640" y="0"/>
                            <a:ext cx="15691" cy="7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33B48F2" w14:textId="77777777" w:rsidR="00E3689F" w:rsidRPr="00A51821" w:rsidRDefault="00E3689F"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g:wgp>
                  </a:graphicData>
                </a:graphic>
              </wp:inline>
            </w:drawing>
          </mc:Choice>
          <mc:Fallback>
            <w:pict>
              <v:group w14:anchorId="4391B531" id="Canvas 289" o:spid="_x0000_s1134" style="width:441.15pt;height:239.75pt;mso-position-horizontal-relative:char;mso-position-vertical-relative:line" coordsize="56026,304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">
                <v:rect id="AutoShape 446" o:spid="_x0000_s1135" style="position:absolute;width:56026;height:304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" filled="f" stroked="f">
                  <o:lock v:ext="edit" aspectratio="t"/>
                </v:rect>
                <v:shape id="Picture 345" o:spid="_x0000_s1136" type="#_x0000_t75" style="position:absolute;top:5575;width:56026;height:248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">
                  <v:imagedata r:id="rId138" o:title=""/>
                </v:shape>
                <v:shape id="Freeform 292" o:spid="_x0000_s1137" style="position:absolute;left:20875;top:23463;width:4994;height:2483;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" path="m,c,,601,526,1203,1053e" filled="f" strokecolor="#0070c0" strokeweight="1pt">
                  <v:stroke endarrow="open"/>
                  <v:path arrowok="t" o:connecttype="custom" o:connectlocs="0,0;8606223,1380201" o:connectangles="0,0"/>
                </v:shape>
                <v:shape id="Freeform 293" o:spid="_x0000_s1138" style="position:absolute;left:20272;top:13735;width:7915;height:3632;flip:y;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" path="m,c,,601,526,1203,1053e" filled="f" strokecolor="#0070c0" strokeweight="1pt">
                  <v:stroke endarrow="open"/>
                  <v:path arrowok="t" o:connecttype="custom" o:connectlocs="0,0;34265206,4321204" o:connectangles="0,0"/>
                </v:shape>
                <v:shape id="Freeform 294" o:spid="_x0000_s1139" style="position:absolute;left:15906;top:11207;width:4366;height:6160;flip:x y;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" path="m,c,,601,526,1203,1053e" filled="f" strokecolor="#0070c0" strokeweight="1pt">
                  <v:stroke endarrow="open"/>
                  <v:path arrowok="t" o:connecttype="custom" o:connectlocs="0,0;5749793,21079005" o:connectangles="0,0"/>
                </v:shape>
                <v:shape id="Freeform 296" o:spid="_x0000_s1140" style="position:absolute;left:36309;top:5575;width:7575;height:6318;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" path="m,c,,601,526,1203,1053e" filled="f" strokecolor="#0070c0" strokeweight="1pt">
                  <v:stroke endarrow="open"/>
                  <v:path arrowok="t" o:connecttype="custom" o:connectlocs="0,0;30036424,22745700" o:connectangles="0,0"/>
                </v:shape>
                <v:shape id="Freeform 297" o:spid="_x0000_s1141" style="position:absolute;left:6146;top:5575;width:16517;height:4883;flip:x;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" path="m,c,,601,526,1203,1053e" filled="f" strokecolor="#0070c0" strokeweight="1pt">
                  <v:stroke endarrow="open"/>
                  <v:path arrowok="t" o:connecttype="custom" o:connectlocs="0,0;311347345,10500662" o:connectangles="0,0"/>
                </v:shape>
                <v:roundrect id="AutoShape 291" o:spid="_x0000_s1142" style="position:absolute;left:7169;top:17367;width:14471;height:6534;visibility:visible;mso-wrap-style:square;v-text-anchor:top" arcsize="721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" fillcolor="#dbe5f1" strokecolor="#0070c0">
                  <v:textbox>
                    <w:txbxContent>
                      <w:p w14:paraId="47E0DE8F" w14:textId="77777777" w:rsidR="00E3689F" w:rsidRPr="009853E9" w:rsidRDefault="00E3689F"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roundrect id="AutoShape 295" o:spid="_x0000_s1143" style="position:absolute;left:21640;width:15691;height:7937;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" fillcolor="#dbe5f1 [660]" strokecolor="#0070c0">
                  <v:textbox>
                    <w:txbxContent>
                      <w:p w14:paraId="233B48F2" w14:textId="77777777" w:rsidR="00E3689F" w:rsidRPr="00A51821" w:rsidRDefault="00E3689F"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w10:anchorlock/>
              </v:group>
            </w:pict>
          </mc:Fallback>
        </mc:AlternateContent>
      </w:r>
    </w:p>
    <w:p w14:paraId="38F81F58" w14:textId="717786FA"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5</w:t>
      </w:r>
      <w:r w:rsidR="002E2E38">
        <w:rPr>
          <w:noProof/>
        </w:rPr>
        <w:fldChar w:fldCharType="end"/>
      </w:r>
      <w:r w:rsidRPr="00DA48C2">
        <w:t>:  Deleting Target-Reference Spectra links</w:t>
      </w:r>
    </w:p>
    <w:p w14:paraId="21D74E75" w14:textId="77777777" w:rsidR="007B4D7D" w:rsidRPr="00A8518D" w:rsidRDefault="007B4D7D" w:rsidP="007B4D7D">
      <w:pPr>
        <w:pStyle w:val="Heading3"/>
      </w:pPr>
      <w:bookmarkStart w:id="520" w:name="_Toc49458140"/>
      <w:r w:rsidRPr="00A8518D">
        <w:t>Adding new Target-Reference links</w:t>
      </w:r>
      <w:bookmarkEnd w:id="520"/>
    </w:p>
    <w:p w14:paraId="5BE9B006" w14:textId="77777777" w:rsidR="007B4D7D" w:rsidRPr="00B350A0" w:rsidRDefault="007B4D7D" w:rsidP="004A51AA">
      <w:pPr>
        <w:pStyle w:val="Body"/>
      </w:pPr>
      <w:r w:rsidRPr="00B350A0">
        <w:t xml:space="preserve">From the Main menu, select </w:t>
      </w:r>
      <w:r w:rsidRPr="00B350A0">
        <w:rPr>
          <w:rStyle w:val="GUIWord"/>
          <w:u w:val="single"/>
        </w:rPr>
        <w:t>Special Functions</w:t>
      </w:r>
      <w:r w:rsidRPr="00B350A0">
        <w:t xml:space="preserve"> - </w:t>
      </w:r>
      <w:r w:rsidRPr="00B350A0">
        <w:rPr>
          <w:rStyle w:val="GUIWord"/>
          <w:u w:val="single"/>
        </w:rPr>
        <w:t xml:space="preserve">Target-references </w:t>
      </w:r>
      <w:proofErr w:type="gramStart"/>
      <w:r w:rsidRPr="00B350A0">
        <w:rPr>
          <w:rStyle w:val="GUIWord"/>
          <w:u w:val="single"/>
        </w:rPr>
        <w:t xml:space="preserve">links </w:t>
      </w:r>
      <w:r w:rsidRPr="00B350A0">
        <w:t xml:space="preserve"> menu</w:t>
      </w:r>
      <w:proofErr w:type="gramEnd"/>
      <w:r w:rsidRPr="00B350A0">
        <w:t xml:space="preserve"> items. Click on the </w:t>
      </w:r>
      <w:r w:rsidRPr="00B350A0">
        <w:rPr>
          <w:rStyle w:val="GUIWord"/>
          <w:u w:val="single"/>
        </w:rPr>
        <w:t>Create new links</w:t>
      </w:r>
      <w:r w:rsidRPr="00B350A0">
        <w:t xml:space="preserve"> tab in the centre panel to display the following dialog. (You can switch back and forth between the </w:t>
      </w:r>
      <w:r w:rsidRPr="00B350A0">
        <w:rPr>
          <w:rStyle w:val="GUIWord"/>
          <w:u w:val="single"/>
        </w:rPr>
        <w:t>Create new links</w:t>
      </w:r>
      <w:r w:rsidRPr="00B350A0">
        <w:t xml:space="preserve"> and </w:t>
      </w:r>
      <w:r w:rsidRPr="00B350A0">
        <w:rPr>
          <w:rStyle w:val="GUIWord"/>
          <w:u w:val="single"/>
        </w:rPr>
        <w:t>Show existing links</w:t>
      </w:r>
      <w:r w:rsidRPr="00B350A0">
        <w:t xml:space="preserve"> tabs at any time.)</w:t>
      </w:r>
    </w:p>
    <w:p w14:paraId="2F12C7FF" w14:textId="77777777" w:rsidR="007B4D7D" w:rsidRPr="00B350A0" w:rsidRDefault="007B4D7D" w:rsidP="007B4D7D">
      <w:pPr>
        <w:pStyle w:val="Figure"/>
        <w:rPr>
          <w:u w:val="single"/>
        </w:rPr>
      </w:pPr>
      <w:r w:rsidRPr="00BB754C">
        <w:rPr>
          <w:lang w:val="en-GB" w:eastAsia="en-GB"/>
        </w:rPr>
        <w:drawing>
          <wp:inline distT="0" distB="0" distL="0" distR="0" wp14:anchorId="632DF5D8" wp14:editId="6BF95AEB">
            <wp:extent cx="5095121" cy="2190465"/>
            <wp:effectExtent l="0" t="19050" r="67429" b="57435"/>
            <wp:docPr id="19"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9" cstate="print"/>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E8F581A" w14:textId="586A33CE"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6</w:t>
      </w:r>
      <w:r w:rsidR="002E2E38">
        <w:rPr>
          <w:noProof/>
        </w:rPr>
        <w:fldChar w:fldCharType="end"/>
      </w:r>
      <w:r w:rsidRPr="00DA48C2">
        <w:t>:  Creating a single new Target-Reference Spectra link</w:t>
      </w:r>
    </w:p>
    <w:p w14:paraId="5C33CECF" w14:textId="77777777" w:rsidR="007B4D7D" w:rsidRPr="00B350A0" w:rsidRDefault="007B4D7D" w:rsidP="004A51AA">
      <w:pPr>
        <w:pStyle w:val="Note"/>
      </w:pPr>
      <w:r w:rsidRPr="00B350A0">
        <w:t>Notes</w:t>
      </w:r>
      <w:r w:rsidRPr="00B350A0">
        <w:tab/>
        <w:t>The left and right sides of this dialog do not operate independently, unlike the dialog which displays links in the previous section.</w:t>
      </w:r>
    </w:p>
    <w:p w14:paraId="4A91D4A8" w14:textId="77777777" w:rsidR="007B4D7D" w:rsidRPr="00B350A0" w:rsidRDefault="007B4D7D" w:rsidP="004A51AA">
      <w:pPr>
        <w:pStyle w:val="Note"/>
      </w:pPr>
      <w:r w:rsidRPr="00B350A0">
        <w:tab/>
        <w:t>The positions of the Target Spectra and Reference Spectra boxes in the central panel are reversed when compared with the position of these boxes in the previous section.</w:t>
      </w:r>
    </w:p>
    <w:p w14:paraId="57981BBA" w14:textId="77777777" w:rsidR="007B4D7D" w:rsidRPr="00B350A0" w:rsidRDefault="007B4D7D" w:rsidP="004A51AA">
      <w:pPr>
        <w:pStyle w:val="ProcessHeading"/>
      </w:pPr>
      <w:r w:rsidRPr="00B350A0">
        <w:t>To link a single Target and Reference Spectrum:</w:t>
      </w:r>
    </w:p>
    <w:tbl>
      <w:tblPr>
        <w:tblStyle w:val="Instructions"/>
        <w:tblW w:w="0" w:type="auto"/>
        <w:tblLook w:val="04A0" w:firstRow="1" w:lastRow="0" w:firstColumn="1" w:lastColumn="0" w:noHBand="0" w:noVBand="1"/>
      </w:tblPr>
      <w:tblGrid>
        <w:gridCol w:w="8533"/>
      </w:tblGrid>
      <w:tr w:rsidR="007B4D7D" w:rsidRPr="00B350A0" w14:paraId="4344639E"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16CA197" w14:textId="77777777"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um you wish to link. Its name will be displayed in the Target Spectra box.</w:t>
            </w:r>
          </w:p>
          <w:p w14:paraId="3F7FCA5D" w14:textId="77777777" w:rsidR="007B4D7D" w:rsidRPr="00B350A0" w:rsidRDefault="007B4D7D" w:rsidP="004A51AA">
            <w:pPr>
              <w:pStyle w:val="Bullet"/>
            </w:pPr>
            <w:r w:rsidRPr="00B350A0">
              <w:lastRenderedPageBreak/>
              <w:t xml:space="preserve">Using the right-hand side </w:t>
            </w:r>
            <w:r w:rsidRPr="00B350A0">
              <w:rPr>
                <w:rStyle w:val="GUIWord"/>
                <w:u w:val="single"/>
              </w:rPr>
              <w:t>References</w:t>
            </w:r>
            <w:r w:rsidRPr="00B350A0">
              <w:t xml:space="preserve"> hierarchy tree browser, locate and select the Reference Spectrum you wish to link. Its name will be displayed in the Reference Spectra box.</w:t>
            </w:r>
          </w:p>
          <w:p w14:paraId="24832795"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56923D3E" w14:textId="77777777" w:rsidR="007B4D7D" w:rsidRPr="00B350A0" w:rsidRDefault="007B4D7D" w:rsidP="004A51AA">
            <w:pPr>
              <w:pStyle w:val="Bullet"/>
            </w:pPr>
            <w:r w:rsidRPr="00B350A0">
              <w:t xml:space="preserve">Click </w:t>
            </w:r>
            <w:r w:rsidRPr="00B350A0">
              <w:rPr>
                <w:b/>
              </w:rPr>
              <w:t>Link</w:t>
            </w:r>
            <w:r w:rsidRPr="00B350A0">
              <w:t xml:space="preserve"> to create the link.</w:t>
            </w:r>
          </w:p>
        </w:tc>
      </w:tr>
    </w:tbl>
    <w:p w14:paraId="31AE740C" w14:textId="77777777" w:rsidR="007B4D7D" w:rsidRPr="00B350A0" w:rsidRDefault="007B4D7D" w:rsidP="004A51AA">
      <w:pPr>
        <w:pStyle w:val="Warning"/>
      </w:pPr>
      <w:r w:rsidRPr="00B350A0">
        <w:lastRenderedPageBreak/>
        <w:t>Warnings</w:t>
      </w:r>
      <w:r w:rsidRPr="00B350A0">
        <w:tab/>
        <w:t xml:space="preserve">Do not click the </w:t>
      </w:r>
      <w:r w:rsidRPr="00B350A0">
        <w:rPr>
          <w:b/>
        </w:rPr>
        <w:t>Link</w:t>
      </w:r>
      <w:r w:rsidRPr="00B350A0">
        <w:t xml:space="preserve"> button twice. This will add the link twice, even though it is still displayed only once. Duplicated links generally do not cause problems in later processing, but may cause confusion if you later attempt to delete a duplicated link.</w:t>
      </w:r>
    </w:p>
    <w:p w14:paraId="0CA6CD6C" w14:textId="77777777" w:rsidR="007B4D7D" w:rsidRPr="00B350A0" w:rsidRDefault="007B4D7D" w:rsidP="004A51AA">
      <w:pPr>
        <w:pStyle w:val="Warning"/>
      </w:pPr>
      <w:r w:rsidRPr="00B350A0">
        <w:tab/>
        <w:t>Before creating any link, check that the link does not already exist so you do not duplicate it.</w:t>
      </w:r>
    </w:p>
    <w:p w14:paraId="762372A3" w14:textId="77777777" w:rsidR="007B4D7D" w:rsidRPr="00B350A0" w:rsidRDefault="007B4D7D" w:rsidP="004A51AA">
      <w:pPr>
        <w:pStyle w:val="Body"/>
      </w:pPr>
      <w:r w:rsidRPr="00B350A0">
        <w:t>It is also possible to create multiple links simultaneously by selecting multiple Target Spectra.</w:t>
      </w:r>
    </w:p>
    <w:p w14:paraId="48F1BF37" w14:textId="77777777" w:rsidR="007B4D7D" w:rsidRPr="00B350A0" w:rsidRDefault="007B4D7D" w:rsidP="004A51AA">
      <w:pPr>
        <w:pStyle w:val="Body"/>
      </w:pPr>
      <w:r w:rsidRPr="00B350A0">
        <w:t>In addition, if multiple Reference Spectra are highlighted, as each Target Spectrum is processed, the Reference Spectrum with the closest Acquisition time Metadata Attribute is selected for linking.</w:t>
      </w:r>
    </w:p>
    <w:p w14:paraId="7D417F50" w14:textId="77777777" w:rsidR="007B4D7D" w:rsidRPr="00B350A0" w:rsidRDefault="007B4D7D" w:rsidP="007B4D7D">
      <w:pPr>
        <w:pStyle w:val="Figure"/>
        <w:rPr>
          <w:u w:val="single"/>
        </w:rPr>
      </w:pPr>
      <w:r w:rsidRPr="00BB754C">
        <w:rPr>
          <w:lang w:val="en-GB" w:eastAsia="en-GB"/>
        </w:rPr>
        <w:drawing>
          <wp:inline distT="0" distB="0" distL="0" distR="0" wp14:anchorId="4D1F0B95" wp14:editId="5821D258">
            <wp:extent cx="4428490" cy="2811395"/>
            <wp:effectExtent l="25400" t="0" r="0" b="0"/>
            <wp:docPr id="25"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54BE1433" w14:textId="62AEFD4B"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7</w:t>
      </w:r>
      <w:r w:rsidR="002E2E38">
        <w:rPr>
          <w:noProof/>
        </w:rPr>
        <w:fldChar w:fldCharType="end"/>
      </w:r>
      <w:r w:rsidRPr="00DA48C2">
        <w:t>: Referencing of reference panel Spectra by target Spectra based on timeline information</w:t>
      </w:r>
    </w:p>
    <w:p w14:paraId="1B19D759" w14:textId="7ACE1F2D" w:rsidR="007B4D7D" w:rsidRPr="00B350A0" w:rsidRDefault="007B4D7D" w:rsidP="004A51AA">
      <w:pPr>
        <w:pStyle w:val="Body"/>
      </w:pPr>
      <w:r w:rsidRPr="00B350A0">
        <w:t>This function is useful for campaigns where Target and Reference Spectra are collected in separate Spectral files, for example, when using the ASD spectroradiometer in radiance mode.</w:t>
      </w:r>
      <w:r w:rsidR="00693ABB" w:rsidRPr="00B350A0">
        <w:t xml:space="preserve"> </w:t>
      </w:r>
    </w:p>
    <w:p w14:paraId="035DF5B1" w14:textId="77777777" w:rsidR="00693ABB" w:rsidRPr="00B350A0" w:rsidRDefault="00693ABB" w:rsidP="004A51AA">
      <w:pPr>
        <w:pStyle w:val="Body"/>
      </w:pPr>
    </w:p>
    <w:p w14:paraId="184778D0" w14:textId="3AAB4CA9" w:rsidR="00693ABB" w:rsidRPr="00B350A0" w:rsidRDefault="00693ABB" w:rsidP="004A51AA">
      <w:pPr>
        <w:pStyle w:val="Note"/>
      </w:pPr>
      <w:r w:rsidRPr="00B350A0">
        <w:t>Notes</w:t>
      </w:r>
      <w:r w:rsidRPr="00B350A0">
        <w:tab/>
        <w:t>The target-reference links assigned in this manner are a simplification. A more scientific approach to calculating reflectance factors from target and reference radiances is implemented in the Matlab based Reflectance Calculator.</w:t>
      </w:r>
    </w:p>
    <w:p w14:paraId="46A73921" w14:textId="77777777" w:rsidR="00693ABB" w:rsidRPr="00B350A0" w:rsidRDefault="00693ABB" w:rsidP="004A51AA">
      <w:pPr>
        <w:pStyle w:val="Body"/>
      </w:pPr>
    </w:p>
    <w:p w14:paraId="49673D9C" w14:textId="77777777" w:rsidR="007B4D7D" w:rsidRPr="00B350A0" w:rsidRDefault="007B4D7D" w:rsidP="007B4D7D">
      <w:pPr>
        <w:pStyle w:val="Figure"/>
        <w:rPr>
          <w:u w:val="single"/>
        </w:rPr>
      </w:pPr>
      <w:r w:rsidRPr="00BB754C">
        <w:rPr>
          <w:lang w:val="en-GB" w:eastAsia="en-GB"/>
        </w:rPr>
        <w:lastRenderedPageBreak/>
        <w:drawing>
          <wp:inline distT="0" distB="0" distL="0" distR="0" wp14:anchorId="5B099014" wp14:editId="248F663E">
            <wp:extent cx="5051094" cy="2171537"/>
            <wp:effectExtent l="19050" t="0" r="0" b="0"/>
            <wp:docPr id="3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41" cstate="print"/>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23A8B2F4" w14:textId="06948D2E" w:rsidR="00A15A04" w:rsidRPr="00DA48C2" w:rsidRDefault="00A15A04" w:rsidP="003078EE">
      <w:pPr>
        <w:pStyle w:val="Caption"/>
      </w:pPr>
      <w:bookmarkStart w:id="521" w:name="_Ref5068951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8</w:t>
      </w:r>
      <w:r w:rsidR="002E2E38">
        <w:rPr>
          <w:noProof/>
        </w:rPr>
        <w:fldChar w:fldCharType="end"/>
      </w:r>
      <w:bookmarkEnd w:id="521"/>
      <w:r w:rsidRPr="00DA48C2">
        <w:t>: Creating multiple new Target-Reference Spectra links</w:t>
      </w:r>
    </w:p>
    <w:p w14:paraId="34793036" w14:textId="77777777" w:rsidR="007B4D7D" w:rsidRPr="00B350A0" w:rsidRDefault="007B4D7D" w:rsidP="004A51AA">
      <w:pPr>
        <w:pStyle w:val="ProcessHeading"/>
      </w:pPr>
      <w:r w:rsidRPr="00B350A0">
        <w:t>To create links between multiple targets and references:</w:t>
      </w:r>
    </w:p>
    <w:tbl>
      <w:tblPr>
        <w:tblStyle w:val="Instructions"/>
        <w:tblW w:w="0" w:type="auto"/>
        <w:tblLook w:val="04A0" w:firstRow="1" w:lastRow="0" w:firstColumn="1" w:lastColumn="0" w:noHBand="0" w:noVBand="1"/>
      </w:tblPr>
      <w:tblGrid>
        <w:gridCol w:w="8533"/>
      </w:tblGrid>
      <w:tr w:rsidR="007B4D7D" w:rsidRPr="00B350A0" w14:paraId="67AC971C"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83B5EC3" w14:textId="328F9202"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a you wish to link. You can do this by highlighting multiple Spectra or by highlighting a hierarchy nod</w:t>
            </w:r>
            <w:r w:rsidR="007A40C7">
              <w:t>e</w:t>
            </w:r>
            <w:r w:rsidR="000C6BFF">
              <w:t xml:space="preserve"> (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r w:rsidRPr="00B350A0">
              <w:t>.</w:t>
            </w:r>
          </w:p>
          <w:p w14:paraId="08AF1BD6" w14:textId="720BCB73"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007A40C7">
              <w:rPr>
                <w:rStyle w:val="CrossReference"/>
                <w:u w:val="single"/>
              </w:rPr>
              <w:t xml:space="preserve"> </w:t>
            </w:r>
            <w:r w:rsidR="007A40C7">
              <w:rPr>
                <w:rStyle w:val="CrossReference"/>
                <w:u w:val="single"/>
              </w:rPr>
              <w:fldChar w:fldCharType="begin"/>
            </w:r>
            <w:r w:rsidR="007A40C7">
              <w:rPr>
                <w:rStyle w:val="CrossReference"/>
                <w:u w:val="single"/>
              </w:rPr>
              <w:instrText xml:space="preserve"> REF _Ref505343255 \r \h </w:instrText>
            </w:r>
            <w:r w:rsidR="007A40C7">
              <w:rPr>
                <w:rStyle w:val="CrossReference"/>
                <w:u w:val="single"/>
              </w:rPr>
            </w:r>
            <w:r w:rsidR="007A40C7">
              <w:rPr>
                <w:rStyle w:val="CrossReference"/>
                <w:u w:val="single"/>
              </w:rPr>
              <w:fldChar w:fldCharType="separate"/>
            </w:r>
            <w:r w:rsidR="000C7C57">
              <w:rPr>
                <w:rStyle w:val="CrossReference"/>
                <w:u w:val="single"/>
              </w:rPr>
              <w:t>10.2.1</w:t>
            </w:r>
            <w:r w:rsidR="007A40C7">
              <w:rPr>
                <w:rStyle w:val="CrossReference"/>
                <w:u w:val="single"/>
              </w:rPr>
              <w:fldChar w:fldCharType="end"/>
            </w:r>
            <w:r w:rsidRPr="00B350A0">
              <w:t>.)</w:t>
            </w:r>
          </w:p>
          <w:p w14:paraId="40CB8EAC" w14:textId="63378D24" w:rsidR="007B4D7D" w:rsidRPr="00B350A0" w:rsidRDefault="007B4D7D" w:rsidP="004A51AA">
            <w:pPr>
              <w:pStyle w:val="Bullet"/>
            </w:pPr>
            <w:r w:rsidRPr="00B350A0">
              <w:t xml:space="preserve">Using the right-hand side </w:t>
            </w:r>
            <w:r w:rsidRPr="00B350A0">
              <w:rPr>
                <w:rStyle w:val="GUIWord"/>
                <w:u w:val="single"/>
              </w:rPr>
              <w:t>References</w:t>
            </w:r>
            <w:r w:rsidRPr="00B350A0">
              <w:t xml:space="preserve"> hierarchy tree browser, locate and select the Reference Spectra you wish to link. You can do this by highlighting multiple Spectra or by highlighting a hierarchy node </w:t>
            </w:r>
            <w:r w:rsidR="000C6BFF">
              <w:t xml:space="preserve">(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p>
          <w:p w14:paraId="5C2D4396" w14:textId="22F869EC"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Pr="00B350A0">
              <w:t xml:space="preserve"> </w:t>
            </w:r>
            <w:r w:rsidR="000C6BFF">
              <w:rPr>
                <w:rStyle w:val="CrossReference"/>
                <w:u w:val="single"/>
              </w:rPr>
              <w:fldChar w:fldCharType="begin"/>
            </w:r>
            <w:r w:rsidR="000C6BFF">
              <w:rPr>
                <w:rStyle w:val="CrossReference"/>
                <w:u w:val="single"/>
              </w:rPr>
              <w:instrText xml:space="preserve"> REF _Ref505343255 \r \h </w:instrText>
            </w:r>
            <w:r w:rsidR="000C6BFF">
              <w:rPr>
                <w:rStyle w:val="CrossReference"/>
                <w:u w:val="single"/>
              </w:rPr>
            </w:r>
            <w:r w:rsidR="000C6BFF">
              <w:rPr>
                <w:rStyle w:val="CrossReference"/>
                <w:u w:val="single"/>
              </w:rPr>
              <w:fldChar w:fldCharType="separate"/>
            </w:r>
            <w:r w:rsidR="000C7C57">
              <w:rPr>
                <w:rStyle w:val="CrossReference"/>
                <w:u w:val="single"/>
              </w:rPr>
              <w:t>10.2.1</w:t>
            </w:r>
            <w:r w:rsidR="000C6BFF">
              <w:rPr>
                <w:rStyle w:val="CrossReference"/>
                <w:u w:val="single"/>
              </w:rPr>
              <w:fldChar w:fldCharType="end"/>
            </w:r>
            <w:r w:rsidR="000C6BFF">
              <w:t>.</w:t>
            </w:r>
            <w:r w:rsidRPr="00B350A0">
              <w:t>)</w:t>
            </w:r>
          </w:p>
          <w:p w14:paraId="4F86A8EF"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7C0BB1B0" w14:textId="77777777" w:rsidR="007B4D7D" w:rsidRPr="00B350A0" w:rsidRDefault="007B4D7D" w:rsidP="004A51AA">
            <w:pPr>
              <w:pStyle w:val="Bullet"/>
            </w:pPr>
            <w:r w:rsidRPr="00B350A0">
              <w:t xml:space="preserve">Click </w:t>
            </w:r>
            <w:r w:rsidRPr="00B350A0">
              <w:rPr>
                <w:b/>
              </w:rPr>
              <w:t>Link</w:t>
            </w:r>
            <w:r w:rsidRPr="00B350A0">
              <w:t xml:space="preserve"> to create the links according to the method described above.</w:t>
            </w:r>
          </w:p>
        </w:tc>
      </w:tr>
    </w:tbl>
    <w:p w14:paraId="1D777B67" w14:textId="75639B7B" w:rsidR="007B4D7D" w:rsidRPr="00A8518D" w:rsidRDefault="007B4D7D" w:rsidP="00FB04A5">
      <w:pPr>
        <w:pStyle w:val="Heading3"/>
      </w:pPr>
      <w:bookmarkStart w:id="522" w:name="_Toc500010015"/>
      <w:bookmarkStart w:id="523" w:name="_Toc500010460"/>
      <w:bookmarkStart w:id="524" w:name="_Toc504556057"/>
      <w:bookmarkStart w:id="525" w:name="_Toc506191120"/>
      <w:bookmarkStart w:id="526" w:name="_Toc506191337"/>
      <w:bookmarkStart w:id="527" w:name="_Toc506191551"/>
      <w:bookmarkStart w:id="528" w:name="_Toc506191765"/>
      <w:bookmarkStart w:id="529" w:name="_Toc49458141"/>
      <w:bookmarkEnd w:id="522"/>
      <w:bookmarkEnd w:id="523"/>
      <w:bookmarkEnd w:id="524"/>
      <w:bookmarkEnd w:id="525"/>
      <w:bookmarkEnd w:id="526"/>
      <w:bookmarkEnd w:id="527"/>
      <w:bookmarkEnd w:id="528"/>
      <w:r w:rsidRPr="00A8518D">
        <w:t>Creating Data Links</w:t>
      </w:r>
      <w:r w:rsidR="00010835" w:rsidRPr="00A8518D">
        <w:t xml:space="preserve"> in the Metadata Editor</w:t>
      </w:r>
      <w:bookmarkEnd w:id="529"/>
    </w:p>
    <w:p w14:paraId="42DDA427" w14:textId="7CC2CEC8" w:rsidR="007B4D7D" w:rsidRPr="00B350A0" w:rsidRDefault="007B4D7D" w:rsidP="004A51AA">
      <w:pPr>
        <w:pStyle w:val="Body"/>
      </w:pPr>
      <w:r w:rsidRPr="00B350A0">
        <w:t xml:space="preserve">The dialog the link Targets and Reference as introduced in </w:t>
      </w:r>
      <w:r w:rsidR="00010835" w:rsidRPr="00B350A0">
        <w:t xml:space="preserve">the above </w:t>
      </w:r>
      <w:r w:rsidRPr="00B350A0">
        <w:t>section</w:t>
      </w:r>
      <w:r w:rsidR="00010835" w:rsidRPr="00B350A0">
        <w:t>s</w:t>
      </w:r>
      <w:r w:rsidRPr="00B350A0">
        <w:t xml:space="preserve"> is set up to deal with single links between target and reference spectra.</w:t>
      </w:r>
    </w:p>
    <w:p w14:paraId="4BEF39B8" w14:textId="0201F472" w:rsidR="007B4D7D" w:rsidRPr="00B350A0" w:rsidRDefault="007B4D7D" w:rsidP="004A51AA">
      <w:pPr>
        <w:pStyle w:val="Body"/>
      </w:pPr>
      <w:r w:rsidRPr="00B350A0">
        <w:t>For a more flexible approach Data Links can also be created in the Metadata Editor using a basic number input field to enter spectrum ids (</w:t>
      </w:r>
      <w:r w:rsidR="00E82DF2">
        <w:fldChar w:fldCharType="begin"/>
      </w:r>
      <w:r w:rsidR="00E82DF2">
        <w:instrText xml:space="preserve"> REF _Ref506889009 \h </w:instrText>
      </w:r>
      <w:r w:rsidR="00E82DF2">
        <w:fldChar w:fldCharType="separate"/>
      </w:r>
      <w:r w:rsidR="000C7C57" w:rsidRPr="00DA48C2">
        <w:t xml:space="preserve">Figure </w:t>
      </w:r>
      <w:r w:rsidR="000C7C57">
        <w:rPr>
          <w:noProof/>
        </w:rPr>
        <w:t>68</w:t>
      </w:r>
      <w:r w:rsidR="00E82DF2">
        <w:fldChar w:fldCharType="end"/>
      </w:r>
      <w:r w:rsidRPr="00B350A0">
        <w:t>). Multiple entries are possible.</w:t>
      </w:r>
    </w:p>
    <w:p w14:paraId="3386219C" w14:textId="77777777" w:rsidR="007B4D7D" w:rsidRPr="00B350A0" w:rsidRDefault="007B4D7D" w:rsidP="004A51AA">
      <w:pPr>
        <w:pStyle w:val="Body"/>
      </w:pPr>
      <w:r w:rsidRPr="00B350A0">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6F4DC862" w14:textId="77777777" w:rsidR="007B4D7D" w:rsidRPr="00B350A0" w:rsidRDefault="007B4D7D" w:rsidP="004A51AA">
      <w:pPr>
        <w:pStyle w:val="Body"/>
      </w:pPr>
      <w:r w:rsidRPr="00B350A0">
        <w:rPr>
          <w:noProof/>
          <w:lang w:eastAsia="en-GB"/>
        </w:rPr>
        <w:lastRenderedPageBreak/>
        <w:drawing>
          <wp:inline distT="0" distB="0" distL="0" distR="0" wp14:anchorId="17226047" wp14:editId="2C521E0F">
            <wp:extent cx="3990975" cy="1047823"/>
            <wp:effectExtent l="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003629" cy="1051145"/>
                    </a:xfrm>
                    <a:prstGeom prst="rect">
                      <a:avLst/>
                    </a:prstGeom>
                    <a:noFill/>
                    <a:ln>
                      <a:noFill/>
                    </a:ln>
                  </pic:spPr>
                </pic:pic>
              </a:graphicData>
            </a:graphic>
          </wp:inline>
        </w:drawing>
      </w:r>
    </w:p>
    <w:p w14:paraId="160D4BD1" w14:textId="15ACE1B0" w:rsidR="007B4D7D" w:rsidRPr="00DA48C2" w:rsidRDefault="007B4D7D" w:rsidP="003078EE">
      <w:pPr>
        <w:pStyle w:val="Caption"/>
      </w:pPr>
      <w:bookmarkStart w:id="530" w:name="_Ref506889009"/>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9</w:t>
      </w:r>
      <w:r w:rsidR="002E2E38">
        <w:rPr>
          <w:noProof/>
        </w:rPr>
        <w:fldChar w:fldCharType="end"/>
      </w:r>
      <w:bookmarkEnd w:id="530"/>
      <w:r w:rsidRPr="00DA48C2">
        <w:t>: Editing of Data Links in the Metadata Editor</w:t>
      </w:r>
    </w:p>
    <w:p w14:paraId="7997F39A" w14:textId="7883FE05" w:rsidR="00085DF0" w:rsidRPr="00BB754C" w:rsidRDefault="00085DF0" w:rsidP="00085DF0">
      <w:pPr>
        <w:pStyle w:val="Heading1"/>
      </w:pPr>
      <w:bookmarkStart w:id="531" w:name="_Ref499964799"/>
      <w:bookmarkStart w:id="532" w:name="_Ref499964802"/>
      <w:bookmarkStart w:id="533" w:name="_Toc49458142"/>
      <w:r w:rsidRPr="00BB754C">
        <w:lastRenderedPageBreak/>
        <w:t>Data Maintenance</w:t>
      </w:r>
      <w:bookmarkEnd w:id="531"/>
      <w:bookmarkEnd w:id="532"/>
      <w:bookmarkEnd w:id="533"/>
    </w:p>
    <w:p w14:paraId="6B46C3FA" w14:textId="5B69B960" w:rsidR="00693B4C" w:rsidRPr="00B350A0" w:rsidRDefault="0080502A" w:rsidP="004A51AA">
      <w:pPr>
        <w:pStyle w:val="Body"/>
      </w:pPr>
      <w:r w:rsidRPr="00B350A0">
        <w:t xml:space="preserve">This section describes the functionalities of SPECCHIO’s Main Menu tab </w:t>
      </w:r>
      <w:r w:rsidRPr="00B350A0">
        <w:rPr>
          <w:rStyle w:val="GUIWord"/>
          <w:u w:val="single"/>
        </w:rPr>
        <w:t>Data Maintenance</w:t>
      </w:r>
      <w:r w:rsidRPr="00B350A0">
        <w:t>.</w:t>
      </w:r>
      <w:r w:rsidR="00C53E7F" w:rsidRPr="00B350A0">
        <w:t xml:space="preserve"> </w:t>
      </w:r>
      <w:r w:rsidRPr="00B350A0">
        <w:t>Y</w:t>
      </w:r>
      <w:r w:rsidR="00C53E7F" w:rsidRPr="00B350A0">
        <w:t>ou will find information on how to</w:t>
      </w:r>
      <w:r w:rsidR="00693B4C" w:rsidRPr="00B350A0">
        <w:t xml:space="preserve"> use</w:t>
      </w:r>
      <w:r w:rsidR="007520F1" w:rsidRPr="00B350A0">
        <w:t xml:space="preserve"> these </w:t>
      </w:r>
      <w:r w:rsidR="00693B4C" w:rsidRPr="00B350A0">
        <w:t>functions</w:t>
      </w:r>
      <w:r w:rsidRPr="00B350A0">
        <w:t xml:space="preserve">. Note that most of these functions require specific </w:t>
      </w:r>
      <w:r w:rsidR="007520F1" w:rsidRPr="00B350A0">
        <w:t>user permissions</w:t>
      </w:r>
      <w:r w:rsidR="00C53E7F" w:rsidRPr="00B350A0">
        <w:t>:</w:t>
      </w:r>
    </w:p>
    <w:p w14:paraId="5B589492" w14:textId="2217925C" w:rsidR="00693B4C" w:rsidRPr="00B350A0" w:rsidRDefault="007E778A" w:rsidP="004A51AA">
      <w:pPr>
        <w:pStyle w:val="Body"/>
      </w:pPr>
      <w:r w:rsidRPr="007E778A">
        <w:rPr>
          <w:noProof/>
          <w:color w:val="000000" w:themeColor="text1"/>
          <w:lang w:eastAsia="en-GB"/>
        </w:rPr>
        <mc:AlternateContent>
          <mc:Choice Requires="wps">
            <w:drawing>
              <wp:inline distT="0" distB="0" distL="0" distR="0" wp14:anchorId="2CA384A5" wp14:editId="700769C2">
                <wp:extent cx="2290445" cy="1126686"/>
                <wp:effectExtent l="0" t="0" r="0" b="0"/>
                <wp:docPr id="52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0445" cy="1126686"/>
                        </a:xfrm>
                        <a:prstGeom prst="roundRect">
                          <a:avLst/>
                        </a:prstGeom>
                        <a:gradFill>
                          <a:gsLst>
                            <a:gs pos="0">
                              <a:schemeClr val="accent5">
                                <a:lumMod val="20000"/>
                                <a:lumOff val="80000"/>
                              </a:schemeClr>
                            </a:gs>
                            <a:gs pos="100000">
                              <a:srgbClr val="A9C8FF"/>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7990C167" w14:textId="77777777" w:rsidR="00E3689F" w:rsidRDefault="00E3689F"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CA384A5" id="Rounded Rectangle 1" o:spid="_x0000_s1144" style="width:180.35pt;height:88.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" fillcolor="#daeef3 [664]" strokecolor="#243f60 [1604]" strokeweight="2pt">
                <v:fill color2="#a9c8ff" focus="100%" type="gradient"/>
                <v:path arrowok="t"/>
                <v:textbox>
                  <w:txbxContent>
                    <w:p w14:paraId="7990C167" w14:textId="77777777" w:rsidR="00E3689F" w:rsidRDefault="00E3689F"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v:textbox>
                <w10:anchorlock/>
              </v:roundrect>
            </w:pict>
          </mc:Fallback>
        </mc:AlternateContent>
      </w:r>
    </w:p>
    <w:p w14:paraId="7E6E3D22" w14:textId="77777777" w:rsidR="002B4295" w:rsidRDefault="00015D7B" w:rsidP="00941E8C">
      <w:pPr>
        <w:pStyle w:val="Heading2"/>
      </w:pPr>
      <w:bookmarkStart w:id="534" w:name="_Toc500010018"/>
      <w:bookmarkStart w:id="535" w:name="_Toc500010463"/>
      <w:bookmarkStart w:id="536" w:name="_Toc504556060"/>
      <w:bookmarkStart w:id="537" w:name="_Toc506191123"/>
      <w:bookmarkStart w:id="538" w:name="_Toc506191340"/>
      <w:bookmarkStart w:id="539" w:name="_Toc506191554"/>
      <w:bookmarkStart w:id="540" w:name="_Toc506191768"/>
      <w:bookmarkStart w:id="541" w:name="_Toc500010019"/>
      <w:bookmarkStart w:id="542" w:name="_Toc500010464"/>
      <w:bookmarkStart w:id="543" w:name="_Toc504556061"/>
      <w:bookmarkStart w:id="544" w:name="_Toc506191124"/>
      <w:bookmarkStart w:id="545" w:name="_Toc506191341"/>
      <w:bookmarkStart w:id="546" w:name="_Toc506191555"/>
      <w:bookmarkStart w:id="547" w:name="_Toc506191769"/>
      <w:bookmarkStart w:id="548" w:name="_Toc4945814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r w:rsidRPr="00B350A0">
        <w:t>Remove data</w:t>
      </w:r>
      <w:bookmarkEnd w:id="548"/>
    </w:p>
    <w:p w14:paraId="273555E6" w14:textId="662C4154" w:rsidR="00081BC8" w:rsidRPr="002B4295" w:rsidRDefault="00081BC8" w:rsidP="004A51AA">
      <w:pPr>
        <w:pStyle w:val="Body"/>
      </w:pPr>
      <w:r w:rsidRPr="002B4295">
        <w:t>Spectra, hierarchies or entire Campaigns can be removed from the database using the Data Remover.</w:t>
      </w:r>
    </w:p>
    <w:p w14:paraId="442D1D57" w14:textId="4FD61424" w:rsidR="00081BC8" w:rsidRPr="00B350A0" w:rsidRDefault="00081BC8" w:rsidP="004A51AA">
      <w:pPr>
        <w:pStyle w:val="Body"/>
      </w:pPr>
      <w:r w:rsidRPr="00B350A0">
        <w:t xml:space="preserve">Users can only remove data from the database if they are a member of the Campaign’s Research Group (see </w:t>
      </w:r>
      <w:r w:rsidR="00B94D8E" w:rsidRPr="00B350A0">
        <w:rPr>
          <w:i/>
        </w:rPr>
        <w:t>Section 6.3</w:t>
      </w:r>
      <w:r w:rsidRPr="00B350A0">
        <w:rPr>
          <w:rStyle w:val="CrossReference"/>
          <w:u w:val="single"/>
        </w:rPr>
        <w:t xml:space="preserve"> </w:t>
      </w:r>
      <w:r w:rsidR="00DA4F2C" w:rsidRPr="00B350A0">
        <w:fldChar w:fldCharType="begin"/>
      </w:r>
      <w:r w:rsidR="00DA4F2C" w:rsidRPr="00B350A0">
        <w:instrText xml:space="preserve"> REF _Ref358394245 \h  \* MERGEFORMAT </w:instrText>
      </w:r>
      <w:r w:rsidR="00DA4F2C" w:rsidRPr="00B350A0">
        <w:fldChar w:fldCharType="separate"/>
      </w:r>
      <w:r w:rsidR="000C7C57" w:rsidRPr="000C7C57">
        <w:rPr>
          <w:i/>
        </w:rPr>
        <w:t>Research Groups and Accessing SPECCHIO Campaigns</w:t>
      </w:r>
      <w:r w:rsidR="00DA4F2C" w:rsidRPr="00B350A0">
        <w:fldChar w:fldCharType="end"/>
      </w:r>
      <w:r w:rsidRPr="00B350A0">
        <w:t>. A user with Administrator permissions can remove all datasets irrespective of their owner.</w:t>
      </w:r>
    </w:p>
    <w:p w14:paraId="11CB62B5" w14:textId="77777777" w:rsidR="00081BC8" w:rsidRPr="00B350A0" w:rsidRDefault="009B3CD0" w:rsidP="004A51AA">
      <w:pPr>
        <w:pStyle w:val="ProcessHeading"/>
      </w:pPr>
      <w:r w:rsidRPr="00B350A0">
        <w:t>To remove data:</w:t>
      </w:r>
    </w:p>
    <w:tbl>
      <w:tblPr>
        <w:tblStyle w:val="Instructions"/>
        <w:tblW w:w="0" w:type="auto"/>
        <w:tblLook w:val="04A0" w:firstRow="1" w:lastRow="0" w:firstColumn="1" w:lastColumn="0" w:noHBand="0" w:noVBand="1"/>
      </w:tblPr>
      <w:tblGrid>
        <w:gridCol w:w="8533"/>
      </w:tblGrid>
      <w:tr w:rsidR="00081BC8" w:rsidRPr="00B350A0" w14:paraId="732170C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29673E6" w14:textId="77777777" w:rsidR="00081BC8" w:rsidRPr="00B350A0" w:rsidRDefault="00E372C8" w:rsidP="004A51AA">
            <w:pPr>
              <w:pStyle w:val="Bullet"/>
            </w:pPr>
            <w:r w:rsidRPr="00B350A0">
              <w:t>From the Main menu s</w:t>
            </w:r>
            <w:r w:rsidR="00081BC8" w:rsidRPr="00B350A0">
              <w:t xml:space="preserve">elect </w:t>
            </w:r>
            <w:r w:rsidR="00081BC8" w:rsidRPr="00B350A0">
              <w:rPr>
                <w:rStyle w:val="GUIWord"/>
                <w:u w:val="single"/>
              </w:rPr>
              <w:t>Data Maintenance</w:t>
            </w:r>
            <w:r w:rsidR="004B290E" w:rsidRPr="00B350A0">
              <w:t xml:space="preserve"> -</w:t>
            </w:r>
            <w:r w:rsidR="00081BC8" w:rsidRPr="00B350A0">
              <w:t xml:space="preserve"> </w:t>
            </w:r>
            <w:r w:rsidR="00081BC8" w:rsidRPr="00B350A0">
              <w:rPr>
                <w:rStyle w:val="GUIWord"/>
                <w:u w:val="single"/>
              </w:rPr>
              <w:t>Remove data</w:t>
            </w:r>
            <w:r w:rsidR="00081BC8" w:rsidRPr="00B350A0">
              <w:t>. The following window is displayed. Only the Campaigns which you have permiss</w:t>
            </w:r>
            <w:r w:rsidR="00040FF8" w:rsidRPr="00B350A0">
              <w:t>ion to remove will be displayed:</w:t>
            </w:r>
          </w:p>
          <w:p w14:paraId="216DD3AE" w14:textId="33E83D22" w:rsidR="009A2F36" w:rsidRPr="00B350A0" w:rsidRDefault="009A2F36" w:rsidP="00710979">
            <w:pPr>
              <w:pStyle w:val="Figure"/>
              <w:rPr>
                <w:u w:val="single"/>
              </w:rPr>
            </w:pPr>
            <w:r w:rsidRPr="00B350A0">
              <w:rPr>
                <w:u w:val="single"/>
                <w:lang w:val="en-GB" w:eastAsia="en-GB"/>
              </w:rPr>
              <w:drawing>
                <wp:inline distT="0" distB="0" distL="0" distR="0" wp14:anchorId="124D05BD" wp14:editId="4BFEF877">
                  <wp:extent cx="1814315" cy="28384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43">
                            <a:extLst>
                              <a:ext uri="{28A0092B-C50C-407E-A947-70E740481C1C}">
                                <a14:useLocalDpi xmlns:a14="http://schemas.microsoft.com/office/drawing/2010/main" val="0"/>
                              </a:ext>
                            </a:extLst>
                          </a:blip>
                          <a:srcRect l="-1" r="3036" b="2349"/>
                          <a:stretch/>
                        </pic:blipFill>
                        <pic:spPr bwMode="auto">
                          <a:xfrm>
                            <a:off x="0" y="0"/>
                            <a:ext cx="1823628" cy="2853019"/>
                          </a:xfrm>
                          <a:prstGeom prst="rect">
                            <a:avLst/>
                          </a:prstGeom>
                          <a:noFill/>
                          <a:ln>
                            <a:noFill/>
                          </a:ln>
                          <a:extLst>
                            <a:ext uri="{53640926-AAD7-44D8-BBD7-CCE9431645EC}">
                              <a14:shadowObscured xmlns:a14="http://schemas.microsoft.com/office/drawing/2010/main"/>
                            </a:ext>
                          </a:extLst>
                        </pic:spPr>
                      </pic:pic>
                    </a:graphicData>
                  </a:graphic>
                </wp:inline>
              </w:drawing>
            </w:r>
          </w:p>
          <w:p w14:paraId="2914AF78" w14:textId="3373BC7E" w:rsidR="00081BC8" w:rsidRPr="00DA48C2" w:rsidRDefault="009808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0</w:t>
            </w:r>
            <w:r w:rsidR="00397B59" w:rsidRPr="00DA48C2">
              <w:fldChar w:fldCharType="end"/>
            </w:r>
            <w:r w:rsidR="00081BC8" w:rsidRPr="00DA48C2">
              <w:t>: Data Remover dialog</w:t>
            </w:r>
          </w:p>
          <w:p w14:paraId="199C57CD" w14:textId="2BA2A11F" w:rsidR="00081BC8" w:rsidRPr="00B350A0" w:rsidRDefault="00081BC8" w:rsidP="004A51AA">
            <w:pPr>
              <w:pStyle w:val="Bullet"/>
            </w:pPr>
            <w:r w:rsidRPr="00B350A0">
              <w:t xml:space="preserve">Use the Spectral data browser to select the nodes or Spectra that you wish to remove. Multiple Spectra and nodes can be selected by using the Shift and Control keys. You can select any node except the </w:t>
            </w:r>
            <w:proofErr w:type="spellStart"/>
            <w:r w:rsidR="007F2D95" w:rsidRPr="00B350A0">
              <w:rPr>
                <w:rStyle w:val="GUIWord"/>
                <w:u w:val="single"/>
              </w:rPr>
              <w:t>Sp</w:t>
            </w:r>
            <w:r w:rsidRPr="00B350A0">
              <w:rPr>
                <w:rStyle w:val="GUIWord"/>
                <w:u w:val="single"/>
              </w:rPr>
              <w:t>ecchio</w:t>
            </w:r>
            <w:proofErr w:type="spellEnd"/>
            <w:r w:rsidRPr="00B350A0">
              <w:t xml:space="preserve"> </w:t>
            </w:r>
            <w:r w:rsidR="007E778A">
              <w:t xml:space="preserve">database </w:t>
            </w:r>
            <w:r w:rsidRPr="00B350A0">
              <w:t>root node. Selecting a Campaign node is valid.</w:t>
            </w:r>
          </w:p>
          <w:p w14:paraId="1DE118B5" w14:textId="77777777" w:rsidR="00081BC8" w:rsidRPr="00B350A0" w:rsidRDefault="00081BC8" w:rsidP="004A51AA">
            <w:pPr>
              <w:pStyle w:val="Bullet"/>
            </w:pPr>
            <w:r w:rsidRPr="00B350A0">
              <w:t>C</w:t>
            </w:r>
            <w:r w:rsidR="00040FF8" w:rsidRPr="00B350A0">
              <w:t xml:space="preserve">lick </w:t>
            </w:r>
            <w:r w:rsidR="003B47BD" w:rsidRPr="00FB04A5">
              <w:rPr>
                <w:rStyle w:val="ActionButton"/>
                <w:u w:val="single"/>
              </w:rPr>
              <w:t>Remove</w:t>
            </w:r>
            <w:r w:rsidRPr="00B350A0">
              <w:t xml:space="preserve">. All data that is below the selected node or nodes will be deleted. For example, if a Campaign is selected then all hierarchies and </w:t>
            </w:r>
            <w:r w:rsidRPr="00B350A0">
              <w:lastRenderedPageBreak/>
              <w:t>Spectra belonging to this Campaign will be deleted. In addition, all Metadata that has been entered for the deleted objects will be removed along with the objects.</w:t>
            </w:r>
          </w:p>
          <w:p w14:paraId="5F7DAB4C" w14:textId="77777777" w:rsidR="00081BC8" w:rsidRPr="00B350A0" w:rsidRDefault="00081BC8" w:rsidP="004A51AA">
            <w:pPr>
              <w:pStyle w:val="Bullet"/>
            </w:pPr>
            <w:r w:rsidRPr="00B350A0">
              <w:t>Clo</w:t>
            </w:r>
            <w:r w:rsidR="00012AEE" w:rsidRPr="00B350A0">
              <w:t xml:space="preserve">se the dialog box by clicking </w:t>
            </w:r>
            <w:r w:rsidR="003B47BD" w:rsidRPr="00FB04A5">
              <w:rPr>
                <w:rStyle w:val="ActionButton"/>
                <w:u w:val="single"/>
              </w:rPr>
              <w:t>Close</w:t>
            </w:r>
            <w:r w:rsidRPr="00B350A0">
              <w:t>.</w:t>
            </w:r>
          </w:p>
        </w:tc>
      </w:tr>
    </w:tbl>
    <w:p w14:paraId="64EF7666" w14:textId="77777777" w:rsidR="00980823" w:rsidRPr="00DA48C2" w:rsidRDefault="00980823" w:rsidP="003078EE">
      <w:pPr>
        <w:pStyle w:val="Caption"/>
      </w:pPr>
    </w:p>
    <w:p w14:paraId="519E229C" w14:textId="68F8CF04" w:rsidR="00081BC8" w:rsidRDefault="00081BC8" w:rsidP="004A51AA">
      <w:pPr>
        <w:pStyle w:val="Warning"/>
      </w:pPr>
      <w:r w:rsidRPr="00B350A0">
        <w:t>Warning</w:t>
      </w:r>
      <w:r w:rsidRPr="00B350A0">
        <w:tab/>
        <w:t>There is no further prompt to warn you. The data are deleted as soon as you click the</w:t>
      </w:r>
      <w:r w:rsidR="003B47BD" w:rsidRPr="00B350A0">
        <w:t xml:space="preserve"> </w:t>
      </w:r>
      <w:r w:rsidR="003B47BD" w:rsidRPr="00B350A0">
        <w:rPr>
          <w:b/>
        </w:rPr>
        <w:t>Remove</w:t>
      </w:r>
      <w:r w:rsidR="003B47BD" w:rsidRPr="00B350A0">
        <w:t xml:space="preserve"> </w:t>
      </w:r>
      <w:r w:rsidRPr="00B350A0">
        <w:t>button. This action cannot be undone.</w:t>
      </w:r>
      <w:r w:rsidR="00D81B32">
        <w:br/>
      </w:r>
      <w:r w:rsidR="00D81B32" w:rsidRPr="009A0A1F">
        <w:t xml:space="preserve">Removing data can take a long time. A progress bar shows which hierarchy is currently being removed. </w:t>
      </w:r>
    </w:p>
    <w:p w14:paraId="776BC227" w14:textId="795256F5" w:rsidR="00015D7B" w:rsidRPr="00B350A0" w:rsidRDefault="00015D7B" w:rsidP="00941E8C">
      <w:pPr>
        <w:pStyle w:val="Heading2"/>
      </w:pPr>
      <w:bookmarkStart w:id="549" w:name="_Toc499762030"/>
      <w:bookmarkStart w:id="550" w:name="_Toc500010025"/>
      <w:bookmarkStart w:id="551" w:name="_Toc500010470"/>
      <w:bookmarkStart w:id="552" w:name="_Toc504556068"/>
      <w:bookmarkStart w:id="553" w:name="_Toc506191129"/>
      <w:bookmarkStart w:id="554" w:name="_Toc506191346"/>
      <w:bookmarkStart w:id="555" w:name="_Toc506191560"/>
      <w:bookmarkStart w:id="556" w:name="_Toc506191773"/>
      <w:bookmarkStart w:id="557" w:name="_Toc499762039"/>
      <w:bookmarkStart w:id="558" w:name="_Toc500010034"/>
      <w:bookmarkStart w:id="559" w:name="_Toc500010479"/>
      <w:bookmarkStart w:id="560" w:name="_Toc504556077"/>
      <w:bookmarkStart w:id="561" w:name="_Toc506191138"/>
      <w:bookmarkStart w:id="562" w:name="_Toc506191355"/>
      <w:bookmarkStart w:id="563" w:name="_Toc506191569"/>
      <w:bookmarkStart w:id="564" w:name="_Toc506191783"/>
      <w:bookmarkStart w:id="565" w:name="_Ref413327484"/>
      <w:bookmarkStart w:id="566" w:name="_Ref413327521"/>
      <w:bookmarkStart w:id="567" w:name="_Toc49458144"/>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r w:rsidRPr="00B350A0">
        <w:t>Load sensor definition</w:t>
      </w:r>
      <w:bookmarkEnd w:id="565"/>
      <w:bookmarkEnd w:id="566"/>
      <w:r w:rsidR="007E778A">
        <w:t xml:space="preserve"> (Obsolete)</w:t>
      </w:r>
      <w:bookmarkEnd w:id="567"/>
    </w:p>
    <w:p w14:paraId="4ABF505E" w14:textId="77777777" w:rsidR="00081BC8" w:rsidRPr="00B350A0" w:rsidRDefault="00081BC8" w:rsidP="004A51AA">
      <w:pPr>
        <w:pStyle w:val="Body"/>
      </w:pPr>
      <w:r w:rsidRPr="00B350A0">
        <w:t>A new Sensor can be defined by loading a Sensor definition file. Once defined, it will appear in the dropdown list of Sensor names which appears at several places within SPECCHIO.</w:t>
      </w:r>
    </w:p>
    <w:p w14:paraId="287B02FD" w14:textId="77777777" w:rsidR="00AD588F" w:rsidRPr="00B350A0" w:rsidRDefault="00AD588F" w:rsidP="004A51AA">
      <w:pPr>
        <w:pStyle w:val="Note"/>
      </w:pPr>
      <w:r w:rsidRPr="00B350A0">
        <w:t>Note</w:t>
      </w:r>
      <w:r w:rsidRPr="00B350A0">
        <w:tab/>
        <w:t>This function is essentially obsolete as new sensors are automatically generated upon loading. The only information that usually may be a bit sparse is the exact sensor name or type designator as these are taken from information generated by the file readers in turn. Editing sensor information must be done directly on the database by an administrator, e.g. by using MySQL Workbench.</w:t>
      </w:r>
    </w:p>
    <w:p w14:paraId="122E5969" w14:textId="77777777" w:rsidR="00AD588F" w:rsidRPr="00B350A0" w:rsidRDefault="00AD588F" w:rsidP="004A51AA">
      <w:pPr>
        <w:pStyle w:val="Body"/>
      </w:pPr>
    </w:p>
    <w:p w14:paraId="1728DF26" w14:textId="77777777" w:rsidR="00081BC8" w:rsidRPr="00B350A0" w:rsidRDefault="00081BC8" w:rsidP="004A51AA">
      <w:pPr>
        <w:pStyle w:val="Warning"/>
      </w:pPr>
      <w:r w:rsidRPr="00B350A0">
        <w:t>Warning</w:t>
      </w:r>
      <w:r w:rsidRPr="00B350A0">
        <w:tab/>
        <w:t>Take care when defining new sensors. There is no method of editing or inspecting Sensor information using the SPECCHIO Client. Therefore, there is no method of confirming that your data was entered correctly, so prepare your input Sensor definition file very carefully.</w:t>
      </w:r>
    </w:p>
    <w:p w14:paraId="16056BA8" w14:textId="77777777" w:rsidR="00081BC8" w:rsidRPr="00B350A0" w:rsidRDefault="00081BC8" w:rsidP="004A51AA">
      <w:pPr>
        <w:pStyle w:val="ProcessHeading"/>
      </w:pPr>
      <w:r w:rsidRPr="00B350A0">
        <w:t>T</w:t>
      </w:r>
      <w:r w:rsidR="00E914EB" w:rsidRPr="00B350A0">
        <w:t>o load a Sensor Definition file:</w:t>
      </w:r>
    </w:p>
    <w:tbl>
      <w:tblPr>
        <w:tblStyle w:val="Instructions"/>
        <w:tblW w:w="0" w:type="auto"/>
        <w:tblLook w:val="04A0" w:firstRow="1" w:lastRow="0" w:firstColumn="1" w:lastColumn="0" w:noHBand="0" w:noVBand="1"/>
      </w:tblPr>
      <w:tblGrid>
        <w:gridCol w:w="8533"/>
      </w:tblGrid>
      <w:tr w:rsidR="00081BC8" w:rsidRPr="00B350A0" w14:paraId="18CA7E9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8FFBE02" w14:textId="77777777" w:rsidR="00081BC8" w:rsidRPr="00B350A0" w:rsidRDefault="0009257F"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w:t>
            </w:r>
            <w:r w:rsidRPr="00B350A0">
              <w:t>-</w:t>
            </w:r>
            <w:r w:rsidR="00081BC8" w:rsidRPr="00B350A0">
              <w:t xml:space="preserve"> </w:t>
            </w:r>
            <w:r w:rsidR="00081BC8" w:rsidRPr="00B350A0">
              <w:rPr>
                <w:rStyle w:val="GUIWord"/>
                <w:u w:val="single"/>
              </w:rPr>
              <w:t>Load sensor definition</w:t>
            </w:r>
            <w:r w:rsidR="00081BC8" w:rsidRPr="00B350A0">
              <w:t>. Th</w:t>
            </w:r>
            <w:r w:rsidRPr="00B350A0">
              <w:t>e following dialog is displayed:</w:t>
            </w:r>
          </w:p>
          <w:p w14:paraId="5EF94515" w14:textId="77777777" w:rsidR="00081BC8" w:rsidRPr="00BB754C" w:rsidRDefault="00081BC8" w:rsidP="00710979">
            <w:pPr>
              <w:pStyle w:val="Figure"/>
            </w:pPr>
            <w:r w:rsidRPr="00BB754C">
              <w:rPr>
                <w:lang w:val="en-GB" w:eastAsia="en-GB"/>
              </w:rPr>
              <w:drawing>
                <wp:inline distT="0" distB="0" distL="0" distR="0" wp14:anchorId="258D4475" wp14:editId="3265835D">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44" cstate="print"/>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DC2274" w14:textId="1C086828" w:rsidR="00081BC8" w:rsidRPr="00DA48C2" w:rsidRDefault="00081BC8" w:rsidP="003078EE">
            <w:pPr>
              <w:pStyle w:val="Caption"/>
            </w:pPr>
            <w:bookmarkStart w:id="568" w:name="_Ref15377186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1</w:t>
            </w:r>
            <w:r w:rsidR="00397B59" w:rsidRPr="00DA48C2">
              <w:fldChar w:fldCharType="end"/>
            </w:r>
            <w:bookmarkEnd w:id="568"/>
            <w:r w:rsidRPr="00DA48C2">
              <w:t>: Read Sensor Definition File dialog</w:t>
            </w:r>
          </w:p>
          <w:p w14:paraId="67227E3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Browse</w:t>
            </w:r>
            <w:r w:rsidRPr="00B350A0">
              <w:t>, navigate to the Sensor definition file and open it.</w:t>
            </w:r>
          </w:p>
          <w:p w14:paraId="315158D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OK</w:t>
            </w:r>
            <w:r w:rsidRPr="00B350A0">
              <w:t xml:space="preserve"> to read the file and insert the new Sensor into the database.</w:t>
            </w:r>
          </w:p>
        </w:tc>
      </w:tr>
    </w:tbl>
    <w:p w14:paraId="2ABF4675" w14:textId="77777777" w:rsidR="007F2D95" w:rsidRPr="00B350A0" w:rsidRDefault="007F2D95" w:rsidP="004A51AA">
      <w:pPr>
        <w:pStyle w:val="Body"/>
      </w:pPr>
    </w:p>
    <w:p w14:paraId="2B67F13A" w14:textId="7982D200" w:rsidR="00081BC8" w:rsidRPr="00B350A0" w:rsidRDefault="00081BC8" w:rsidP="004A51AA">
      <w:pPr>
        <w:pStyle w:val="Body"/>
      </w:pPr>
      <w:r w:rsidRPr="00B350A0">
        <w:t>Sensor definition files are a proprietary format tab separated text file that can be edited in a text editor or in Excel. The file format is as follows (the tab positions have been lined up for clarity):</w:t>
      </w:r>
    </w:p>
    <w:p w14:paraId="4D9E0DA5"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r>
      <w:proofErr w:type="spellStart"/>
      <w:r w:rsidRPr="00B350A0">
        <w:t>no</w:t>
      </w:r>
      <w:proofErr w:type="spellEnd"/>
      <w:r w:rsidRPr="00B350A0">
        <w:t xml:space="preserve"> of channels</w:t>
      </w:r>
    </w:p>
    <w:p w14:paraId="437E4909" w14:textId="77777777" w:rsidR="00081BC8" w:rsidRPr="00B350A0" w:rsidRDefault="00081BC8" w:rsidP="004A51AA">
      <w:pPr>
        <w:pStyle w:val="Code"/>
      </w:pPr>
      <w:r w:rsidRPr="00B350A0">
        <w:t>&lt;sensor name&gt;</w:t>
      </w:r>
      <w:r w:rsidRPr="00B350A0">
        <w:tab/>
        <w:t xml:space="preserve">&lt;sensor </w:t>
      </w:r>
      <w:proofErr w:type="spellStart"/>
      <w:r w:rsidRPr="00B350A0">
        <w:t>descr</w:t>
      </w:r>
      <w:proofErr w:type="spellEnd"/>
      <w:r w:rsidRPr="00B350A0">
        <w:t>&gt;</w:t>
      </w:r>
      <w:r w:rsidRPr="00B350A0">
        <w:tab/>
        <w:t>&lt;company name&gt;</w:t>
      </w:r>
      <w:r w:rsidRPr="00B350A0">
        <w:tab/>
        <w:t>&lt;type number&gt;</w:t>
      </w:r>
      <w:r w:rsidRPr="00B350A0">
        <w:tab/>
        <w:t>&lt;no of channels&gt;</w:t>
      </w:r>
    </w:p>
    <w:p w14:paraId="5EC4ACCB" w14:textId="77777777" w:rsidR="00081BC8" w:rsidRPr="00B350A0" w:rsidRDefault="00081BC8" w:rsidP="004A51AA">
      <w:pPr>
        <w:pStyle w:val="Code"/>
      </w:pPr>
      <w:r w:rsidRPr="00B350A0">
        <w:t>Band</w:t>
      </w:r>
      <w:r w:rsidRPr="00B350A0">
        <w:tab/>
        <w:t>Average Wavelength(nm)</w:t>
      </w:r>
      <w:r w:rsidRPr="00B350A0">
        <w:tab/>
        <w:t>FWHM (nm)</w:t>
      </w:r>
      <w:r w:rsidRPr="00B350A0">
        <w:tab/>
      </w:r>
      <w:r w:rsidRPr="00B350A0">
        <w:tab/>
      </w:r>
      <w:r w:rsidRPr="00B350A0">
        <w:tab/>
      </w:r>
      <w:r w:rsidRPr="00B350A0">
        <w:tab/>
      </w:r>
      <w:r w:rsidRPr="00B350A0">
        <w:tab/>
      </w:r>
    </w:p>
    <w:p w14:paraId="3A25CF5F" w14:textId="77777777" w:rsidR="00081BC8" w:rsidRPr="00B350A0" w:rsidRDefault="00081BC8" w:rsidP="004A51AA">
      <w:pPr>
        <w:pStyle w:val="Code"/>
      </w:pPr>
      <w:r w:rsidRPr="00B350A0">
        <w:t>&lt;band number&gt;</w:t>
      </w:r>
      <w:r w:rsidRPr="00B350A0">
        <w:tab/>
        <w:t>&lt;wavelength&gt;</w:t>
      </w:r>
      <w:r w:rsidRPr="00B350A0">
        <w:tab/>
        <w:t>&lt;</w:t>
      </w:r>
      <w:proofErr w:type="spellStart"/>
      <w:r w:rsidRPr="00B350A0">
        <w:t>fwhm</w:t>
      </w:r>
      <w:proofErr w:type="spellEnd"/>
      <w:r w:rsidRPr="00B350A0">
        <w:t>&gt;</w:t>
      </w:r>
    </w:p>
    <w:p w14:paraId="5791515E" w14:textId="77777777" w:rsidR="00081BC8" w:rsidRPr="00B350A0" w:rsidRDefault="00081BC8" w:rsidP="004A51AA">
      <w:pPr>
        <w:pStyle w:val="Code"/>
      </w:pPr>
      <w:r w:rsidRPr="00B350A0">
        <w:t>&lt;band number&gt;</w:t>
      </w:r>
      <w:r w:rsidRPr="00B350A0">
        <w:tab/>
        <w:t>&lt;wavelength&gt;</w:t>
      </w:r>
      <w:r w:rsidRPr="00B350A0">
        <w:tab/>
        <w:t>&lt;</w:t>
      </w:r>
      <w:proofErr w:type="spellStart"/>
      <w:r w:rsidRPr="00B350A0">
        <w:t>fwhm</w:t>
      </w:r>
      <w:proofErr w:type="spellEnd"/>
      <w:r w:rsidRPr="00B350A0">
        <w:t>&gt;</w:t>
      </w:r>
    </w:p>
    <w:p w14:paraId="7CEB6587" w14:textId="77777777" w:rsidR="00081BC8" w:rsidRPr="00B350A0" w:rsidRDefault="00081BC8" w:rsidP="004A51AA">
      <w:pPr>
        <w:pStyle w:val="Code"/>
      </w:pPr>
      <w:r w:rsidRPr="00B350A0">
        <w:t>&lt;band number&gt;</w:t>
      </w:r>
      <w:r w:rsidRPr="00B350A0">
        <w:tab/>
        <w:t>&lt;wavelength&gt;</w:t>
      </w:r>
      <w:r w:rsidRPr="00B350A0">
        <w:tab/>
        <w:t>&lt;</w:t>
      </w:r>
      <w:proofErr w:type="spellStart"/>
      <w:r w:rsidRPr="00B350A0">
        <w:t>fwhm</w:t>
      </w:r>
      <w:proofErr w:type="spellEnd"/>
      <w:r w:rsidRPr="00B350A0">
        <w:t>&gt;</w:t>
      </w:r>
    </w:p>
    <w:p w14:paraId="6DA2D8D6" w14:textId="77777777" w:rsidR="00081BC8" w:rsidRPr="00B350A0" w:rsidRDefault="00081BC8" w:rsidP="004A51AA">
      <w:pPr>
        <w:pStyle w:val="Code"/>
      </w:pPr>
      <w:r w:rsidRPr="00B350A0">
        <w:lastRenderedPageBreak/>
        <w:t xml:space="preserve">    :</w:t>
      </w:r>
    </w:p>
    <w:p w14:paraId="1B65800E" w14:textId="77777777" w:rsidR="00081BC8" w:rsidRPr="00B350A0" w:rsidRDefault="00081BC8" w:rsidP="004A51AA">
      <w:pPr>
        <w:pStyle w:val="Code"/>
      </w:pPr>
      <w:r w:rsidRPr="00B350A0">
        <w:t xml:space="preserve">    :</w:t>
      </w:r>
    </w:p>
    <w:p w14:paraId="1FEE6BBC" w14:textId="77777777" w:rsidR="00081BC8" w:rsidRPr="00B350A0" w:rsidRDefault="00081BC8" w:rsidP="004A51AA">
      <w:pPr>
        <w:pStyle w:val="Body"/>
      </w:pPr>
      <w:r w:rsidRPr="00B350A0">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tbl>
      <w:tblPr>
        <w:tblStyle w:val="TableGrid"/>
        <w:tblW w:w="0" w:type="auto"/>
        <w:tblInd w:w="817" w:type="dxa"/>
        <w:tblLook w:val="04A0" w:firstRow="1" w:lastRow="0" w:firstColumn="1" w:lastColumn="0" w:noHBand="0" w:noVBand="1"/>
      </w:tblPr>
      <w:tblGrid>
        <w:gridCol w:w="1985"/>
        <w:gridCol w:w="6440"/>
      </w:tblGrid>
      <w:tr w:rsidR="007F2B6E" w:rsidRPr="00BB754C" w14:paraId="58578EC3" w14:textId="77777777" w:rsidTr="007F2B6E">
        <w:tc>
          <w:tcPr>
            <w:tcW w:w="1985" w:type="dxa"/>
          </w:tcPr>
          <w:p w14:paraId="18A7CC30" w14:textId="77777777" w:rsidR="007F2B6E" w:rsidRPr="00BB754C" w:rsidRDefault="007F2B6E" w:rsidP="00BB754C">
            <w:pPr>
              <w:rPr>
                <w:rStyle w:val="GUIWord"/>
              </w:rPr>
            </w:pPr>
            <w:r w:rsidRPr="00BB754C">
              <w:rPr>
                <w:rStyle w:val="GUIWord"/>
              </w:rPr>
              <w:t>&lt;sensor name&gt;</w:t>
            </w:r>
          </w:p>
        </w:tc>
        <w:tc>
          <w:tcPr>
            <w:tcW w:w="6440" w:type="dxa"/>
          </w:tcPr>
          <w:p w14:paraId="78510C73" w14:textId="77777777" w:rsidR="007F2B6E" w:rsidRPr="00BB754C" w:rsidRDefault="007F2B6E" w:rsidP="00BB754C">
            <w:pPr>
              <w:rPr>
                <w:sz w:val="22"/>
                <w:szCs w:val="22"/>
              </w:rPr>
            </w:pPr>
            <w:r w:rsidRPr="00BB754C">
              <w:rPr>
                <w:sz w:val="22"/>
                <w:szCs w:val="22"/>
              </w:rPr>
              <w:t>The name by which this new Sensor will be known to SPECCHIO. It will appear in the Sensor Metadata Attribute’s dropdown list.</w:t>
            </w:r>
          </w:p>
        </w:tc>
      </w:tr>
      <w:tr w:rsidR="007F2B6E" w:rsidRPr="00BB754C" w14:paraId="70D5C28F" w14:textId="77777777" w:rsidTr="007F2B6E">
        <w:tc>
          <w:tcPr>
            <w:tcW w:w="1985" w:type="dxa"/>
          </w:tcPr>
          <w:p w14:paraId="320CB9C4" w14:textId="77777777" w:rsidR="007F2B6E" w:rsidRPr="00BB754C" w:rsidRDefault="007F2B6E" w:rsidP="00BB754C">
            <w:pPr>
              <w:rPr>
                <w:rStyle w:val="GUIWord"/>
              </w:rPr>
            </w:pPr>
            <w:r w:rsidRPr="00BB754C">
              <w:rPr>
                <w:rStyle w:val="GUIWord"/>
              </w:rPr>
              <w:t xml:space="preserve">&lt;sensor </w:t>
            </w:r>
            <w:proofErr w:type="spellStart"/>
            <w:r w:rsidRPr="00BB754C">
              <w:rPr>
                <w:rStyle w:val="GUIWord"/>
              </w:rPr>
              <w:t>descr</w:t>
            </w:r>
            <w:proofErr w:type="spellEnd"/>
            <w:r w:rsidRPr="00BB754C">
              <w:rPr>
                <w:rStyle w:val="GUIWord"/>
              </w:rPr>
              <w:t>&gt;</w:t>
            </w:r>
          </w:p>
        </w:tc>
        <w:tc>
          <w:tcPr>
            <w:tcW w:w="6440" w:type="dxa"/>
          </w:tcPr>
          <w:p w14:paraId="2D3F4F66" w14:textId="77777777" w:rsidR="007F2B6E" w:rsidRPr="00BB754C" w:rsidRDefault="007F2B6E" w:rsidP="00BB754C">
            <w:pPr>
              <w:rPr>
                <w:sz w:val="22"/>
                <w:szCs w:val="22"/>
              </w:rPr>
            </w:pPr>
            <w:r w:rsidRPr="00BB754C">
              <w:rPr>
                <w:sz w:val="22"/>
                <w:szCs w:val="22"/>
              </w:rPr>
              <w:t>A short description of this Sensor</w:t>
            </w:r>
          </w:p>
        </w:tc>
      </w:tr>
      <w:tr w:rsidR="007F2B6E" w:rsidRPr="00BB754C" w14:paraId="4E4B7CC2" w14:textId="77777777" w:rsidTr="007F2B6E">
        <w:tc>
          <w:tcPr>
            <w:tcW w:w="1985" w:type="dxa"/>
          </w:tcPr>
          <w:p w14:paraId="5395E53A" w14:textId="77777777" w:rsidR="007F2B6E" w:rsidRPr="00BB754C" w:rsidRDefault="007F2B6E" w:rsidP="00BB754C">
            <w:pPr>
              <w:rPr>
                <w:rStyle w:val="GUIWord"/>
              </w:rPr>
            </w:pPr>
            <w:r w:rsidRPr="00BB754C">
              <w:rPr>
                <w:rStyle w:val="GUIWord"/>
              </w:rPr>
              <w:t>&lt;company name&gt;</w:t>
            </w:r>
          </w:p>
        </w:tc>
        <w:tc>
          <w:tcPr>
            <w:tcW w:w="6440" w:type="dxa"/>
          </w:tcPr>
          <w:p w14:paraId="3887D6E2" w14:textId="05A38E62" w:rsidR="007F2B6E" w:rsidRPr="00BB754C" w:rsidRDefault="007F2B6E" w:rsidP="00BB754C">
            <w:pPr>
              <w:rPr>
                <w:sz w:val="22"/>
                <w:szCs w:val="22"/>
              </w:rPr>
            </w:pPr>
            <w:r w:rsidRPr="00BB754C">
              <w:rPr>
                <w:sz w:val="22"/>
                <w:szCs w:val="22"/>
              </w:rPr>
              <w:t xml:space="preserve">The name of the company which manufactures this Sensor. It must exactly match the value in the </w:t>
            </w:r>
            <w:proofErr w:type="spellStart"/>
            <w:r w:rsidRPr="00BB754C">
              <w:rPr>
                <w:sz w:val="22"/>
                <w:szCs w:val="22"/>
              </w:rPr>
              <w:t>short_name</w:t>
            </w:r>
            <w:proofErr w:type="spellEnd"/>
            <w:r w:rsidRPr="00BB754C">
              <w:rPr>
                <w:sz w:val="22"/>
                <w:szCs w:val="22"/>
              </w:rPr>
              <w:t xml:space="preserve"> column for one of the manufacturers in SPECCHIO’s predefined manufacturer’s table. See </w:t>
            </w:r>
            <w:r w:rsidR="00DA4F2C" w:rsidRPr="00BB754C">
              <w:rPr>
                <w:szCs w:val="22"/>
              </w:rPr>
              <w:fldChar w:fldCharType="begin"/>
            </w:r>
            <w:r w:rsidR="00DA4F2C" w:rsidRPr="00BB754C">
              <w:rPr>
                <w:sz w:val="22"/>
                <w:szCs w:val="22"/>
              </w:rPr>
              <w:instrText xml:space="preserve"> REF _Ref357589894 \r \h  \* MERGEFORMAT </w:instrText>
            </w:r>
            <w:r w:rsidR="00DA4F2C" w:rsidRPr="00BB754C">
              <w:rPr>
                <w:szCs w:val="22"/>
              </w:rPr>
            </w:r>
            <w:r w:rsidR="00DA4F2C" w:rsidRPr="00BB754C">
              <w:rPr>
                <w:szCs w:val="22"/>
              </w:rPr>
              <w:fldChar w:fldCharType="separate"/>
            </w:r>
            <w:r w:rsidR="000C7C57">
              <w:rPr>
                <w:sz w:val="22"/>
                <w:szCs w:val="22"/>
              </w:rPr>
              <w:t xml:space="preserve">Appendix B: </w:t>
            </w:r>
            <w:r w:rsidR="00DA4F2C" w:rsidRPr="00BB754C">
              <w:rPr>
                <w:szCs w:val="22"/>
              </w:rPr>
              <w:fldChar w:fldCharType="end"/>
            </w:r>
            <w:r w:rsidR="00DA4F2C" w:rsidRPr="00BB754C">
              <w:rPr>
                <w:szCs w:val="22"/>
              </w:rPr>
              <w:fldChar w:fldCharType="begin"/>
            </w:r>
            <w:r w:rsidR="00DA4F2C" w:rsidRPr="00BB754C">
              <w:rPr>
                <w:sz w:val="22"/>
                <w:szCs w:val="22"/>
              </w:rPr>
              <w:instrText xml:space="preserve"> REF _Ref357589894 \h  \* MERGEFORMAT </w:instrText>
            </w:r>
            <w:r w:rsidR="00DA4F2C" w:rsidRPr="00BB754C">
              <w:rPr>
                <w:szCs w:val="22"/>
              </w:rPr>
            </w:r>
            <w:r w:rsidR="00DA4F2C" w:rsidRPr="00BB754C">
              <w:rPr>
                <w:szCs w:val="22"/>
              </w:rPr>
              <w:fldChar w:fldCharType="separate"/>
            </w:r>
            <w:r w:rsidR="000C7C57" w:rsidRPr="000C7C57">
              <w:rPr>
                <w:sz w:val="22"/>
                <w:szCs w:val="22"/>
              </w:rPr>
              <w:t>Predefined Manufacturer Table</w:t>
            </w:r>
            <w:r w:rsidR="00DA4F2C" w:rsidRPr="00BB754C">
              <w:rPr>
                <w:szCs w:val="22"/>
              </w:rPr>
              <w:fldChar w:fldCharType="end"/>
            </w:r>
            <w:r w:rsidRPr="00BB754C">
              <w:rPr>
                <w:sz w:val="22"/>
                <w:szCs w:val="22"/>
              </w:rPr>
              <w:t xml:space="preserve"> for the list of manufacturers and their </w:t>
            </w:r>
            <w:proofErr w:type="spellStart"/>
            <w:r w:rsidRPr="00BB754C">
              <w:rPr>
                <w:sz w:val="22"/>
                <w:szCs w:val="22"/>
              </w:rPr>
              <w:t>short_name</w:t>
            </w:r>
            <w:proofErr w:type="spellEnd"/>
            <w:r w:rsidRPr="00BB754C">
              <w:rPr>
                <w:sz w:val="22"/>
                <w:szCs w:val="22"/>
              </w:rPr>
              <w:t xml:space="preserve"> values.</w:t>
            </w:r>
          </w:p>
        </w:tc>
      </w:tr>
      <w:tr w:rsidR="007F2B6E" w:rsidRPr="00BB754C" w14:paraId="7F8E53C1" w14:textId="77777777" w:rsidTr="007F2B6E">
        <w:tc>
          <w:tcPr>
            <w:tcW w:w="1985" w:type="dxa"/>
          </w:tcPr>
          <w:p w14:paraId="40FE0474" w14:textId="77777777" w:rsidR="007F2B6E" w:rsidRPr="00BB754C" w:rsidRDefault="007F2B6E" w:rsidP="00BB754C">
            <w:pPr>
              <w:rPr>
                <w:rStyle w:val="GUIWord"/>
              </w:rPr>
            </w:pPr>
            <w:r w:rsidRPr="00BB754C">
              <w:rPr>
                <w:rStyle w:val="GUIWord"/>
              </w:rPr>
              <w:t>&lt;type number&gt;</w:t>
            </w:r>
          </w:p>
        </w:tc>
        <w:tc>
          <w:tcPr>
            <w:tcW w:w="6440" w:type="dxa"/>
          </w:tcPr>
          <w:p w14:paraId="6BFDB825" w14:textId="77777777" w:rsidR="007F2B6E" w:rsidRPr="00BB754C" w:rsidRDefault="007F2B6E" w:rsidP="00BB754C">
            <w:pPr>
              <w:rPr>
                <w:sz w:val="22"/>
                <w:szCs w:val="22"/>
              </w:rPr>
            </w:pPr>
            <w:r w:rsidRPr="00BB754C">
              <w:rPr>
                <w:sz w:val="22"/>
                <w:szCs w:val="22"/>
              </w:rPr>
              <w:t>SPECCHIO will attempt to match this integer number to the Instrument Type number in Spectrum files when they are read. This is used to automatically set the Sensor in the Spectrum’s Metadata.</w:t>
            </w:r>
          </w:p>
        </w:tc>
      </w:tr>
      <w:tr w:rsidR="007F2B6E" w:rsidRPr="00BB754C" w14:paraId="21E3F49A" w14:textId="77777777" w:rsidTr="007F2B6E">
        <w:tc>
          <w:tcPr>
            <w:tcW w:w="1985" w:type="dxa"/>
          </w:tcPr>
          <w:p w14:paraId="12301E1C" w14:textId="77777777" w:rsidR="007F2B6E" w:rsidRPr="00BB754C" w:rsidRDefault="007F2B6E" w:rsidP="00BB754C">
            <w:pPr>
              <w:rPr>
                <w:rStyle w:val="GUIWord"/>
              </w:rPr>
            </w:pPr>
            <w:r w:rsidRPr="00BB754C">
              <w:rPr>
                <w:rStyle w:val="GUIWord"/>
              </w:rPr>
              <w:t>&lt;no of channels&gt;</w:t>
            </w:r>
          </w:p>
        </w:tc>
        <w:tc>
          <w:tcPr>
            <w:tcW w:w="6440" w:type="dxa"/>
          </w:tcPr>
          <w:p w14:paraId="5AFFC98C" w14:textId="77777777" w:rsidR="007F2B6E" w:rsidRPr="00BB754C" w:rsidRDefault="007F2B6E" w:rsidP="00BB754C">
            <w:pPr>
              <w:rPr>
                <w:sz w:val="22"/>
                <w:szCs w:val="22"/>
              </w:rPr>
            </w:pPr>
            <w:r w:rsidRPr="00BB754C">
              <w:rPr>
                <w:sz w:val="22"/>
                <w:szCs w:val="22"/>
              </w:rPr>
              <w:t>The number of frequency channels measured by this Sensor. This must be the same as the number of lines in the Band Table in this file.</w:t>
            </w:r>
          </w:p>
        </w:tc>
      </w:tr>
    </w:tbl>
    <w:p w14:paraId="412B6B45" w14:textId="77777777" w:rsidR="00081BC8" w:rsidRPr="00B350A0" w:rsidRDefault="00081BC8" w:rsidP="004A51AA">
      <w:pPr>
        <w:pStyle w:val="Body"/>
        <w:rPr>
          <w:rStyle w:val="DocActionChar"/>
          <w:i w:val="0"/>
          <w:u w:val="single"/>
        </w:rPr>
      </w:pPr>
      <w:r w:rsidRPr="00B350A0">
        <w:rPr>
          <w:rStyle w:val="DocActionChar"/>
          <w:u w:val="single"/>
        </w:rPr>
        <w:t>The third row must have the headings of the parameters for each band.</w:t>
      </w:r>
    </w:p>
    <w:p w14:paraId="39BF202A" w14:textId="77777777" w:rsidR="00081BC8" w:rsidRPr="00B350A0" w:rsidRDefault="00081BC8" w:rsidP="004A51AA">
      <w:pPr>
        <w:pStyle w:val="Body"/>
      </w:pPr>
      <w:r w:rsidRPr="00B350A0">
        <w:rPr>
          <w:rStyle w:val="DocActionChar"/>
          <w:u w:val="single"/>
        </w:rPr>
        <w:t xml:space="preserve">Rows 4 to 3 + &lt;no of channels&gt; must have three numeric values on each line. </w:t>
      </w:r>
    </w:p>
    <w:p w14:paraId="7441CCE3" w14:textId="77777777" w:rsidR="00081BC8" w:rsidRPr="00B350A0" w:rsidRDefault="00081BC8" w:rsidP="004A51AA">
      <w:pPr>
        <w:pStyle w:val="HangingIndent"/>
      </w:pPr>
      <w:r w:rsidRPr="00B350A0">
        <w:rPr>
          <w:rStyle w:val="Codeintext"/>
          <w:u w:val="single"/>
        </w:rPr>
        <w:t>&lt;band number&gt;</w:t>
      </w:r>
      <w:r w:rsidRPr="00B350A0">
        <w:tab/>
        <w:t>An integer number, starting at 1 and incrementing for each band in the Band Table.</w:t>
      </w:r>
    </w:p>
    <w:p w14:paraId="1B5E144E" w14:textId="77777777" w:rsidR="00081BC8" w:rsidRPr="00B350A0" w:rsidRDefault="00081BC8" w:rsidP="004A51AA">
      <w:pPr>
        <w:pStyle w:val="HangingIndent"/>
      </w:pPr>
      <w:r w:rsidRPr="00B350A0">
        <w:rPr>
          <w:rStyle w:val="Codeintext"/>
          <w:u w:val="single"/>
        </w:rPr>
        <w:t>&lt;wavelength&gt;</w:t>
      </w:r>
      <w:r w:rsidRPr="00B350A0">
        <w:tab/>
        <w:t xml:space="preserve">The central wavelength of this band in </w:t>
      </w:r>
      <w:proofErr w:type="spellStart"/>
      <w:r w:rsidRPr="00B350A0">
        <w:t>nanometers</w:t>
      </w:r>
      <w:proofErr w:type="spellEnd"/>
      <w:r w:rsidRPr="00B350A0">
        <w:t>.</w:t>
      </w:r>
    </w:p>
    <w:p w14:paraId="033DC749" w14:textId="77777777" w:rsidR="00081BC8" w:rsidRPr="00B350A0" w:rsidRDefault="00081BC8" w:rsidP="004A51AA">
      <w:pPr>
        <w:pStyle w:val="HangingIndent"/>
      </w:pPr>
      <w:r w:rsidRPr="00B350A0">
        <w:rPr>
          <w:rStyle w:val="Codeintext"/>
          <w:u w:val="single"/>
        </w:rPr>
        <w:t>&lt;</w:t>
      </w:r>
      <w:proofErr w:type="spellStart"/>
      <w:r w:rsidRPr="00B350A0">
        <w:rPr>
          <w:rStyle w:val="Codeintext"/>
          <w:u w:val="single"/>
        </w:rPr>
        <w:t>fwhm</w:t>
      </w:r>
      <w:proofErr w:type="spellEnd"/>
      <w:r w:rsidRPr="00B350A0">
        <w:rPr>
          <w:rStyle w:val="Codeintext"/>
          <w:u w:val="single"/>
        </w:rPr>
        <w:t>&gt;</w:t>
      </w:r>
      <w:r w:rsidRPr="00B350A0">
        <w:tab/>
        <w:t xml:space="preserve">The Full Width at Half the Maximum value for this band. The value is difference of the upper and lower frequencies in </w:t>
      </w:r>
      <w:proofErr w:type="spellStart"/>
      <w:r w:rsidRPr="00B350A0">
        <w:t>nanometers</w:t>
      </w:r>
      <w:proofErr w:type="spellEnd"/>
      <w:r w:rsidRPr="00B350A0">
        <w:t xml:space="preserve">. </w:t>
      </w:r>
      <w:r w:rsidRPr="00B350A0">
        <w:rPr>
          <w:rStyle w:val="DocActionChar"/>
          <w:u w:val="single"/>
        </w:rPr>
        <w:t>This value is presently ignored. (It is included for possible later new features.)</w:t>
      </w:r>
    </w:p>
    <w:p w14:paraId="7412F1EA" w14:textId="77777777" w:rsidR="00081BC8" w:rsidRPr="00B350A0" w:rsidRDefault="00081BC8" w:rsidP="004A51AA">
      <w:pPr>
        <w:pStyle w:val="Body"/>
      </w:pPr>
      <w:r w:rsidRPr="00B350A0">
        <w:t>Notes on the file format.</w:t>
      </w:r>
    </w:p>
    <w:p w14:paraId="15D79945" w14:textId="77777777" w:rsidR="00081BC8" w:rsidRPr="00B350A0" w:rsidRDefault="00081BC8" w:rsidP="004A51AA">
      <w:pPr>
        <w:pStyle w:val="Bullet"/>
      </w:pPr>
      <w:r w:rsidRPr="00B350A0">
        <w:t xml:space="preserve">There must be exactly </w:t>
      </w:r>
      <w:proofErr w:type="gramStart"/>
      <w:r w:rsidRPr="00B350A0">
        <w:t>one tab</w:t>
      </w:r>
      <w:proofErr w:type="gramEnd"/>
      <w:r w:rsidRPr="00B350A0">
        <w:t xml:space="preserve"> character between each field.</w:t>
      </w:r>
    </w:p>
    <w:p w14:paraId="0B1FAED5" w14:textId="77777777" w:rsidR="00081BC8" w:rsidRPr="00B350A0" w:rsidRDefault="00081BC8" w:rsidP="004A51AA">
      <w:pPr>
        <w:pStyle w:val="Bullet"/>
      </w:pPr>
      <w:r w:rsidRPr="00B350A0">
        <w:t>The lines must not start with a tab character.</w:t>
      </w:r>
    </w:p>
    <w:p w14:paraId="5982CEC9" w14:textId="77777777" w:rsidR="00081BC8" w:rsidRPr="00B350A0" w:rsidRDefault="00081BC8" w:rsidP="00081BC8">
      <w:pPr>
        <w:pStyle w:val="HeadingSubUnnumbered"/>
        <w:rPr>
          <w:u w:val="single"/>
        </w:rPr>
      </w:pPr>
      <w:r w:rsidRPr="00B350A0">
        <w:rPr>
          <w:u w:val="single"/>
        </w:rPr>
        <w:t>Example</w:t>
      </w:r>
    </w:p>
    <w:p w14:paraId="0A43D1B6" w14:textId="77777777" w:rsidR="00081BC8" w:rsidRPr="00B350A0" w:rsidRDefault="00081BC8" w:rsidP="004A51AA">
      <w:pPr>
        <w:pStyle w:val="Body"/>
      </w:pPr>
      <w:r w:rsidRPr="00B350A0">
        <w:t>An Excel view of a Sensor Definition File.</w:t>
      </w:r>
    </w:p>
    <w:p w14:paraId="66D0DAAD" w14:textId="77777777" w:rsidR="00081BC8" w:rsidRPr="00B350A0" w:rsidRDefault="00081BC8" w:rsidP="00081BC8">
      <w:pPr>
        <w:pStyle w:val="Figure"/>
        <w:rPr>
          <w:u w:val="single"/>
        </w:rPr>
      </w:pPr>
      <w:r w:rsidRPr="00BB754C">
        <w:rPr>
          <w:lang w:val="en-GB" w:eastAsia="en-GB"/>
        </w:rPr>
        <w:lastRenderedPageBreak/>
        <w:drawing>
          <wp:inline distT="0" distB="0" distL="0" distR="0" wp14:anchorId="78611B92" wp14:editId="7B6D4426">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5" cstate="print"/>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5621B73" w14:textId="2B1AFEB6" w:rsidR="00081BC8"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2</w:t>
      </w:r>
      <w:r w:rsidR="002E2E38">
        <w:rPr>
          <w:noProof/>
        </w:rPr>
        <w:fldChar w:fldCharType="end"/>
      </w:r>
      <w:r w:rsidR="00081BC8" w:rsidRPr="00DA48C2">
        <w:t>: Part of a Sensor definition file being edited in Excel</w:t>
      </w:r>
    </w:p>
    <w:p w14:paraId="4FC40D9A" w14:textId="77777777" w:rsidR="00081BC8" w:rsidRPr="00B350A0" w:rsidRDefault="00081BC8" w:rsidP="004A51AA">
      <w:pPr>
        <w:pStyle w:val="Body"/>
      </w:pPr>
      <w:r w:rsidRPr="00B350A0">
        <w:t>A text file view of the same file. Note that the tab positions do not appear to line up when displayed this way.</w:t>
      </w:r>
    </w:p>
    <w:p w14:paraId="2F4AAC7B"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r>
      <w:proofErr w:type="spellStart"/>
      <w:r w:rsidRPr="00B350A0">
        <w:t>no</w:t>
      </w:r>
      <w:proofErr w:type="spellEnd"/>
      <w:r w:rsidRPr="00B350A0">
        <w:t xml:space="preserve"> of channels</w:t>
      </w:r>
    </w:p>
    <w:p w14:paraId="5EC7B4DC" w14:textId="77777777" w:rsidR="00081BC8" w:rsidRPr="00B350A0" w:rsidRDefault="00081BC8" w:rsidP="004A51AA">
      <w:pPr>
        <w:pStyle w:val="Code"/>
      </w:pPr>
      <w:r w:rsidRPr="00B350A0">
        <w:t>ASD FSFR</w:t>
      </w:r>
      <w:r w:rsidRPr="00B350A0">
        <w:tab/>
        <w:t xml:space="preserve">ASD </w:t>
      </w:r>
      <w:proofErr w:type="spellStart"/>
      <w:r w:rsidRPr="00B350A0">
        <w:t>Fieldspec</w:t>
      </w:r>
      <w:proofErr w:type="spellEnd"/>
      <w:r w:rsidRPr="00B350A0">
        <w:t xml:space="preserve"> FR</w:t>
      </w:r>
      <w:r w:rsidRPr="00B350A0">
        <w:tab/>
        <w:t>ASD</w:t>
      </w:r>
      <w:r w:rsidRPr="00B350A0">
        <w:tab/>
        <w:t>4</w:t>
      </w:r>
      <w:r w:rsidRPr="00B350A0">
        <w:tab/>
        <w:t>2151</w:t>
      </w:r>
    </w:p>
    <w:p w14:paraId="2E725562" w14:textId="77777777" w:rsidR="00081BC8" w:rsidRPr="00B350A0" w:rsidRDefault="00081BC8" w:rsidP="004A51AA">
      <w:pPr>
        <w:pStyle w:val="Code"/>
      </w:pPr>
      <w:r w:rsidRPr="00B350A0">
        <w:t>Band</w:t>
      </w:r>
      <w:r w:rsidRPr="00B350A0">
        <w:tab/>
        <w:t>Average Wavelength (nm)</w:t>
      </w:r>
      <w:r w:rsidRPr="00B350A0">
        <w:tab/>
        <w:t>Full Width at Half the Maximum FWHM (nm)</w:t>
      </w:r>
      <w:r w:rsidRPr="00B350A0">
        <w:tab/>
      </w:r>
      <w:r w:rsidRPr="00B350A0">
        <w:tab/>
      </w:r>
    </w:p>
    <w:p w14:paraId="734254EF" w14:textId="77777777" w:rsidR="00081BC8" w:rsidRPr="00B350A0" w:rsidRDefault="00081BC8" w:rsidP="004A51AA">
      <w:pPr>
        <w:pStyle w:val="Code"/>
      </w:pPr>
      <w:r w:rsidRPr="00B350A0">
        <w:t>1</w:t>
      </w:r>
      <w:r w:rsidRPr="00B350A0">
        <w:tab/>
        <w:t>350</w:t>
      </w:r>
      <w:r w:rsidRPr="00B350A0">
        <w:tab/>
        <w:t>2</w:t>
      </w:r>
      <w:r w:rsidRPr="00B350A0">
        <w:tab/>
      </w:r>
      <w:r w:rsidRPr="00B350A0">
        <w:tab/>
      </w:r>
    </w:p>
    <w:p w14:paraId="52C147D7" w14:textId="77777777" w:rsidR="00081BC8" w:rsidRPr="00B350A0" w:rsidRDefault="00081BC8" w:rsidP="004A51AA">
      <w:pPr>
        <w:pStyle w:val="Code"/>
      </w:pPr>
      <w:r w:rsidRPr="00B350A0">
        <w:t>2</w:t>
      </w:r>
      <w:r w:rsidRPr="00B350A0">
        <w:tab/>
        <w:t>351</w:t>
      </w:r>
      <w:r w:rsidRPr="00B350A0">
        <w:tab/>
        <w:t>2</w:t>
      </w:r>
      <w:r w:rsidRPr="00B350A0">
        <w:tab/>
      </w:r>
      <w:r w:rsidRPr="00B350A0">
        <w:tab/>
      </w:r>
    </w:p>
    <w:p w14:paraId="5BEDD60D" w14:textId="77777777" w:rsidR="00081BC8" w:rsidRPr="00B350A0" w:rsidRDefault="00081BC8" w:rsidP="004A51AA">
      <w:pPr>
        <w:pStyle w:val="Code"/>
      </w:pPr>
      <w:r w:rsidRPr="00B350A0">
        <w:t>3</w:t>
      </w:r>
      <w:r w:rsidRPr="00B350A0">
        <w:tab/>
        <w:t>352</w:t>
      </w:r>
      <w:r w:rsidRPr="00B350A0">
        <w:tab/>
        <w:t>2</w:t>
      </w:r>
      <w:r w:rsidRPr="00B350A0">
        <w:tab/>
      </w:r>
      <w:r w:rsidRPr="00B350A0">
        <w:tab/>
      </w:r>
    </w:p>
    <w:p w14:paraId="4E398D7C" w14:textId="77777777" w:rsidR="00081BC8" w:rsidRPr="00B350A0" w:rsidRDefault="00081BC8" w:rsidP="004A51AA">
      <w:pPr>
        <w:pStyle w:val="Code"/>
      </w:pPr>
      <w:r w:rsidRPr="00B350A0">
        <w:t>4</w:t>
      </w:r>
      <w:r w:rsidRPr="00B350A0">
        <w:tab/>
        <w:t>353</w:t>
      </w:r>
      <w:r w:rsidRPr="00B350A0">
        <w:tab/>
        <w:t>2</w:t>
      </w:r>
      <w:r w:rsidRPr="00B350A0">
        <w:tab/>
      </w:r>
      <w:r w:rsidRPr="00B350A0">
        <w:tab/>
      </w:r>
    </w:p>
    <w:p w14:paraId="10F5A2F2" w14:textId="77777777" w:rsidR="00081BC8" w:rsidRPr="00B350A0" w:rsidRDefault="00081BC8" w:rsidP="004A51AA">
      <w:pPr>
        <w:pStyle w:val="Code"/>
      </w:pPr>
      <w:r w:rsidRPr="00B350A0">
        <w:t>5</w:t>
      </w:r>
      <w:r w:rsidRPr="00B350A0">
        <w:tab/>
        <w:t>354</w:t>
      </w:r>
      <w:r w:rsidRPr="00B350A0">
        <w:tab/>
        <w:t>2</w:t>
      </w:r>
      <w:r w:rsidRPr="00B350A0">
        <w:tab/>
      </w:r>
      <w:r w:rsidRPr="00B350A0">
        <w:tab/>
      </w:r>
    </w:p>
    <w:p w14:paraId="3A78C9AC" w14:textId="77777777" w:rsidR="00081BC8" w:rsidRPr="00B350A0" w:rsidRDefault="00081BC8" w:rsidP="004A51AA">
      <w:pPr>
        <w:pStyle w:val="Code"/>
      </w:pPr>
      <w:r w:rsidRPr="00B350A0">
        <w:t>6</w:t>
      </w:r>
      <w:r w:rsidRPr="00B350A0">
        <w:tab/>
        <w:t>355</w:t>
      </w:r>
      <w:r w:rsidRPr="00B350A0">
        <w:tab/>
        <w:t>2</w:t>
      </w:r>
      <w:r w:rsidRPr="00B350A0">
        <w:tab/>
      </w:r>
      <w:r w:rsidRPr="00B350A0">
        <w:tab/>
      </w:r>
    </w:p>
    <w:p w14:paraId="46DDA852" w14:textId="77777777" w:rsidR="00081BC8" w:rsidRPr="00B350A0" w:rsidRDefault="00081BC8" w:rsidP="004A51AA">
      <w:pPr>
        <w:pStyle w:val="Code"/>
      </w:pPr>
      <w:r w:rsidRPr="00B350A0">
        <w:t>7</w:t>
      </w:r>
      <w:r w:rsidRPr="00B350A0">
        <w:tab/>
        <w:t>356</w:t>
      </w:r>
      <w:r w:rsidRPr="00B350A0">
        <w:tab/>
        <w:t>2</w:t>
      </w:r>
      <w:r w:rsidRPr="00B350A0">
        <w:tab/>
      </w:r>
      <w:r w:rsidRPr="00B350A0">
        <w:tab/>
      </w:r>
    </w:p>
    <w:p w14:paraId="408F2DA7" w14:textId="77777777" w:rsidR="00081BC8" w:rsidRPr="00B350A0" w:rsidRDefault="00081BC8" w:rsidP="004A51AA">
      <w:pPr>
        <w:pStyle w:val="Code"/>
      </w:pPr>
      <w:r w:rsidRPr="00B350A0">
        <w:t>8</w:t>
      </w:r>
      <w:r w:rsidRPr="00B350A0">
        <w:tab/>
        <w:t>357</w:t>
      </w:r>
      <w:r w:rsidRPr="00B350A0">
        <w:tab/>
        <w:t>2</w:t>
      </w:r>
      <w:r w:rsidRPr="00B350A0">
        <w:tab/>
      </w:r>
      <w:r w:rsidRPr="00B350A0">
        <w:tab/>
      </w:r>
    </w:p>
    <w:p w14:paraId="4FD72DAB" w14:textId="77777777" w:rsidR="00081BC8" w:rsidRPr="00B350A0" w:rsidRDefault="00081BC8" w:rsidP="004A51AA">
      <w:pPr>
        <w:pStyle w:val="Code"/>
      </w:pPr>
      <w:r w:rsidRPr="00B350A0">
        <w:t>9</w:t>
      </w:r>
      <w:r w:rsidRPr="00B350A0">
        <w:tab/>
        <w:t>358</w:t>
      </w:r>
      <w:r w:rsidRPr="00B350A0">
        <w:tab/>
        <w:t>2</w:t>
      </w:r>
      <w:r w:rsidRPr="00B350A0">
        <w:tab/>
      </w:r>
      <w:r w:rsidRPr="00B350A0">
        <w:tab/>
      </w:r>
    </w:p>
    <w:p w14:paraId="0CFFD656" w14:textId="77777777" w:rsidR="00081BC8" w:rsidRPr="00B350A0" w:rsidRDefault="00081BC8" w:rsidP="004A51AA">
      <w:pPr>
        <w:pStyle w:val="Code"/>
      </w:pPr>
      <w:r w:rsidRPr="00B350A0">
        <w:t>10</w:t>
      </w:r>
      <w:r w:rsidRPr="00B350A0">
        <w:tab/>
        <w:t>359</w:t>
      </w:r>
      <w:r w:rsidRPr="00B350A0">
        <w:tab/>
        <w:t>2</w:t>
      </w:r>
      <w:r w:rsidRPr="00B350A0">
        <w:tab/>
      </w:r>
      <w:r w:rsidRPr="00B350A0">
        <w:tab/>
      </w:r>
    </w:p>
    <w:p w14:paraId="4DCE5338" w14:textId="77777777" w:rsidR="00081BC8" w:rsidRPr="00B350A0" w:rsidRDefault="00081BC8" w:rsidP="004A51AA">
      <w:pPr>
        <w:pStyle w:val="Code"/>
      </w:pPr>
      <w:r w:rsidRPr="00B350A0">
        <w:t>11</w:t>
      </w:r>
      <w:r w:rsidRPr="00B350A0">
        <w:tab/>
        <w:t>360</w:t>
      </w:r>
      <w:r w:rsidRPr="00B350A0">
        <w:tab/>
        <w:t>2</w:t>
      </w:r>
      <w:r w:rsidRPr="00B350A0">
        <w:tab/>
      </w:r>
      <w:r w:rsidRPr="00B350A0">
        <w:tab/>
      </w:r>
    </w:p>
    <w:p w14:paraId="7F5B6B19" w14:textId="77777777" w:rsidR="00081BC8" w:rsidRPr="00B350A0" w:rsidRDefault="00081BC8" w:rsidP="004A51AA">
      <w:pPr>
        <w:pStyle w:val="Code"/>
      </w:pPr>
      <w:r w:rsidRPr="00B350A0">
        <w:t>12</w:t>
      </w:r>
      <w:r w:rsidRPr="00B350A0">
        <w:tab/>
        <w:t>361</w:t>
      </w:r>
      <w:r w:rsidRPr="00B350A0">
        <w:tab/>
        <w:t>2</w:t>
      </w:r>
      <w:r w:rsidRPr="00B350A0">
        <w:tab/>
      </w:r>
      <w:r w:rsidRPr="00B350A0">
        <w:tab/>
      </w:r>
    </w:p>
    <w:p w14:paraId="7128A387" w14:textId="77777777" w:rsidR="00081BC8" w:rsidRPr="00B350A0" w:rsidRDefault="00081BC8" w:rsidP="004A51AA">
      <w:pPr>
        <w:pStyle w:val="Code"/>
      </w:pPr>
      <w:r w:rsidRPr="00B350A0">
        <w:t>13</w:t>
      </w:r>
      <w:r w:rsidRPr="00B350A0">
        <w:tab/>
        <w:t>362</w:t>
      </w:r>
      <w:r w:rsidRPr="00B350A0">
        <w:tab/>
        <w:t>2</w:t>
      </w:r>
      <w:r w:rsidRPr="00B350A0">
        <w:tab/>
      </w:r>
      <w:r w:rsidRPr="00B350A0">
        <w:tab/>
      </w:r>
    </w:p>
    <w:p w14:paraId="3F165F37" w14:textId="77777777" w:rsidR="00081BC8" w:rsidRPr="00B350A0" w:rsidRDefault="00081BC8" w:rsidP="004A51AA">
      <w:pPr>
        <w:pStyle w:val="Code"/>
      </w:pPr>
      <w:r w:rsidRPr="00B350A0">
        <w:t>14</w:t>
      </w:r>
      <w:r w:rsidRPr="00B350A0">
        <w:tab/>
        <w:t>363</w:t>
      </w:r>
      <w:r w:rsidRPr="00B350A0">
        <w:tab/>
        <w:t>2</w:t>
      </w:r>
    </w:p>
    <w:p w14:paraId="584F8D7B" w14:textId="77777777" w:rsidR="00081BC8" w:rsidRPr="00B350A0" w:rsidRDefault="00081BC8" w:rsidP="004A51AA">
      <w:pPr>
        <w:pStyle w:val="Code"/>
      </w:pPr>
      <w:r w:rsidRPr="00B350A0">
        <w:t>15</w:t>
      </w:r>
      <w:r w:rsidRPr="00B350A0">
        <w:tab/>
        <w:t>364</w:t>
      </w:r>
      <w:r w:rsidRPr="00B350A0">
        <w:tab/>
        <w:t>2</w:t>
      </w:r>
    </w:p>
    <w:p w14:paraId="7EF392FA" w14:textId="77777777" w:rsidR="00081BC8" w:rsidRPr="00B350A0" w:rsidRDefault="00081BC8" w:rsidP="004A51AA">
      <w:pPr>
        <w:pStyle w:val="Code"/>
      </w:pPr>
      <w:r w:rsidRPr="00B350A0">
        <w:t>16</w:t>
      </w:r>
      <w:r w:rsidRPr="00B350A0">
        <w:tab/>
        <w:t>365</w:t>
      </w:r>
      <w:r w:rsidRPr="00B350A0">
        <w:tab/>
        <w:t>2</w:t>
      </w:r>
    </w:p>
    <w:p w14:paraId="615A8538" w14:textId="77777777" w:rsidR="00081BC8" w:rsidRPr="00B350A0" w:rsidRDefault="00081BC8" w:rsidP="004A51AA">
      <w:pPr>
        <w:pStyle w:val="Code"/>
      </w:pPr>
      <w:r w:rsidRPr="00B350A0">
        <w:t>17</w:t>
      </w:r>
      <w:r w:rsidRPr="00B350A0">
        <w:tab/>
        <w:t>366</w:t>
      </w:r>
      <w:r w:rsidRPr="00B350A0">
        <w:tab/>
        <w:t>2</w:t>
      </w:r>
    </w:p>
    <w:p w14:paraId="68B58DAF" w14:textId="77777777" w:rsidR="00081BC8" w:rsidRPr="00B350A0" w:rsidRDefault="00081BC8" w:rsidP="004A51AA">
      <w:pPr>
        <w:pStyle w:val="Code"/>
      </w:pPr>
      <w:r w:rsidRPr="00B350A0">
        <w:t>18</w:t>
      </w:r>
      <w:r w:rsidRPr="00B350A0">
        <w:tab/>
        <w:t>367</w:t>
      </w:r>
      <w:r w:rsidRPr="00B350A0">
        <w:tab/>
        <w:t>2</w:t>
      </w:r>
    </w:p>
    <w:p w14:paraId="18095256" w14:textId="77777777" w:rsidR="00081BC8" w:rsidRPr="00B350A0" w:rsidRDefault="00081BC8" w:rsidP="004A51AA">
      <w:pPr>
        <w:pStyle w:val="Code"/>
      </w:pPr>
      <w:r w:rsidRPr="00B350A0">
        <w:t>19</w:t>
      </w:r>
      <w:r w:rsidRPr="00B350A0">
        <w:tab/>
        <w:t>368</w:t>
      </w:r>
      <w:r w:rsidRPr="00B350A0">
        <w:tab/>
        <w:t>2</w:t>
      </w:r>
    </w:p>
    <w:p w14:paraId="38A865F7" w14:textId="77777777" w:rsidR="00081BC8" w:rsidRPr="00B350A0" w:rsidRDefault="00081BC8" w:rsidP="004A51AA">
      <w:pPr>
        <w:pStyle w:val="Code"/>
      </w:pPr>
      <w:r w:rsidRPr="00B350A0">
        <w:t>20</w:t>
      </w:r>
      <w:r w:rsidRPr="00B350A0">
        <w:tab/>
        <w:t>369</w:t>
      </w:r>
      <w:r w:rsidRPr="00B350A0">
        <w:tab/>
        <w:t>2</w:t>
      </w:r>
    </w:p>
    <w:p w14:paraId="2F5C7B77" w14:textId="77777777" w:rsidR="00081BC8" w:rsidRPr="00B350A0" w:rsidRDefault="00081BC8" w:rsidP="004A51AA">
      <w:pPr>
        <w:pStyle w:val="Code"/>
      </w:pPr>
      <w:r w:rsidRPr="00B350A0">
        <w:t>21</w:t>
      </w:r>
      <w:r w:rsidRPr="00B350A0">
        <w:tab/>
        <w:t>370</w:t>
      </w:r>
      <w:r w:rsidRPr="00B350A0">
        <w:tab/>
        <w:t>2</w:t>
      </w:r>
    </w:p>
    <w:p w14:paraId="3B8CCD63" w14:textId="000F47FE" w:rsidR="00015D7B" w:rsidRPr="00B350A0" w:rsidRDefault="00015D7B" w:rsidP="00941E8C">
      <w:pPr>
        <w:pStyle w:val="Heading2"/>
      </w:pPr>
      <w:bookmarkStart w:id="569" w:name="_Toc500010038"/>
      <w:bookmarkStart w:id="570" w:name="_Toc500010483"/>
      <w:bookmarkStart w:id="571" w:name="_Toc504556081"/>
      <w:bookmarkStart w:id="572" w:name="_Toc506191142"/>
      <w:bookmarkStart w:id="573" w:name="_Toc506191359"/>
      <w:bookmarkStart w:id="574" w:name="_Toc506191573"/>
      <w:bookmarkStart w:id="575" w:name="_Toc506191787"/>
      <w:bookmarkStart w:id="576" w:name="_Ref413330771"/>
      <w:bookmarkStart w:id="577" w:name="_Ref413411823"/>
      <w:bookmarkStart w:id="578" w:name="_Toc49458145"/>
      <w:bookmarkEnd w:id="569"/>
      <w:bookmarkEnd w:id="570"/>
      <w:bookmarkEnd w:id="571"/>
      <w:bookmarkEnd w:id="572"/>
      <w:bookmarkEnd w:id="573"/>
      <w:bookmarkEnd w:id="574"/>
      <w:bookmarkEnd w:id="575"/>
      <w:r w:rsidRPr="00B350A0">
        <w:t xml:space="preserve">Instrument </w:t>
      </w:r>
      <w:bookmarkEnd w:id="576"/>
      <w:bookmarkEnd w:id="577"/>
      <w:r w:rsidR="000A0D13" w:rsidRPr="00B350A0">
        <w:t>Administration</w:t>
      </w:r>
      <w:bookmarkEnd w:id="578"/>
    </w:p>
    <w:p w14:paraId="23B030C0" w14:textId="77777777" w:rsidR="00081BC8" w:rsidRPr="00B350A0" w:rsidRDefault="00081BC8" w:rsidP="004A51AA">
      <w:pPr>
        <w:pStyle w:val="Note"/>
      </w:pPr>
      <w:r w:rsidRPr="00B350A0">
        <w:t>Note</w:t>
      </w:r>
      <w:r w:rsidRPr="00B350A0">
        <w:tab/>
        <w:t>Any user can open the Instrument Administration dialogs but only Administrators can save changes to the database.</w:t>
      </w:r>
    </w:p>
    <w:p w14:paraId="394AEACD" w14:textId="77777777" w:rsidR="00081BC8" w:rsidRPr="00B350A0" w:rsidRDefault="00081BC8" w:rsidP="004A51AA">
      <w:pPr>
        <w:pStyle w:val="Body"/>
      </w:pPr>
      <w:r w:rsidRPr="00B350A0">
        <w:t>For each Instrument in the SPECCHIO database, the following fields are stored.</w:t>
      </w:r>
    </w:p>
    <w:tbl>
      <w:tblPr>
        <w:tblStyle w:val="TableSimple"/>
        <w:tblW w:w="0" w:type="auto"/>
        <w:tblLook w:val="04A0" w:firstRow="1" w:lastRow="0" w:firstColumn="1" w:lastColumn="0" w:noHBand="0" w:noVBand="1"/>
      </w:tblPr>
      <w:tblGrid>
        <w:gridCol w:w="1531"/>
        <w:gridCol w:w="3485"/>
        <w:gridCol w:w="3517"/>
      </w:tblGrid>
      <w:tr w:rsidR="00081BC8" w:rsidRPr="00B350A0" w14:paraId="49C4B7CC" w14:textId="77777777" w:rsidTr="00710979">
        <w:tc>
          <w:tcPr>
            <w:tcW w:w="0" w:type="auto"/>
          </w:tcPr>
          <w:p w14:paraId="0A1E8508"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4FE22D1E"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32E9ADFE" w14:textId="77777777" w:rsidR="00081BC8" w:rsidRPr="00AF110D" w:rsidRDefault="00081BC8" w:rsidP="004A51AA">
            <w:pPr>
              <w:pStyle w:val="TableText"/>
              <w:rPr>
                <w:rStyle w:val="Strong"/>
                <w:szCs w:val="22"/>
                <w:u w:val="single"/>
              </w:rPr>
            </w:pPr>
            <w:r w:rsidRPr="00AF110D">
              <w:rPr>
                <w:rStyle w:val="Strong"/>
                <w:szCs w:val="22"/>
                <w:u w:val="single"/>
              </w:rPr>
              <w:t>Comments</w:t>
            </w:r>
          </w:p>
        </w:tc>
      </w:tr>
      <w:tr w:rsidR="00081BC8" w:rsidRPr="00B350A0" w14:paraId="45B93BA8" w14:textId="77777777" w:rsidTr="00710979">
        <w:tc>
          <w:tcPr>
            <w:tcW w:w="0" w:type="auto"/>
          </w:tcPr>
          <w:p w14:paraId="1ACBF4BD" w14:textId="77777777" w:rsidR="00081BC8" w:rsidRPr="00AF110D" w:rsidRDefault="00081BC8" w:rsidP="004A51AA">
            <w:pPr>
              <w:pStyle w:val="TableText"/>
              <w:rPr>
                <w:szCs w:val="22"/>
              </w:rPr>
            </w:pPr>
            <w:r w:rsidRPr="00AF110D">
              <w:rPr>
                <w:szCs w:val="22"/>
              </w:rPr>
              <w:t>Instrument name</w:t>
            </w:r>
          </w:p>
        </w:tc>
        <w:tc>
          <w:tcPr>
            <w:tcW w:w="0" w:type="auto"/>
          </w:tcPr>
          <w:p w14:paraId="1D78B228" w14:textId="77777777" w:rsidR="00081BC8" w:rsidRPr="00AF110D" w:rsidRDefault="00081BC8" w:rsidP="004A51AA">
            <w:pPr>
              <w:pStyle w:val="TableText"/>
              <w:rPr>
                <w:szCs w:val="22"/>
              </w:rPr>
            </w:pPr>
            <w:r w:rsidRPr="00AF110D">
              <w:rPr>
                <w:szCs w:val="22"/>
              </w:rPr>
              <w:t>Text string</w:t>
            </w:r>
          </w:p>
        </w:tc>
        <w:tc>
          <w:tcPr>
            <w:tcW w:w="0" w:type="auto"/>
          </w:tcPr>
          <w:p w14:paraId="3A57648D" w14:textId="77777777" w:rsidR="00081BC8" w:rsidRPr="00AF110D" w:rsidRDefault="00081BC8" w:rsidP="004A51AA">
            <w:pPr>
              <w:pStyle w:val="TableText"/>
              <w:rPr>
                <w:szCs w:val="22"/>
              </w:rPr>
            </w:pPr>
            <w:r w:rsidRPr="00AF110D">
              <w:rPr>
                <w:szCs w:val="22"/>
              </w:rPr>
              <w:t>This name will appear in the dropdown list of Instruments.</w:t>
            </w:r>
          </w:p>
        </w:tc>
      </w:tr>
      <w:tr w:rsidR="00081BC8" w:rsidRPr="00B350A0" w14:paraId="50B925EE" w14:textId="77777777" w:rsidTr="00710979">
        <w:tc>
          <w:tcPr>
            <w:tcW w:w="0" w:type="auto"/>
          </w:tcPr>
          <w:p w14:paraId="6E326BFA" w14:textId="77777777" w:rsidR="00081BC8" w:rsidRPr="00AF110D" w:rsidRDefault="00081BC8" w:rsidP="004A51AA">
            <w:pPr>
              <w:pStyle w:val="TableText"/>
              <w:rPr>
                <w:szCs w:val="22"/>
              </w:rPr>
            </w:pPr>
            <w:r w:rsidRPr="00AF110D">
              <w:rPr>
                <w:szCs w:val="22"/>
              </w:rPr>
              <w:t>Instrument owner</w:t>
            </w:r>
          </w:p>
        </w:tc>
        <w:tc>
          <w:tcPr>
            <w:tcW w:w="0" w:type="auto"/>
          </w:tcPr>
          <w:p w14:paraId="1F654EC2"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0C8B228D" w14:textId="0E00A1E3" w:rsidR="00081BC8" w:rsidRPr="00AF110D" w:rsidRDefault="00081BC8" w:rsidP="007E778A">
            <w:pPr>
              <w:pStyle w:val="TableText"/>
              <w:rPr>
                <w:szCs w:val="22"/>
              </w:rPr>
            </w:pPr>
            <w:r w:rsidRPr="00AF110D">
              <w:rPr>
                <w:szCs w:val="22"/>
              </w:rPr>
              <w:t xml:space="preserve">This Institute list is created in the </w:t>
            </w:r>
            <w:r w:rsidR="007E778A">
              <w:rPr>
                <w:szCs w:val="22"/>
              </w:rPr>
              <w:fldChar w:fldCharType="begin"/>
            </w:r>
            <w:r w:rsidR="007E778A">
              <w:rPr>
                <w:szCs w:val="22"/>
              </w:rPr>
              <w:instrText xml:space="preserve"> REF _Ref506889785 \h </w:instrText>
            </w:r>
            <w:r w:rsidR="007E778A">
              <w:rPr>
                <w:szCs w:val="22"/>
              </w:rPr>
            </w:r>
            <w:r w:rsidR="007E778A">
              <w:rPr>
                <w:szCs w:val="22"/>
              </w:rPr>
              <w:fldChar w:fldCharType="separate"/>
            </w:r>
            <w:r w:rsidR="000C7C57" w:rsidRPr="00DA48C2">
              <w:t>Create new institute dialog</w:t>
            </w:r>
            <w:r w:rsidR="007E778A">
              <w:rPr>
                <w:szCs w:val="22"/>
              </w:rPr>
              <w:fldChar w:fldCharType="end"/>
            </w:r>
            <w:r w:rsidRPr="00AF110D">
              <w:rPr>
                <w:szCs w:val="22"/>
              </w:rPr>
              <w:t xml:space="preserve">. See </w:t>
            </w:r>
            <w:r w:rsidR="00771534" w:rsidRPr="00AF110D">
              <w:rPr>
                <w:i/>
                <w:szCs w:val="22"/>
              </w:rPr>
              <w:t>S</w:t>
            </w:r>
            <w:r w:rsidRPr="00AF110D">
              <w:rPr>
                <w:i/>
                <w:szCs w:val="22"/>
              </w:rPr>
              <w:t>ection</w:t>
            </w:r>
            <w:r w:rsidR="00771534" w:rsidRPr="00AF110D">
              <w:rPr>
                <w:i/>
                <w:szCs w:val="22"/>
              </w:rPr>
              <w:t xml:space="preserve"> </w:t>
            </w:r>
            <w:r w:rsidR="002E06FC" w:rsidRPr="00AF110D">
              <w:rPr>
                <w:i/>
                <w:szCs w:val="22"/>
              </w:rPr>
              <w:t>3.4</w:t>
            </w:r>
            <w:r w:rsidR="00EF55A6" w:rsidRPr="00AF110D">
              <w:rPr>
                <w:i/>
                <w:szCs w:val="22"/>
              </w:rPr>
              <w:t>.</w:t>
            </w:r>
          </w:p>
        </w:tc>
      </w:tr>
      <w:tr w:rsidR="00081BC8" w:rsidRPr="00B350A0" w14:paraId="79AB05A9" w14:textId="77777777" w:rsidTr="00710979">
        <w:tc>
          <w:tcPr>
            <w:tcW w:w="0" w:type="auto"/>
          </w:tcPr>
          <w:p w14:paraId="69F109D4" w14:textId="77777777" w:rsidR="00081BC8" w:rsidRPr="00AF110D" w:rsidRDefault="00081BC8" w:rsidP="004A51AA">
            <w:pPr>
              <w:pStyle w:val="TableText"/>
              <w:rPr>
                <w:szCs w:val="22"/>
              </w:rPr>
            </w:pPr>
            <w:r w:rsidRPr="00AF110D">
              <w:rPr>
                <w:szCs w:val="22"/>
              </w:rPr>
              <w:lastRenderedPageBreak/>
              <w:t>Serial number</w:t>
            </w:r>
          </w:p>
        </w:tc>
        <w:tc>
          <w:tcPr>
            <w:tcW w:w="0" w:type="auto"/>
          </w:tcPr>
          <w:p w14:paraId="5F12F935" w14:textId="77777777" w:rsidR="00081BC8" w:rsidRPr="00AF110D" w:rsidRDefault="00081BC8" w:rsidP="004A51AA">
            <w:pPr>
              <w:pStyle w:val="TableText"/>
              <w:rPr>
                <w:szCs w:val="22"/>
              </w:rPr>
            </w:pPr>
            <w:r w:rsidRPr="00AF110D">
              <w:rPr>
                <w:szCs w:val="22"/>
              </w:rPr>
              <w:t>Text string</w:t>
            </w:r>
          </w:p>
        </w:tc>
        <w:tc>
          <w:tcPr>
            <w:tcW w:w="0" w:type="auto"/>
          </w:tcPr>
          <w:p w14:paraId="75EF555F" w14:textId="77777777" w:rsidR="00081BC8" w:rsidRPr="00AF110D" w:rsidRDefault="00081BC8" w:rsidP="004A51AA">
            <w:pPr>
              <w:pStyle w:val="TableText"/>
              <w:rPr>
                <w:szCs w:val="22"/>
              </w:rPr>
            </w:pPr>
            <w:r w:rsidRPr="00AF110D">
              <w:rPr>
                <w:szCs w:val="22"/>
              </w:rPr>
              <w:t>The Instrument’s physical serial number.</w:t>
            </w:r>
          </w:p>
        </w:tc>
      </w:tr>
      <w:tr w:rsidR="00081BC8" w:rsidRPr="00B350A0" w14:paraId="2D8D2EF3" w14:textId="77777777" w:rsidTr="00710979">
        <w:tc>
          <w:tcPr>
            <w:tcW w:w="0" w:type="auto"/>
          </w:tcPr>
          <w:p w14:paraId="310510D1" w14:textId="77777777" w:rsidR="00081BC8" w:rsidRPr="00AF110D" w:rsidRDefault="00081BC8" w:rsidP="004A51AA">
            <w:pPr>
              <w:pStyle w:val="TableText"/>
              <w:rPr>
                <w:szCs w:val="22"/>
              </w:rPr>
            </w:pPr>
            <w:r w:rsidRPr="00AF110D">
              <w:rPr>
                <w:szCs w:val="22"/>
              </w:rPr>
              <w:t>Sensor</w:t>
            </w:r>
          </w:p>
        </w:tc>
        <w:tc>
          <w:tcPr>
            <w:tcW w:w="0" w:type="auto"/>
          </w:tcPr>
          <w:p w14:paraId="2A62F579" w14:textId="77777777" w:rsidR="00081BC8" w:rsidRPr="00AF110D" w:rsidRDefault="00081BC8" w:rsidP="004A51AA">
            <w:pPr>
              <w:pStyle w:val="TableText"/>
              <w:rPr>
                <w:szCs w:val="22"/>
              </w:rPr>
            </w:pPr>
            <w:r w:rsidRPr="00AF110D">
              <w:rPr>
                <w:szCs w:val="22"/>
              </w:rPr>
              <w:t>Selected from dropdown list of Sensors defined in database</w:t>
            </w:r>
          </w:p>
        </w:tc>
        <w:tc>
          <w:tcPr>
            <w:tcW w:w="0" w:type="auto"/>
          </w:tcPr>
          <w:p w14:paraId="316FEABD" w14:textId="77777777" w:rsidR="00081BC8" w:rsidRPr="00AF110D" w:rsidRDefault="00081BC8" w:rsidP="004A51AA">
            <w:pPr>
              <w:pStyle w:val="TableText"/>
              <w:rPr>
                <w:szCs w:val="22"/>
              </w:rPr>
            </w:pPr>
            <w:r w:rsidRPr="00AF110D">
              <w:rPr>
                <w:szCs w:val="22"/>
              </w:rPr>
              <w:t>Defines the Instrument type or model for this particular Instrument.</w:t>
            </w:r>
          </w:p>
        </w:tc>
      </w:tr>
      <w:tr w:rsidR="00081BC8" w:rsidRPr="00B350A0" w14:paraId="5611D169" w14:textId="77777777" w:rsidTr="00710979">
        <w:tc>
          <w:tcPr>
            <w:tcW w:w="0" w:type="auto"/>
          </w:tcPr>
          <w:p w14:paraId="1C4EF566" w14:textId="77777777" w:rsidR="00081BC8" w:rsidRPr="00AF110D" w:rsidRDefault="00081BC8" w:rsidP="004A51AA">
            <w:pPr>
              <w:pStyle w:val="TableText"/>
              <w:rPr>
                <w:szCs w:val="22"/>
              </w:rPr>
            </w:pPr>
            <w:r w:rsidRPr="00AF110D">
              <w:rPr>
                <w:szCs w:val="22"/>
              </w:rPr>
              <w:t>Pictures</w:t>
            </w:r>
          </w:p>
        </w:tc>
        <w:tc>
          <w:tcPr>
            <w:tcW w:w="0" w:type="auto"/>
          </w:tcPr>
          <w:p w14:paraId="1C290AB8"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6D8D0550" w14:textId="77777777" w:rsidR="00081BC8" w:rsidRPr="00AF110D" w:rsidRDefault="00081BC8" w:rsidP="004A51AA">
            <w:pPr>
              <w:pStyle w:val="TableText"/>
              <w:rPr>
                <w:szCs w:val="22"/>
              </w:rPr>
            </w:pPr>
            <w:r w:rsidRPr="00AF110D">
              <w:rPr>
                <w:szCs w:val="22"/>
              </w:rPr>
              <w:t>Multiple pictures of the Instrument may be uploaded to each Instrument definition.</w:t>
            </w:r>
          </w:p>
        </w:tc>
      </w:tr>
      <w:tr w:rsidR="00081BC8" w:rsidRPr="00B350A0" w14:paraId="730AB5E9" w14:textId="77777777" w:rsidTr="00710979">
        <w:tc>
          <w:tcPr>
            <w:tcW w:w="0" w:type="auto"/>
          </w:tcPr>
          <w:p w14:paraId="049B9306" w14:textId="77777777" w:rsidR="00081BC8" w:rsidRPr="00AF110D" w:rsidRDefault="00081BC8" w:rsidP="004A51AA">
            <w:pPr>
              <w:pStyle w:val="TableText"/>
              <w:rPr>
                <w:szCs w:val="22"/>
              </w:rPr>
            </w:pPr>
            <w:r w:rsidRPr="00AF110D">
              <w:rPr>
                <w:szCs w:val="22"/>
              </w:rPr>
              <w:t>Calibrations</w:t>
            </w:r>
          </w:p>
        </w:tc>
        <w:tc>
          <w:tcPr>
            <w:tcW w:w="0" w:type="auto"/>
          </w:tcPr>
          <w:p w14:paraId="5F63F38B" w14:textId="0826EB0D" w:rsidR="00081BC8" w:rsidRPr="00AF110D" w:rsidRDefault="00081BC8" w:rsidP="004A51AA">
            <w:pPr>
              <w:pStyle w:val="TableText"/>
              <w:rPr>
                <w:szCs w:val="22"/>
              </w:rPr>
            </w:pPr>
            <w:r w:rsidRPr="00AF110D">
              <w:rPr>
                <w:szCs w:val="22"/>
              </w:rPr>
              <w:t xml:space="preserve">See </w:t>
            </w:r>
            <w:r w:rsidR="00F023A3" w:rsidRPr="00AF110D">
              <w:rPr>
                <w:i/>
                <w:szCs w:val="22"/>
              </w:rPr>
              <w:t>Section</w:t>
            </w:r>
            <w:r w:rsidRPr="00AF110D">
              <w:rPr>
                <w:szCs w:val="22"/>
              </w:rPr>
              <w:t xml:space="preserve"> </w:t>
            </w:r>
            <w:r w:rsidR="00DA4F2C" w:rsidRPr="00AF110D">
              <w:rPr>
                <w:szCs w:val="22"/>
              </w:rPr>
              <w:fldChar w:fldCharType="begin"/>
            </w:r>
            <w:r w:rsidR="00DA4F2C" w:rsidRPr="00AF110D">
              <w:rPr>
                <w:szCs w:val="22"/>
              </w:rPr>
              <w:instrText xml:space="preserve"> REF _Ref357602656 \r \h  \* MERGEFORMAT </w:instrText>
            </w:r>
            <w:r w:rsidR="00DA4F2C" w:rsidRPr="00AF110D">
              <w:rPr>
                <w:szCs w:val="22"/>
              </w:rPr>
            </w:r>
            <w:r w:rsidR="00DA4F2C" w:rsidRPr="00AF110D">
              <w:rPr>
                <w:szCs w:val="22"/>
              </w:rPr>
              <w:fldChar w:fldCharType="separate"/>
            </w:r>
            <w:r w:rsidR="000C7C57" w:rsidRPr="000C7C57">
              <w:rPr>
                <w:rStyle w:val="CrossReference"/>
              </w:rPr>
              <w:t>12.3.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02394 \h  \* MERGEFORMAT </w:instrText>
            </w:r>
            <w:r w:rsidR="00DA4F2C" w:rsidRPr="00AF110D">
              <w:rPr>
                <w:szCs w:val="22"/>
              </w:rPr>
            </w:r>
            <w:r w:rsidR="00DA4F2C" w:rsidRPr="00AF110D">
              <w:rPr>
                <w:szCs w:val="22"/>
              </w:rPr>
              <w:fldChar w:fldCharType="separate"/>
            </w:r>
            <w:r w:rsidR="000C7C57" w:rsidRPr="000C7C57">
              <w:rPr>
                <w:i/>
                <w:szCs w:val="22"/>
              </w:rPr>
              <w:t>Instrument Calibrations</w:t>
            </w:r>
            <w:r w:rsidR="00DA4F2C" w:rsidRPr="00AF110D">
              <w:rPr>
                <w:szCs w:val="22"/>
              </w:rPr>
              <w:fldChar w:fldCharType="end"/>
            </w:r>
            <w:r w:rsidRPr="00AF110D">
              <w:rPr>
                <w:szCs w:val="22"/>
              </w:rPr>
              <w:t>.</w:t>
            </w:r>
          </w:p>
        </w:tc>
        <w:tc>
          <w:tcPr>
            <w:tcW w:w="0" w:type="auto"/>
          </w:tcPr>
          <w:p w14:paraId="1882F556" w14:textId="77777777" w:rsidR="00081BC8" w:rsidRPr="00AF110D" w:rsidRDefault="00081BC8" w:rsidP="004A51AA">
            <w:pPr>
              <w:pStyle w:val="TableText"/>
              <w:rPr>
                <w:szCs w:val="22"/>
              </w:rPr>
            </w:pPr>
            <w:r w:rsidRPr="00AF110D">
              <w:rPr>
                <w:szCs w:val="22"/>
              </w:rPr>
              <w:t>Multiple Calibrations make up the Calibration history for each Instrument.</w:t>
            </w:r>
          </w:p>
        </w:tc>
      </w:tr>
    </w:tbl>
    <w:p w14:paraId="7CF1AB65" w14:textId="77777777" w:rsidR="00081BC8" w:rsidRPr="00B350A0" w:rsidRDefault="00081BC8" w:rsidP="004A51AA">
      <w:pPr>
        <w:pStyle w:val="ProcessHeading"/>
      </w:pPr>
      <w:r w:rsidRPr="00B350A0">
        <w:t>To open the Ins</w:t>
      </w:r>
      <w:r w:rsidR="00E914EB" w:rsidRPr="00B350A0">
        <w:t>trument Administration dialog:</w:t>
      </w:r>
    </w:p>
    <w:tbl>
      <w:tblPr>
        <w:tblStyle w:val="Instructions"/>
        <w:tblW w:w="0" w:type="auto"/>
        <w:tblLook w:val="04A0" w:firstRow="1" w:lastRow="0" w:firstColumn="1" w:lastColumn="0" w:noHBand="0" w:noVBand="1"/>
      </w:tblPr>
      <w:tblGrid>
        <w:gridCol w:w="8533"/>
      </w:tblGrid>
      <w:tr w:rsidR="00081BC8" w:rsidRPr="00B350A0" w14:paraId="3F81876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49365A" w14:textId="77777777" w:rsidR="00081BC8" w:rsidRPr="00B350A0" w:rsidRDefault="00DF1335"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and </w:t>
            </w:r>
            <w:r w:rsidR="00081BC8" w:rsidRPr="00B350A0">
              <w:rPr>
                <w:rStyle w:val="GUIWord"/>
                <w:u w:val="single"/>
              </w:rPr>
              <w:t xml:space="preserve">Instrumentation </w:t>
            </w:r>
            <w:proofErr w:type="gramStart"/>
            <w:r w:rsidR="00081BC8" w:rsidRPr="00B350A0">
              <w:rPr>
                <w:rStyle w:val="GUIWord"/>
                <w:u w:val="single"/>
              </w:rPr>
              <w:t>Admin.</w:t>
            </w:r>
            <w:r w:rsidR="00081BC8" w:rsidRPr="00B350A0">
              <w:t>.</w:t>
            </w:r>
            <w:proofErr w:type="gramEnd"/>
          </w:p>
          <w:p w14:paraId="39B713DB" w14:textId="77777777" w:rsidR="00081BC8" w:rsidRPr="00B350A0" w:rsidRDefault="00081BC8" w:rsidP="004A51AA">
            <w:pPr>
              <w:pStyle w:val="Bullet"/>
            </w:pPr>
            <w:r w:rsidRPr="00B350A0">
              <w:t xml:space="preserve">Click in the </w:t>
            </w:r>
            <w:r w:rsidRPr="00B350A0">
              <w:rPr>
                <w:rStyle w:val="GUIWord"/>
                <w:u w:val="single"/>
              </w:rPr>
              <w:t>Instrument Data</w:t>
            </w:r>
            <w:r w:rsidRPr="00B350A0">
              <w:t xml:space="preserve"> tab.</w:t>
            </w:r>
          </w:p>
        </w:tc>
      </w:tr>
    </w:tbl>
    <w:p w14:paraId="673397BC" w14:textId="19A7BBA5"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56B91CB5" wp14:editId="538E6AE5">
                <wp:extent cx="5483860" cy="3034665"/>
                <wp:effectExtent l="0" t="0" r="2540" b="635"/>
                <wp:docPr id="92" name="Canvas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93" name="AutoShape 565"/>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96" name="Picture 34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6897" y="0"/>
                            <a:ext cx="47941" cy="30346"/>
                          </a:xfrm>
                          <a:prstGeom prst="rect">
                            <a:avLst/>
                          </a:prstGeom>
                          <a:noFill/>
                          <a:extLst>
                            <a:ext uri="{909E8E84-426E-40DD-AFC4-6F175D3DCCD1}">
                              <a14:hiddenFill xmlns:a14="http://schemas.microsoft.com/office/drawing/2010/main">
                                <a:solidFill>
                                  <a:srgbClr val="FFFFFF"/>
                                </a:solidFill>
                              </a14:hiddenFill>
                            </a:ext>
                          </a:extLst>
                        </pic:spPr>
                      </pic:pic>
                      <wps:wsp>
                        <wps:cNvPr id="101" name="AutoShape 218"/>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1040B4" w14:textId="77777777" w:rsidR="00E3689F" w:rsidRPr="00170A8D" w:rsidRDefault="00E3689F"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11" name="Freeform 220"/>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AutoShape 348"/>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E40C2DC" w14:textId="77777777" w:rsidR="00E3689F" w:rsidRPr="00170A8D" w:rsidRDefault="00E3689F"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30" name="Freeform 349"/>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6B91CB5" id="Canvas 216" o:spid="_x0000_s1145" style="width:431.8pt;height:238.95pt;mso-position-horizontal-relative:char;mso-position-vertical-relative:line" coordsize="54838,303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">
                <v:rect id="AutoShape 565" o:spid="_x0000_s1146" style="position:absolute;width:54838;height:303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" filled="f" stroked="f">
                  <o:lock v:ext="edit" aspectratio="t"/>
                </v:rect>
                <v:shape id="Picture 347" o:spid="_x0000_s1147" type="#_x0000_t75" style="position:absolute;left:6897;width:47941;height:30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">
                  <v:imagedata r:id="rId147" o:title=""/>
                </v:shape>
                <v:roundrect id="AutoShape 218" o:spid="_x0000_s1148" style="position:absolute;top:7846;width:5948;height:313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" fillcolor="#dbe5f1 [660]" strokecolor="#0070c0">
                  <v:textbox inset=".5mm,.5mm,.5mm,.5mm">
                    <w:txbxContent>
                      <w:p w14:paraId="521040B4" w14:textId="77777777" w:rsidR="00E3689F" w:rsidRPr="00170A8D" w:rsidRDefault="00E3689F" w:rsidP="00081BC8">
                        <w:pPr>
                          <w:rPr>
                            <w:sz w:val="14"/>
                            <w:lang w:val="en-US"/>
                          </w:rPr>
                        </w:pPr>
                        <w:r w:rsidRPr="00170A8D">
                          <w:rPr>
                            <w:sz w:val="14"/>
                            <w:lang w:val="en-US"/>
                          </w:rPr>
                          <w:t>Instrument Selector</w:t>
                        </w:r>
                      </w:p>
                    </w:txbxContent>
                  </v:textbox>
                </v:roundrect>
                <v:shape id="Freeform 220" o:spid="_x0000_s1149" style="position:absolute;left:4851;top:10981;width:4314;height:257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" path="m,c129,129,259,259,365,365e" filled="f" strokecolor="#0070c0" strokeweight="1pt">
                  <v:stroke endarrow="open"/>
                  <v:path arrowok="t" o:connecttype="custom" o:connectlocs="0,0;60275007,12812177" o:connectangles="0,0"/>
                </v:shape>
                <v:roundrect id="AutoShape 348" o:spid="_x0000_s1150" style="position:absolute;left:2326;top:21014;width:11682;height:428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" fillcolor="#dbe5f1 [660]" strokecolor="#0070c0">
                  <v:textbox inset=".5mm,.5mm,.5mm,.5mm">
                    <w:txbxContent>
                      <w:p w14:paraId="0E40C2DC" w14:textId="77777777" w:rsidR="00E3689F" w:rsidRPr="00170A8D" w:rsidRDefault="00E3689F" w:rsidP="00081BC8">
                        <w:pPr>
                          <w:rPr>
                            <w:sz w:val="14"/>
                            <w:lang w:val="en-US"/>
                          </w:rPr>
                        </w:pPr>
                        <w:r>
                          <w:rPr>
                            <w:sz w:val="14"/>
                            <w:lang w:val="en-US"/>
                          </w:rPr>
                          <w:t>Calibration information and graphs will be shown here</w:t>
                        </w:r>
                      </w:p>
                    </w:txbxContent>
                  </v:textbox>
                </v:roundrect>
                <v:shape id="Freeform 349" o:spid="_x0000_s1151" style="position:absolute;left:14008;top:23193;width:13374;height:44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" path="m,c129,129,259,259,365,365e" filled="f" strokecolor="#0070c0" strokeweight="1pt">
                  <v:stroke endarrow="open"/>
                  <v:path arrowok="t" o:connecttype="custom" o:connectlocs="0,0;1795480495,66226" o:connectangles="0,0"/>
                </v:shape>
                <w10:anchorlock/>
              </v:group>
            </w:pict>
          </mc:Fallback>
        </mc:AlternateContent>
      </w:r>
    </w:p>
    <w:p w14:paraId="5B54B9C9" w14:textId="004244F7" w:rsidR="00081BC8"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3</w:t>
      </w:r>
      <w:r w:rsidR="002E2E38">
        <w:rPr>
          <w:noProof/>
        </w:rPr>
        <w:fldChar w:fldCharType="end"/>
      </w:r>
      <w:r w:rsidR="00081BC8" w:rsidRPr="00DA48C2">
        <w:t>: Instrument Data Editor</w:t>
      </w:r>
    </w:p>
    <w:p w14:paraId="5C6832BA" w14:textId="77777777" w:rsidR="00081BC8" w:rsidRDefault="00081BC8" w:rsidP="00081BC8">
      <w:pPr>
        <w:pStyle w:val="Figure"/>
        <w:rPr>
          <w:lang w:val="en-GB"/>
        </w:rPr>
      </w:pPr>
      <w:r w:rsidRPr="007E778A">
        <w:rPr>
          <w:lang w:val="en-GB"/>
        </w:rPr>
        <w:t>The various parts of this dialog and their operation are explained in the following table.</w:t>
      </w:r>
    </w:p>
    <w:p w14:paraId="24A37E15" w14:textId="77777777" w:rsidR="007E778A" w:rsidRPr="007E778A" w:rsidRDefault="007E778A" w:rsidP="00081BC8">
      <w:pPr>
        <w:pStyle w:val="Figure"/>
        <w:rPr>
          <w:lang w:val="en-GB"/>
        </w:rPr>
      </w:pPr>
    </w:p>
    <w:tbl>
      <w:tblPr>
        <w:tblStyle w:val="TableGrid"/>
        <w:tblW w:w="0" w:type="auto"/>
        <w:tblInd w:w="817" w:type="dxa"/>
        <w:tblLook w:val="04A0" w:firstRow="1" w:lastRow="0" w:firstColumn="1" w:lastColumn="0" w:noHBand="0" w:noVBand="1"/>
      </w:tblPr>
      <w:tblGrid>
        <w:gridCol w:w="1701"/>
        <w:gridCol w:w="6724"/>
      </w:tblGrid>
      <w:tr w:rsidR="00E914EB" w:rsidRPr="007E778A" w14:paraId="7ABE5E13" w14:textId="77777777" w:rsidTr="00E914EB">
        <w:tc>
          <w:tcPr>
            <w:tcW w:w="1701" w:type="dxa"/>
          </w:tcPr>
          <w:p w14:paraId="246EFA31" w14:textId="77777777" w:rsidR="00E914EB" w:rsidRPr="00BB754C" w:rsidRDefault="00E914EB" w:rsidP="007E778A">
            <w:pPr>
              <w:rPr>
                <w:rStyle w:val="GUIWord"/>
              </w:rPr>
            </w:pPr>
            <w:r w:rsidRPr="00BB754C">
              <w:rPr>
                <w:rStyle w:val="GUIWord"/>
              </w:rPr>
              <w:t xml:space="preserve">Instrument Selector   </w:t>
            </w:r>
          </w:p>
        </w:tc>
        <w:tc>
          <w:tcPr>
            <w:tcW w:w="6724" w:type="dxa"/>
          </w:tcPr>
          <w:p w14:paraId="5080DD80" w14:textId="77777777" w:rsidR="00E914EB" w:rsidRPr="007E778A" w:rsidRDefault="00E914EB" w:rsidP="007E778A">
            <w:pPr>
              <w:rPr>
                <w:sz w:val="22"/>
                <w:szCs w:val="22"/>
              </w:rPr>
            </w:pPr>
            <w:r w:rsidRPr="007E778A">
              <w:rPr>
                <w:sz w:val="22"/>
                <w:szCs w:val="22"/>
              </w:rPr>
              <w:t>This dropdown list includes all Instruments in the SPECCHIO Instrument Table. Use this to select which Instrument you wish to view or edit.</w:t>
            </w:r>
          </w:p>
        </w:tc>
      </w:tr>
      <w:tr w:rsidR="00E914EB" w:rsidRPr="007E778A" w14:paraId="3AD30CD8" w14:textId="77777777" w:rsidTr="00E914EB">
        <w:tc>
          <w:tcPr>
            <w:tcW w:w="1701" w:type="dxa"/>
          </w:tcPr>
          <w:p w14:paraId="742BF24A" w14:textId="77777777" w:rsidR="00E914EB" w:rsidRPr="00BB754C" w:rsidRDefault="00E914EB" w:rsidP="007E778A">
            <w:pPr>
              <w:rPr>
                <w:rStyle w:val="GUIWord"/>
              </w:rPr>
            </w:pPr>
            <w:r w:rsidRPr="00BB754C">
              <w:rPr>
                <w:rStyle w:val="GUIWord"/>
              </w:rPr>
              <w:t xml:space="preserve">Instrument Data   </w:t>
            </w:r>
          </w:p>
        </w:tc>
        <w:tc>
          <w:tcPr>
            <w:tcW w:w="6724" w:type="dxa"/>
          </w:tcPr>
          <w:p w14:paraId="54FAF698" w14:textId="77777777" w:rsidR="00E914EB" w:rsidRPr="007E778A" w:rsidRDefault="00E914EB" w:rsidP="007E778A">
            <w:pPr>
              <w:rPr>
                <w:sz w:val="22"/>
                <w:szCs w:val="22"/>
              </w:rPr>
            </w:pPr>
            <w:r w:rsidRPr="007E778A">
              <w:rPr>
                <w:sz w:val="22"/>
                <w:szCs w:val="22"/>
              </w:rPr>
              <w:t>There are two related boxes with this title. One shows the data for the Instrument Selected by the Instrument Selector. You can modify the data displayed in this box. The other has two buttons.</w:t>
            </w:r>
          </w:p>
        </w:tc>
      </w:tr>
      <w:tr w:rsidR="00E914EB" w:rsidRPr="007E778A" w14:paraId="1FC69434" w14:textId="77777777" w:rsidTr="005E4DAB">
        <w:tc>
          <w:tcPr>
            <w:tcW w:w="1701" w:type="dxa"/>
            <w:shd w:val="clear" w:color="auto" w:fill="auto"/>
          </w:tcPr>
          <w:p w14:paraId="4DA09C53" w14:textId="77777777" w:rsidR="00E914EB" w:rsidRPr="00BB754C" w:rsidRDefault="005E4DAB" w:rsidP="007E778A">
            <w:pPr>
              <w:rPr>
                <w:rStyle w:val="GUIWord"/>
              </w:rPr>
            </w:pPr>
            <w:r w:rsidRPr="00BB754C">
              <w:rPr>
                <w:rStyle w:val="GUIWord"/>
              </w:rPr>
              <w:t>Reset</w:t>
            </w:r>
          </w:p>
        </w:tc>
        <w:tc>
          <w:tcPr>
            <w:tcW w:w="6724" w:type="dxa"/>
          </w:tcPr>
          <w:p w14:paraId="2599FE89" w14:textId="77777777" w:rsidR="00E914EB" w:rsidRPr="007E778A" w:rsidRDefault="00E914EB" w:rsidP="007E778A">
            <w:pPr>
              <w:rPr>
                <w:sz w:val="22"/>
                <w:szCs w:val="22"/>
              </w:rPr>
            </w:pPr>
            <w:r w:rsidRPr="007E778A">
              <w:rPr>
                <w:sz w:val="22"/>
                <w:szCs w:val="22"/>
              </w:rPr>
              <w:t>Click this button to reset the display in the Instrument Data box with information re-read from the database.</w:t>
            </w:r>
          </w:p>
        </w:tc>
      </w:tr>
      <w:tr w:rsidR="00E914EB" w:rsidRPr="007E778A" w14:paraId="475F3D21" w14:textId="77777777" w:rsidTr="00E914EB">
        <w:tc>
          <w:tcPr>
            <w:tcW w:w="1701" w:type="dxa"/>
          </w:tcPr>
          <w:p w14:paraId="20305ED7" w14:textId="77777777" w:rsidR="00E914EB" w:rsidRPr="00BB754C" w:rsidRDefault="005E4DAB" w:rsidP="007E778A">
            <w:pPr>
              <w:rPr>
                <w:rStyle w:val="GUIWord"/>
              </w:rPr>
            </w:pPr>
            <w:r w:rsidRPr="00BB754C">
              <w:rPr>
                <w:rStyle w:val="GUIWord"/>
              </w:rPr>
              <w:lastRenderedPageBreak/>
              <w:t>Update</w:t>
            </w:r>
          </w:p>
        </w:tc>
        <w:tc>
          <w:tcPr>
            <w:tcW w:w="6724" w:type="dxa"/>
          </w:tcPr>
          <w:p w14:paraId="7AB330AC" w14:textId="77777777" w:rsidR="00E914EB" w:rsidRPr="007E778A" w:rsidRDefault="00E914EB" w:rsidP="007E778A">
            <w:pPr>
              <w:rPr>
                <w:sz w:val="22"/>
                <w:szCs w:val="22"/>
              </w:rPr>
            </w:pPr>
            <w:r w:rsidRPr="007E778A">
              <w:rPr>
                <w:sz w:val="22"/>
                <w:szCs w:val="22"/>
              </w:rPr>
              <w:t>Click this button to write any updated data entered into the fields in the Instrument Data box back to the database. This button is only active for users with Administration permission.</w:t>
            </w:r>
          </w:p>
        </w:tc>
      </w:tr>
      <w:tr w:rsidR="00E914EB" w:rsidRPr="007E778A" w14:paraId="7ABC285D" w14:textId="77777777" w:rsidTr="00E914EB">
        <w:tc>
          <w:tcPr>
            <w:tcW w:w="1701" w:type="dxa"/>
          </w:tcPr>
          <w:p w14:paraId="2BB90490" w14:textId="77777777" w:rsidR="00E914EB" w:rsidRPr="00BB754C" w:rsidRDefault="00E914EB" w:rsidP="007E778A">
            <w:pPr>
              <w:rPr>
                <w:rStyle w:val="GUIWord"/>
              </w:rPr>
            </w:pPr>
            <w:r w:rsidRPr="00BB754C">
              <w:rPr>
                <w:rStyle w:val="GUIWord"/>
              </w:rPr>
              <w:t xml:space="preserve">Pictures   </w:t>
            </w:r>
          </w:p>
        </w:tc>
        <w:tc>
          <w:tcPr>
            <w:tcW w:w="6724" w:type="dxa"/>
          </w:tcPr>
          <w:p w14:paraId="73F0DF87" w14:textId="77777777" w:rsidR="00E914EB" w:rsidRPr="007E778A" w:rsidRDefault="00E914EB" w:rsidP="007E778A">
            <w:pPr>
              <w:rPr>
                <w:sz w:val="22"/>
                <w:szCs w:val="22"/>
              </w:rPr>
            </w:pPr>
            <w:r w:rsidRPr="007E778A">
              <w:rPr>
                <w:sz w:val="22"/>
                <w:szCs w:val="22"/>
              </w:rPr>
              <w:t>Any picture of the Instrument uploaded to the database is displayed in this box.</w:t>
            </w:r>
          </w:p>
        </w:tc>
      </w:tr>
      <w:tr w:rsidR="00E914EB" w:rsidRPr="007E778A" w14:paraId="39A67963" w14:textId="77777777" w:rsidTr="00E914EB">
        <w:tc>
          <w:tcPr>
            <w:tcW w:w="1701" w:type="dxa"/>
          </w:tcPr>
          <w:p w14:paraId="1F656E66" w14:textId="77777777" w:rsidR="00E914EB" w:rsidRPr="00BB754C" w:rsidRDefault="00E914EB" w:rsidP="007E778A">
            <w:pPr>
              <w:rPr>
                <w:rStyle w:val="GUIWord"/>
              </w:rPr>
            </w:pPr>
            <w:r w:rsidRPr="00BB754C">
              <w:rPr>
                <w:rStyle w:val="GUIWord"/>
              </w:rPr>
              <w:t xml:space="preserve">Calibrations   </w:t>
            </w:r>
          </w:p>
        </w:tc>
        <w:tc>
          <w:tcPr>
            <w:tcW w:w="6724" w:type="dxa"/>
          </w:tcPr>
          <w:p w14:paraId="11490737" w14:textId="77777777" w:rsidR="00E914EB" w:rsidRPr="007E778A" w:rsidRDefault="00E914EB" w:rsidP="007E778A">
            <w:pPr>
              <w:rPr>
                <w:sz w:val="22"/>
                <w:szCs w:val="22"/>
              </w:rPr>
            </w:pPr>
            <w:r w:rsidRPr="007E778A">
              <w:rPr>
                <w:sz w:val="22"/>
                <w:szCs w:val="22"/>
              </w:rPr>
              <w:t>This box shows all Calibrations which have been uploaded for this Instrument.</w:t>
            </w:r>
          </w:p>
        </w:tc>
      </w:tr>
      <w:tr w:rsidR="00E914EB" w:rsidRPr="007E778A" w14:paraId="10DF3993" w14:textId="77777777" w:rsidTr="00E914EB">
        <w:tc>
          <w:tcPr>
            <w:tcW w:w="1701" w:type="dxa"/>
          </w:tcPr>
          <w:p w14:paraId="428B8B7A" w14:textId="77777777" w:rsidR="00E914EB" w:rsidRPr="00BB754C" w:rsidRDefault="005E4DAB" w:rsidP="007E778A">
            <w:pPr>
              <w:rPr>
                <w:rStyle w:val="GUIWord"/>
              </w:rPr>
            </w:pPr>
            <w:r w:rsidRPr="00BB754C">
              <w:rPr>
                <w:rStyle w:val="GUIWord"/>
              </w:rPr>
              <w:t>Insert new instrument</w:t>
            </w:r>
            <w:r w:rsidR="00E914EB" w:rsidRPr="00BB754C">
              <w:rPr>
                <w:rStyle w:val="GUIWord"/>
              </w:rPr>
              <w:t xml:space="preserve">  </w:t>
            </w:r>
          </w:p>
        </w:tc>
        <w:tc>
          <w:tcPr>
            <w:tcW w:w="6724" w:type="dxa"/>
          </w:tcPr>
          <w:p w14:paraId="7E72B037" w14:textId="77777777" w:rsidR="00E914EB" w:rsidRPr="007E778A" w:rsidRDefault="00E914EB" w:rsidP="007E778A">
            <w:pPr>
              <w:rPr>
                <w:sz w:val="22"/>
                <w:szCs w:val="22"/>
              </w:rPr>
            </w:pPr>
            <w:r w:rsidRPr="007E778A">
              <w:rPr>
                <w:sz w:val="22"/>
                <w:szCs w:val="22"/>
              </w:rPr>
              <w:t>Click this button to create a new Instrument in the database. Set the correct details for this new Instrument in the Instrument Data fields, and then click</w:t>
            </w:r>
            <w:r w:rsidR="00E50073" w:rsidRPr="007E778A">
              <w:rPr>
                <w:sz w:val="22"/>
                <w:szCs w:val="22"/>
              </w:rPr>
              <w:t xml:space="preserve"> Update</w:t>
            </w:r>
            <w:r w:rsidRPr="007E778A">
              <w:rPr>
                <w:sz w:val="22"/>
                <w:szCs w:val="22"/>
              </w:rPr>
              <w:t xml:space="preserve"> to write this new data back into the database. This button is only active if you have Administrator permissions.</w:t>
            </w:r>
          </w:p>
        </w:tc>
      </w:tr>
      <w:tr w:rsidR="00E914EB" w:rsidRPr="007E778A" w14:paraId="6A4A1C5B" w14:textId="77777777" w:rsidTr="00B62D7B">
        <w:trPr>
          <w:trHeight w:val="1933"/>
        </w:trPr>
        <w:tc>
          <w:tcPr>
            <w:tcW w:w="1701" w:type="dxa"/>
          </w:tcPr>
          <w:p w14:paraId="5EB07F29" w14:textId="77777777" w:rsidR="00E914EB" w:rsidRPr="00BB754C" w:rsidRDefault="005E4DAB" w:rsidP="007E778A">
            <w:pPr>
              <w:rPr>
                <w:rStyle w:val="GUIWord"/>
              </w:rPr>
            </w:pPr>
            <w:r w:rsidRPr="00BB754C">
              <w:rPr>
                <w:rStyle w:val="GUIWord"/>
              </w:rPr>
              <w:t>Delete instrument</w:t>
            </w:r>
            <w:r w:rsidR="00E914EB" w:rsidRPr="00BB754C">
              <w:rPr>
                <w:rStyle w:val="GUIWord"/>
              </w:rPr>
              <w:t xml:space="preserve">  </w:t>
            </w:r>
          </w:p>
        </w:tc>
        <w:tc>
          <w:tcPr>
            <w:tcW w:w="6724" w:type="dxa"/>
          </w:tcPr>
          <w:p w14:paraId="340B4207" w14:textId="77777777" w:rsidR="00E914EB" w:rsidRPr="007E778A" w:rsidRDefault="00E914EB" w:rsidP="007E778A">
            <w:pPr>
              <w:rPr>
                <w:sz w:val="22"/>
                <w:szCs w:val="22"/>
              </w:rPr>
            </w:pPr>
            <w:r w:rsidRPr="007E778A">
              <w:rPr>
                <w:sz w:val="22"/>
                <w:szCs w:val="22"/>
              </w:rPr>
              <w:t>Click this button to delete the currently displayed Instrument. You must click</w:t>
            </w:r>
            <w:r w:rsidR="00E50073" w:rsidRPr="007E778A">
              <w:rPr>
                <w:sz w:val="22"/>
                <w:szCs w:val="22"/>
              </w:rPr>
              <w:t xml:space="preserve"> OK</w:t>
            </w:r>
            <w:r w:rsidRPr="007E778A">
              <w:rPr>
                <w:sz w:val="22"/>
                <w:szCs w:val="22"/>
              </w:rPr>
              <w:t xml:space="preserve"> in a confirmation dialog box which is displayed before the Instrument is deleted from the database. This button is only active if you have Administrator permissions.</w:t>
            </w:r>
          </w:p>
          <w:p w14:paraId="2EF0E33B" w14:textId="77777777" w:rsidR="00E914EB" w:rsidRPr="007E778A" w:rsidRDefault="00E914EB" w:rsidP="007E778A">
            <w:pPr>
              <w:rPr>
                <w:sz w:val="22"/>
                <w:szCs w:val="22"/>
              </w:rPr>
            </w:pPr>
            <w:r w:rsidRPr="007E778A">
              <w:rPr>
                <w:sz w:val="22"/>
                <w:szCs w:val="22"/>
              </w:rPr>
              <w:t xml:space="preserve">An Instrument cannot be deleted while still referenced by one or more Spectra in the database. </w:t>
            </w:r>
          </w:p>
        </w:tc>
      </w:tr>
    </w:tbl>
    <w:p w14:paraId="382ECBAA" w14:textId="77777777" w:rsidR="00081BC8" w:rsidRPr="00B350A0" w:rsidRDefault="00081BC8" w:rsidP="004A51AA">
      <w:pPr>
        <w:pStyle w:val="Body"/>
      </w:pPr>
      <w:r w:rsidRPr="00B350A0">
        <w:t>Each Instrument can have one or more pictures loaded. JPEG images are supported on all platforms. On some computer systems, GIF, PNG and TIFF may also be supported. It is recommended not to load large images to avoid lengthy upload times. Images should generally be re-sampled to be about 400 to 500 pixels high or wide.</w:t>
      </w:r>
    </w:p>
    <w:p w14:paraId="76481537" w14:textId="77777777" w:rsidR="00081BC8" w:rsidRPr="00B350A0" w:rsidRDefault="00081BC8" w:rsidP="004A51AA">
      <w:pPr>
        <w:pStyle w:val="ProcessHeading"/>
      </w:pPr>
      <w:r w:rsidRPr="00B350A0">
        <w:t xml:space="preserve">To add a picture to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7ED461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662E4BA" w14:textId="77777777" w:rsidR="00081BC8" w:rsidRPr="00B350A0" w:rsidRDefault="00081BC8" w:rsidP="004A51AA">
            <w:pPr>
              <w:pStyle w:val="Bullet"/>
            </w:pPr>
            <w:r w:rsidRPr="00B350A0">
              <w:t xml:space="preserve">Right click anywhere within the </w:t>
            </w:r>
            <w:r w:rsidRPr="00B350A0">
              <w:rPr>
                <w:rStyle w:val="GUIWord"/>
                <w:u w:val="single"/>
              </w:rPr>
              <w:t>Pictures</w:t>
            </w:r>
            <w:r w:rsidRPr="00B350A0">
              <w:t xml:space="preserve"> box. A menu will be displayed.</w:t>
            </w:r>
          </w:p>
          <w:p w14:paraId="5AED9640" w14:textId="77777777" w:rsidR="00081BC8" w:rsidRPr="00B350A0" w:rsidRDefault="00081BC8" w:rsidP="004A51AA">
            <w:pPr>
              <w:pStyle w:val="Bullet"/>
            </w:pPr>
            <w:r w:rsidRPr="00B350A0">
              <w:t xml:space="preserve">Click </w:t>
            </w:r>
            <w:r w:rsidRPr="00B350A0">
              <w:rPr>
                <w:rStyle w:val="GUIWord"/>
                <w:u w:val="single"/>
              </w:rPr>
              <w:t>Add picture</w:t>
            </w:r>
            <w:r w:rsidRPr="00B350A0">
              <w:t xml:space="preserve"> from this menu. A file selection dialog box is displayed.</w:t>
            </w:r>
          </w:p>
          <w:p w14:paraId="67A9F78E" w14:textId="77777777" w:rsidR="00081BC8" w:rsidRPr="00B350A0" w:rsidRDefault="00081BC8" w:rsidP="004A51AA">
            <w:pPr>
              <w:pStyle w:val="Bullet"/>
            </w:pPr>
            <w:r w:rsidRPr="00B350A0">
              <w:t xml:space="preserve">Select the image file you wish to upload. The image will appear in the </w:t>
            </w:r>
            <w:r w:rsidRPr="00B350A0">
              <w:rPr>
                <w:rStyle w:val="GUIWord"/>
                <w:u w:val="single"/>
              </w:rPr>
              <w:t>Pictures</w:t>
            </w:r>
            <w:r w:rsidRPr="00B350A0">
              <w:t xml:space="preserve"> box with a space for a caption below it.</w:t>
            </w:r>
          </w:p>
          <w:p w14:paraId="7E8AE869" w14:textId="77777777" w:rsidR="00081BC8" w:rsidRPr="00B350A0" w:rsidRDefault="00081BC8" w:rsidP="004A51AA">
            <w:pPr>
              <w:pStyle w:val="Bullet"/>
            </w:pPr>
            <w:r w:rsidRPr="00B350A0">
              <w:t>Click within the caption entry control and type in your required image caption.</w:t>
            </w:r>
          </w:p>
          <w:p w14:paraId="3202FE94" w14:textId="77777777" w:rsidR="00081BC8" w:rsidRPr="00B350A0" w:rsidRDefault="00E76F83" w:rsidP="004A51AA">
            <w:pPr>
              <w:pStyle w:val="Bullet"/>
            </w:pPr>
            <w:r w:rsidRPr="00B350A0">
              <w:t xml:space="preserve">Click the </w:t>
            </w:r>
            <w:r w:rsidRPr="00FB04A5">
              <w:rPr>
                <w:rStyle w:val="ActionButton"/>
                <w:u w:val="single"/>
              </w:rPr>
              <w:t>Update</w:t>
            </w:r>
            <w:r w:rsidR="00081BC8" w:rsidRPr="00B350A0">
              <w:t xml:space="preserve"> button to load the image and caption to the database. (Larger images may take a short while to upload.)</w:t>
            </w:r>
          </w:p>
        </w:tc>
      </w:tr>
    </w:tbl>
    <w:p w14:paraId="24A791EA" w14:textId="77777777" w:rsidR="00081BC8" w:rsidRPr="00B350A0" w:rsidRDefault="00081BC8" w:rsidP="004A51AA">
      <w:pPr>
        <w:pStyle w:val="Note"/>
      </w:pPr>
      <w:r w:rsidRPr="00B350A0">
        <w:t>Note</w:t>
      </w:r>
      <w:r w:rsidRPr="00B350A0">
        <w:tab/>
        <w:t>If you decide against uploading your new selected image, click the</w:t>
      </w:r>
      <w:r w:rsidR="00E76F83" w:rsidRPr="00B350A0">
        <w:t xml:space="preserve"> </w:t>
      </w:r>
      <w:r w:rsidR="00E76F83" w:rsidRPr="00FB04A5">
        <w:rPr>
          <w:rStyle w:val="ActionButton"/>
          <w:u w:val="single"/>
        </w:rPr>
        <w:t>Reset</w:t>
      </w:r>
      <w:r w:rsidRPr="00B350A0">
        <w:t xml:space="preserve"> button. Do not right click and select </w:t>
      </w:r>
      <w:r w:rsidRPr="00B350A0">
        <w:rPr>
          <w:rStyle w:val="GUIWord"/>
          <w:u w:val="single"/>
        </w:rPr>
        <w:t>Remove Image</w:t>
      </w:r>
      <w:r w:rsidRPr="00B350A0">
        <w:t>. This may not yield the desired result when</w:t>
      </w:r>
      <w:r w:rsidR="00E76F83" w:rsidRPr="00B350A0">
        <w:rPr>
          <w:b/>
        </w:rPr>
        <w:t xml:space="preserve"> </w:t>
      </w:r>
      <w:r w:rsidR="00E76F83" w:rsidRPr="00FB04A5">
        <w:rPr>
          <w:rStyle w:val="ActionButton"/>
          <w:u w:val="single"/>
        </w:rPr>
        <w:t>Update</w:t>
      </w:r>
      <w:r w:rsidR="00E76F83" w:rsidRPr="00B350A0">
        <w:t xml:space="preserve"> </w:t>
      </w:r>
      <w:r w:rsidRPr="00B350A0">
        <w:t>is clicked.</w:t>
      </w:r>
    </w:p>
    <w:p w14:paraId="4B958D82" w14:textId="77777777" w:rsidR="00081BC8" w:rsidRPr="00B350A0" w:rsidRDefault="00081BC8" w:rsidP="004A51AA">
      <w:pPr>
        <w:pStyle w:val="ProcessHeading"/>
      </w:pPr>
      <w:r w:rsidRPr="00B350A0">
        <w:t xml:space="preserve">To remove a picture from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2797CF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362835A" w14:textId="77777777" w:rsidR="00081BC8" w:rsidRPr="00B350A0" w:rsidRDefault="00081BC8" w:rsidP="004A51AA">
            <w:pPr>
              <w:pStyle w:val="Bullet"/>
            </w:pPr>
            <w:r w:rsidRPr="00B350A0">
              <w:t>Right click on the image you wish to remove. A menu will be displayed.</w:t>
            </w:r>
          </w:p>
          <w:p w14:paraId="3555E658" w14:textId="77777777" w:rsidR="00081BC8" w:rsidRPr="00B350A0" w:rsidRDefault="00081BC8" w:rsidP="004A51AA">
            <w:pPr>
              <w:pStyle w:val="Bullet"/>
            </w:pPr>
            <w:r w:rsidRPr="00B350A0">
              <w:t xml:space="preserve">Click </w:t>
            </w:r>
            <w:r w:rsidRPr="00B350A0">
              <w:rPr>
                <w:rStyle w:val="GUIWord"/>
                <w:u w:val="single"/>
              </w:rPr>
              <w:t>Remove picture</w:t>
            </w:r>
            <w:r w:rsidRPr="00B350A0">
              <w:t xml:space="preserve"> from this menu. The picture and its caption will disappear from the </w:t>
            </w:r>
            <w:r w:rsidRPr="00B350A0">
              <w:rPr>
                <w:rStyle w:val="GUIWord"/>
                <w:u w:val="single"/>
              </w:rPr>
              <w:t>Pictures</w:t>
            </w:r>
            <w:r w:rsidRPr="00B350A0">
              <w:t xml:space="preserve"> box.</w:t>
            </w:r>
          </w:p>
          <w:p w14:paraId="3B727EDB" w14:textId="77777777" w:rsidR="00081BC8" w:rsidRPr="00B350A0" w:rsidRDefault="00081BC8" w:rsidP="004A51AA">
            <w:pPr>
              <w:pStyle w:val="Bullet"/>
            </w:pPr>
            <w:r w:rsidRPr="00B350A0">
              <w:t>Click</w:t>
            </w:r>
            <w:r w:rsidR="00E76F83" w:rsidRPr="00B350A0">
              <w:t xml:space="preserve"> </w:t>
            </w:r>
            <w:r w:rsidR="00E76F83" w:rsidRPr="00977B06">
              <w:t>Update</w:t>
            </w:r>
            <w:r w:rsidRPr="00B350A0">
              <w:t xml:space="preserve"> to write this change to the database.</w:t>
            </w:r>
          </w:p>
        </w:tc>
      </w:tr>
    </w:tbl>
    <w:p w14:paraId="79BAD3CF" w14:textId="77777777" w:rsidR="00081BC8" w:rsidRPr="00A8518D" w:rsidRDefault="00081BC8" w:rsidP="00081BC8">
      <w:pPr>
        <w:pStyle w:val="Heading3"/>
      </w:pPr>
      <w:bookmarkStart w:id="579" w:name="_Ref357602394"/>
      <w:bookmarkStart w:id="580" w:name="_Ref357602397"/>
      <w:bookmarkStart w:id="581" w:name="_Ref357602656"/>
      <w:bookmarkStart w:id="582" w:name="_Ref357602658"/>
      <w:bookmarkStart w:id="583" w:name="_Toc398023982"/>
      <w:bookmarkStart w:id="584" w:name="_Toc49458146"/>
      <w:r w:rsidRPr="00A8518D">
        <w:lastRenderedPageBreak/>
        <w:t>Instrument Calibrations</w:t>
      </w:r>
      <w:bookmarkEnd w:id="579"/>
      <w:bookmarkEnd w:id="580"/>
      <w:bookmarkEnd w:id="581"/>
      <w:bookmarkEnd w:id="582"/>
      <w:bookmarkEnd w:id="583"/>
      <w:bookmarkEnd w:id="584"/>
    </w:p>
    <w:p w14:paraId="0F5C9720" w14:textId="77777777" w:rsidR="00060593" w:rsidRPr="00B350A0" w:rsidRDefault="00060593" w:rsidP="004A51AA">
      <w:pPr>
        <w:pStyle w:val="Note"/>
      </w:pPr>
      <w:r w:rsidRPr="00B350A0">
        <w:t>Note</w:t>
      </w:r>
      <w:r w:rsidRPr="00B350A0">
        <w:tab/>
        <w:t>SPECCHIO versions 3.1 and higher automatically insert wavelength calibration data upon spectral file loading. The manual handling of instrument calibrations as described here is essentially no longer required.</w:t>
      </w:r>
    </w:p>
    <w:p w14:paraId="6E1E61E4" w14:textId="77777777" w:rsidR="00081BC8" w:rsidRPr="00B350A0" w:rsidRDefault="00081BC8" w:rsidP="004A51AA">
      <w:pPr>
        <w:pStyle w:val="Body"/>
      </w:pPr>
      <w:r w:rsidRPr="00B350A0">
        <w:t>Each Instrument has an optional Calibration History with one or more Calibrations. 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1E9E5BAB" w14:textId="77777777" w:rsidR="00081BC8" w:rsidRPr="00B350A0" w:rsidRDefault="00081BC8" w:rsidP="004A51AA">
      <w:pPr>
        <w:pStyle w:val="Body"/>
      </w:pPr>
      <w:r w:rsidRPr="00B350A0">
        <w:t>For each Calibration, the following information can be stored.</w:t>
      </w:r>
    </w:p>
    <w:tbl>
      <w:tblPr>
        <w:tblStyle w:val="TableSimple"/>
        <w:tblW w:w="0" w:type="auto"/>
        <w:tblLook w:val="04A0" w:firstRow="1" w:lastRow="0" w:firstColumn="1" w:lastColumn="0" w:noHBand="0" w:noVBand="1"/>
      </w:tblPr>
      <w:tblGrid>
        <w:gridCol w:w="1571"/>
        <w:gridCol w:w="1485"/>
        <w:gridCol w:w="5477"/>
      </w:tblGrid>
      <w:tr w:rsidR="00081BC8" w:rsidRPr="007E778A" w14:paraId="617045C0" w14:textId="77777777" w:rsidTr="00710979">
        <w:tc>
          <w:tcPr>
            <w:tcW w:w="0" w:type="auto"/>
          </w:tcPr>
          <w:p w14:paraId="3C2F8211" w14:textId="77777777" w:rsidR="00081BC8" w:rsidRPr="007E778A" w:rsidRDefault="00081BC8" w:rsidP="007E778A">
            <w:pPr>
              <w:rPr>
                <w:b/>
              </w:rPr>
            </w:pPr>
            <w:r w:rsidRPr="007E778A">
              <w:rPr>
                <w:b/>
              </w:rPr>
              <w:t>Field name</w:t>
            </w:r>
          </w:p>
        </w:tc>
        <w:tc>
          <w:tcPr>
            <w:tcW w:w="0" w:type="auto"/>
          </w:tcPr>
          <w:p w14:paraId="059DA2F1" w14:textId="77777777" w:rsidR="00081BC8" w:rsidRPr="007E778A" w:rsidRDefault="00081BC8" w:rsidP="007E778A">
            <w:pPr>
              <w:rPr>
                <w:b/>
              </w:rPr>
            </w:pPr>
            <w:r w:rsidRPr="007E778A">
              <w:rPr>
                <w:b/>
              </w:rPr>
              <w:t>Format</w:t>
            </w:r>
          </w:p>
        </w:tc>
        <w:tc>
          <w:tcPr>
            <w:tcW w:w="0" w:type="auto"/>
          </w:tcPr>
          <w:p w14:paraId="0B80A616" w14:textId="77777777" w:rsidR="00081BC8" w:rsidRPr="007E778A" w:rsidRDefault="00081BC8" w:rsidP="007E778A">
            <w:pPr>
              <w:rPr>
                <w:b/>
              </w:rPr>
            </w:pPr>
            <w:r w:rsidRPr="007E778A">
              <w:rPr>
                <w:b/>
              </w:rPr>
              <w:t>Comment</w:t>
            </w:r>
          </w:p>
        </w:tc>
      </w:tr>
      <w:tr w:rsidR="00081BC8" w:rsidRPr="007E778A" w14:paraId="5C782EA9" w14:textId="77777777" w:rsidTr="00710979">
        <w:tc>
          <w:tcPr>
            <w:tcW w:w="0" w:type="auto"/>
          </w:tcPr>
          <w:p w14:paraId="2B30B396" w14:textId="77777777" w:rsidR="00081BC8" w:rsidRPr="007E778A" w:rsidRDefault="00081BC8" w:rsidP="007E778A">
            <w:r w:rsidRPr="007E778A">
              <w:t xml:space="preserve">Calibration date   </w:t>
            </w:r>
          </w:p>
        </w:tc>
        <w:tc>
          <w:tcPr>
            <w:tcW w:w="0" w:type="auto"/>
          </w:tcPr>
          <w:p w14:paraId="06665D5C" w14:textId="77777777" w:rsidR="00081BC8" w:rsidRPr="007E778A" w:rsidRDefault="00081BC8" w:rsidP="007E778A">
            <w:r w:rsidRPr="007E778A">
              <w:t>Date/time selected by date picker</w:t>
            </w:r>
          </w:p>
        </w:tc>
        <w:tc>
          <w:tcPr>
            <w:tcW w:w="0" w:type="auto"/>
          </w:tcPr>
          <w:p w14:paraId="20183A10"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206047B8" w14:textId="77777777" w:rsidTr="00710979">
        <w:tc>
          <w:tcPr>
            <w:tcW w:w="0" w:type="auto"/>
          </w:tcPr>
          <w:p w14:paraId="09A2E1BD" w14:textId="77777777" w:rsidR="00081BC8" w:rsidRPr="007E778A" w:rsidRDefault="00081BC8" w:rsidP="007E778A">
            <w:r w:rsidRPr="007E778A">
              <w:t>Calibration number</w:t>
            </w:r>
          </w:p>
        </w:tc>
        <w:tc>
          <w:tcPr>
            <w:tcW w:w="0" w:type="auto"/>
          </w:tcPr>
          <w:p w14:paraId="48BAC90E" w14:textId="77777777" w:rsidR="00081BC8" w:rsidRPr="007E778A" w:rsidRDefault="00081BC8" w:rsidP="007E778A">
            <w:r w:rsidRPr="007E778A">
              <w:t>Integer</w:t>
            </w:r>
          </w:p>
        </w:tc>
        <w:tc>
          <w:tcPr>
            <w:tcW w:w="0" w:type="auto"/>
          </w:tcPr>
          <w:p w14:paraId="40BFFD2C"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4532D2F1" w14:textId="77777777" w:rsidTr="00710979">
        <w:tc>
          <w:tcPr>
            <w:tcW w:w="0" w:type="auto"/>
          </w:tcPr>
          <w:p w14:paraId="28AC234E" w14:textId="77777777" w:rsidR="00081BC8" w:rsidRPr="007E778A" w:rsidRDefault="00081BC8" w:rsidP="007E778A">
            <w:r w:rsidRPr="007E778A">
              <w:t>Comments</w:t>
            </w:r>
          </w:p>
        </w:tc>
        <w:tc>
          <w:tcPr>
            <w:tcW w:w="0" w:type="auto"/>
          </w:tcPr>
          <w:p w14:paraId="6ED3296C" w14:textId="77777777" w:rsidR="00081BC8" w:rsidRPr="007E778A" w:rsidRDefault="00081BC8" w:rsidP="007E778A">
            <w:r w:rsidRPr="007E778A">
              <w:t>Text String</w:t>
            </w:r>
          </w:p>
        </w:tc>
        <w:tc>
          <w:tcPr>
            <w:tcW w:w="0" w:type="auto"/>
          </w:tcPr>
          <w:p w14:paraId="35E8F604" w14:textId="77777777" w:rsidR="00081BC8" w:rsidRPr="007E778A" w:rsidRDefault="00081BC8" w:rsidP="007E778A">
            <w:r w:rsidRPr="007E778A">
              <w:t>A comment about this Calibration.</w:t>
            </w:r>
          </w:p>
        </w:tc>
      </w:tr>
      <w:tr w:rsidR="00081BC8" w:rsidRPr="007E778A" w14:paraId="79B8DC0B" w14:textId="77777777" w:rsidTr="00710979">
        <w:tc>
          <w:tcPr>
            <w:tcW w:w="0" w:type="auto"/>
          </w:tcPr>
          <w:p w14:paraId="49D33913" w14:textId="77777777" w:rsidR="00081BC8" w:rsidRPr="007E778A" w:rsidRDefault="00081BC8" w:rsidP="007E778A">
            <w:r w:rsidRPr="007E778A">
              <w:t>Calibration wavelengths</w:t>
            </w:r>
          </w:p>
        </w:tc>
        <w:tc>
          <w:tcPr>
            <w:tcW w:w="0" w:type="auto"/>
          </w:tcPr>
          <w:p w14:paraId="4741595B" w14:textId="77777777" w:rsidR="00081BC8" w:rsidRPr="007E778A" w:rsidRDefault="00081BC8" w:rsidP="007E778A">
            <w:r w:rsidRPr="007E778A">
              <w:t>Floating point array</w:t>
            </w:r>
          </w:p>
        </w:tc>
        <w:tc>
          <w:tcPr>
            <w:tcW w:w="0" w:type="auto"/>
          </w:tcPr>
          <w:p w14:paraId="310DCE87" w14:textId="77777777" w:rsidR="00081BC8" w:rsidRPr="007E778A" w:rsidRDefault="00081BC8" w:rsidP="007E778A">
            <w:r w:rsidRPr="007E778A">
              <w:t>Table of wavelengths of the centre of each band. The number of entries in this table must match the number of entries in the Sensor definition for this Instrument.</w:t>
            </w:r>
          </w:p>
        </w:tc>
      </w:tr>
    </w:tbl>
    <w:p w14:paraId="43DE8B61"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4B95EBF8" w14:textId="77777777" w:rsidR="00081BC8" w:rsidRPr="00B350A0" w:rsidRDefault="00081BC8" w:rsidP="004A51AA">
      <w:pPr>
        <w:pStyle w:val="Body"/>
      </w:pPr>
      <w:r w:rsidRPr="00B350A0">
        <w:t>SPECCHIO supports the following formats for loading Instrument Calibrations.</w:t>
      </w:r>
    </w:p>
    <w:p w14:paraId="518A59DE" w14:textId="77777777" w:rsidR="00081BC8" w:rsidRPr="00B350A0" w:rsidRDefault="00081BC8" w:rsidP="004A51AA">
      <w:pPr>
        <w:pStyle w:val="Bullet"/>
      </w:pPr>
      <w:proofErr w:type="spellStart"/>
      <w:r w:rsidRPr="00B350A0">
        <w:t>Unispec</w:t>
      </w:r>
      <w:proofErr w:type="spellEnd"/>
      <w:r w:rsidRPr="00B350A0">
        <w:t xml:space="preserve"> SPU files</w:t>
      </w:r>
    </w:p>
    <w:p w14:paraId="43A66C25" w14:textId="77777777" w:rsidR="00081BC8" w:rsidRPr="00B350A0" w:rsidRDefault="00081BC8" w:rsidP="004A51AA">
      <w:pPr>
        <w:pStyle w:val="Bullet"/>
      </w:pPr>
      <w:proofErr w:type="spellStart"/>
      <w:r w:rsidRPr="00B350A0">
        <w:t>SpectraVista</w:t>
      </w:r>
      <w:proofErr w:type="spellEnd"/>
      <w:r w:rsidRPr="00B350A0">
        <w:t xml:space="preserve"> SIG files (Only HR-1024 has been tested)</w:t>
      </w:r>
    </w:p>
    <w:p w14:paraId="628FA0C1" w14:textId="77777777" w:rsidR="00081BC8" w:rsidRPr="00B350A0" w:rsidRDefault="00081BC8" w:rsidP="004A51AA">
      <w:pPr>
        <w:pStyle w:val="Note"/>
      </w:pPr>
      <w:r w:rsidRPr="00B350A0">
        <w:t>Note</w:t>
      </w:r>
      <w:r w:rsidRPr="00B350A0">
        <w:tab/>
        <w:t>ASD calibration files cannot be loaded as SPECCHIO calibration files. The Spectra from these Instruments are adjusted according to the calibration within the ASD Instrument itself and so there is no requirement to load them here.</w:t>
      </w:r>
    </w:p>
    <w:p w14:paraId="3B16F9BC" w14:textId="64052EB2" w:rsidR="00081BC8" w:rsidRPr="00B350A0" w:rsidRDefault="00081BC8" w:rsidP="004A51AA">
      <w:pPr>
        <w:pStyle w:val="Body"/>
      </w:pPr>
      <w:r w:rsidRPr="00B350A0">
        <w:t xml:space="preserve">SPECCHIO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rsidR="00DA4F2C" w:rsidRPr="00B350A0">
        <w:fldChar w:fldCharType="begin"/>
      </w:r>
      <w:r w:rsidR="00DA4F2C" w:rsidRPr="00B350A0">
        <w:instrText xml:space="preserve"> REF _Ref358105086 \r \h  \* MERGEFORMAT </w:instrText>
      </w:r>
      <w:r w:rsidR="00DA4F2C" w:rsidRPr="00B350A0">
        <w:fldChar w:fldCharType="separate"/>
      </w:r>
      <w:r w:rsidR="000C7C57" w:rsidRPr="000C7C57">
        <w:rPr>
          <w:rStyle w:val="CrossReference"/>
        </w:rPr>
        <w:t>9.1</w:t>
      </w:r>
      <w:r w:rsidR="00DA4F2C" w:rsidRPr="00B350A0">
        <w:fldChar w:fldCharType="end"/>
      </w:r>
      <w:r w:rsidR="00AA0B11" w:rsidRPr="00B350A0">
        <w:rPr>
          <w:rStyle w:val="CrossReference"/>
          <w:u w:val="single"/>
        </w:rPr>
        <w:t xml:space="preserve"> </w:t>
      </w:r>
      <w:r w:rsidRPr="00B350A0">
        <w:rPr>
          <w:rStyle w:val="CrossReference"/>
          <w:u w:val="single"/>
        </w:rPr>
        <w:t xml:space="preserve"> </w:t>
      </w:r>
      <w:r w:rsidR="00741214" w:rsidRPr="00B350A0">
        <w:fldChar w:fldCharType="begin"/>
      </w:r>
      <w:r w:rsidRPr="00B350A0">
        <w:instrText xml:space="preserve"> REF _Ref359578676 \h  \* MERGEFORMAT </w:instrText>
      </w:r>
      <w:r w:rsidR="00741214" w:rsidRPr="00B350A0">
        <w:fldChar w:fldCharType="separate"/>
      </w:r>
      <w:r w:rsidR="000C7C57" w:rsidRPr="000C7C57">
        <w:rPr>
          <w:rStyle w:val="CrossReference"/>
        </w:rPr>
        <w:t>Overview of SPECCHIO Data Loading</w:t>
      </w:r>
      <w:r w:rsidR="00741214" w:rsidRPr="00B350A0">
        <w:fldChar w:fldCharType="end"/>
      </w:r>
      <w:r w:rsidRPr="00B350A0">
        <w:t>).</w:t>
      </w:r>
    </w:p>
    <w:p w14:paraId="7B77712B" w14:textId="77777777" w:rsidR="00081BC8" w:rsidRPr="00B350A0" w:rsidRDefault="00081BC8" w:rsidP="004A51AA">
      <w:pPr>
        <w:pStyle w:val="Note"/>
      </w:pPr>
      <w:r w:rsidRPr="00B350A0">
        <w:t>Note</w:t>
      </w:r>
      <w:r w:rsidRPr="00B350A0">
        <w:tab/>
        <w:t xml:space="preserve">Other file formats which also store centre wavelengths of bands (such as Ocean Optics, </w:t>
      </w:r>
      <w:proofErr w:type="spellStart"/>
      <w:r w:rsidRPr="00B350A0">
        <w:t>UniSpec</w:t>
      </w:r>
      <w:proofErr w:type="spellEnd"/>
      <w:r w:rsidRPr="00B350A0">
        <w:t xml:space="preserve"> single beam, GER 3700 or APOGEE) are not yet supported by SPECCHIO for Calibration file reading. Attempting to use these file formats may lead to unpredictable results.</w:t>
      </w:r>
    </w:p>
    <w:p w14:paraId="303D7097" w14:textId="77777777" w:rsidR="00081BC8" w:rsidRPr="00B350A0" w:rsidRDefault="00081BC8" w:rsidP="004A51AA">
      <w:pPr>
        <w:pStyle w:val="ProcessHeading"/>
      </w:pPr>
      <w:r w:rsidRPr="00B350A0">
        <w:lastRenderedPageBreak/>
        <w:t>To add</w:t>
      </w:r>
      <w:r w:rsidR="00493FA5"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52F0F8B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0150EF9" w14:textId="77777777" w:rsidR="00081BC8" w:rsidRPr="00B350A0" w:rsidRDefault="00081BC8" w:rsidP="004A51AA">
            <w:pPr>
              <w:pStyle w:val="Bullet"/>
            </w:pPr>
            <w:r w:rsidRPr="00B350A0">
              <w:t>Select the correct Instrument to display its data.</w:t>
            </w:r>
          </w:p>
          <w:p w14:paraId="02EC303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3A017116"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645C360E" w14:textId="77777777" w:rsidR="00081BC8" w:rsidRPr="00B350A0" w:rsidRDefault="00081BC8" w:rsidP="004A51AA">
            <w:pPr>
              <w:pStyle w:val="Bullet"/>
            </w:pPr>
            <w:r w:rsidRPr="00B350A0">
              <w:t>Enter the required Calibration identification parameters. You cannot enter the actual calibrated values.</w:t>
            </w:r>
          </w:p>
          <w:p w14:paraId="4092987E" w14:textId="77777777" w:rsidR="00081BC8" w:rsidRPr="00B350A0" w:rsidRDefault="00081BC8" w:rsidP="004A51AA">
            <w:pPr>
              <w:pStyle w:val="Bullet"/>
            </w:pPr>
            <w:r w:rsidRPr="00B350A0">
              <w:t>Click</w:t>
            </w:r>
            <w:r w:rsidR="00E76F83" w:rsidRPr="00B350A0">
              <w:t xml:space="preserve"> </w:t>
            </w:r>
            <w:r w:rsidR="00E76F83" w:rsidRPr="00B350A0">
              <w:rPr>
                <w:b/>
              </w:rPr>
              <w:t>Update</w:t>
            </w:r>
            <w:r w:rsidRPr="00B350A0">
              <w:t xml:space="preserve"> to write the new Calibration information back to the database.</w:t>
            </w:r>
          </w:p>
        </w:tc>
      </w:tr>
    </w:tbl>
    <w:p w14:paraId="018216EB" w14:textId="77777777" w:rsidR="00081BC8" w:rsidRPr="00B350A0" w:rsidRDefault="00081BC8" w:rsidP="004A51AA">
      <w:pPr>
        <w:pStyle w:val="ProcessHeading"/>
      </w:pPr>
      <w:r w:rsidRPr="00B350A0">
        <w:t>To add a new c</w:t>
      </w:r>
      <w:r w:rsidR="00493FA5" w:rsidRPr="00B350A0">
        <w:t>omplete Calibration from a file:</w:t>
      </w:r>
    </w:p>
    <w:tbl>
      <w:tblPr>
        <w:tblStyle w:val="Instructions"/>
        <w:tblW w:w="0" w:type="auto"/>
        <w:tblLook w:val="04A0" w:firstRow="1" w:lastRow="0" w:firstColumn="1" w:lastColumn="0" w:noHBand="0" w:noVBand="1"/>
      </w:tblPr>
      <w:tblGrid>
        <w:gridCol w:w="8533"/>
      </w:tblGrid>
      <w:tr w:rsidR="00081BC8" w:rsidRPr="00B350A0" w14:paraId="3FBA203E"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6B5DCB5" w14:textId="77777777" w:rsidR="00081BC8" w:rsidRPr="00B350A0" w:rsidRDefault="00081BC8" w:rsidP="004A51AA">
            <w:pPr>
              <w:pStyle w:val="Bullet"/>
            </w:pPr>
            <w:r w:rsidRPr="00B350A0">
              <w:t>Select the correct Instrument to display its data.</w:t>
            </w:r>
          </w:p>
          <w:p w14:paraId="39E0F375"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05E89D82"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47EF3B13" w14:textId="77777777" w:rsidR="00081BC8" w:rsidRPr="00B350A0" w:rsidRDefault="00081BC8" w:rsidP="004A51AA">
            <w:pPr>
              <w:pStyle w:val="Bullet"/>
            </w:pPr>
            <w:r w:rsidRPr="00B350A0">
              <w:t>Select the Calibration file (</w:t>
            </w:r>
            <w:proofErr w:type="spellStart"/>
            <w:r w:rsidRPr="00B350A0">
              <w:t>Unispec</w:t>
            </w:r>
            <w:proofErr w:type="spellEnd"/>
            <w:r w:rsidRPr="00B350A0">
              <w:t xml:space="preserve"> SPU file or </w:t>
            </w:r>
            <w:proofErr w:type="spellStart"/>
            <w:r w:rsidRPr="00B350A0">
              <w:t>SpectraVista</w:t>
            </w:r>
            <w:proofErr w:type="spellEnd"/>
            <w:r w:rsidRPr="00B350A0">
              <w:t xml:space="preserve"> SIG file) you wish to upload.</w:t>
            </w:r>
          </w:p>
        </w:tc>
      </w:tr>
    </w:tbl>
    <w:p w14:paraId="6273CA48" w14:textId="77777777" w:rsidR="00081BC8" w:rsidRPr="00B350A0" w:rsidRDefault="00493FA5" w:rsidP="004A51AA">
      <w:pPr>
        <w:pStyle w:val="ProcessHeading"/>
      </w:pPr>
      <w:r w:rsidRPr="00B350A0">
        <w:t>To remove a Calibration:</w:t>
      </w:r>
    </w:p>
    <w:tbl>
      <w:tblPr>
        <w:tblStyle w:val="Instructions"/>
        <w:tblW w:w="0" w:type="auto"/>
        <w:tblLook w:val="04A0" w:firstRow="1" w:lastRow="0" w:firstColumn="1" w:lastColumn="0" w:noHBand="0" w:noVBand="1"/>
      </w:tblPr>
      <w:tblGrid>
        <w:gridCol w:w="8533"/>
      </w:tblGrid>
      <w:tr w:rsidR="00081BC8" w:rsidRPr="00B350A0" w14:paraId="6D0C796F"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40B3E" w14:textId="77777777" w:rsidR="00081BC8" w:rsidRPr="00B350A0" w:rsidRDefault="00081BC8" w:rsidP="004A51AA">
            <w:pPr>
              <w:pStyle w:val="Bullet"/>
            </w:pPr>
            <w:r w:rsidRPr="00B350A0">
              <w:t>Right click anywhere over the Calibration you wish to remove from this Instrument’s information. A menu is displayed.</w:t>
            </w:r>
          </w:p>
          <w:p w14:paraId="74D0104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129B7FDA"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728490A7" w14:textId="45E0E746" w:rsidR="00081BC8" w:rsidRPr="00B350A0" w:rsidRDefault="00081BC8" w:rsidP="00941E8C">
      <w:pPr>
        <w:pStyle w:val="Heading2"/>
      </w:pPr>
      <w:bookmarkStart w:id="585" w:name="_Toc355280419"/>
      <w:bookmarkStart w:id="586" w:name="_Toc398023983"/>
      <w:bookmarkStart w:id="587" w:name="_Toc49458147"/>
      <w:r w:rsidRPr="00B350A0">
        <w:t>Reference Panel Administration</w:t>
      </w:r>
      <w:bookmarkEnd w:id="585"/>
      <w:bookmarkEnd w:id="586"/>
      <w:bookmarkEnd w:id="587"/>
    </w:p>
    <w:p w14:paraId="62AE5B4A" w14:textId="77777777" w:rsidR="00081BC8" w:rsidRPr="00B350A0" w:rsidRDefault="00081BC8" w:rsidP="004A51AA">
      <w:pPr>
        <w:pStyle w:val="Note"/>
      </w:pPr>
      <w:r w:rsidRPr="00B350A0">
        <w:t>Note</w:t>
      </w:r>
      <w:r w:rsidRPr="00B350A0">
        <w:tab/>
        <w:t>In order to change or remove Reference Panel information, you must be logged in as an Administrator.</w:t>
      </w:r>
    </w:p>
    <w:p w14:paraId="55F11334" w14:textId="7CED015D" w:rsidR="00081BC8" w:rsidRPr="00B350A0" w:rsidRDefault="00081BC8" w:rsidP="004A51AA">
      <w:pPr>
        <w:pStyle w:val="Body"/>
      </w:pPr>
      <w:r w:rsidRPr="00B350A0">
        <w:t xml:space="preserve">SPECCHIO stores a table of Reference Panel information. The Reference Panels in this list appear in the dropdown list for the Reference Metadata Attribute in the Instrumentation Group. This Metadata Attribute is used in some functions of the Space Processing Network described in </w:t>
      </w:r>
      <w:r w:rsidR="000E6C92" w:rsidRPr="00B350A0">
        <w:rPr>
          <w:rStyle w:val="CrossReference"/>
          <w:u w:val="single"/>
        </w:rPr>
        <w:t>Section 13</w:t>
      </w:r>
      <w:r w:rsidRPr="00B350A0">
        <w:rPr>
          <w:rStyle w:val="CrossReference"/>
          <w:u w:val="single"/>
        </w:rPr>
        <w:t xml:space="preserve"> </w:t>
      </w:r>
      <w:r w:rsidR="00DA4F2C" w:rsidRPr="00B350A0">
        <w:fldChar w:fldCharType="begin"/>
      </w:r>
      <w:r w:rsidR="00DA4F2C" w:rsidRPr="00B350A0">
        <w:instrText xml:space="preserve"> REF _Ref357671165 \h  \* MERGEFORMAT </w:instrText>
      </w:r>
      <w:r w:rsidR="00DA4F2C" w:rsidRPr="00B350A0">
        <w:fldChar w:fldCharType="separate"/>
      </w:r>
      <w:r w:rsidR="000C7C57" w:rsidRPr="000C7C57">
        <w:rPr>
          <w:rStyle w:val="CrossReference"/>
        </w:rPr>
        <w:t>Interactive Processing using Space Networks</w:t>
      </w:r>
      <w:r w:rsidR="00DA4F2C" w:rsidRPr="00B350A0">
        <w:fldChar w:fldCharType="end"/>
      </w:r>
      <w:r w:rsidRPr="00B350A0">
        <w:t xml:space="preserve">, and in particular during the reference panel correction procedure as described in </w:t>
      </w:r>
      <w:r w:rsidR="000E6C92" w:rsidRPr="00B350A0">
        <w:rPr>
          <w:i/>
        </w:rPr>
        <w:t>Section 13.4.2</w:t>
      </w:r>
      <w:r w:rsidRPr="00B350A0">
        <w:rPr>
          <w:i/>
        </w:rPr>
        <w:t xml:space="preserve"> </w:t>
      </w:r>
      <w:r w:rsidR="00DA4F2C" w:rsidRPr="00B350A0">
        <w:fldChar w:fldCharType="begin"/>
      </w:r>
      <w:r w:rsidR="00DA4F2C" w:rsidRPr="00B350A0">
        <w:instrText xml:space="preserve"> REF _Ref97735916 \h  \* MERGEFORMAT </w:instrText>
      </w:r>
      <w:r w:rsidR="00DA4F2C" w:rsidRPr="00B350A0">
        <w:fldChar w:fldCharType="separate"/>
      </w:r>
      <w:r w:rsidR="000C7C57" w:rsidRPr="000C7C57">
        <w:rPr>
          <w:i/>
        </w:rPr>
        <w:t>Reference Panel Correction Factors</w:t>
      </w:r>
      <w:r w:rsidR="00DA4F2C" w:rsidRPr="00B350A0">
        <w:fldChar w:fldCharType="end"/>
      </w:r>
      <w:r w:rsidR="000E6C92" w:rsidRPr="00B350A0">
        <w:rPr>
          <w:i/>
        </w:rPr>
        <w:t xml:space="preserve"> </w:t>
      </w:r>
      <w:r w:rsidRPr="00B350A0">
        <w:t xml:space="preserve">and </w:t>
      </w:r>
      <w:r w:rsidR="000E6C92" w:rsidRPr="00B350A0">
        <w:rPr>
          <w:i/>
        </w:rPr>
        <w:t xml:space="preserve">Section 13.4.3 </w:t>
      </w:r>
      <w:r w:rsidR="00DA4F2C" w:rsidRPr="00B350A0">
        <w:fldChar w:fldCharType="begin"/>
      </w:r>
      <w:r w:rsidR="00DA4F2C" w:rsidRPr="00B350A0">
        <w:instrText xml:space="preserve"> REF _Ref97735928 \h  \* MERGEFORMAT </w:instrText>
      </w:r>
      <w:r w:rsidR="00DA4F2C" w:rsidRPr="00B350A0">
        <w:fldChar w:fldCharType="separate"/>
      </w:r>
      <w:r w:rsidR="000C7C57" w:rsidRPr="000C7C57">
        <w:rPr>
          <w:i/>
        </w:rPr>
        <w:t>Correct for Reference Panel Non-Idealness</w:t>
      </w:r>
      <w:r w:rsidR="00DA4F2C" w:rsidRPr="00B350A0">
        <w:fldChar w:fldCharType="end"/>
      </w:r>
      <w:r w:rsidRPr="00B350A0">
        <w:t>.</w:t>
      </w:r>
    </w:p>
    <w:p w14:paraId="6CA6362A" w14:textId="77777777" w:rsidR="007F2D95" w:rsidRPr="00B350A0" w:rsidRDefault="007F2D95" w:rsidP="004A51AA">
      <w:pPr>
        <w:pStyle w:val="Body"/>
      </w:pPr>
    </w:p>
    <w:p w14:paraId="1C7A8C42" w14:textId="4C3A1E38" w:rsidR="00081BC8" w:rsidRPr="00B350A0" w:rsidRDefault="00081BC8" w:rsidP="004A51AA">
      <w:pPr>
        <w:pStyle w:val="Body"/>
      </w:pPr>
      <w:r w:rsidRPr="00B350A0">
        <w:t>Each Reference Panel record holds the following information.</w:t>
      </w:r>
    </w:p>
    <w:tbl>
      <w:tblPr>
        <w:tblStyle w:val="TableSimple"/>
        <w:tblW w:w="0" w:type="auto"/>
        <w:tblLook w:val="04A0" w:firstRow="1" w:lastRow="0" w:firstColumn="1" w:lastColumn="0" w:noHBand="0" w:noVBand="1"/>
      </w:tblPr>
      <w:tblGrid>
        <w:gridCol w:w="1446"/>
        <w:gridCol w:w="2769"/>
        <w:gridCol w:w="4318"/>
      </w:tblGrid>
      <w:tr w:rsidR="00081BC8" w:rsidRPr="00B350A0" w14:paraId="39DE82F3" w14:textId="77777777" w:rsidTr="00710979">
        <w:tc>
          <w:tcPr>
            <w:tcW w:w="0" w:type="auto"/>
          </w:tcPr>
          <w:p w14:paraId="246375B4"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16A736EF"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27F33FAC" w14:textId="77777777" w:rsidR="00081BC8" w:rsidRPr="00AF110D" w:rsidRDefault="00081BC8" w:rsidP="004A51AA">
            <w:pPr>
              <w:pStyle w:val="TableText"/>
              <w:rPr>
                <w:rStyle w:val="Strong"/>
                <w:szCs w:val="22"/>
                <w:u w:val="single"/>
              </w:rPr>
            </w:pPr>
            <w:r w:rsidRPr="00AF110D">
              <w:rPr>
                <w:rStyle w:val="Strong"/>
                <w:szCs w:val="22"/>
                <w:u w:val="single"/>
              </w:rPr>
              <w:t>Comment</w:t>
            </w:r>
          </w:p>
        </w:tc>
      </w:tr>
      <w:tr w:rsidR="00081BC8" w:rsidRPr="00B350A0" w14:paraId="208FB5B1" w14:textId="77777777" w:rsidTr="00710979">
        <w:tc>
          <w:tcPr>
            <w:tcW w:w="0" w:type="auto"/>
          </w:tcPr>
          <w:p w14:paraId="28527979" w14:textId="77777777" w:rsidR="00081BC8" w:rsidRPr="00AF110D" w:rsidRDefault="00081BC8" w:rsidP="004A51AA">
            <w:pPr>
              <w:pStyle w:val="TableText"/>
              <w:rPr>
                <w:szCs w:val="22"/>
              </w:rPr>
            </w:pPr>
            <w:r w:rsidRPr="00AF110D">
              <w:rPr>
                <w:szCs w:val="22"/>
              </w:rPr>
              <w:lastRenderedPageBreak/>
              <w:t>Reference name</w:t>
            </w:r>
          </w:p>
        </w:tc>
        <w:tc>
          <w:tcPr>
            <w:tcW w:w="0" w:type="auto"/>
          </w:tcPr>
          <w:p w14:paraId="7F0ADE96" w14:textId="77777777" w:rsidR="00081BC8" w:rsidRPr="00AF110D" w:rsidRDefault="00081BC8" w:rsidP="004A51AA">
            <w:pPr>
              <w:pStyle w:val="TableText"/>
              <w:rPr>
                <w:szCs w:val="22"/>
              </w:rPr>
            </w:pPr>
            <w:r w:rsidRPr="00AF110D">
              <w:rPr>
                <w:szCs w:val="22"/>
              </w:rPr>
              <w:t>Text string</w:t>
            </w:r>
          </w:p>
        </w:tc>
        <w:tc>
          <w:tcPr>
            <w:tcW w:w="0" w:type="auto"/>
          </w:tcPr>
          <w:p w14:paraId="5F0A1335" w14:textId="77777777" w:rsidR="00081BC8" w:rsidRPr="00AF110D" w:rsidRDefault="00081BC8" w:rsidP="004A51AA">
            <w:pPr>
              <w:pStyle w:val="TableText"/>
              <w:rPr>
                <w:szCs w:val="22"/>
              </w:rPr>
            </w:pPr>
            <w:r w:rsidRPr="00AF110D">
              <w:rPr>
                <w:szCs w:val="22"/>
              </w:rPr>
              <w:t>This name will appear in the dropdown list of Reference Panels, which is used to set the Reference Metadata Attribute in the Instrumentation Group.</w:t>
            </w:r>
          </w:p>
        </w:tc>
      </w:tr>
      <w:tr w:rsidR="00081BC8" w:rsidRPr="00B350A0" w14:paraId="5374BE01" w14:textId="77777777" w:rsidTr="00710979">
        <w:tc>
          <w:tcPr>
            <w:tcW w:w="0" w:type="auto"/>
          </w:tcPr>
          <w:p w14:paraId="443A0E2F" w14:textId="77777777" w:rsidR="00081BC8" w:rsidRPr="00AF110D" w:rsidRDefault="00081BC8" w:rsidP="004A51AA">
            <w:pPr>
              <w:pStyle w:val="TableText"/>
              <w:rPr>
                <w:szCs w:val="22"/>
              </w:rPr>
            </w:pPr>
            <w:r w:rsidRPr="00AF110D">
              <w:rPr>
                <w:szCs w:val="22"/>
              </w:rPr>
              <w:t>Reference owner</w:t>
            </w:r>
          </w:p>
        </w:tc>
        <w:tc>
          <w:tcPr>
            <w:tcW w:w="0" w:type="auto"/>
          </w:tcPr>
          <w:p w14:paraId="023EF479"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44357FCD" w14:textId="6E76015D" w:rsidR="00081BC8" w:rsidRPr="00AF110D" w:rsidRDefault="00081BC8" w:rsidP="00881913">
            <w:pPr>
              <w:pStyle w:val="TableText"/>
              <w:rPr>
                <w:szCs w:val="22"/>
              </w:rPr>
            </w:pPr>
            <w:r w:rsidRPr="00AF110D">
              <w:rPr>
                <w:szCs w:val="22"/>
              </w:rPr>
              <w:t>This Institute list is created in the</w:t>
            </w:r>
            <w:r w:rsidR="00881913">
              <w:rPr>
                <w:szCs w:val="22"/>
              </w:rPr>
              <w:t xml:space="preserve"> </w:t>
            </w:r>
            <w:r w:rsidR="00881913">
              <w:rPr>
                <w:szCs w:val="22"/>
              </w:rPr>
              <w:fldChar w:fldCharType="begin"/>
            </w:r>
            <w:r w:rsidR="00881913">
              <w:rPr>
                <w:szCs w:val="22"/>
              </w:rPr>
              <w:instrText xml:space="preserve"> REF _Ref506895225 \h </w:instrText>
            </w:r>
            <w:r w:rsidR="00881913">
              <w:rPr>
                <w:szCs w:val="22"/>
              </w:rPr>
            </w:r>
            <w:r w:rsidR="00881913">
              <w:rPr>
                <w:szCs w:val="22"/>
              </w:rPr>
              <w:fldChar w:fldCharType="separate"/>
            </w:r>
            <w:r w:rsidR="000C7C57" w:rsidRPr="00DA48C2">
              <w:t>Main Window</w:t>
            </w:r>
            <w:r w:rsidR="00881913">
              <w:rPr>
                <w:szCs w:val="22"/>
              </w:rPr>
              <w:fldChar w:fldCharType="end"/>
            </w:r>
            <w:r w:rsidRPr="00AF110D">
              <w:rPr>
                <w:szCs w:val="22"/>
              </w:rPr>
              <w:t xml:space="preserve">. See </w:t>
            </w:r>
            <w:r w:rsidR="00D27B55" w:rsidRPr="00AF110D">
              <w:rPr>
                <w:i/>
                <w:szCs w:val="22"/>
              </w:rPr>
              <w:t>S</w:t>
            </w:r>
            <w:r w:rsidRPr="00AF110D">
              <w:rPr>
                <w:i/>
                <w:szCs w:val="22"/>
              </w:rPr>
              <w:t xml:space="preserve">ection </w:t>
            </w:r>
            <w:r w:rsidR="00881913">
              <w:rPr>
                <w:i/>
                <w:szCs w:val="22"/>
              </w:rPr>
              <w:fldChar w:fldCharType="begin"/>
            </w:r>
            <w:r w:rsidR="00881913">
              <w:rPr>
                <w:i/>
                <w:szCs w:val="22"/>
              </w:rPr>
              <w:instrText xml:space="preserve"> REF _Ref499978682 \r \h </w:instrText>
            </w:r>
            <w:r w:rsidR="00881913">
              <w:rPr>
                <w:i/>
                <w:szCs w:val="22"/>
              </w:rPr>
            </w:r>
            <w:r w:rsidR="00881913">
              <w:rPr>
                <w:i/>
                <w:szCs w:val="22"/>
              </w:rPr>
              <w:fldChar w:fldCharType="separate"/>
            </w:r>
            <w:r w:rsidR="000C7C57">
              <w:rPr>
                <w:i/>
                <w:szCs w:val="22"/>
              </w:rPr>
              <w:t>4.1</w:t>
            </w:r>
            <w:r w:rsidR="00881913">
              <w:rPr>
                <w:i/>
                <w:szCs w:val="22"/>
              </w:rPr>
              <w:fldChar w:fldCharType="end"/>
            </w:r>
            <w:r w:rsidRPr="00AF110D">
              <w:rPr>
                <w:szCs w:val="22"/>
              </w:rPr>
              <w:t>.</w:t>
            </w:r>
          </w:p>
        </w:tc>
      </w:tr>
      <w:tr w:rsidR="00081BC8" w:rsidRPr="00B350A0" w14:paraId="7EF54A0F" w14:textId="77777777" w:rsidTr="00710979">
        <w:tc>
          <w:tcPr>
            <w:tcW w:w="0" w:type="auto"/>
          </w:tcPr>
          <w:p w14:paraId="40AA17BC" w14:textId="77777777" w:rsidR="00081BC8" w:rsidRPr="00AF110D" w:rsidRDefault="00081BC8" w:rsidP="004A51AA">
            <w:pPr>
              <w:pStyle w:val="TableText"/>
              <w:rPr>
                <w:szCs w:val="22"/>
              </w:rPr>
            </w:pPr>
            <w:r w:rsidRPr="00AF110D">
              <w:rPr>
                <w:szCs w:val="22"/>
              </w:rPr>
              <w:t>Serial number</w:t>
            </w:r>
          </w:p>
        </w:tc>
        <w:tc>
          <w:tcPr>
            <w:tcW w:w="0" w:type="auto"/>
          </w:tcPr>
          <w:p w14:paraId="585D6C4D" w14:textId="77777777" w:rsidR="00081BC8" w:rsidRPr="00AF110D" w:rsidRDefault="00081BC8" w:rsidP="004A51AA">
            <w:pPr>
              <w:pStyle w:val="TableText"/>
              <w:rPr>
                <w:szCs w:val="22"/>
              </w:rPr>
            </w:pPr>
            <w:r w:rsidRPr="00AF110D">
              <w:rPr>
                <w:szCs w:val="22"/>
              </w:rPr>
              <w:t>Text string</w:t>
            </w:r>
          </w:p>
        </w:tc>
        <w:tc>
          <w:tcPr>
            <w:tcW w:w="0" w:type="auto"/>
          </w:tcPr>
          <w:p w14:paraId="13109A1F" w14:textId="77777777" w:rsidR="00081BC8" w:rsidRPr="00AF110D" w:rsidRDefault="00081BC8" w:rsidP="004A51AA">
            <w:pPr>
              <w:pStyle w:val="TableText"/>
              <w:rPr>
                <w:szCs w:val="22"/>
              </w:rPr>
            </w:pPr>
            <w:r w:rsidRPr="00AF110D">
              <w:rPr>
                <w:szCs w:val="22"/>
              </w:rPr>
              <w:t>The Reference Panel’s physical serial number</w:t>
            </w:r>
          </w:p>
        </w:tc>
      </w:tr>
      <w:tr w:rsidR="00081BC8" w:rsidRPr="00B350A0" w14:paraId="18673592" w14:textId="77777777" w:rsidTr="00710979">
        <w:tc>
          <w:tcPr>
            <w:tcW w:w="0" w:type="auto"/>
          </w:tcPr>
          <w:p w14:paraId="2327277F" w14:textId="77777777" w:rsidR="00081BC8" w:rsidRPr="00AF110D" w:rsidRDefault="00081BC8" w:rsidP="004A51AA">
            <w:pPr>
              <w:pStyle w:val="TableText"/>
              <w:rPr>
                <w:szCs w:val="22"/>
              </w:rPr>
            </w:pPr>
            <w:r w:rsidRPr="00AF110D">
              <w:rPr>
                <w:szCs w:val="22"/>
              </w:rPr>
              <w:t>Reference brand</w:t>
            </w:r>
          </w:p>
        </w:tc>
        <w:tc>
          <w:tcPr>
            <w:tcW w:w="0" w:type="auto"/>
          </w:tcPr>
          <w:p w14:paraId="30230B54" w14:textId="77777777" w:rsidR="00081BC8" w:rsidRPr="00AF110D" w:rsidRDefault="00081BC8" w:rsidP="004A51AA">
            <w:pPr>
              <w:pStyle w:val="TableText"/>
              <w:rPr>
                <w:szCs w:val="22"/>
              </w:rPr>
            </w:pPr>
            <w:r w:rsidRPr="00AF110D">
              <w:rPr>
                <w:szCs w:val="22"/>
              </w:rPr>
              <w:t>Selected from predefined dropdown list</w:t>
            </w:r>
          </w:p>
        </w:tc>
        <w:tc>
          <w:tcPr>
            <w:tcW w:w="0" w:type="auto"/>
          </w:tcPr>
          <w:p w14:paraId="4B766756" w14:textId="77777777" w:rsidR="00081BC8" w:rsidRPr="00AF110D" w:rsidRDefault="00081BC8" w:rsidP="004A51AA">
            <w:pPr>
              <w:pStyle w:val="TableText"/>
              <w:rPr>
                <w:szCs w:val="22"/>
              </w:rPr>
            </w:pPr>
            <w:r w:rsidRPr="00AF110D">
              <w:rPr>
                <w:szCs w:val="22"/>
              </w:rPr>
              <w:t>There is presently only one brand (</w:t>
            </w:r>
            <w:proofErr w:type="spellStart"/>
            <w:r w:rsidRPr="00AF110D">
              <w:rPr>
                <w:szCs w:val="22"/>
              </w:rPr>
              <w:t>Spectralon</w:t>
            </w:r>
            <w:proofErr w:type="spellEnd"/>
            <w:r w:rsidRPr="00AF110D">
              <w:rPr>
                <w:szCs w:val="22"/>
              </w:rPr>
              <w:t>) defined in SPECCHIO. If you require further brands to be added, speak to your System Administrator.</w:t>
            </w:r>
          </w:p>
        </w:tc>
      </w:tr>
      <w:tr w:rsidR="00081BC8" w:rsidRPr="00B350A0" w14:paraId="3BE3E943" w14:textId="77777777" w:rsidTr="00710979">
        <w:tc>
          <w:tcPr>
            <w:tcW w:w="0" w:type="auto"/>
          </w:tcPr>
          <w:p w14:paraId="4A7EE806" w14:textId="77777777" w:rsidR="00081BC8" w:rsidRPr="00AF110D" w:rsidRDefault="00081BC8" w:rsidP="004A51AA">
            <w:pPr>
              <w:pStyle w:val="TableText"/>
              <w:rPr>
                <w:szCs w:val="22"/>
              </w:rPr>
            </w:pPr>
            <w:r w:rsidRPr="00AF110D">
              <w:rPr>
                <w:szCs w:val="22"/>
              </w:rPr>
              <w:t>Pictures</w:t>
            </w:r>
          </w:p>
        </w:tc>
        <w:tc>
          <w:tcPr>
            <w:tcW w:w="0" w:type="auto"/>
          </w:tcPr>
          <w:p w14:paraId="0197FAB0"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3E78D082" w14:textId="77777777" w:rsidR="00081BC8" w:rsidRPr="00AF110D" w:rsidRDefault="00081BC8" w:rsidP="004A51AA">
            <w:pPr>
              <w:pStyle w:val="TableText"/>
              <w:rPr>
                <w:szCs w:val="22"/>
              </w:rPr>
            </w:pPr>
            <w:r w:rsidRPr="00AF110D">
              <w:rPr>
                <w:szCs w:val="22"/>
              </w:rPr>
              <w:t>Multiple pictures of the Reference Panel may be uploaded to each Reference Panel definition.</w:t>
            </w:r>
          </w:p>
        </w:tc>
      </w:tr>
      <w:tr w:rsidR="00081BC8" w:rsidRPr="00B350A0" w14:paraId="64F73456" w14:textId="77777777" w:rsidTr="00710979">
        <w:tc>
          <w:tcPr>
            <w:tcW w:w="0" w:type="auto"/>
          </w:tcPr>
          <w:p w14:paraId="31789312" w14:textId="77777777" w:rsidR="00081BC8" w:rsidRPr="00AF110D" w:rsidRDefault="00081BC8" w:rsidP="004A51AA">
            <w:pPr>
              <w:pStyle w:val="TableText"/>
              <w:rPr>
                <w:szCs w:val="22"/>
              </w:rPr>
            </w:pPr>
            <w:r w:rsidRPr="00AF110D">
              <w:rPr>
                <w:szCs w:val="22"/>
              </w:rPr>
              <w:t>Calibrations</w:t>
            </w:r>
          </w:p>
        </w:tc>
        <w:tc>
          <w:tcPr>
            <w:tcW w:w="0" w:type="auto"/>
          </w:tcPr>
          <w:p w14:paraId="79AEEA4F" w14:textId="0C545EE5" w:rsidR="00081BC8" w:rsidRPr="00AF110D" w:rsidRDefault="00081BC8" w:rsidP="004A51AA">
            <w:pPr>
              <w:pStyle w:val="TableText"/>
              <w:rPr>
                <w:szCs w:val="22"/>
              </w:rPr>
            </w:pPr>
            <w:r w:rsidRPr="00AF110D">
              <w:rPr>
                <w:szCs w:val="22"/>
              </w:rPr>
              <w:t xml:space="preserve">See section </w:t>
            </w:r>
            <w:r w:rsidR="00DA4F2C" w:rsidRPr="00AF110D">
              <w:rPr>
                <w:szCs w:val="22"/>
              </w:rPr>
              <w:fldChar w:fldCharType="begin"/>
            </w:r>
            <w:r w:rsidR="00DA4F2C" w:rsidRPr="00AF110D">
              <w:rPr>
                <w:szCs w:val="22"/>
              </w:rPr>
              <w:instrText xml:space="preserve"> REF _Ref357671230 \r \h  \* MERGEFORMAT </w:instrText>
            </w:r>
            <w:r w:rsidR="00DA4F2C" w:rsidRPr="00AF110D">
              <w:rPr>
                <w:szCs w:val="22"/>
              </w:rPr>
            </w:r>
            <w:r w:rsidR="00DA4F2C" w:rsidRPr="00AF110D">
              <w:rPr>
                <w:szCs w:val="22"/>
              </w:rPr>
              <w:fldChar w:fldCharType="separate"/>
            </w:r>
            <w:r w:rsidR="000C7C57" w:rsidRPr="000C7C57">
              <w:rPr>
                <w:rStyle w:val="CrossReference"/>
              </w:rPr>
              <w:t>12.4.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71230 \h  \* MERGEFORMAT </w:instrText>
            </w:r>
            <w:r w:rsidR="00DA4F2C" w:rsidRPr="00AF110D">
              <w:rPr>
                <w:szCs w:val="22"/>
              </w:rPr>
            </w:r>
            <w:r w:rsidR="00DA4F2C" w:rsidRPr="00AF110D">
              <w:rPr>
                <w:szCs w:val="22"/>
              </w:rPr>
              <w:fldChar w:fldCharType="separate"/>
            </w:r>
            <w:r w:rsidR="000C7C57" w:rsidRPr="000C7C57">
              <w:rPr>
                <w:rStyle w:val="CrossReference"/>
                <w:szCs w:val="22"/>
              </w:rPr>
              <w:t>Reference Panel Calibrations</w:t>
            </w:r>
            <w:r w:rsidR="00DA4F2C" w:rsidRPr="00AF110D">
              <w:rPr>
                <w:szCs w:val="22"/>
              </w:rPr>
              <w:fldChar w:fldCharType="end"/>
            </w:r>
            <w:r w:rsidRPr="00AF110D">
              <w:rPr>
                <w:szCs w:val="22"/>
              </w:rPr>
              <w:t>.</w:t>
            </w:r>
          </w:p>
        </w:tc>
        <w:tc>
          <w:tcPr>
            <w:tcW w:w="0" w:type="auto"/>
          </w:tcPr>
          <w:p w14:paraId="465FD18F" w14:textId="77777777" w:rsidR="00081BC8" w:rsidRPr="00AF110D" w:rsidRDefault="00081BC8" w:rsidP="004A51AA">
            <w:pPr>
              <w:pStyle w:val="TableText"/>
              <w:rPr>
                <w:szCs w:val="22"/>
              </w:rPr>
            </w:pPr>
            <w:r w:rsidRPr="00AF110D">
              <w:rPr>
                <w:szCs w:val="22"/>
              </w:rPr>
              <w:t>Multiple Calibrations make up the Calibration history for each Reference Panel.</w:t>
            </w:r>
          </w:p>
        </w:tc>
      </w:tr>
    </w:tbl>
    <w:p w14:paraId="7A9FBBD4" w14:textId="77777777" w:rsidR="00081BC8" w:rsidRPr="00B350A0" w:rsidRDefault="00081BC8" w:rsidP="004A51AA">
      <w:pPr>
        <w:pStyle w:val="Body"/>
      </w:pPr>
      <w:r w:rsidRPr="00B350A0">
        <w:t>When the SPECCHIO database is installed, the table of Reference Panels is empty.</w:t>
      </w:r>
    </w:p>
    <w:p w14:paraId="5CF5A621" w14:textId="77777777" w:rsidR="00081BC8" w:rsidRPr="00B350A0" w:rsidRDefault="00081BC8" w:rsidP="004A51AA">
      <w:pPr>
        <w:pStyle w:val="ProcessHeading"/>
      </w:pPr>
      <w:r w:rsidRPr="00B350A0">
        <w:t>To open the Referenc</w:t>
      </w:r>
      <w:r w:rsidR="00CA3351" w:rsidRPr="00B350A0">
        <w:t>e Panel Administration dialog:</w:t>
      </w:r>
    </w:p>
    <w:tbl>
      <w:tblPr>
        <w:tblStyle w:val="Instructions"/>
        <w:tblW w:w="0" w:type="auto"/>
        <w:tblLook w:val="04A0" w:firstRow="1" w:lastRow="0" w:firstColumn="1" w:lastColumn="0" w:noHBand="0" w:noVBand="1"/>
      </w:tblPr>
      <w:tblGrid>
        <w:gridCol w:w="8533"/>
      </w:tblGrid>
      <w:tr w:rsidR="00081BC8" w:rsidRPr="00B350A0" w14:paraId="4829047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6F33267" w14:textId="77777777" w:rsidR="00081BC8" w:rsidRPr="00B350A0" w:rsidRDefault="00081BC8" w:rsidP="004A51AA">
            <w:pPr>
              <w:pStyle w:val="Bullet"/>
            </w:pPr>
            <w:r w:rsidRPr="00B350A0">
              <w:t xml:space="preserve">Select </w:t>
            </w:r>
            <w:r w:rsidRPr="00B350A0">
              <w:rPr>
                <w:rStyle w:val="GUIWord"/>
                <w:u w:val="single"/>
              </w:rPr>
              <w:t>Data Maintenance</w:t>
            </w:r>
            <w:r w:rsidRPr="00B350A0">
              <w:t xml:space="preserve"> and </w:t>
            </w:r>
            <w:r w:rsidRPr="00B350A0">
              <w:rPr>
                <w:rStyle w:val="GUIWord"/>
                <w:u w:val="single"/>
              </w:rPr>
              <w:t>Instrumentation Admin.</w:t>
            </w:r>
            <w:r w:rsidRPr="00B350A0">
              <w:t xml:space="preserve"> from the menu on the Main Window.</w:t>
            </w:r>
          </w:p>
          <w:p w14:paraId="4AE18145" w14:textId="77777777" w:rsidR="00081BC8" w:rsidRPr="00B350A0" w:rsidRDefault="00081BC8" w:rsidP="004A51AA">
            <w:pPr>
              <w:pStyle w:val="Bullet"/>
            </w:pPr>
            <w:r w:rsidRPr="00B350A0">
              <w:t xml:space="preserve">Click in the </w:t>
            </w:r>
            <w:r w:rsidRPr="00B350A0">
              <w:rPr>
                <w:rStyle w:val="GUIWord"/>
                <w:u w:val="single"/>
              </w:rPr>
              <w:t>Reference Data</w:t>
            </w:r>
            <w:r w:rsidRPr="00B350A0">
              <w:t xml:space="preserve"> tab.</w:t>
            </w:r>
          </w:p>
        </w:tc>
      </w:tr>
    </w:tbl>
    <w:p w14:paraId="689D1F3F" w14:textId="4661ADD4"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0FC6E5AF" wp14:editId="5E5A39A1">
                <wp:extent cx="5483860" cy="3034665"/>
                <wp:effectExtent l="0" t="0" r="2540" b="635"/>
                <wp:docPr id="77" name="Canvas 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80" name="AutoShape 572"/>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1" name="Picture 36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7788" y="0"/>
                            <a:ext cx="47050" cy="30346"/>
                          </a:xfrm>
                          <a:prstGeom prst="rect">
                            <a:avLst/>
                          </a:prstGeom>
                          <a:noFill/>
                          <a:extLst>
                            <a:ext uri="{909E8E84-426E-40DD-AFC4-6F175D3DCCD1}">
                              <a14:hiddenFill xmlns:a14="http://schemas.microsoft.com/office/drawing/2010/main">
                                <a:solidFill>
                                  <a:srgbClr val="FFFFFF"/>
                                </a:solidFill>
                              </a14:hiddenFill>
                            </a:ext>
                          </a:extLst>
                        </pic:spPr>
                      </pic:pic>
                      <wps:wsp>
                        <wps:cNvPr id="82" name="AutoShape 363"/>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366465B" w14:textId="77777777" w:rsidR="00E3689F" w:rsidRPr="00170A8D" w:rsidRDefault="00E3689F"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83" name="Freeform 364"/>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AutoShape 365"/>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31E3131" w14:textId="77777777" w:rsidR="00E3689F" w:rsidRPr="00170A8D" w:rsidRDefault="00E3689F"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87" name="Freeform 366"/>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FC6E5AF" id="Canvas 360" o:spid="_x0000_s1152" style="width:431.8pt;height:238.95pt;mso-position-horizontal-relative:char;mso-position-vertical-relative:line" coordsize="54838,303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">
                <v:rect id="AutoShape 572" o:spid="_x0000_s1153" style="position:absolute;width:54838;height:303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" filled="f" stroked="f">
                  <o:lock v:ext="edit" aspectratio="t"/>
                </v:rect>
                <v:shape id="Picture 368" o:spid="_x0000_s1154" type="#_x0000_t75" style="position:absolute;left:7788;width:47050;height:30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">
                  <v:imagedata r:id="rId149" o:title=""/>
                </v:shape>
                <v:roundrect id="AutoShape 363" o:spid="_x0000_s1155" style="position:absolute;top:7846;width:5948;height:313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" fillcolor="#dbe5f1 [660]" strokecolor="#0070c0">
                  <v:textbox inset=".5mm,.5mm,.5mm,.5mm">
                    <w:txbxContent>
                      <w:p w14:paraId="0366465B" w14:textId="77777777" w:rsidR="00E3689F" w:rsidRPr="00170A8D" w:rsidRDefault="00E3689F" w:rsidP="00081BC8">
                        <w:pPr>
                          <w:rPr>
                            <w:sz w:val="14"/>
                            <w:lang w:val="en-US"/>
                          </w:rPr>
                        </w:pPr>
                        <w:r w:rsidRPr="00170A8D">
                          <w:rPr>
                            <w:sz w:val="14"/>
                            <w:lang w:val="en-US"/>
                          </w:rPr>
                          <w:t>Instrument Selector</w:t>
                        </w:r>
                      </w:p>
                    </w:txbxContent>
                  </v:textbox>
                </v:roundrect>
                <v:shape id="Freeform 364" o:spid="_x0000_s1156" style="position:absolute;left:4851;top:10981;width:4314;height:257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" path="m,c129,129,259,259,365,365e" filled="f" strokecolor="#0070c0" strokeweight="1pt">
                  <v:stroke endarrow="open"/>
                  <v:path arrowok="t" o:connecttype="custom" o:connectlocs="0,0;60275007,12812177" o:connectangles="0,0"/>
                </v:shape>
                <v:roundrect id="AutoShape 365" o:spid="_x0000_s1157" style="position:absolute;left:2326;top:21014;width:11682;height:428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" fillcolor="#dbe5f1 [660]" strokecolor="#0070c0">
                  <v:textbox inset=".5mm,.5mm,.5mm,.5mm">
                    <w:txbxContent>
                      <w:p w14:paraId="431E3131" w14:textId="77777777" w:rsidR="00E3689F" w:rsidRPr="00170A8D" w:rsidRDefault="00E3689F" w:rsidP="00081BC8">
                        <w:pPr>
                          <w:rPr>
                            <w:sz w:val="14"/>
                            <w:lang w:val="en-US"/>
                          </w:rPr>
                        </w:pPr>
                        <w:r>
                          <w:rPr>
                            <w:sz w:val="14"/>
                            <w:lang w:val="en-US"/>
                          </w:rPr>
                          <w:t>Calibration information and graphs will be shown here</w:t>
                        </w:r>
                      </w:p>
                    </w:txbxContent>
                  </v:textbox>
                </v:roundrect>
                <v:shape id="Freeform 366" o:spid="_x0000_s1158" style="position:absolute;left:14008;top:23193;width:13374;height:44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" path="m,c129,129,259,259,365,365e" filled="f" strokecolor="#0070c0" strokeweight="1pt">
                  <v:stroke endarrow="open"/>
                  <v:path arrowok="t" o:connecttype="custom" o:connectlocs="0,0;1795480495,66226" o:connectangles="0,0"/>
                </v:shape>
                <w10:anchorlock/>
              </v:group>
            </w:pict>
          </mc:Fallback>
        </mc:AlternateContent>
      </w:r>
    </w:p>
    <w:p w14:paraId="6EC4A1CE" w14:textId="7FC96593" w:rsidR="00081BC8" w:rsidRPr="00DA48C2" w:rsidRDefault="00081BC8"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4</w:t>
      </w:r>
      <w:r w:rsidR="002E2E38">
        <w:rPr>
          <w:noProof/>
        </w:rPr>
        <w:fldChar w:fldCharType="end"/>
      </w:r>
      <w:r w:rsidRPr="00DA48C2">
        <w:t>: Reference Data Editor</w:t>
      </w:r>
    </w:p>
    <w:p w14:paraId="08804796" w14:textId="235A4752" w:rsidR="00081BC8" w:rsidRPr="00B350A0" w:rsidRDefault="00081BC8" w:rsidP="004A51AA">
      <w:pPr>
        <w:pStyle w:val="Body"/>
      </w:pPr>
      <w:r w:rsidRPr="00B350A0">
        <w:lastRenderedPageBreak/>
        <w:t xml:space="preserve">The operation of the Reference Panel dialog is analogous to that for Instruments. Refer to </w:t>
      </w:r>
      <w:r w:rsidR="00E97988" w:rsidRPr="00B350A0">
        <w:rPr>
          <w:i/>
        </w:rPr>
        <w:t>S</w:t>
      </w:r>
      <w:r w:rsidRPr="00B350A0">
        <w:rPr>
          <w:i/>
        </w:rPr>
        <w:t xml:space="preserve">ection </w:t>
      </w:r>
      <w:r w:rsidR="00DA4F2C" w:rsidRPr="00B350A0">
        <w:fldChar w:fldCharType="begin"/>
      </w:r>
      <w:r w:rsidR="00DA4F2C" w:rsidRPr="00B350A0">
        <w:instrText xml:space="preserve"> REF _Ref413330771 \h  \* MERGEFORMAT </w:instrText>
      </w:r>
      <w:r w:rsidR="00DA4F2C" w:rsidRPr="00B350A0">
        <w:fldChar w:fldCharType="separate"/>
      </w:r>
      <w:r w:rsidR="000C7C57" w:rsidRPr="000C7C57">
        <w:rPr>
          <w:i/>
        </w:rPr>
        <w:t xml:space="preserve">Instrument </w:t>
      </w:r>
      <w:r w:rsidR="00DA4F2C" w:rsidRPr="00B350A0">
        <w:fldChar w:fldCharType="end"/>
      </w:r>
      <w:r w:rsidRPr="00B350A0">
        <w:t xml:space="preserve"> and use the instructions in that section and its sub-section on </w:t>
      </w:r>
      <w:r w:rsidR="00DA4F2C" w:rsidRPr="00B350A0">
        <w:fldChar w:fldCharType="begin"/>
      </w:r>
      <w:r w:rsidR="00DA4F2C" w:rsidRPr="00B350A0">
        <w:instrText xml:space="preserve"> REF _Ref357602394 \h  \* MERGEFORMAT </w:instrText>
      </w:r>
      <w:r w:rsidR="00DA4F2C" w:rsidRPr="00B350A0">
        <w:fldChar w:fldCharType="separate"/>
      </w:r>
      <w:r w:rsidR="000C7C57" w:rsidRPr="000C7C57">
        <w:rPr>
          <w:i/>
        </w:rPr>
        <w:t>Instrument Calibrations</w:t>
      </w:r>
      <w:r w:rsidR="00DA4F2C" w:rsidRPr="00B350A0">
        <w:fldChar w:fldCharType="end"/>
      </w:r>
      <w:r w:rsidR="000A3A0E" w:rsidRPr="00B350A0">
        <w:t xml:space="preserve"> </w:t>
      </w:r>
      <w:r w:rsidRPr="00B350A0">
        <w:t>to understand the operation of Reference Panel viewing and maintenance.</w:t>
      </w:r>
    </w:p>
    <w:p w14:paraId="3C4700C3" w14:textId="60DB19CB" w:rsidR="00081BC8" w:rsidRPr="00A8518D" w:rsidRDefault="00081BC8" w:rsidP="00081BC8">
      <w:pPr>
        <w:pStyle w:val="Heading3"/>
      </w:pPr>
      <w:bookmarkStart w:id="588" w:name="_Ref357671230"/>
      <w:bookmarkStart w:id="589" w:name="_Toc398023984"/>
      <w:bookmarkStart w:id="590" w:name="_Toc49458148"/>
      <w:r w:rsidRPr="00A8518D">
        <w:t>Reference Panel Calibrations</w:t>
      </w:r>
      <w:bookmarkEnd w:id="588"/>
      <w:bookmarkEnd w:id="589"/>
      <w:bookmarkEnd w:id="590"/>
    </w:p>
    <w:p w14:paraId="0AF50652" w14:textId="77777777" w:rsidR="00081BC8" w:rsidRPr="00B350A0" w:rsidRDefault="00081BC8" w:rsidP="004A51AA">
      <w:pPr>
        <w:pStyle w:val="Body"/>
      </w:pPr>
      <w:r w:rsidRPr="00B350A0">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07"/>
        <w:gridCol w:w="1534"/>
        <w:gridCol w:w="5492"/>
      </w:tblGrid>
      <w:tr w:rsidR="00081BC8" w:rsidRPr="007E778A" w14:paraId="6401C0DE" w14:textId="77777777" w:rsidTr="00710979">
        <w:tc>
          <w:tcPr>
            <w:tcW w:w="1526" w:type="dxa"/>
          </w:tcPr>
          <w:p w14:paraId="75002438" w14:textId="77777777" w:rsidR="00081BC8" w:rsidRPr="007E778A" w:rsidRDefault="00081BC8" w:rsidP="007E778A">
            <w:pPr>
              <w:rPr>
                <w:b/>
              </w:rPr>
            </w:pPr>
            <w:r w:rsidRPr="007E778A">
              <w:rPr>
                <w:b/>
              </w:rPr>
              <w:t>Field name</w:t>
            </w:r>
          </w:p>
        </w:tc>
        <w:tc>
          <w:tcPr>
            <w:tcW w:w="1559" w:type="dxa"/>
          </w:tcPr>
          <w:p w14:paraId="217A6D89" w14:textId="77777777" w:rsidR="00081BC8" w:rsidRPr="007E778A" w:rsidRDefault="00081BC8" w:rsidP="007E778A">
            <w:pPr>
              <w:rPr>
                <w:b/>
              </w:rPr>
            </w:pPr>
            <w:r w:rsidRPr="007E778A">
              <w:rPr>
                <w:b/>
              </w:rPr>
              <w:t>Format</w:t>
            </w:r>
          </w:p>
        </w:tc>
        <w:tc>
          <w:tcPr>
            <w:tcW w:w="5777" w:type="dxa"/>
          </w:tcPr>
          <w:p w14:paraId="70C8D78A" w14:textId="77777777" w:rsidR="00081BC8" w:rsidRPr="007E778A" w:rsidRDefault="00081BC8" w:rsidP="007E778A">
            <w:pPr>
              <w:rPr>
                <w:b/>
              </w:rPr>
            </w:pPr>
            <w:r w:rsidRPr="007E778A">
              <w:rPr>
                <w:b/>
              </w:rPr>
              <w:t>Comment</w:t>
            </w:r>
          </w:p>
        </w:tc>
      </w:tr>
      <w:tr w:rsidR="00081BC8" w:rsidRPr="007E778A" w14:paraId="7D24D79D" w14:textId="77777777" w:rsidTr="00710979">
        <w:tc>
          <w:tcPr>
            <w:tcW w:w="1526" w:type="dxa"/>
          </w:tcPr>
          <w:p w14:paraId="3250E8AE" w14:textId="77777777" w:rsidR="00081BC8" w:rsidRPr="007E778A" w:rsidRDefault="00081BC8" w:rsidP="007E778A">
            <w:r w:rsidRPr="007E778A">
              <w:t>Calibration date</w:t>
            </w:r>
          </w:p>
        </w:tc>
        <w:tc>
          <w:tcPr>
            <w:tcW w:w="1559" w:type="dxa"/>
          </w:tcPr>
          <w:p w14:paraId="64FB217E" w14:textId="77777777" w:rsidR="00081BC8" w:rsidRPr="007E778A" w:rsidRDefault="00081BC8" w:rsidP="007E778A">
            <w:r w:rsidRPr="007E778A">
              <w:t>Date/time selected by date picker</w:t>
            </w:r>
          </w:p>
        </w:tc>
        <w:tc>
          <w:tcPr>
            <w:tcW w:w="5777" w:type="dxa"/>
          </w:tcPr>
          <w:p w14:paraId="1140C727"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01554819" w14:textId="77777777" w:rsidTr="00710979">
        <w:tc>
          <w:tcPr>
            <w:tcW w:w="1526" w:type="dxa"/>
          </w:tcPr>
          <w:p w14:paraId="0970A7F0" w14:textId="77777777" w:rsidR="00081BC8" w:rsidRPr="007E778A" w:rsidRDefault="00081BC8" w:rsidP="007E778A">
            <w:r w:rsidRPr="007E778A">
              <w:t>Calibration number</w:t>
            </w:r>
          </w:p>
        </w:tc>
        <w:tc>
          <w:tcPr>
            <w:tcW w:w="1559" w:type="dxa"/>
          </w:tcPr>
          <w:p w14:paraId="41E74614" w14:textId="77777777" w:rsidR="00081BC8" w:rsidRPr="007E778A" w:rsidRDefault="00081BC8" w:rsidP="007E778A">
            <w:r w:rsidRPr="007E778A">
              <w:t>Integer</w:t>
            </w:r>
          </w:p>
        </w:tc>
        <w:tc>
          <w:tcPr>
            <w:tcW w:w="5777" w:type="dxa"/>
          </w:tcPr>
          <w:p w14:paraId="60784754"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0B3231F0" w14:textId="77777777" w:rsidTr="00710979">
        <w:tc>
          <w:tcPr>
            <w:tcW w:w="1526" w:type="dxa"/>
          </w:tcPr>
          <w:p w14:paraId="3FBB8DBF" w14:textId="77777777" w:rsidR="00081BC8" w:rsidRPr="007E778A" w:rsidRDefault="00081BC8" w:rsidP="007E778A">
            <w:r w:rsidRPr="007E778A">
              <w:t>Comments</w:t>
            </w:r>
          </w:p>
        </w:tc>
        <w:tc>
          <w:tcPr>
            <w:tcW w:w="1559" w:type="dxa"/>
          </w:tcPr>
          <w:p w14:paraId="1939A7BD" w14:textId="77777777" w:rsidR="00081BC8" w:rsidRPr="007E778A" w:rsidRDefault="00081BC8" w:rsidP="007E778A">
            <w:r w:rsidRPr="007E778A">
              <w:t>Text String</w:t>
            </w:r>
          </w:p>
        </w:tc>
        <w:tc>
          <w:tcPr>
            <w:tcW w:w="5777" w:type="dxa"/>
          </w:tcPr>
          <w:p w14:paraId="53E4CA50" w14:textId="77777777" w:rsidR="00081BC8" w:rsidRPr="007E778A" w:rsidRDefault="00081BC8" w:rsidP="007E778A">
            <w:r w:rsidRPr="007E778A">
              <w:t>A comment about this Calibration.</w:t>
            </w:r>
          </w:p>
        </w:tc>
      </w:tr>
      <w:tr w:rsidR="00081BC8" w:rsidRPr="007E778A" w14:paraId="726C4F81" w14:textId="77777777" w:rsidTr="00710979">
        <w:tc>
          <w:tcPr>
            <w:tcW w:w="1526" w:type="dxa"/>
          </w:tcPr>
          <w:p w14:paraId="1FB2739F" w14:textId="77777777" w:rsidR="00081BC8" w:rsidRPr="007E778A" w:rsidRDefault="00081BC8" w:rsidP="007E778A">
            <w:r w:rsidRPr="007E778A">
              <w:t>Calibration table</w:t>
            </w:r>
          </w:p>
        </w:tc>
        <w:tc>
          <w:tcPr>
            <w:tcW w:w="1559" w:type="dxa"/>
          </w:tcPr>
          <w:p w14:paraId="1C0A4D6A" w14:textId="77777777" w:rsidR="00081BC8" w:rsidRPr="007E778A" w:rsidRDefault="00081BC8" w:rsidP="007E778A">
            <w:r w:rsidRPr="007E778A">
              <w:t>Table</w:t>
            </w:r>
          </w:p>
        </w:tc>
        <w:tc>
          <w:tcPr>
            <w:tcW w:w="5777" w:type="dxa"/>
          </w:tcPr>
          <w:p w14:paraId="5248AD41" w14:textId="77777777" w:rsidR="00081BC8" w:rsidRPr="007E778A" w:rsidRDefault="00081BC8" w:rsidP="007E778A">
            <w:r w:rsidRPr="007E778A">
              <w:t>A table of calibration values at various wavelengths with the following fields.</w:t>
            </w:r>
          </w:p>
          <w:p w14:paraId="492B76F9" w14:textId="77777777" w:rsidR="00081BC8" w:rsidRPr="007E778A" w:rsidRDefault="00081BC8" w:rsidP="007E778A">
            <w:r w:rsidRPr="007E778A">
              <w:t>Wavelength</w:t>
            </w:r>
            <w:r w:rsidRPr="007E778A">
              <w:tab/>
              <w:t>The wavelength in nanometres at which the Calibration values apply</w:t>
            </w:r>
          </w:p>
          <w:p w14:paraId="237FF890" w14:textId="77777777" w:rsidR="00081BC8" w:rsidRPr="007E778A" w:rsidRDefault="00081BC8" w:rsidP="007E778A">
            <w:r w:rsidRPr="007E778A">
              <w:t>Rho</w:t>
            </w:r>
            <w:r w:rsidRPr="007E778A">
              <w:tab/>
              <w:t>The reflectance factor of the panel at this wavelength, in the range 0 to 1</w:t>
            </w:r>
          </w:p>
          <w:p w14:paraId="7F6F7870" w14:textId="77777777" w:rsidR="00081BC8" w:rsidRPr="007E778A" w:rsidRDefault="00081BC8" w:rsidP="007E778A">
            <w:r w:rsidRPr="007E778A">
              <w:t>Sigma</w:t>
            </w:r>
            <w:r w:rsidRPr="007E778A">
              <w:tab/>
              <w:t xml:space="preserve">The uncertainty </w:t>
            </w:r>
            <w:proofErr w:type="gramStart"/>
            <w:r w:rsidRPr="007E778A">
              <w:t>estimate</w:t>
            </w:r>
            <w:proofErr w:type="gramEnd"/>
            <w:r w:rsidRPr="007E778A">
              <w:t xml:space="preserve"> of the Rho value, expressed as a standard deviation</w:t>
            </w:r>
          </w:p>
        </w:tc>
      </w:tr>
    </w:tbl>
    <w:p w14:paraId="4032FA94"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 Calibrations do not need to be loaded in chronological order, but they will be used according to their dates.</w:t>
      </w:r>
    </w:p>
    <w:p w14:paraId="7EC3DD33" w14:textId="77777777" w:rsidR="00081BC8" w:rsidRPr="00B350A0" w:rsidRDefault="00081BC8" w:rsidP="004A51AA">
      <w:pPr>
        <w:pStyle w:val="Body"/>
      </w:pPr>
      <w:r w:rsidRPr="00B350A0">
        <w:t>The Calibration file supplies the Wavelength/Rho/Sigma table. The Calibration date, Calibration number and comments must be manually updated after the table is loaded. This file is formatted as follows…</w:t>
      </w:r>
    </w:p>
    <w:p w14:paraId="3B09DAC6" w14:textId="77777777" w:rsidR="00081BC8" w:rsidRPr="00B350A0" w:rsidRDefault="00081BC8" w:rsidP="004A51AA">
      <w:pPr>
        <w:pStyle w:val="Bullet"/>
      </w:pPr>
      <w:r w:rsidRPr="00B350A0">
        <w:t>A tab separated text file, usually with TXT extension.</w:t>
      </w:r>
    </w:p>
    <w:p w14:paraId="041AB17B" w14:textId="77777777" w:rsidR="00081BC8" w:rsidRPr="00B350A0" w:rsidRDefault="00081BC8" w:rsidP="004A51AA">
      <w:pPr>
        <w:pStyle w:val="Bullet"/>
      </w:pPr>
      <w:r w:rsidRPr="00B350A0">
        <w:t>The first line must be a heading line. Its first value must be exactly “</w:t>
      </w:r>
      <w:proofErr w:type="spellStart"/>
      <w:r w:rsidRPr="00B350A0">
        <w:t>wvl</w:t>
      </w:r>
      <w:proofErr w:type="spellEnd"/>
      <w:r w:rsidRPr="00B350A0">
        <w:t>” and there must be a heading for the Rho column.</w:t>
      </w:r>
    </w:p>
    <w:p w14:paraId="0F175D1B" w14:textId="77777777" w:rsidR="00081BC8" w:rsidRPr="00B350A0" w:rsidRDefault="00081BC8" w:rsidP="004A51AA">
      <w:pPr>
        <w:pStyle w:val="Bullet"/>
      </w:pPr>
      <w:r w:rsidRPr="00B350A0">
        <w:t>The entry for each wavelength is on a new line.</w:t>
      </w:r>
    </w:p>
    <w:p w14:paraId="0E5B88BD" w14:textId="77777777" w:rsidR="00081BC8" w:rsidRPr="00B350A0" w:rsidRDefault="00081BC8" w:rsidP="004A51AA">
      <w:pPr>
        <w:pStyle w:val="Bullet"/>
      </w:pPr>
      <w:r w:rsidRPr="00B350A0">
        <w:t>The values on each line are in the sequence Wavelength, Rho and Sigma.</w:t>
      </w:r>
    </w:p>
    <w:p w14:paraId="6899696A" w14:textId="77777777" w:rsidR="00081BC8" w:rsidRPr="00B350A0" w:rsidRDefault="00081BC8" w:rsidP="004A51AA">
      <w:pPr>
        <w:pStyle w:val="Bullet"/>
      </w:pPr>
      <w:r w:rsidRPr="00B350A0">
        <w:t>The Sigma value is optional. However, if it is present, it must be present on all lines, and there must also be a heading for it in the first line of the file.</w:t>
      </w:r>
    </w:p>
    <w:p w14:paraId="606DEE88" w14:textId="77777777" w:rsidR="00081BC8" w:rsidRPr="00B350A0" w:rsidRDefault="00081BC8" w:rsidP="004A51AA">
      <w:pPr>
        <w:pStyle w:val="Note"/>
      </w:pPr>
      <w:r w:rsidRPr="00B350A0">
        <w:t>Note</w:t>
      </w:r>
      <w:r w:rsidRPr="00B350A0">
        <w:tab/>
      </w:r>
      <w:proofErr w:type="gramStart"/>
      <w:r w:rsidRPr="00B350A0">
        <w:t>For</w:t>
      </w:r>
      <w:proofErr w:type="gramEnd"/>
      <w:r w:rsidRPr="00B350A0">
        <w:t xml:space="preserve"> </w:t>
      </w:r>
      <w:proofErr w:type="spellStart"/>
      <w:r w:rsidRPr="00B350A0">
        <w:t>Spectralon</w:t>
      </w:r>
      <w:proofErr w:type="spellEnd"/>
      <w:r w:rsidRPr="00B350A0">
        <w:t xml:space="preserve"> calibration files as provided by </w:t>
      </w:r>
      <w:proofErr w:type="spellStart"/>
      <w:r w:rsidRPr="00B350A0">
        <w:t>LabSphere</w:t>
      </w:r>
      <w:proofErr w:type="spellEnd"/>
      <w:r w:rsidRPr="00B350A0">
        <w:t>, if required, uncertainty information must be added by the user to the file before loading.</w:t>
      </w:r>
    </w:p>
    <w:p w14:paraId="7464CE3D" w14:textId="77777777" w:rsidR="00081BC8" w:rsidRPr="00B350A0" w:rsidRDefault="00081BC8" w:rsidP="00081BC8">
      <w:pPr>
        <w:pStyle w:val="HeadingSubUnnumbered"/>
        <w:rPr>
          <w:u w:val="single"/>
        </w:rPr>
      </w:pPr>
      <w:r w:rsidRPr="00B350A0">
        <w:rPr>
          <w:u w:val="single"/>
        </w:rPr>
        <w:lastRenderedPageBreak/>
        <w:t>Example</w:t>
      </w:r>
    </w:p>
    <w:p w14:paraId="5A48FD82" w14:textId="77777777" w:rsidR="00081BC8" w:rsidRPr="00B350A0" w:rsidRDefault="00081BC8" w:rsidP="004A51AA">
      <w:pPr>
        <w:pStyle w:val="Code"/>
        <w:rPr>
          <w:rStyle w:val="Codeintext"/>
          <w:u w:val="single"/>
        </w:rPr>
      </w:pPr>
      <w:proofErr w:type="spellStart"/>
      <w:r w:rsidRPr="00B350A0">
        <w:rPr>
          <w:rStyle w:val="Codeintext"/>
          <w:u w:val="single"/>
        </w:rPr>
        <w:t>wvl</w:t>
      </w:r>
      <w:proofErr w:type="spellEnd"/>
      <w:r w:rsidRPr="00B350A0">
        <w:rPr>
          <w:rStyle w:val="Codeintext"/>
          <w:u w:val="single"/>
        </w:rPr>
        <w:tab/>
        <w:t>rho</w:t>
      </w:r>
      <w:r w:rsidRPr="00B350A0">
        <w:rPr>
          <w:rStyle w:val="Codeintext"/>
          <w:u w:val="single"/>
        </w:rPr>
        <w:tab/>
        <w:t>sigma</w:t>
      </w:r>
    </w:p>
    <w:p w14:paraId="3D324E1A" w14:textId="77777777" w:rsidR="00081BC8" w:rsidRPr="00B350A0" w:rsidRDefault="00081BC8" w:rsidP="004A51AA">
      <w:pPr>
        <w:pStyle w:val="Code"/>
      </w:pPr>
      <w:r w:rsidRPr="00B350A0">
        <w:t>250</w:t>
      </w:r>
      <w:r w:rsidRPr="00B350A0">
        <w:tab/>
        <w:t>0.98</w:t>
      </w:r>
      <w:r w:rsidRPr="00B350A0">
        <w:tab/>
        <w:t>0.02</w:t>
      </w:r>
    </w:p>
    <w:p w14:paraId="4DEB082C" w14:textId="77777777" w:rsidR="00081BC8" w:rsidRPr="00B350A0" w:rsidRDefault="00081BC8" w:rsidP="004A51AA">
      <w:pPr>
        <w:pStyle w:val="Code"/>
      </w:pPr>
      <w:r w:rsidRPr="00B350A0">
        <w:t>251</w:t>
      </w:r>
      <w:r w:rsidRPr="00B350A0">
        <w:tab/>
        <w:t>0.98</w:t>
      </w:r>
      <w:r w:rsidRPr="00B350A0">
        <w:tab/>
        <w:t>0.02</w:t>
      </w:r>
    </w:p>
    <w:p w14:paraId="4CA559D3" w14:textId="77777777" w:rsidR="00081BC8" w:rsidRPr="00B350A0" w:rsidRDefault="00081BC8" w:rsidP="004A51AA">
      <w:pPr>
        <w:pStyle w:val="Code"/>
      </w:pPr>
      <w:r w:rsidRPr="00B350A0">
        <w:t>252</w:t>
      </w:r>
      <w:r w:rsidRPr="00B350A0">
        <w:tab/>
        <w:t>0.981</w:t>
      </w:r>
      <w:r w:rsidRPr="00B350A0">
        <w:tab/>
        <w:t>0.02</w:t>
      </w:r>
    </w:p>
    <w:p w14:paraId="7E73C552" w14:textId="77777777" w:rsidR="00081BC8" w:rsidRPr="00B350A0" w:rsidRDefault="00081BC8" w:rsidP="004A51AA">
      <w:pPr>
        <w:pStyle w:val="Code"/>
      </w:pPr>
      <w:r w:rsidRPr="00B350A0">
        <w:t>253</w:t>
      </w:r>
      <w:r w:rsidRPr="00B350A0">
        <w:tab/>
        <w:t>0.98</w:t>
      </w:r>
      <w:r w:rsidRPr="00B350A0">
        <w:tab/>
        <w:t>0.02</w:t>
      </w:r>
    </w:p>
    <w:p w14:paraId="3A65DA8B" w14:textId="77777777" w:rsidR="00081BC8" w:rsidRPr="00B350A0" w:rsidRDefault="00081BC8" w:rsidP="004A51AA">
      <w:pPr>
        <w:pStyle w:val="Code"/>
      </w:pPr>
      <w:r w:rsidRPr="00B350A0">
        <w:t>254</w:t>
      </w:r>
      <w:r w:rsidRPr="00B350A0">
        <w:tab/>
        <w:t>0.98</w:t>
      </w:r>
      <w:r w:rsidRPr="00B350A0">
        <w:tab/>
        <w:t>0.02</w:t>
      </w:r>
    </w:p>
    <w:p w14:paraId="707DD4CB" w14:textId="77777777" w:rsidR="00081BC8" w:rsidRPr="00B350A0" w:rsidRDefault="00081BC8" w:rsidP="004A51AA">
      <w:pPr>
        <w:pStyle w:val="Code"/>
      </w:pPr>
      <w:r w:rsidRPr="00B350A0">
        <w:t>255</w:t>
      </w:r>
      <w:r w:rsidRPr="00B350A0">
        <w:tab/>
        <w:t>0.981</w:t>
      </w:r>
      <w:r w:rsidRPr="00B350A0">
        <w:tab/>
        <w:t>0.02</w:t>
      </w:r>
    </w:p>
    <w:p w14:paraId="265968D5" w14:textId="77777777" w:rsidR="00081BC8" w:rsidRPr="00B350A0" w:rsidRDefault="00081BC8" w:rsidP="004A51AA">
      <w:pPr>
        <w:pStyle w:val="Code"/>
      </w:pPr>
      <w:r w:rsidRPr="00B350A0">
        <w:t>256</w:t>
      </w:r>
      <w:r w:rsidRPr="00B350A0">
        <w:tab/>
        <w:t>0.98</w:t>
      </w:r>
      <w:r w:rsidRPr="00B350A0">
        <w:tab/>
        <w:t>0.02</w:t>
      </w:r>
    </w:p>
    <w:p w14:paraId="4F177B3C" w14:textId="77777777" w:rsidR="00081BC8" w:rsidRPr="00B350A0" w:rsidRDefault="00081BC8" w:rsidP="004A51AA">
      <w:pPr>
        <w:pStyle w:val="Code"/>
      </w:pPr>
      <w:r w:rsidRPr="00B350A0">
        <w:t>257</w:t>
      </w:r>
      <w:r w:rsidRPr="00B350A0">
        <w:tab/>
        <w:t>0.98</w:t>
      </w:r>
      <w:r w:rsidRPr="00B350A0">
        <w:tab/>
        <w:t>0.02</w:t>
      </w:r>
    </w:p>
    <w:p w14:paraId="52DF8E0E" w14:textId="77777777" w:rsidR="00081BC8" w:rsidRPr="00B350A0" w:rsidRDefault="00081BC8" w:rsidP="004A51AA">
      <w:pPr>
        <w:pStyle w:val="Code"/>
      </w:pPr>
      <w:r w:rsidRPr="00B350A0">
        <w:t>258</w:t>
      </w:r>
      <w:r w:rsidRPr="00B350A0">
        <w:tab/>
        <w:t>0.98</w:t>
      </w:r>
      <w:r w:rsidRPr="00B350A0">
        <w:tab/>
        <w:t>0.02</w:t>
      </w:r>
    </w:p>
    <w:p w14:paraId="65598015" w14:textId="77777777" w:rsidR="00081BC8" w:rsidRPr="00B350A0" w:rsidRDefault="00081BC8" w:rsidP="004A51AA">
      <w:pPr>
        <w:pStyle w:val="Code"/>
      </w:pPr>
      <w:r w:rsidRPr="00B350A0">
        <w:t>259</w:t>
      </w:r>
      <w:r w:rsidRPr="00B350A0">
        <w:tab/>
        <w:t>0.981</w:t>
      </w:r>
      <w:r w:rsidRPr="00B350A0">
        <w:tab/>
        <w:t>0.02</w:t>
      </w:r>
    </w:p>
    <w:p w14:paraId="35938D08" w14:textId="77777777" w:rsidR="00081BC8" w:rsidRPr="00B350A0" w:rsidRDefault="00081BC8" w:rsidP="004A51AA">
      <w:pPr>
        <w:pStyle w:val="Code"/>
      </w:pPr>
      <w:r w:rsidRPr="00B350A0">
        <w:t>260</w:t>
      </w:r>
      <w:r w:rsidRPr="00B350A0">
        <w:tab/>
        <w:t>0.98</w:t>
      </w:r>
      <w:r w:rsidRPr="00B350A0">
        <w:tab/>
        <w:t>0.02</w:t>
      </w:r>
    </w:p>
    <w:p w14:paraId="789638DB" w14:textId="77777777" w:rsidR="00081BC8" w:rsidRPr="00B350A0" w:rsidRDefault="00081BC8" w:rsidP="004A51AA">
      <w:pPr>
        <w:pStyle w:val="Code"/>
      </w:pPr>
      <w:r w:rsidRPr="00B350A0">
        <w:t>261</w:t>
      </w:r>
      <w:r w:rsidRPr="00B350A0">
        <w:tab/>
        <w:t>0.98</w:t>
      </w:r>
      <w:r w:rsidRPr="00B350A0">
        <w:tab/>
        <w:t>0.02</w:t>
      </w:r>
    </w:p>
    <w:p w14:paraId="3610184E" w14:textId="77777777" w:rsidR="00081BC8" w:rsidRPr="00B350A0" w:rsidRDefault="00081BC8" w:rsidP="004A51AA">
      <w:pPr>
        <w:pStyle w:val="Code"/>
      </w:pPr>
      <w:r w:rsidRPr="00B350A0">
        <w:t>262</w:t>
      </w:r>
      <w:r w:rsidRPr="00B350A0">
        <w:tab/>
        <w:t>0.978</w:t>
      </w:r>
      <w:r w:rsidRPr="00B350A0">
        <w:tab/>
        <w:t>0.02</w:t>
      </w:r>
    </w:p>
    <w:p w14:paraId="22812DCC" w14:textId="77777777" w:rsidR="00081BC8" w:rsidRPr="00B350A0" w:rsidRDefault="00081BC8" w:rsidP="004A51AA">
      <w:pPr>
        <w:pStyle w:val="Code"/>
      </w:pPr>
      <w:r w:rsidRPr="00B350A0">
        <w:t>263</w:t>
      </w:r>
      <w:r w:rsidRPr="00B350A0">
        <w:tab/>
        <w:t>0.979</w:t>
      </w:r>
      <w:r w:rsidRPr="00B350A0">
        <w:tab/>
        <w:t>0.02</w:t>
      </w:r>
    </w:p>
    <w:p w14:paraId="50C6AD32" w14:textId="77777777" w:rsidR="00081BC8" w:rsidRPr="00B350A0" w:rsidRDefault="00081BC8" w:rsidP="004A51AA">
      <w:pPr>
        <w:pStyle w:val="Code"/>
      </w:pPr>
      <w:r w:rsidRPr="00B350A0">
        <w:t xml:space="preserve">     :</w:t>
      </w:r>
    </w:p>
    <w:p w14:paraId="70EF38F1" w14:textId="77777777" w:rsidR="00081BC8" w:rsidRPr="00B350A0" w:rsidRDefault="00081BC8" w:rsidP="004A51AA">
      <w:pPr>
        <w:pStyle w:val="Code"/>
      </w:pPr>
      <w:r w:rsidRPr="00B350A0">
        <w:t xml:space="preserve">     :</w:t>
      </w:r>
    </w:p>
    <w:p w14:paraId="24687754" w14:textId="77777777" w:rsidR="00081BC8" w:rsidRPr="00B350A0" w:rsidRDefault="00081BC8" w:rsidP="004A51AA">
      <w:pPr>
        <w:pStyle w:val="Body"/>
      </w:pPr>
      <w:r w:rsidRPr="00B350A0">
        <w:t xml:space="preserve">Before loading a calibration file, a Sensor definition fitting the wavelengths of the calibration must be present in the database. In the case of </w:t>
      </w:r>
      <w:proofErr w:type="spellStart"/>
      <w:r w:rsidRPr="00B350A0">
        <w:t>Spectralon</w:t>
      </w:r>
      <w:proofErr w:type="spellEnd"/>
      <w:r w:rsidRPr="00B350A0">
        <w:t xml:space="preserve"> reference panels, the Sensor definition is the Perkin-Elmer Lambda 19 Sensor.</w:t>
      </w:r>
    </w:p>
    <w:p w14:paraId="56B69C11" w14:textId="77777777" w:rsidR="00081BC8" w:rsidRPr="00B350A0" w:rsidRDefault="00081BC8" w:rsidP="004A51AA">
      <w:pPr>
        <w:pStyle w:val="ProcessHeading"/>
      </w:pPr>
      <w:r w:rsidRPr="00B350A0">
        <w:t>To add</w:t>
      </w:r>
      <w:r w:rsidR="0080763E"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04A194A1"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68E2E1D" w14:textId="77777777" w:rsidR="00081BC8" w:rsidRPr="00B350A0" w:rsidRDefault="00081BC8" w:rsidP="004A51AA">
            <w:pPr>
              <w:pStyle w:val="Bullet"/>
            </w:pPr>
            <w:r w:rsidRPr="00B350A0">
              <w:t>Select the correct Reference Panel to display its data.</w:t>
            </w:r>
          </w:p>
          <w:p w14:paraId="078BE4A2"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1CCEC304"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431C31B7" w14:textId="77777777" w:rsidR="00081BC8" w:rsidRPr="00B350A0" w:rsidRDefault="00081BC8" w:rsidP="004A51AA">
            <w:pPr>
              <w:pStyle w:val="Bullet"/>
            </w:pPr>
            <w:r w:rsidRPr="00B350A0">
              <w:t>Enter the required Calibration identification parameters. You cannot enter the actual calibrated values.</w:t>
            </w:r>
          </w:p>
          <w:p w14:paraId="2BAC1B57" w14:textId="49A73162" w:rsidR="00081BC8" w:rsidRPr="00B350A0" w:rsidRDefault="00081BC8" w:rsidP="004A51AA">
            <w:pPr>
              <w:pStyle w:val="Bullet"/>
            </w:pPr>
            <w:r w:rsidRPr="00B350A0">
              <w:t>Click</w:t>
            </w:r>
            <w:r w:rsidR="001D5242" w:rsidRPr="00B350A0">
              <w:t xml:space="preserve"> </w:t>
            </w:r>
            <w:r w:rsidR="007E778A">
              <w:rPr>
                <w:rStyle w:val="ActionButton"/>
                <w:u w:val="single"/>
              </w:rPr>
              <w:t>Update</w:t>
            </w:r>
            <w:r w:rsidRPr="00B350A0">
              <w:t xml:space="preserve"> to write the new Calibration information back to the database.</w:t>
            </w:r>
          </w:p>
        </w:tc>
      </w:tr>
    </w:tbl>
    <w:p w14:paraId="45CF848F" w14:textId="77777777" w:rsidR="00081BC8" w:rsidRPr="00B350A0" w:rsidRDefault="00081BC8" w:rsidP="004A51AA">
      <w:pPr>
        <w:pStyle w:val="ProcessHeading"/>
      </w:pPr>
      <w:r w:rsidRPr="00B350A0">
        <w:t>To add a new complete</w:t>
      </w:r>
      <w:r w:rsidR="0080763E" w:rsidRPr="00B350A0">
        <w:t xml:space="preserve"> Calibration from a file:</w:t>
      </w:r>
    </w:p>
    <w:tbl>
      <w:tblPr>
        <w:tblStyle w:val="Instructions"/>
        <w:tblW w:w="0" w:type="auto"/>
        <w:tblLook w:val="04A0" w:firstRow="1" w:lastRow="0" w:firstColumn="1" w:lastColumn="0" w:noHBand="0" w:noVBand="1"/>
      </w:tblPr>
      <w:tblGrid>
        <w:gridCol w:w="8533"/>
      </w:tblGrid>
      <w:tr w:rsidR="00081BC8" w:rsidRPr="00B350A0" w14:paraId="339157E8"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51D31E6" w14:textId="77777777" w:rsidR="00081BC8" w:rsidRPr="00B350A0" w:rsidRDefault="00081BC8" w:rsidP="004A51AA">
            <w:pPr>
              <w:pStyle w:val="Bullet"/>
            </w:pPr>
            <w:r w:rsidRPr="00B350A0">
              <w:t>Select the correct Reference Panel to display its data.</w:t>
            </w:r>
          </w:p>
          <w:p w14:paraId="0C10172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605406E8"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1299DBC9" w14:textId="77777777" w:rsidR="00081BC8" w:rsidRPr="00B350A0" w:rsidRDefault="00081BC8" w:rsidP="004A51AA">
            <w:pPr>
              <w:pStyle w:val="Bullet"/>
            </w:pPr>
            <w:r w:rsidRPr="00B350A0">
              <w:t>Select the Calibration file you wish to upload.</w:t>
            </w:r>
          </w:p>
        </w:tc>
      </w:tr>
    </w:tbl>
    <w:p w14:paraId="69E6275C" w14:textId="77777777" w:rsidR="00081BC8" w:rsidRPr="00B350A0" w:rsidRDefault="00081BC8" w:rsidP="004A51AA">
      <w:pPr>
        <w:pStyle w:val="ProcessHeading"/>
      </w:pPr>
      <w:r w:rsidRPr="00B350A0">
        <w:t>To remove a Calibration</w:t>
      </w:r>
      <w:r w:rsidR="0080763E" w:rsidRPr="00B350A0">
        <w:t>:</w:t>
      </w:r>
    </w:p>
    <w:tbl>
      <w:tblPr>
        <w:tblStyle w:val="Instructions"/>
        <w:tblW w:w="0" w:type="auto"/>
        <w:tblLook w:val="04A0" w:firstRow="1" w:lastRow="0" w:firstColumn="1" w:lastColumn="0" w:noHBand="0" w:noVBand="1"/>
      </w:tblPr>
      <w:tblGrid>
        <w:gridCol w:w="8533"/>
      </w:tblGrid>
      <w:tr w:rsidR="00081BC8" w:rsidRPr="00B350A0" w14:paraId="3F335126"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D80EA96" w14:textId="77777777" w:rsidR="00081BC8" w:rsidRPr="00B350A0" w:rsidRDefault="00081BC8" w:rsidP="004A51AA">
            <w:pPr>
              <w:pStyle w:val="Bullet"/>
            </w:pPr>
            <w:r w:rsidRPr="00B350A0">
              <w:t>Right click anywhere over the Calibration you wish to remove from this Instrument’s information. A menu is displayed.</w:t>
            </w:r>
          </w:p>
          <w:p w14:paraId="15B4412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2EBD078E"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1198A9C5" w14:textId="7ABC22B0" w:rsidR="00C17D8D" w:rsidRPr="00AF4A16" w:rsidRDefault="00C17D8D" w:rsidP="00C17D8D">
      <w:pPr>
        <w:pStyle w:val="Heading1"/>
      </w:pPr>
      <w:bookmarkStart w:id="591" w:name="_Toc391565371"/>
      <w:bookmarkStart w:id="592" w:name="_Toc49458149"/>
      <w:bookmarkStart w:id="593" w:name="_Ref358385166"/>
      <w:bookmarkStart w:id="594" w:name="_Toc398023956"/>
      <w:bookmarkStart w:id="595" w:name="_Toc355280420"/>
      <w:bookmarkStart w:id="596" w:name="_Toc398023985"/>
      <w:r w:rsidRPr="00AF4A16">
        <w:lastRenderedPageBreak/>
        <w:t>Help Functions</w:t>
      </w:r>
      <w:bookmarkEnd w:id="591"/>
      <w:bookmarkEnd w:id="592"/>
    </w:p>
    <w:p w14:paraId="1E8BC23C" w14:textId="403D0FE9" w:rsidR="007F2D95" w:rsidRPr="00B350A0" w:rsidRDefault="007F2D95" w:rsidP="00FB04A5">
      <w:pPr>
        <w:rPr>
          <w:u w:val="single"/>
        </w:rPr>
      </w:pPr>
      <w:r w:rsidRPr="00BB754C">
        <w:rPr>
          <w:noProof/>
          <w:lang w:eastAsia="en-GB"/>
        </w:rPr>
        <w:drawing>
          <wp:inline distT="0" distB="0" distL="0" distR="0" wp14:anchorId="01983F6E" wp14:editId="2A17E65A">
            <wp:extent cx="3045372" cy="7239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071095" cy="730014"/>
                    </a:xfrm>
                    <a:prstGeom prst="rect">
                      <a:avLst/>
                    </a:prstGeom>
                    <a:noFill/>
                    <a:ln>
                      <a:noFill/>
                    </a:ln>
                  </pic:spPr>
                </pic:pic>
              </a:graphicData>
            </a:graphic>
          </wp:inline>
        </w:drawing>
      </w:r>
    </w:p>
    <w:p w14:paraId="28B5B652" w14:textId="55687D82" w:rsidR="00C17D8D" w:rsidRPr="00B350A0" w:rsidRDefault="00C17D8D" w:rsidP="004A51AA">
      <w:pPr>
        <w:pStyle w:val="Body"/>
      </w:pPr>
      <w:r w:rsidRPr="00B350A0">
        <w:t>The H</w:t>
      </w:r>
      <w:r w:rsidR="007F2D95" w:rsidRPr="00B350A0">
        <w:t>elp</w:t>
      </w:r>
      <w:r w:rsidRPr="00B350A0">
        <w:t xml:space="preserve"> functions do not affect your data or the SPECCHIO Database. They are selected from the menu on the Main Window.</w:t>
      </w:r>
    </w:p>
    <w:p w14:paraId="5E2033C4" w14:textId="77777777" w:rsidR="00C17D8D" w:rsidRPr="00B350A0" w:rsidRDefault="00C17D8D" w:rsidP="00941E8C">
      <w:pPr>
        <w:pStyle w:val="Heading2"/>
      </w:pPr>
      <w:bookmarkStart w:id="597" w:name="_Ref356400902"/>
      <w:bookmarkStart w:id="598" w:name="_Toc391565372"/>
      <w:bookmarkStart w:id="599" w:name="_Toc49458150"/>
      <w:r w:rsidRPr="00B350A0">
        <w:t>List available Metadata Elements</w:t>
      </w:r>
      <w:bookmarkEnd w:id="597"/>
      <w:bookmarkEnd w:id="598"/>
      <w:bookmarkEnd w:id="599"/>
    </w:p>
    <w:p w14:paraId="146EC717" w14:textId="77777777" w:rsidR="00C17D8D" w:rsidRPr="00B350A0" w:rsidRDefault="00C17D8D" w:rsidP="004A51AA">
      <w:pPr>
        <w:pStyle w:val="Body"/>
      </w:pPr>
      <w:r w:rsidRPr="00B350A0">
        <w:t>This function will launch your computer’s default text editor and open a text file which lists all of the Metadata Attributes which are supported by the connected database.</w:t>
      </w:r>
    </w:p>
    <w:p w14:paraId="78D86B82" w14:textId="77777777" w:rsidR="00C17D8D" w:rsidRPr="00B350A0" w:rsidRDefault="00C17D8D" w:rsidP="004A51AA">
      <w:pPr>
        <w:pStyle w:val="Body"/>
      </w:pPr>
      <w:r w:rsidRPr="00B350A0">
        <w:t>It shows the Metadata Groups, the Attributes in each Group, and the data type for each Attribute.</w:t>
      </w:r>
    </w:p>
    <w:p w14:paraId="21A1563C" w14:textId="77777777" w:rsidR="00C17D8D" w:rsidRPr="00B350A0" w:rsidRDefault="00C17D8D" w:rsidP="004A51AA">
      <w:pPr>
        <w:pStyle w:val="Body"/>
      </w:pPr>
      <w:r w:rsidRPr="00B350A0">
        <w:t>The data type values and their meanings are:</w:t>
      </w:r>
    </w:p>
    <w:tbl>
      <w:tblPr>
        <w:tblStyle w:val="TableGrid"/>
        <w:tblW w:w="0" w:type="auto"/>
        <w:tblInd w:w="1110" w:type="dxa"/>
        <w:tblLook w:val="04A0" w:firstRow="1" w:lastRow="0" w:firstColumn="1" w:lastColumn="0" w:noHBand="0" w:noVBand="1"/>
      </w:tblPr>
      <w:tblGrid>
        <w:gridCol w:w="1879"/>
        <w:gridCol w:w="5766"/>
      </w:tblGrid>
      <w:tr w:rsidR="0080575D" w:rsidRPr="007E778A" w14:paraId="7338CE48" w14:textId="77777777" w:rsidTr="007E778A">
        <w:tc>
          <w:tcPr>
            <w:tcW w:w="1879" w:type="dxa"/>
          </w:tcPr>
          <w:p w14:paraId="457606F3" w14:textId="77777777" w:rsidR="0080575D" w:rsidRPr="007E778A" w:rsidRDefault="0080575D" w:rsidP="007E778A">
            <w:pPr>
              <w:rPr>
                <w:sz w:val="22"/>
                <w:szCs w:val="22"/>
              </w:rPr>
            </w:pPr>
            <w:proofErr w:type="spellStart"/>
            <w:r w:rsidRPr="007E778A">
              <w:rPr>
                <w:sz w:val="22"/>
                <w:szCs w:val="22"/>
              </w:rPr>
              <w:t>binary_val</w:t>
            </w:r>
            <w:proofErr w:type="spellEnd"/>
          </w:p>
        </w:tc>
        <w:tc>
          <w:tcPr>
            <w:tcW w:w="5766" w:type="dxa"/>
          </w:tcPr>
          <w:p w14:paraId="5BF5793C" w14:textId="77777777" w:rsidR="0080575D" w:rsidRPr="007E778A" w:rsidRDefault="0080575D" w:rsidP="007E778A">
            <w:pPr>
              <w:rPr>
                <w:sz w:val="22"/>
                <w:szCs w:val="22"/>
              </w:rPr>
            </w:pPr>
            <w:r w:rsidRPr="007E778A">
              <w:rPr>
                <w:sz w:val="22"/>
                <w:szCs w:val="22"/>
              </w:rPr>
              <w:t>The value is a binary stream of data representing an image, such as a JPEG image file.</w:t>
            </w:r>
          </w:p>
        </w:tc>
      </w:tr>
      <w:tr w:rsidR="00E8061D" w:rsidRPr="007E778A" w14:paraId="0D10773F" w14:textId="77777777" w:rsidTr="007E778A">
        <w:tc>
          <w:tcPr>
            <w:tcW w:w="1879" w:type="dxa"/>
          </w:tcPr>
          <w:p w14:paraId="654E980A" w14:textId="5B93CDFB" w:rsidR="00E8061D" w:rsidRPr="007E778A" w:rsidRDefault="007E778A" w:rsidP="007E778A">
            <w:pPr>
              <w:rPr>
                <w:sz w:val="22"/>
                <w:szCs w:val="22"/>
              </w:rPr>
            </w:pPr>
            <w:proofErr w:type="spellStart"/>
            <w:r>
              <w:rPr>
                <w:sz w:val="22"/>
                <w:szCs w:val="22"/>
              </w:rPr>
              <w:t>b</w:t>
            </w:r>
            <w:r w:rsidR="00E8061D" w:rsidRPr="007E778A">
              <w:rPr>
                <w:sz w:val="22"/>
                <w:szCs w:val="22"/>
              </w:rPr>
              <w:t>oolean_val</w:t>
            </w:r>
            <w:proofErr w:type="spellEnd"/>
          </w:p>
        </w:tc>
        <w:tc>
          <w:tcPr>
            <w:tcW w:w="5766" w:type="dxa"/>
          </w:tcPr>
          <w:p w14:paraId="132BA974" w14:textId="77777777" w:rsidR="00E8061D" w:rsidRPr="007E778A" w:rsidRDefault="00E8061D" w:rsidP="007E778A">
            <w:pPr>
              <w:rPr>
                <w:sz w:val="22"/>
                <w:szCs w:val="22"/>
              </w:rPr>
            </w:pPr>
            <w:r w:rsidRPr="007E778A">
              <w:rPr>
                <w:sz w:val="22"/>
                <w:szCs w:val="22"/>
              </w:rPr>
              <w:t>A Boolean value. True if box is checked, False otherwise.</w:t>
            </w:r>
          </w:p>
        </w:tc>
      </w:tr>
      <w:tr w:rsidR="0080575D" w:rsidRPr="007E778A" w14:paraId="5B1AF78F" w14:textId="77777777" w:rsidTr="007E778A">
        <w:tc>
          <w:tcPr>
            <w:tcW w:w="1879" w:type="dxa"/>
          </w:tcPr>
          <w:p w14:paraId="4BBB76E4" w14:textId="77777777" w:rsidR="0080575D" w:rsidRPr="007E778A" w:rsidRDefault="0080575D" w:rsidP="007E778A">
            <w:pPr>
              <w:rPr>
                <w:sz w:val="22"/>
                <w:szCs w:val="22"/>
              </w:rPr>
            </w:pPr>
            <w:proofErr w:type="spellStart"/>
            <w:r w:rsidRPr="007E778A">
              <w:rPr>
                <w:sz w:val="22"/>
                <w:szCs w:val="22"/>
              </w:rPr>
              <w:t>datetime_val</w:t>
            </w:r>
            <w:proofErr w:type="spellEnd"/>
          </w:p>
        </w:tc>
        <w:tc>
          <w:tcPr>
            <w:tcW w:w="5766" w:type="dxa"/>
          </w:tcPr>
          <w:p w14:paraId="71CCDBD9" w14:textId="77777777" w:rsidR="0080575D" w:rsidRPr="007E778A" w:rsidRDefault="0080575D" w:rsidP="007E778A">
            <w:pPr>
              <w:rPr>
                <w:sz w:val="22"/>
                <w:szCs w:val="22"/>
              </w:rPr>
            </w:pPr>
            <w:r w:rsidRPr="007E778A">
              <w:rPr>
                <w:sz w:val="22"/>
                <w:szCs w:val="22"/>
              </w:rPr>
              <w:t>The value is selected from a date and time picker.</w:t>
            </w:r>
          </w:p>
        </w:tc>
      </w:tr>
      <w:tr w:rsidR="0080575D" w:rsidRPr="007E778A" w14:paraId="3DC6049E" w14:textId="77777777" w:rsidTr="007E778A">
        <w:tc>
          <w:tcPr>
            <w:tcW w:w="1879" w:type="dxa"/>
          </w:tcPr>
          <w:p w14:paraId="34982029" w14:textId="77777777" w:rsidR="0080575D" w:rsidRPr="007E778A" w:rsidRDefault="0080575D" w:rsidP="007E778A">
            <w:pPr>
              <w:rPr>
                <w:sz w:val="22"/>
                <w:szCs w:val="22"/>
              </w:rPr>
            </w:pPr>
            <w:proofErr w:type="spellStart"/>
            <w:r w:rsidRPr="007E778A">
              <w:rPr>
                <w:sz w:val="22"/>
                <w:szCs w:val="22"/>
              </w:rPr>
              <w:t>double_val</w:t>
            </w:r>
            <w:proofErr w:type="spellEnd"/>
          </w:p>
        </w:tc>
        <w:tc>
          <w:tcPr>
            <w:tcW w:w="5766" w:type="dxa"/>
          </w:tcPr>
          <w:p w14:paraId="4B169E5C" w14:textId="77777777" w:rsidR="0080575D" w:rsidRPr="007E778A" w:rsidRDefault="0080575D" w:rsidP="007E778A">
            <w:pPr>
              <w:rPr>
                <w:sz w:val="22"/>
                <w:szCs w:val="22"/>
              </w:rPr>
            </w:pPr>
            <w:r w:rsidRPr="007E778A">
              <w:rPr>
                <w:sz w:val="22"/>
                <w:szCs w:val="22"/>
              </w:rPr>
              <w:t xml:space="preserve">A </w:t>
            </w:r>
            <w:proofErr w:type="gramStart"/>
            <w:r w:rsidRPr="007E778A">
              <w:rPr>
                <w:sz w:val="22"/>
                <w:szCs w:val="22"/>
              </w:rPr>
              <w:t>floating point</w:t>
            </w:r>
            <w:proofErr w:type="gramEnd"/>
            <w:r w:rsidRPr="007E778A">
              <w:rPr>
                <w:sz w:val="22"/>
                <w:szCs w:val="22"/>
              </w:rPr>
              <w:t xml:space="preserve"> value</w:t>
            </w:r>
          </w:p>
        </w:tc>
      </w:tr>
      <w:tr w:rsidR="0080575D" w:rsidRPr="007E778A" w14:paraId="3C05556A" w14:textId="77777777" w:rsidTr="007E778A">
        <w:tc>
          <w:tcPr>
            <w:tcW w:w="1879" w:type="dxa"/>
          </w:tcPr>
          <w:p w14:paraId="70ABE907" w14:textId="77777777" w:rsidR="0080575D" w:rsidRPr="007E778A" w:rsidRDefault="0080575D" w:rsidP="007E778A">
            <w:pPr>
              <w:rPr>
                <w:sz w:val="22"/>
                <w:szCs w:val="22"/>
              </w:rPr>
            </w:pPr>
            <w:proofErr w:type="spellStart"/>
            <w:r w:rsidRPr="007E778A">
              <w:rPr>
                <w:sz w:val="22"/>
                <w:szCs w:val="22"/>
              </w:rPr>
              <w:t>int_val</w:t>
            </w:r>
            <w:proofErr w:type="spellEnd"/>
          </w:p>
        </w:tc>
        <w:tc>
          <w:tcPr>
            <w:tcW w:w="5766" w:type="dxa"/>
          </w:tcPr>
          <w:p w14:paraId="0E17A443" w14:textId="77777777" w:rsidR="0080575D" w:rsidRPr="007E778A" w:rsidRDefault="0080575D" w:rsidP="007E778A">
            <w:pPr>
              <w:rPr>
                <w:sz w:val="22"/>
                <w:szCs w:val="22"/>
              </w:rPr>
            </w:pPr>
            <w:r w:rsidRPr="007E778A">
              <w:rPr>
                <w:sz w:val="22"/>
                <w:szCs w:val="22"/>
              </w:rPr>
              <w:t>An integer value</w:t>
            </w:r>
          </w:p>
        </w:tc>
      </w:tr>
      <w:tr w:rsidR="0080575D" w:rsidRPr="007E778A" w14:paraId="03C5266B" w14:textId="77777777" w:rsidTr="007E778A">
        <w:tc>
          <w:tcPr>
            <w:tcW w:w="1879" w:type="dxa"/>
          </w:tcPr>
          <w:p w14:paraId="33AA8A64" w14:textId="77777777" w:rsidR="0080575D" w:rsidRPr="007E778A" w:rsidRDefault="0080575D" w:rsidP="007E778A">
            <w:pPr>
              <w:rPr>
                <w:sz w:val="22"/>
                <w:szCs w:val="22"/>
              </w:rPr>
            </w:pPr>
            <w:proofErr w:type="spellStart"/>
            <w:r w:rsidRPr="007E778A">
              <w:rPr>
                <w:sz w:val="22"/>
                <w:szCs w:val="22"/>
              </w:rPr>
              <w:t>string_val</w:t>
            </w:r>
            <w:proofErr w:type="spellEnd"/>
          </w:p>
        </w:tc>
        <w:tc>
          <w:tcPr>
            <w:tcW w:w="5766" w:type="dxa"/>
          </w:tcPr>
          <w:p w14:paraId="308BF1B9" w14:textId="77777777" w:rsidR="0080575D" w:rsidRPr="007E778A" w:rsidRDefault="0080575D" w:rsidP="007E778A">
            <w:pPr>
              <w:rPr>
                <w:sz w:val="22"/>
                <w:szCs w:val="22"/>
              </w:rPr>
            </w:pPr>
            <w:r w:rsidRPr="007E778A">
              <w:rPr>
                <w:sz w:val="22"/>
                <w:szCs w:val="22"/>
              </w:rPr>
              <w:t>An alphanumeric string or a PDF file</w:t>
            </w:r>
          </w:p>
        </w:tc>
      </w:tr>
      <w:tr w:rsidR="0080575D" w:rsidRPr="007E778A" w14:paraId="7C4ADD11" w14:textId="77777777" w:rsidTr="007E778A">
        <w:tc>
          <w:tcPr>
            <w:tcW w:w="1879" w:type="dxa"/>
          </w:tcPr>
          <w:p w14:paraId="3D5F930A" w14:textId="77777777" w:rsidR="0080575D" w:rsidRPr="007E778A" w:rsidRDefault="0080575D" w:rsidP="007E778A">
            <w:pPr>
              <w:rPr>
                <w:sz w:val="22"/>
                <w:szCs w:val="22"/>
              </w:rPr>
            </w:pPr>
            <w:proofErr w:type="spellStart"/>
            <w:r w:rsidRPr="007E778A">
              <w:rPr>
                <w:sz w:val="22"/>
                <w:szCs w:val="22"/>
              </w:rPr>
              <w:t>taxonomy_id</w:t>
            </w:r>
            <w:proofErr w:type="spellEnd"/>
          </w:p>
        </w:tc>
        <w:tc>
          <w:tcPr>
            <w:tcW w:w="5766" w:type="dxa"/>
          </w:tcPr>
          <w:p w14:paraId="1698BB01" w14:textId="77777777" w:rsidR="0080575D" w:rsidRPr="007E778A" w:rsidRDefault="0080575D" w:rsidP="007E778A">
            <w:pPr>
              <w:rPr>
                <w:sz w:val="22"/>
                <w:szCs w:val="22"/>
              </w:rPr>
            </w:pPr>
            <w:r w:rsidRPr="007E778A">
              <w:rPr>
                <w:sz w:val="22"/>
                <w:szCs w:val="22"/>
              </w:rPr>
              <w:t xml:space="preserve">The value is chosen from a </w:t>
            </w:r>
            <w:proofErr w:type="gramStart"/>
            <w:r w:rsidRPr="007E778A">
              <w:rPr>
                <w:sz w:val="22"/>
                <w:szCs w:val="22"/>
              </w:rPr>
              <w:t>drop down</w:t>
            </w:r>
            <w:proofErr w:type="gramEnd"/>
            <w:r w:rsidRPr="007E778A">
              <w:rPr>
                <w:sz w:val="22"/>
                <w:szCs w:val="22"/>
              </w:rPr>
              <w:t xml:space="preserve"> list.</w:t>
            </w:r>
          </w:p>
        </w:tc>
      </w:tr>
      <w:tr w:rsidR="00060593" w:rsidRPr="007E778A" w14:paraId="483CB68C" w14:textId="77777777" w:rsidTr="007E778A">
        <w:tc>
          <w:tcPr>
            <w:tcW w:w="1879" w:type="dxa"/>
          </w:tcPr>
          <w:p w14:paraId="5F0FCEDC" w14:textId="77777777" w:rsidR="00060593" w:rsidRPr="007E778A" w:rsidRDefault="00060593" w:rsidP="007E778A">
            <w:pPr>
              <w:rPr>
                <w:sz w:val="22"/>
                <w:szCs w:val="22"/>
              </w:rPr>
            </w:pPr>
            <w:proofErr w:type="spellStart"/>
            <w:r w:rsidRPr="007E778A">
              <w:rPr>
                <w:sz w:val="22"/>
                <w:szCs w:val="22"/>
              </w:rPr>
              <w:t>spectrum_id</w:t>
            </w:r>
            <w:proofErr w:type="spellEnd"/>
          </w:p>
        </w:tc>
        <w:tc>
          <w:tcPr>
            <w:tcW w:w="5766" w:type="dxa"/>
          </w:tcPr>
          <w:p w14:paraId="7C7FA728" w14:textId="77777777" w:rsidR="00060593" w:rsidRPr="007E778A" w:rsidRDefault="00060593" w:rsidP="007E778A">
            <w:pPr>
              <w:rPr>
                <w:sz w:val="22"/>
                <w:szCs w:val="22"/>
              </w:rPr>
            </w:pPr>
            <w:r w:rsidRPr="007E778A">
              <w:rPr>
                <w:sz w:val="22"/>
                <w:szCs w:val="22"/>
              </w:rPr>
              <w:t>An integer that refers to the id of a spectrum in the database.</w:t>
            </w:r>
          </w:p>
        </w:tc>
      </w:tr>
    </w:tbl>
    <w:p w14:paraId="5052097F" w14:textId="0C5D126A" w:rsidR="007E778A" w:rsidRDefault="007E778A" w:rsidP="00941E8C">
      <w:pPr>
        <w:pStyle w:val="Heading2"/>
      </w:pPr>
      <w:bookmarkStart w:id="600" w:name="_Toc49458151"/>
      <w:bookmarkStart w:id="601" w:name="_Toc391565373"/>
      <w:r>
        <w:t>Get SPECCHIO user contacts</w:t>
      </w:r>
      <w:bookmarkEnd w:id="600"/>
    </w:p>
    <w:p w14:paraId="76433BE1" w14:textId="3DE6524F" w:rsidR="007E778A" w:rsidRDefault="007E778A" w:rsidP="007E778A">
      <w:r>
        <w:t xml:space="preserve">This option is available to SPECCHIO administrators only. </w:t>
      </w:r>
    </w:p>
    <w:p w14:paraId="47F07BE3" w14:textId="63BB6E17" w:rsidR="007E778A" w:rsidRPr="007E778A" w:rsidRDefault="007E778A" w:rsidP="007E778A">
      <w:r>
        <w:t>It returns a list of user emails to enable the distribution of information about the SPECCHIO database, such as upgrade instructions or maintenance windows.</w:t>
      </w:r>
    </w:p>
    <w:p w14:paraId="5C33ED01" w14:textId="77777777" w:rsidR="00C17D8D" w:rsidRPr="00B350A0" w:rsidRDefault="00C17D8D" w:rsidP="00941E8C">
      <w:pPr>
        <w:pStyle w:val="Heading2"/>
      </w:pPr>
      <w:bookmarkStart w:id="602" w:name="_Toc49458152"/>
      <w:r w:rsidRPr="00B350A0">
        <w:t>About</w:t>
      </w:r>
      <w:bookmarkEnd w:id="601"/>
      <w:bookmarkEnd w:id="602"/>
    </w:p>
    <w:p w14:paraId="4F181887" w14:textId="77777777" w:rsidR="00C17D8D" w:rsidRPr="00B350A0" w:rsidRDefault="00C17D8D" w:rsidP="004A51AA">
      <w:pPr>
        <w:pStyle w:val="Body"/>
      </w:pPr>
      <w:r w:rsidRPr="00B350A0">
        <w:t>This function shows the version of the SPECCHIO Client that you are running and provides a link to the SPECCHIO web site.</w:t>
      </w:r>
    </w:p>
    <w:p w14:paraId="6A71D2B9" w14:textId="77777777" w:rsidR="00FA7FA2" w:rsidRPr="00BB754C" w:rsidRDefault="00FA7FA2" w:rsidP="00FA7FA2">
      <w:pPr>
        <w:pStyle w:val="Heading1"/>
      </w:pPr>
      <w:bookmarkStart w:id="603" w:name="_Ref413326635"/>
      <w:bookmarkStart w:id="604" w:name="_Ref413327735"/>
      <w:bookmarkStart w:id="605" w:name="_Ref413329717"/>
      <w:bookmarkStart w:id="606" w:name="_Toc49458153"/>
      <w:r w:rsidRPr="00BB754C">
        <w:lastRenderedPageBreak/>
        <w:t>Publishing Data to ANDS</w:t>
      </w:r>
      <w:bookmarkEnd w:id="593"/>
      <w:bookmarkEnd w:id="594"/>
      <w:bookmarkEnd w:id="603"/>
      <w:bookmarkEnd w:id="604"/>
      <w:bookmarkEnd w:id="605"/>
      <w:bookmarkEnd w:id="606"/>
    </w:p>
    <w:p w14:paraId="2BAE01B0" w14:textId="77777777" w:rsidR="00FA7FA2" w:rsidRPr="00B350A0" w:rsidRDefault="00FA7FA2" w:rsidP="004A51AA">
      <w:pPr>
        <w:pStyle w:val="Body"/>
      </w:pPr>
      <w:r w:rsidRPr="00B350A0">
        <w:t xml:space="preserve">Data from SPECCHIO can be published to the Research Data Australia (RDA) service of the Australian National Data Service (ANDS). From the ANDS website... </w:t>
      </w:r>
    </w:p>
    <w:p w14:paraId="4D8387CA" w14:textId="77777777" w:rsidR="00FA7FA2" w:rsidRPr="00B350A0" w:rsidRDefault="00FA7FA2" w:rsidP="004A51AA">
      <w:pPr>
        <w:pStyle w:val="Quotation"/>
      </w:pPr>
      <w:r w:rsidRPr="00B350A0">
        <w:t>Research Data Australia, the flagship service of the Australian National Data Service (</w:t>
      </w:r>
      <w:hyperlink r:id="rId151" w:tgtFrame="_blank" w:history="1">
        <w:r w:rsidRPr="00B350A0">
          <w:t>ANDS</w:t>
        </w:r>
      </w:hyperlink>
      <w:r w:rsidRPr="00B350A0">
        <w:t>), provides a comprehensive window into the Australian Research Data Commons.</w:t>
      </w:r>
    </w:p>
    <w:p w14:paraId="49FD3BD4" w14:textId="77777777" w:rsidR="00FA7FA2" w:rsidRPr="00B350A0" w:rsidRDefault="00FA7FA2" w:rsidP="004A51AA">
      <w:pPr>
        <w:pStyle w:val="Quotation"/>
      </w:pPr>
      <w:r w:rsidRPr="00B350A0">
        <w:t>Research Data Australia is an Internet-based discovery service designed to provide rich connections between data, projects, researchers and institutions, and promote visibility of Australian research data collections in search engines.</w:t>
      </w:r>
    </w:p>
    <w:p w14:paraId="12ED1FFE" w14:textId="77777777" w:rsidR="00FA7FA2" w:rsidRPr="00B350A0" w:rsidRDefault="00FA7FA2" w:rsidP="004A51AA">
      <w:pPr>
        <w:pStyle w:val="Quotation"/>
      </w:pPr>
      <w:r w:rsidRPr="00B350A0">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14:paraId="2DF0FCEF" w14:textId="77777777" w:rsidR="00FA7FA2" w:rsidRPr="00B350A0" w:rsidRDefault="00FA7FA2" w:rsidP="004A51AA">
      <w:pPr>
        <w:pStyle w:val="Quotation"/>
      </w:pPr>
      <w:r w:rsidRPr="00B350A0">
        <w:t>ANDS is funded by the Australian Government through the National Collaborative Research Infrastructure Strategy (</w:t>
      </w:r>
      <w:hyperlink r:id="rId152" w:tgtFrame="_blank" w:history="1">
        <w:r w:rsidRPr="00B350A0">
          <w:t>NCRIS</w:t>
        </w:r>
      </w:hyperlink>
      <w:r w:rsidRPr="00B350A0">
        <w:t>) and the Education Investment Fund (EIF) Super Science Initiative.</w:t>
      </w:r>
    </w:p>
    <w:p w14:paraId="1124365E" w14:textId="77777777" w:rsidR="00FA7FA2" w:rsidRPr="00B350A0" w:rsidRDefault="00FA7FA2" w:rsidP="004A51AA">
      <w:pPr>
        <w:pStyle w:val="Body"/>
      </w:pPr>
      <w:r w:rsidRPr="00B350A0">
        <w:t xml:space="preserve">See </w:t>
      </w:r>
      <w:hyperlink r:id="rId153" w:history="1">
        <w:r w:rsidRPr="00B350A0">
          <w:rPr>
            <w:rStyle w:val="Hyperlink"/>
          </w:rPr>
          <w:t>http://www.ands.org.au/</w:t>
        </w:r>
      </w:hyperlink>
      <w:r w:rsidRPr="00B350A0">
        <w:t xml:space="preserve"> and </w:t>
      </w:r>
      <w:hyperlink r:id="rId154" w:history="1">
        <w:r w:rsidRPr="00B350A0">
          <w:rPr>
            <w:rStyle w:val="Hyperlink"/>
          </w:rPr>
          <w:t>https://researchdata.ands.org.au/</w:t>
        </w:r>
      </w:hyperlink>
      <w:r w:rsidRPr="00B350A0">
        <w:t xml:space="preserve"> for more information on ANDS and this service.</w:t>
      </w:r>
    </w:p>
    <w:p w14:paraId="354669F3" w14:textId="77777777" w:rsidR="00FA7FA2" w:rsidRPr="00B350A0" w:rsidRDefault="00FA7FA2" w:rsidP="004A51AA">
      <w:pPr>
        <w:pStyle w:val="Body"/>
      </w:pPr>
      <w:r w:rsidRPr="00B350A0">
        <w:t>In SPECCHIO, you can only Publish data for which you are the owner or a member of the Research Group.</w:t>
      </w:r>
    </w:p>
    <w:p w14:paraId="695B52C9" w14:textId="77777777" w:rsidR="00FA7FA2" w:rsidRPr="00B350A0" w:rsidRDefault="00FA7FA2" w:rsidP="004A51AA">
      <w:pPr>
        <w:pStyle w:val="Body"/>
      </w:pPr>
      <w:r w:rsidRPr="00B350A0">
        <w:t>Publication from SPECCHIO involves these key steps.</w:t>
      </w:r>
    </w:p>
    <w:p w14:paraId="6F83DC1B" w14:textId="77777777" w:rsidR="00FA7FA2" w:rsidRPr="00B350A0" w:rsidRDefault="00FA7FA2" w:rsidP="004A51AA">
      <w:pPr>
        <w:pStyle w:val="NumberedItem"/>
      </w:pPr>
      <w:r w:rsidRPr="00B350A0">
        <w:t>Decide on the Spectra to be grouped together and published as a Collection. The Spectra can be all of a Campaign, part of a Campaign, or even be selected from multiple Campaigns.</w:t>
      </w:r>
    </w:p>
    <w:p w14:paraId="309FF803" w14:textId="77777777" w:rsidR="00FA7FA2" w:rsidRPr="00B350A0" w:rsidRDefault="00FA7FA2" w:rsidP="004A51AA">
      <w:pPr>
        <w:pStyle w:val="NumberedItem"/>
      </w:pPr>
      <w:r w:rsidRPr="00B350A0">
        <w:t>Ensure that the Spectra in the Collection are complete and meet the minimum Metadata requirements for Publishing. See the following page for a description of Metadata used for Published Collections.</w:t>
      </w:r>
    </w:p>
    <w:p w14:paraId="03FA5CD7" w14:textId="77777777" w:rsidR="00FA7FA2" w:rsidRPr="00B350A0" w:rsidRDefault="00FA7FA2" w:rsidP="004A51AA">
      <w:pPr>
        <w:pStyle w:val="NumberedItem"/>
      </w:pPr>
      <w:r w:rsidRPr="00B350A0">
        <w:t>Decide on the Principal Investigator, and ensure their SPECCHIO User information is correct and up-to-date.</w:t>
      </w:r>
    </w:p>
    <w:p w14:paraId="36C85E1A" w14:textId="77777777" w:rsidR="00FA7FA2" w:rsidRPr="00B350A0" w:rsidRDefault="00FA7FA2" w:rsidP="004A51AA">
      <w:pPr>
        <w:pStyle w:val="NumberedItem"/>
      </w:pPr>
      <w:r w:rsidRPr="00B350A0">
        <w:t>Publish the Collection, indicating the Collection name, Collection description and Principal Investigator.</w:t>
      </w:r>
    </w:p>
    <w:p w14:paraId="3FCED58D" w14:textId="77777777" w:rsidR="00FA7FA2" w:rsidRPr="00B350A0" w:rsidRDefault="00FA7FA2" w:rsidP="004A51AA">
      <w:pPr>
        <w:pStyle w:val="NumberedItem"/>
      </w:pPr>
      <w:r w:rsidRPr="00B350A0">
        <w:t>SPECCHIO generates an ANDS Collection Key for this Collection and writes it to all Spectra in the Collection key Metadata Attribute in the Data Portal Group.</w:t>
      </w:r>
    </w:p>
    <w:p w14:paraId="7CE34E59" w14:textId="77777777" w:rsidR="00FA7FA2" w:rsidRPr="00B350A0" w:rsidRDefault="00FA7FA2" w:rsidP="004A51AA">
      <w:pPr>
        <w:pStyle w:val="Body"/>
      </w:pPr>
      <w:r w:rsidRPr="00B350A0">
        <w:t>The ANDS Collection Key can be used to identify the Spectra in this Collection by searching for it using SPECCHIO’s Query Builder. Each Spectrum will have one ANDS Collection Key Metadata value for each Collection in which it has been included.</w:t>
      </w:r>
    </w:p>
    <w:p w14:paraId="37419B27" w14:textId="77777777" w:rsidR="00FA7FA2" w:rsidRPr="00B350A0" w:rsidRDefault="00FA7FA2" w:rsidP="004A51AA">
      <w:pPr>
        <w:pStyle w:val="Warning"/>
      </w:pPr>
      <w:r w:rsidRPr="00B350A0">
        <w:t>Warning</w:t>
      </w:r>
      <w:r w:rsidRPr="00B350A0">
        <w:tab/>
        <w:t xml:space="preserve">Once Published, there is no way to retract the Publication using the SPECCHIO client. You will need to approach your System Administrator if you have Published in error. </w:t>
      </w:r>
    </w:p>
    <w:p w14:paraId="6AE9F385" w14:textId="77777777" w:rsidR="00FA7FA2" w:rsidRPr="00B350A0" w:rsidRDefault="00FA7FA2" w:rsidP="004A51AA">
      <w:pPr>
        <w:pStyle w:val="Body"/>
      </w:pPr>
      <w:r w:rsidRPr="00B350A0">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2C3012AE" w14:textId="77777777" w:rsidR="00FA7FA2" w:rsidRPr="00B350A0" w:rsidRDefault="00FA7FA2" w:rsidP="004A51AA">
      <w:pPr>
        <w:pStyle w:val="Note"/>
      </w:pPr>
      <w:r w:rsidRPr="00B350A0">
        <w:lastRenderedPageBreak/>
        <w:t>Note</w:t>
      </w:r>
      <w:r w:rsidRPr="00B350A0">
        <w:tab/>
        <w:t>The RIF-CS file is a logical reference to your Spectral data, so it’s important to ensure that this data remains valid and accessible in the SPECCHIO database. This will ensure that it can be provided at a later time to those that request it based on the Published ANDS information.</w:t>
      </w:r>
    </w:p>
    <w:p w14:paraId="4B495D46" w14:textId="77777777" w:rsidR="00FA7FA2" w:rsidRPr="00B350A0" w:rsidRDefault="00FA7FA2" w:rsidP="004A51AA">
      <w:pPr>
        <w:pStyle w:val="Body"/>
      </w:pPr>
      <w:r w:rsidRPr="00B350A0">
        <w:t>In the Publication step, the SPECCHIO server fills RIF-CS fields using the following Metadata. Most Metadata is either automatically generated by SPECCHIO itself, or drawn from data set during the creation of user accounts and/or the publication process. Some other Metadata, however, must first be set in the metadata editor if you wish it to be sent to ANDS.</w:t>
      </w:r>
    </w:p>
    <w:tbl>
      <w:tblPr>
        <w:tblStyle w:val="TableGrid"/>
        <w:tblW w:w="0" w:type="auto"/>
        <w:tblInd w:w="709" w:type="dxa"/>
        <w:tblLook w:val="04A0" w:firstRow="1" w:lastRow="0" w:firstColumn="1" w:lastColumn="0" w:noHBand="0" w:noVBand="1"/>
      </w:tblPr>
      <w:tblGrid>
        <w:gridCol w:w="1770"/>
        <w:gridCol w:w="4641"/>
        <w:gridCol w:w="2122"/>
      </w:tblGrid>
      <w:tr w:rsidR="00FA7FA2" w:rsidRPr="007D1080" w14:paraId="5E335460" w14:textId="77777777" w:rsidTr="00710979">
        <w:tc>
          <w:tcPr>
            <w:tcW w:w="1784" w:type="dxa"/>
          </w:tcPr>
          <w:p w14:paraId="588C2BE2" w14:textId="77777777" w:rsidR="00FA7FA2" w:rsidRPr="00AF110D" w:rsidRDefault="00FA7FA2" w:rsidP="004A51AA">
            <w:pPr>
              <w:pStyle w:val="TableText"/>
              <w:rPr>
                <w:sz w:val="22"/>
                <w:szCs w:val="22"/>
              </w:rPr>
            </w:pPr>
            <w:r w:rsidRPr="00AF110D">
              <w:rPr>
                <w:sz w:val="22"/>
                <w:szCs w:val="22"/>
              </w:rPr>
              <w:t>RIF-CS Field</w:t>
            </w:r>
          </w:p>
        </w:tc>
        <w:tc>
          <w:tcPr>
            <w:tcW w:w="4845" w:type="dxa"/>
          </w:tcPr>
          <w:p w14:paraId="147C54B2" w14:textId="77777777" w:rsidR="00FA7FA2" w:rsidRPr="00AF110D" w:rsidRDefault="00FA7FA2" w:rsidP="004A51AA">
            <w:pPr>
              <w:pStyle w:val="TableText"/>
              <w:rPr>
                <w:sz w:val="22"/>
                <w:szCs w:val="22"/>
              </w:rPr>
            </w:pPr>
            <w:r w:rsidRPr="00AF110D">
              <w:rPr>
                <w:sz w:val="22"/>
                <w:szCs w:val="22"/>
              </w:rPr>
              <w:t>SPECCHIO Field</w:t>
            </w:r>
          </w:p>
        </w:tc>
        <w:tc>
          <w:tcPr>
            <w:tcW w:w="2233" w:type="dxa"/>
          </w:tcPr>
          <w:p w14:paraId="00C9F11B" w14:textId="77777777" w:rsidR="00FA7FA2" w:rsidRPr="00AF110D" w:rsidRDefault="00FA7FA2" w:rsidP="004A51AA">
            <w:pPr>
              <w:pStyle w:val="TableText"/>
              <w:rPr>
                <w:sz w:val="22"/>
                <w:szCs w:val="22"/>
              </w:rPr>
            </w:pPr>
            <w:r w:rsidRPr="00AF110D">
              <w:rPr>
                <w:sz w:val="22"/>
                <w:szCs w:val="22"/>
              </w:rPr>
              <w:t>Notes</w:t>
            </w:r>
          </w:p>
        </w:tc>
      </w:tr>
      <w:tr w:rsidR="00FA7FA2" w:rsidRPr="007D1080" w14:paraId="657CDA28" w14:textId="77777777" w:rsidTr="00710979">
        <w:tc>
          <w:tcPr>
            <w:tcW w:w="1784" w:type="dxa"/>
          </w:tcPr>
          <w:p w14:paraId="7238D039" w14:textId="77777777" w:rsidR="00FA7FA2" w:rsidRPr="00AF110D" w:rsidRDefault="00FA7FA2" w:rsidP="004A51AA">
            <w:pPr>
              <w:pStyle w:val="TableText"/>
              <w:rPr>
                <w:sz w:val="22"/>
                <w:szCs w:val="22"/>
              </w:rPr>
            </w:pPr>
            <w:r w:rsidRPr="00AF110D">
              <w:rPr>
                <w:sz w:val="22"/>
                <w:szCs w:val="22"/>
              </w:rPr>
              <w:t>Collection Key</w:t>
            </w:r>
          </w:p>
        </w:tc>
        <w:tc>
          <w:tcPr>
            <w:tcW w:w="4845" w:type="dxa"/>
          </w:tcPr>
          <w:p w14:paraId="08990ED9" w14:textId="77777777" w:rsidR="00FA7FA2" w:rsidRPr="00AF110D" w:rsidRDefault="00FA7FA2" w:rsidP="004A51AA">
            <w:pPr>
              <w:pStyle w:val="TableText"/>
              <w:rPr>
                <w:sz w:val="22"/>
                <w:szCs w:val="22"/>
              </w:rPr>
            </w:pPr>
            <w:r w:rsidRPr="00AF110D">
              <w:rPr>
                <w:sz w:val="22"/>
                <w:szCs w:val="22"/>
              </w:rPr>
              <w:t xml:space="preserve">The collection key generated by the SPECCHIO server. The University of Wollongong’s server generates keys of the form </w:t>
            </w:r>
            <w:r w:rsidRPr="00AF110D">
              <w:rPr>
                <w:rStyle w:val="CodeChar"/>
                <w:sz w:val="22"/>
                <w:szCs w:val="22"/>
                <w:u w:val="single"/>
              </w:rPr>
              <w:t>uow.edu.au/SL/COL/</w:t>
            </w:r>
            <w:proofErr w:type="spellStart"/>
            <w:r w:rsidRPr="00AF110D">
              <w:rPr>
                <w:rStyle w:val="CodeChar"/>
                <w:sz w:val="22"/>
                <w:szCs w:val="22"/>
                <w:u w:val="single"/>
              </w:rPr>
              <w:t>nnnn</w:t>
            </w:r>
            <w:proofErr w:type="spellEnd"/>
            <w:r w:rsidRPr="00AF110D">
              <w:rPr>
                <w:sz w:val="22"/>
                <w:szCs w:val="22"/>
              </w:rPr>
              <w:t xml:space="preserve">, where </w:t>
            </w:r>
            <w:proofErr w:type="spellStart"/>
            <w:r w:rsidRPr="00AF110D">
              <w:rPr>
                <w:sz w:val="22"/>
                <w:szCs w:val="22"/>
              </w:rPr>
              <w:t>nnnn</w:t>
            </w:r>
            <w:proofErr w:type="spellEnd"/>
            <w:r w:rsidRPr="00AF110D">
              <w:rPr>
                <w:sz w:val="22"/>
                <w:szCs w:val="22"/>
              </w:rPr>
              <w:t xml:space="preserve"> is a serial number generated by the SPECCHIO server. This value will be as ANDS Collection Key in SPECCHIO’s metadata.</w:t>
            </w:r>
          </w:p>
        </w:tc>
        <w:tc>
          <w:tcPr>
            <w:tcW w:w="2233" w:type="dxa"/>
          </w:tcPr>
          <w:p w14:paraId="72DB6349"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3F095D5B" w14:textId="77777777" w:rsidTr="00710979">
        <w:tc>
          <w:tcPr>
            <w:tcW w:w="1784" w:type="dxa"/>
          </w:tcPr>
          <w:p w14:paraId="01CA2D71" w14:textId="77777777" w:rsidR="00FA7FA2" w:rsidRPr="00AF110D" w:rsidRDefault="00FA7FA2" w:rsidP="004A51AA">
            <w:pPr>
              <w:pStyle w:val="TableText"/>
              <w:rPr>
                <w:sz w:val="22"/>
                <w:szCs w:val="22"/>
              </w:rPr>
            </w:pPr>
            <w:r w:rsidRPr="00AF110D">
              <w:rPr>
                <w:sz w:val="22"/>
                <w:szCs w:val="22"/>
              </w:rPr>
              <w:t>Collection Name</w:t>
            </w:r>
          </w:p>
        </w:tc>
        <w:tc>
          <w:tcPr>
            <w:tcW w:w="4845" w:type="dxa"/>
          </w:tcPr>
          <w:p w14:paraId="443DF3A9" w14:textId="77777777" w:rsidR="00FA7FA2" w:rsidRPr="00AF110D" w:rsidRDefault="00FA7FA2" w:rsidP="004A51AA">
            <w:pPr>
              <w:pStyle w:val="TableText"/>
              <w:rPr>
                <w:sz w:val="22"/>
                <w:szCs w:val="22"/>
              </w:rPr>
            </w:pPr>
            <w:r w:rsidRPr="00AF110D">
              <w:rPr>
                <w:sz w:val="22"/>
                <w:szCs w:val="22"/>
              </w:rPr>
              <w:t>The collection name value specified in the ANDS Collection Key dialog. This value will be saved as ANDS Collection Name in SPECCHIO’s metadata.</w:t>
            </w:r>
          </w:p>
        </w:tc>
        <w:tc>
          <w:tcPr>
            <w:tcW w:w="2233" w:type="dxa"/>
          </w:tcPr>
          <w:p w14:paraId="17B9694D"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6AC0BE7E" w14:textId="77777777" w:rsidTr="00710979">
        <w:tc>
          <w:tcPr>
            <w:tcW w:w="1784" w:type="dxa"/>
          </w:tcPr>
          <w:p w14:paraId="654F303E" w14:textId="77777777" w:rsidR="00FA7FA2" w:rsidRPr="00AF110D" w:rsidRDefault="00FA7FA2" w:rsidP="004A51AA">
            <w:pPr>
              <w:pStyle w:val="TableText"/>
              <w:rPr>
                <w:sz w:val="22"/>
                <w:szCs w:val="22"/>
              </w:rPr>
            </w:pPr>
            <w:r w:rsidRPr="00AF110D">
              <w:rPr>
                <w:sz w:val="22"/>
                <w:szCs w:val="22"/>
              </w:rPr>
              <w:t>Collection Description</w:t>
            </w:r>
          </w:p>
        </w:tc>
        <w:tc>
          <w:tcPr>
            <w:tcW w:w="4845" w:type="dxa"/>
          </w:tcPr>
          <w:p w14:paraId="29FA9F9A" w14:textId="77777777" w:rsidR="00FA7FA2" w:rsidRPr="00AF110D" w:rsidRDefault="00FA7FA2" w:rsidP="004A51AA">
            <w:pPr>
              <w:pStyle w:val="TableText"/>
              <w:rPr>
                <w:sz w:val="22"/>
                <w:szCs w:val="22"/>
              </w:rPr>
            </w:pPr>
            <w:r w:rsidRPr="00AF110D">
              <w:rPr>
                <w:sz w:val="22"/>
                <w:szCs w:val="22"/>
              </w:rPr>
              <w:t>The collection description specified in the ANDS Collection Key dialog. This value will be saved as ANDS Collection Description in SPECCHIO’s metadata.</w:t>
            </w:r>
          </w:p>
        </w:tc>
        <w:tc>
          <w:tcPr>
            <w:tcW w:w="2233" w:type="dxa"/>
          </w:tcPr>
          <w:p w14:paraId="0EC9B210"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2C538C5E" w14:textId="77777777" w:rsidTr="00710979">
        <w:tc>
          <w:tcPr>
            <w:tcW w:w="1784" w:type="dxa"/>
          </w:tcPr>
          <w:p w14:paraId="7F58C7D4" w14:textId="77777777" w:rsidR="00FA7FA2" w:rsidRPr="00AF110D" w:rsidRDefault="00FA7FA2" w:rsidP="004A51AA">
            <w:pPr>
              <w:pStyle w:val="TableText"/>
              <w:rPr>
                <w:sz w:val="22"/>
                <w:szCs w:val="22"/>
              </w:rPr>
            </w:pPr>
            <w:r w:rsidRPr="00AF110D">
              <w:rPr>
                <w:sz w:val="22"/>
                <w:szCs w:val="22"/>
              </w:rPr>
              <w:t>Group</w:t>
            </w:r>
          </w:p>
        </w:tc>
        <w:tc>
          <w:tcPr>
            <w:tcW w:w="4845" w:type="dxa"/>
          </w:tcPr>
          <w:p w14:paraId="0BF70AFA" w14:textId="77777777" w:rsidR="00FA7FA2" w:rsidRPr="00AF110D" w:rsidRDefault="00FA7FA2" w:rsidP="004A51AA">
            <w:pPr>
              <w:pStyle w:val="TableText"/>
              <w:rPr>
                <w:sz w:val="22"/>
                <w:szCs w:val="22"/>
              </w:rPr>
            </w:pPr>
            <w:r w:rsidRPr="00AF110D">
              <w:rPr>
                <w:sz w:val="22"/>
                <w:szCs w:val="22"/>
              </w:rPr>
              <w:t>The institution of the principal investigator.</w:t>
            </w:r>
          </w:p>
        </w:tc>
        <w:tc>
          <w:tcPr>
            <w:tcW w:w="2233" w:type="dxa"/>
          </w:tcPr>
          <w:p w14:paraId="1F6CCF25"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41F2D5CF" w14:textId="77777777" w:rsidTr="00710979">
        <w:tc>
          <w:tcPr>
            <w:tcW w:w="1784" w:type="dxa"/>
          </w:tcPr>
          <w:p w14:paraId="1C3CC865" w14:textId="77777777" w:rsidR="00FA7FA2" w:rsidRPr="00AF110D" w:rsidRDefault="00FA7FA2" w:rsidP="004A51AA">
            <w:pPr>
              <w:pStyle w:val="TableText"/>
              <w:rPr>
                <w:sz w:val="22"/>
                <w:szCs w:val="22"/>
              </w:rPr>
            </w:pPr>
            <w:r w:rsidRPr="00AF110D">
              <w:rPr>
                <w:sz w:val="22"/>
                <w:szCs w:val="22"/>
              </w:rPr>
              <w:t>Date</w:t>
            </w:r>
          </w:p>
        </w:tc>
        <w:tc>
          <w:tcPr>
            <w:tcW w:w="4845" w:type="dxa"/>
          </w:tcPr>
          <w:p w14:paraId="62E080CA" w14:textId="77777777" w:rsidR="00FA7FA2" w:rsidRPr="00AF110D" w:rsidRDefault="00FA7FA2" w:rsidP="004A51AA">
            <w:pPr>
              <w:pStyle w:val="TableText"/>
              <w:rPr>
                <w:sz w:val="22"/>
                <w:szCs w:val="22"/>
              </w:rPr>
            </w:pPr>
            <w:r w:rsidRPr="00AF110D">
              <w:rPr>
                <w:sz w:val="22"/>
                <w:szCs w:val="22"/>
              </w:rPr>
              <w:t>The earliest Acquisition Time of any Spectrum in the Collection.</w:t>
            </w:r>
          </w:p>
        </w:tc>
        <w:tc>
          <w:tcPr>
            <w:tcW w:w="2233" w:type="dxa"/>
          </w:tcPr>
          <w:p w14:paraId="59B9A4C4"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E6F8FED" w14:textId="77777777" w:rsidTr="00710979">
        <w:tc>
          <w:tcPr>
            <w:tcW w:w="1784" w:type="dxa"/>
          </w:tcPr>
          <w:p w14:paraId="1C01418A" w14:textId="77777777" w:rsidR="00FA7FA2" w:rsidRPr="00AF110D" w:rsidRDefault="00FA7FA2" w:rsidP="004A51AA">
            <w:pPr>
              <w:pStyle w:val="TableText"/>
              <w:rPr>
                <w:sz w:val="22"/>
                <w:szCs w:val="22"/>
              </w:rPr>
            </w:pPr>
            <w:r w:rsidRPr="00AF110D">
              <w:rPr>
                <w:sz w:val="22"/>
                <w:szCs w:val="22"/>
              </w:rPr>
              <w:t>Identifier (local)</w:t>
            </w:r>
          </w:p>
        </w:tc>
        <w:tc>
          <w:tcPr>
            <w:tcW w:w="4845" w:type="dxa"/>
          </w:tcPr>
          <w:p w14:paraId="773C0EB7" w14:textId="77777777" w:rsidR="00FA7FA2" w:rsidRPr="00AF110D" w:rsidRDefault="00FA7FA2" w:rsidP="004A51AA">
            <w:pPr>
              <w:pStyle w:val="TableText"/>
              <w:rPr>
                <w:sz w:val="22"/>
                <w:szCs w:val="22"/>
              </w:rPr>
            </w:pPr>
            <w:r w:rsidRPr="00AF110D">
              <w:rPr>
                <w:sz w:val="22"/>
                <w:szCs w:val="22"/>
              </w:rPr>
              <w:t xml:space="preserve">An identifier generated by the SPECCHIO server. The University of Wollongong’s server generates local identifiers of the form </w:t>
            </w:r>
            <w:proofErr w:type="spellStart"/>
            <w:r w:rsidRPr="00AF110D">
              <w:rPr>
                <w:rStyle w:val="CodeChar"/>
                <w:sz w:val="22"/>
                <w:szCs w:val="22"/>
                <w:u w:val="single"/>
              </w:rPr>
              <w:t>Collection~nnnn</w:t>
            </w:r>
            <w:proofErr w:type="spellEnd"/>
            <w:r w:rsidRPr="00AF110D">
              <w:rPr>
                <w:sz w:val="22"/>
                <w:szCs w:val="22"/>
              </w:rPr>
              <w:t xml:space="preserve"> where </w:t>
            </w:r>
            <w:proofErr w:type="spellStart"/>
            <w:r w:rsidRPr="00AF110D">
              <w:rPr>
                <w:sz w:val="22"/>
                <w:szCs w:val="22"/>
              </w:rPr>
              <w:t>nnnn</w:t>
            </w:r>
            <w:proofErr w:type="spellEnd"/>
            <w:r w:rsidRPr="00AF110D">
              <w:rPr>
                <w:sz w:val="22"/>
                <w:szCs w:val="22"/>
              </w:rPr>
              <w:t xml:space="preserve"> is a serial number.</w:t>
            </w:r>
          </w:p>
        </w:tc>
        <w:tc>
          <w:tcPr>
            <w:tcW w:w="2233" w:type="dxa"/>
          </w:tcPr>
          <w:p w14:paraId="560D7C8A"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0BAABDEE" w14:textId="77777777" w:rsidTr="00710979">
        <w:tc>
          <w:tcPr>
            <w:tcW w:w="1784" w:type="dxa"/>
          </w:tcPr>
          <w:p w14:paraId="78F1501C" w14:textId="77777777" w:rsidR="00FA7FA2" w:rsidRPr="00AF110D" w:rsidRDefault="00FA7FA2" w:rsidP="004A51AA">
            <w:pPr>
              <w:pStyle w:val="TableText"/>
              <w:rPr>
                <w:sz w:val="22"/>
                <w:szCs w:val="22"/>
              </w:rPr>
            </w:pPr>
            <w:r w:rsidRPr="00AF110D">
              <w:rPr>
                <w:sz w:val="22"/>
                <w:szCs w:val="22"/>
              </w:rPr>
              <w:t>Identifier (</w:t>
            </w:r>
            <w:proofErr w:type="spellStart"/>
            <w:r w:rsidRPr="00AF110D">
              <w:rPr>
                <w:sz w:val="22"/>
                <w:szCs w:val="22"/>
              </w:rPr>
              <w:t>doi</w:t>
            </w:r>
            <w:proofErr w:type="spellEnd"/>
            <w:r w:rsidRPr="00AF110D">
              <w:rPr>
                <w:sz w:val="22"/>
                <w:szCs w:val="22"/>
              </w:rPr>
              <w:t>)</w:t>
            </w:r>
          </w:p>
        </w:tc>
        <w:tc>
          <w:tcPr>
            <w:tcW w:w="4845" w:type="dxa"/>
          </w:tcPr>
          <w:p w14:paraId="5C9B3A48" w14:textId="77777777" w:rsidR="00FA7FA2" w:rsidRPr="00AF110D" w:rsidRDefault="00FA7FA2" w:rsidP="004A51AA">
            <w:pPr>
              <w:pStyle w:val="TableText"/>
              <w:rPr>
                <w:sz w:val="22"/>
                <w:szCs w:val="22"/>
              </w:rPr>
            </w:pPr>
            <w:r w:rsidRPr="00AF110D">
              <w:rPr>
                <w:sz w:val="22"/>
                <w:szCs w:val="22"/>
              </w:rPr>
              <w:t>The Digital Object Identifiers associated with every Spectrum in the Collection.</w:t>
            </w:r>
          </w:p>
        </w:tc>
        <w:tc>
          <w:tcPr>
            <w:tcW w:w="2233" w:type="dxa"/>
          </w:tcPr>
          <w:p w14:paraId="4A17BC97"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46FB5D9" w14:textId="77777777" w:rsidTr="00710979">
        <w:tc>
          <w:tcPr>
            <w:tcW w:w="1784" w:type="dxa"/>
          </w:tcPr>
          <w:p w14:paraId="30451B78" w14:textId="77777777" w:rsidR="00FA7FA2" w:rsidRPr="00AF110D" w:rsidRDefault="00FA7FA2" w:rsidP="004A51AA">
            <w:pPr>
              <w:pStyle w:val="TableText"/>
              <w:rPr>
                <w:sz w:val="22"/>
                <w:szCs w:val="22"/>
              </w:rPr>
            </w:pPr>
            <w:r w:rsidRPr="00AF110D">
              <w:rPr>
                <w:sz w:val="22"/>
                <w:szCs w:val="22"/>
              </w:rPr>
              <w:t>Location (electronic)</w:t>
            </w:r>
          </w:p>
        </w:tc>
        <w:tc>
          <w:tcPr>
            <w:tcW w:w="4845" w:type="dxa"/>
          </w:tcPr>
          <w:p w14:paraId="663B936C" w14:textId="77777777" w:rsidR="00FA7FA2" w:rsidRPr="00AF110D" w:rsidRDefault="00FA7FA2" w:rsidP="004A51AA">
            <w:pPr>
              <w:pStyle w:val="TableText"/>
              <w:rPr>
                <w:sz w:val="22"/>
                <w:szCs w:val="22"/>
              </w:rPr>
            </w:pPr>
            <w:r w:rsidRPr="00AF110D">
              <w:rPr>
                <w:sz w:val="22"/>
                <w:szCs w:val="22"/>
              </w:rPr>
              <w:t>The e-mail address of the Principal Investigator.</w:t>
            </w:r>
          </w:p>
        </w:tc>
        <w:tc>
          <w:tcPr>
            <w:tcW w:w="2233" w:type="dxa"/>
          </w:tcPr>
          <w:p w14:paraId="1693855B"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5B84E406" w14:textId="77777777" w:rsidTr="00710979">
        <w:tc>
          <w:tcPr>
            <w:tcW w:w="1784" w:type="dxa"/>
          </w:tcPr>
          <w:p w14:paraId="3CA00BBE" w14:textId="77777777" w:rsidR="00FA7FA2" w:rsidRPr="00AF110D" w:rsidRDefault="00FA7FA2" w:rsidP="004A51AA">
            <w:pPr>
              <w:pStyle w:val="TableText"/>
              <w:rPr>
                <w:sz w:val="22"/>
                <w:szCs w:val="22"/>
              </w:rPr>
            </w:pPr>
            <w:r w:rsidRPr="00AF110D">
              <w:rPr>
                <w:sz w:val="22"/>
                <w:szCs w:val="22"/>
              </w:rPr>
              <w:t>Location (physical)</w:t>
            </w:r>
          </w:p>
        </w:tc>
        <w:tc>
          <w:tcPr>
            <w:tcW w:w="4845" w:type="dxa"/>
          </w:tcPr>
          <w:p w14:paraId="62EF3D8E" w14:textId="77777777" w:rsidR="00FA7FA2" w:rsidRPr="00AF110D" w:rsidRDefault="00FA7FA2" w:rsidP="004A51AA">
            <w:pPr>
              <w:pStyle w:val="TableText"/>
              <w:rPr>
                <w:sz w:val="22"/>
                <w:szCs w:val="22"/>
              </w:rPr>
            </w:pPr>
            <w:r w:rsidRPr="00AF110D">
              <w:rPr>
                <w:sz w:val="22"/>
                <w:szCs w:val="22"/>
              </w:rPr>
              <w:t>The Department and Institute of the Principal Investigator.</w:t>
            </w:r>
          </w:p>
        </w:tc>
        <w:tc>
          <w:tcPr>
            <w:tcW w:w="2233" w:type="dxa"/>
          </w:tcPr>
          <w:p w14:paraId="0F196002"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208F2CF9" w14:textId="77777777" w:rsidTr="00710979">
        <w:tc>
          <w:tcPr>
            <w:tcW w:w="1784" w:type="dxa"/>
          </w:tcPr>
          <w:p w14:paraId="142C95F8" w14:textId="77777777" w:rsidR="00FA7FA2" w:rsidRPr="00AF110D" w:rsidRDefault="00FA7FA2" w:rsidP="004A51AA">
            <w:pPr>
              <w:pStyle w:val="TableText"/>
              <w:rPr>
                <w:sz w:val="22"/>
                <w:szCs w:val="22"/>
              </w:rPr>
            </w:pPr>
            <w:r w:rsidRPr="00AF110D">
              <w:rPr>
                <w:sz w:val="22"/>
                <w:szCs w:val="22"/>
              </w:rPr>
              <w:lastRenderedPageBreak/>
              <w:t>Coverage (temporal)</w:t>
            </w:r>
          </w:p>
        </w:tc>
        <w:tc>
          <w:tcPr>
            <w:tcW w:w="4845" w:type="dxa"/>
          </w:tcPr>
          <w:p w14:paraId="0D821221" w14:textId="77777777" w:rsidR="00FA7FA2" w:rsidRPr="00AF110D" w:rsidRDefault="00FA7FA2" w:rsidP="004A51AA">
            <w:pPr>
              <w:pStyle w:val="TableText"/>
              <w:rPr>
                <w:sz w:val="22"/>
                <w:szCs w:val="22"/>
              </w:rPr>
            </w:pPr>
            <w:r w:rsidRPr="00AF110D">
              <w:rPr>
                <w:sz w:val="22"/>
                <w:szCs w:val="22"/>
              </w:rPr>
              <w:t>The range of Acquisition Times present amongst Spectra in the Collection.</w:t>
            </w:r>
          </w:p>
        </w:tc>
        <w:tc>
          <w:tcPr>
            <w:tcW w:w="2233" w:type="dxa"/>
          </w:tcPr>
          <w:p w14:paraId="51FE36F5"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25D6CD2" w14:textId="77777777" w:rsidTr="00710979">
        <w:tc>
          <w:tcPr>
            <w:tcW w:w="1784" w:type="dxa"/>
          </w:tcPr>
          <w:p w14:paraId="2FBD0960" w14:textId="77777777" w:rsidR="00FA7FA2" w:rsidRPr="00AF110D" w:rsidRDefault="00FA7FA2" w:rsidP="004A51AA">
            <w:pPr>
              <w:pStyle w:val="TableText"/>
              <w:rPr>
                <w:sz w:val="22"/>
                <w:szCs w:val="22"/>
              </w:rPr>
            </w:pPr>
            <w:r w:rsidRPr="00AF110D">
              <w:rPr>
                <w:sz w:val="22"/>
                <w:szCs w:val="22"/>
              </w:rPr>
              <w:t>Coverage (spatial)</w:t>
            </w:r>
          </w:p>
        </w:tc>
        <w:tc>
          <w:tcPr>
            <w:tcW w:w="4845" w:type="dxa"/>
          </w:tcPr>
          <w:p w14:paraId="021D7535" w14:textId="77777777" w:rsidR="00FA7FA2" w:rsidRPr="00AF110D" w:rsidRDefault="00FA7FA2" w:rsidP="004A51AA">
            <w:pPr>
              <w:pStyle w:val="TableText"/>
              <w:rPr>
                <w:sz w:val="22"/>
                <w:szCs w:val="22"/>
              </w:rPr>
            </w:pPr>
            <w:r w:rsidRPr="00AF110D">
              <w:rPr>
                <w:sz w:val="22"/>
                <w:szCs w:val="22"/>
              </w:rPr>
              <w:t>The Location Name of the last Spectrum in the Collection.</w:t>
            </w:r>
          </w:p>
        </w:tc>
        <w:tc>
          <w:tcPr>
            <w:tcW w:w="2233" w:type="dxa"/>
          </w:tcPr>
          <w:p w14:paraId="3F2610C0"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C273792" w14:textId="77777777" w:rsidTr="00710979">
        <w:tc>
          <w:tcPr>
            <w:tcW w:w="1784" w:type="dxa"/>
          </w:tcPr>
          <w:p w14:paraId="45248151" w14:textId="77777777" w:rsidR="00FA7FA2" w:rsidRPr="00AF110D" w:rsidRDefault="00FA7FA2" w:rsidP="004A51AA">
            <w:pPr>
              <w:pStyle w:val="TableText"/>
              <w:rPr>
                <w:sz w:val="22"/>
                <w:szCs w:val="22"/>
              </w:rPr>
            </w:pPr>
            <w:proofErr w:type="spellStart"/>
            <w:r w:rsidRPr="00AF110D">
              <w:rPr>
                <w:sz w:val="22"/>
                <w:szCs w:val="22"/>
              </w:rPr>
              <w:t>RelatedObjects</w:t>
            </w:r>
            <w:proofErr w:type="spellEnd"/>
          </w:p>
        </w:tc>
        <w:tc>
          <w:tcPr>
            <w:tcW w:w="4845" w:type="dxa"/>
          </w:tcPr>
          <w:p w14:paraId="2481CFC7" w14:textId="77777777" w:rsidR="00FA7FA2" w:rsidRPr="00AF110D" w:rsidRDefault="00FA7FA2" w:rsidP="004A51AA">
            <w:pPr>
              <w:pStyle w:val="TableText"/>
              <w:rPr>
                <w:sz w:val="22"/>
                <w:szCs w:val="22"/>
              </w:rPr>
            </w:pPr>
            <w:r w:rsidRPr="00AF110D">
              <w:rPr>
                <w:sz w:val="22"/>
                <w:szCs w:val="22"/>
              </w:rPr>
              <w:t>The ANDS Party Identifier of the Principal Investigator.</w:t>
            </w:r>
          </w:p>
        </w:tc>
        <w:tc>
          <w:tcPr>
            <w:tcW w:w="2233" w:type="dxa"/>
          </w:tcPr>
          <w:p w14:paraId="230CC67C" w14:textId="77777777" w:rsidR="00FA7FA2" w:rsidRPr="00AF110D" w:rsidRDefault="00FA7FA2" w:rsidP="004A51AA">
            <w:pPr>
              <w:pStyle w:val="TableText"/>
              <w:rPr>
                <w:sz w:val="22"/>
                <w:szCs w:val="22"/>
              </w:rPr>
            </w:pPr>
            <w:r w:rsidRPr="00AF110D">
              <w:rPr>
                <w:sz w:val="22"/>
                <w:szCs w:val="22"/>
              </w:rPr>
              <w:t>Filled by SPECCHIO.</w:t>
            </w:r>
          </w:p>
        </w:tc>
      </w:tr>
      <w:tr w:rsidR="00FA7FA2" w:rsidRPr="007D1080" w14:paraId="03D38344" w14:textId="77777777" w:rsidTr="00710979">
        <w:tc>
          <w:tcPr>
            <w:tcW w:w="1784" w:type="dxa"/>
          </w:tcPr>
          <w:p w14:paraId="478BC28A" w14:textId="77777777" w:rsidR="00FA7FA2" w:rsidRPr="00AF110D" w:rsidRDefault="00FA7FA2" w:rsidP="004A51AA">
            <w:pPr>
              <w:pStyle w:val="TableText"/>
              <w:rPr>
                <w:sz w:val="22"/>
                <w:szCs w:val="22"/>
              </w:rPr>
            </w:pPr>
            <w:r w:rsidRPr="00AF110D">
              <w:rPr>
                <w:sz w:val="22"/>
                <w:szCs w:val="22"/>
              </w:rPr>
              <w:t>Subjects</w:t>
            </w:r>
          </w:p>
        </w:tc>
        <w:tc>
          <w:tcPr>
            <w:tcW w:w="4845" w:type="dxa"/>
          </w:tcPr>
          <w:p w14:paraId="57B3148E" w14:textId="77777777" w:rsidR="00FA7FA2" w:rsidRPr="00AF110D" w:rsidRDefault="00FA7FA2" w:rsidP="004A51AA">
            <w:pPr>
              <w:pStyle w:val="TableText"/>
              <w:rPr>
                <w:sz w:val="22"/>
                <w:szCs w:val="22"/>
              </w:rPr>
            </w:pPr>
            <w:r w:rsidRPr="00AF110D">
              <w:rPr>
                <w:sz w:val="22"/>
                <w:szCs w:val="22"/>
              </w:rPr>
              <w:t>The FOR Codes of all Spectra in the Collection.</w:t>
            </w:r>
          </w:p>
        </w:tc>
        <w:tc>
          <w:tcPr>
            <w:tcW w:w="2233" w:type="dxa"/>
          </w:tcPr>
          <w:p w14:paraId="0C285F0F"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C5FAFDE" w14:textId="77777777" w:rsidTr="00710979">
        <w:tc>
          <w:tcPr>
            <w:tcW w:w="1784" w:type="dxa"/>
          </w:tcPr>
          <w:p w14:paraId="645F7FBF" w14:textId="77777777" w:rsidR="00FA7FA2" w:rsidRPr="00AF110D" w:rsidRDefault="00FA7FA2" w:rsidP="004A51AA">
            <w:pPr>
              <w:pStyle w:val="TableText"/>
              <w:rPr>
                <w:sz w:val="22"/>
                <w:szCs w:val="22"/>
              </w:rPr>
            </w:pPr>
            <w:r w:rsidRPr="00AF110D">
              <w:rPr>
                <w:sz w:val="22"/>
                <w:szCs w:val="22"/>
              </w:rPr>
              <w:t>Rights</w:t>
            </w:r>
          </w:p>
        </w:tc>
        <w:tc>
          <w:tcPr>
            <w:tcW w:w="4845" w:type="dxa"/>
          </w:tcPr>
          <w:p w14:paraId="3EB4BD7F" w14:textId="77777777" w:rsidR="00FA7FA2" w:rsidRPr="00AF110D" w:rsidRDefault="00FA7FA2" w:rsidP="004A51AA">
            <w:pPr>
              <w:pStyle w:val="TableText"/>
              <w:rPr>
                <w:sz w:val="22"/>
                <w:szCs w:val="22"/>
              </w:rPr>
            </w:pPr>
            <w:r w:rsidRPr="00AF110D">
              <w:rPr>
                <w:sz w:val="22"/>
                <w:szCs w:val="22"/>
              </w:rPr>
              <w:t>The Data Usage Policies of all Spectra in the Collection, or a standard-form text generated by the SPECCHIO server if no Spectra have policies.</w:t>
            </w:r>
          </w:p>
        </w:tc>
        <w:tc>
          <w:tcPr>
            <w:tcW w:w="2233" w:type="dxa"/>
          </w:tcPr>
          <w:p w14:paraId="36D67553" w14:textId="77777777" w:rsidR="00FA7FA2" w:rsidRPr="00AF110D" w:rsidRDefault="00FA7FA2" w:rsidP="004A51AA">
            <w:pPr>
              <w:pStyle w:val="TableText"/>
              <w:rPr>
                <w:sz w:val="22"/>
                <w:szCs w:val="22"/>
              </w:rPr>
            </w:pPr>
            <w:r w:rsidRPr="00AF110D">
              <w:rPr>
                <w:sz w:val="22"/>
                <w:szCs w:val="22"/>
              </w:rPr>
              <w:t>Mandatory.</w:t>
            </w:r>
          </w:p>
        </w:tc>
      </w:tr>
    </w:tbl>
    <w:p w14:paraId="5DEAB2C2" w14:textId="77777777" w:rsidR="00FA7FA2" w:rsidRPr="00B350A0" w:rsidRDefault="00FA7FA2" w:rsidP="004A51AA">
      <w:pPr>
        <w:pStyle w:val="Body"/>
      </w:pPr>
    </w:p>
    <w:p w14:paraId="0FD8B7E3" w14:textId="77777777" w:rsidR="00FA7FA2" w:rsidRPr="00B350A0" w:rsidRDefault="00FA7FA2" w:rsidP="004A51AA">
      <w:pPr>
        <w:pStyle w:val="Body"/>
      </w:pPr>
      <w:r w:rsidRPr="00B350A0">
        <w:t xml:space="preserve">In addition, User Information for the nominated Principal Investigator is copied to the published files as follows (The User Information for the User doing the SPECCHIO publication operation is not used, unless of course, it’s the same User.) </w:t>
      </w:r>
    </w:p>
    <w:tbl>
      <w:tblPr>
        <w:tblStyle w:val="TableGrid"/>
        <w:tblW w:w="0" w:type="auto"/>
        <w:tblInd w:w="709" w:type="dxa"/>
        <w:tblLook w:val="04A0" w:firstRow="1" w:lastRow="0" w:firstColumn="1" w:lastColumn="0" w:noHBand="0" w:noVBand="1"/>
      </w:tblPr>
      <w:tblGrid>
        <w:gridCol w:w="2007"/>
        <w:gridCol w:w="6526"/>
      </w:tblGrid>
      <w:tr w:rsidR="00FA7FA2" w:rsidRPr="007E778A" w14:paraId="5126CE05" w14:textId="77777777" w:rsidTr="00710979">
        <w:tc>
          <w:tcPr>
            <w:tcW w:w="1809" w:type="dxa"/>
          </w:tcPr>
          <w:p w14:paraId="0813392A" w14:textId="77777777" w:rsidR="00FA7FA2" w:rsidRPr="007E778A" w:rsidRDefault="00FA7FA2" w:rsidP="004A51AA">
            <w:pPr>
              <w:pStyle w:val="Body"/>
              <w:rPr>
                <w:sz w:val="22"/>
                <w:szCs w:val="22"/>
              </w:rPr>
            </w:pPr>
            <w:r w:rsidRPr="007E778A">
              <w:rPr>
                <w:sz w:val="22"/>
                <w:szCs w:val="22"/>
              </w:rPr>
              <w:t>RIF-CS Field</w:t>
            </w:r>
          </w:p>
        </w:tc>
        <w:tc>
          <w:tcPr>
            <w:tcW w:w="7053" w:type="dxa"/>
          </w:tcPr>
          <w:p w14:paraId="6484AE7D" w14:textId="77777777" w:rsidR="00FA7FA2" w:rsidRPr="007E778A" w:rsidRDefault="00FA7FA2" w:rsidP="004A51AA">
            <w:pPr>
              <w:pStyle w:val="Body"/>
              <w:rPr>
                <w:sz w:val="22"/>
                <w:szCs w:val="22"/>
              </w:rPr>
            </w:pPr>
            <w:r w:rsidRPr="007E778A">
              <w:rPr>
                <w:sz w:val="22"/>
                <w:szCs w:val="22"/>
              </w:rPr>
              <w:t>SPECCHIO Field</w:t>
            </w:r>
          </w:p>
        </w:tc>
      </w:tr>
      <w:tr w:rsidR="00FA7FA2" w:rsidRPr="007E778A" w14:paraId="3A80CB5A" w14:textId="77777777" w:rsidTr="00710979">
        <w:tc>
          <w:tcPr>
            <w:tcW w:w="1809" w:type="dxa"/>
          </w:tcPr>
          <w:p w14:paraId="58BA8323" w14:textId="77777777" w:rsidR="00FA7FA2" w:rsidRPr="007E778A" w:rsidRDefault="00FA7FA2" w:rsidP="004A51AA">
            <w:pPr>
              <w:pStyle w:val="Body"/>
              <w:rPr>
                <w:sz w:val="22"/>
                <w:szCs w:val="22"/>
              </w:rPr>
            </w:pPr>
            <w:r w:rsidRPr="007E778A">
              <w:rPr>
                <w:sz w:val="22"/>
                <w:szCs w:val="22"/>
              </w:rPr>
              <w:t>Key</w:t>
            </w:r>
          </w:p>
        </w:tc>
        <w:tc>
          <w:tcPr>
            <w:tcW w:w="7053" w:type="dxa"/>
          </w:tcPr>
          <w:p w14:paraId="0645B015" w14:textId="77777777" w:rsidR="00FA7FA2" w:rsidRPr="007E778A" w:rsidRDefault="00FA7FA2" w:rsidP="004A51AA">
            <w:pPr>
              <w:pStyle w:val="Body"/>
              <w:rPr>
                <w:sz w:val="22"/>
                <w:szCs w:val="22"/>
              </w:rPr>
            </w:pPr>
            <w:r w:rsidRPr="007E778A">
              <w:rPr>
                <w:sz w:val="22"/>
                <w:szCs w:val="22"/>
              </w:rPr>
              <w:t>ANDS Party Identifier.</w:t>
            </w:r>
          </w:p>
        </w:tc>
      </w:tr>
      <w:tr w:rsidR="00FA7FA2" w:rsidRPr="007E778A" w14:paraId="0000A74A" w14:textId="77777777" w:rsidTr="00710979">
        <w:tc>
          <w:tcPr>
            <w:tcW w:w="1809" w:type="dxa"/>
          </w:tcPr>
          <w:p w14:paraId="7A061E99" w14:textId="77777777" w:rsidR="00FA7FA2" w:rsidRPr="007E778A" w:rsidRDefault="00FA7FA2" w:rsidP="004A51AA">
            <w:pPr>
              <w:pStyle w:val="Body"/>
              <w:rPr>
                <w:sz w:val="22"/>
                <w:szCs w:val="22"/>
              </w:rPr>
            </w:pPr>
            <w:r w:rsidRPr="007E778A">
              <w:rPr>
                <w:sz w:val="22"/>
                <w:szCs w:val="22"/>
              </w:rPr>
              <w:t>Group</w:t>
            </w:r>
          </w:p>
        </w:tc>
        <w:tc>
          <w:tcPr>
            <w:tcW w:w="7053" w:type="dxa"/>
          </w:tcPr>
          <w:p w14:paraId="57D0CACB" w14:textId="77777777" w:rsidR="00FA7FA2" w:rsidRPr="007E778A" w:rsidRDefault="00FA7FA2" w:rsidP="004A51AA">
            <w:pPr>
              <w:pStyle w:val="Body"/>
              <w:rPr>
                <w:sz w:val="22"/>
                <w:szCs w:val="22"/>
              </w:rPr>
            </w:pPr>
            <w:r w:rsidRPr="007E778A">
              <w:rPr>
                <w:sz w:val="22"/>
                <w:szCs w:val="22"/>
              </w:rPr>
              <w:t>Department and Institute.</w:t>
            </w:r>
          </w:p>
        </w:tc>
      </w:tr>
      <w:tr w:rsidR="00FA7FA2" w:rsidRPr="007E778A" w14:paraId="748E7E81" w14:textId="77777777" w:rsidTr="00710979">
        <w:tc>
          <w:tcPr>
            <w:tcW w:w="1809" w:type="dxa"/>
          </w:tcPr>
          <w:p w14:paraId="341E77AF" w14:textId="77777777" w:rsidR="00FA7FA2" w:rsidRPr="007E778A" w:rsidRDefault="00FA7FA2" w:rsidP="004A51AA">
            <w:pPr>
              <w:pStyle w:val="Body"/>
              <w:rPr>
                <w:sz w:val="22"/>
                <w:szCs w:val="22"/>
              </w:rPr>
            </w:pPr>
            <w:r w:rsidRPr="007E778A">
              <w:rPr>
                <w:sz w:val="22"/>
                <w:szCs w:val="22"/>
              </w:rPr>
              <w:t>Name</w:t>
            </w:r>
          </w:p>
        </w:tc>
        <w:tc>
          <w:tcPr>
            <w:tcW w:w="7053" w:type="dxa"/>
          </w:tcPr>
          <w:p w14:paraId="0FE23817" w14:textId="77777777" w:rsidR="00FA7FA2" w:rsidRPr="007E778A" w:rsidRDefault="00FA7FA2" w:rsidP="004A51AA">
            <w:pPr>
              <w:pStyle w:val="Body"/>
              <w:rPr>
                <w:sz w:val="22"/>
                <w:szCs w:val="22"/>
              </w:rPr>
            </w:pPr>
            <w:r w:rsidRPr="007E778A">
              <w:rPr>
                <w:sz w:val="22"/>
                <w:szCs w:val="22"/>
              </w:rPr>
              <w:t>First Name and Last Name.</w:t>
            </w:r>
          </w:p>
        </w:tc>
      </w:tr>
      <w:tr w:rsidR="00FA7FA2" w:rsidRPr="007E778A" w14:paraId="3F84CA75" w14:textId="77777777" w:rsidTr="00710979">
        <w:tc>
          <w:tcPr>
            <w:tcW w:w="1809" w:type="dxa"/>
          </w:tcPr>
          <w:p w14:paraId="199804E4" w14:textId="77777777" w:rsidR="00FA7FA2" w:rsidRPr="007E778A" w:rsidRDefault="00FA7FA2" w:rsidP="004A51AA">
            <w:pPr>
              <w:pStyle w:val="Body"/>
              <w:rPr>
                <w:sz w:val="22"/>
                <w:szCs w:val="22"/>
              </w:rPr>
            </w:pPr>
            <w:r w:rsidRPr="007E778A">
              <w:rPr>
                <w:sz w:val="22"/>
                <w:szCs w:val="22"/>
              </w:rPr>
              <w:t>Description</w:t>
            </w:r>
          </w:p>
        </w:tc>
        <w:tc>
          <w:tcPr>
            <w:tcW w:w="7053" w:type="dxa"/>
          </w:tcPr>
          <w:p w14:paraId="78005333" w14:textId="77777777" w:rsidR="00FA7FA2" w:rsidRPr="007E778A" w:rsidRDefault="00FA7FA2" w:rsidP="004A51AA">
            <w:pPr>
              <w:pStyle w:val="Body"/>
              <w:rPr>
                <w:sz w:val="22"/>
                <w:szCs w:val="22"/>
              </w:rPr>
            </w:pPr>
            <w:r w:rsidRPr="007E778A">
              <w:rPr>
                <w:sz w:val="22"/>
                <w:szCs w:val="22"/>
              </w:rPr>
              <w:t>Description</w:t>
            </w:r>
          </w:p>
        </w:tc>
      </w:tr>
      <w:tr w:rsidR="00FA7FA2" w:rsidRPr="007E778A" w14:paraId="268BCE97" w14:textId="77777777" w:rsidTr="00710979">
        <w:tc>
          <w:tcPr>
            <w:tcW w:w="1809" w:type="dxa"/>
          </w:tcPr>
          <w:p w14:paraId="6457B8F4" w14:textId="77777777" w:rsidR="00FA7FA2" w:rsidRPr="007E778A" w:rsidRDefault="00FA7FA2" w:rsidP="004A51AA">
            <w:pPr>
              <w:pStyle w:val="Body"/>
              <w:rPr>
                <w:sz w:val="22"/>
                <w:szCs w:val="22"/>
              </w:rPr>
            </w:pPr>
            <w:r w:rsidRPr="007E778A">
              <w:rPr>
                <w:sz w:val="22"/>
                <w:szCs w:val="22"/>
              </w:rPr>
              <w:t>Relation</w:t>
            </w:r>
          </w:p>
        </w:tc>
        <w:tc>
          <w:tcPr>
            <w:tcW w:w="7053" w:type="dxa"/>
          </w:tcPr>
          <w:p w14:paraId="145F494D" w14:textId="77777777" w:rsidR="00FA7FA2" w:rsidRPr="007E778A" w:rsidRDefault="00FA7FA2" w:rsidP="004A51AA">
            <w:pPr>
              <w:pStyle w:val="Body"/>
              <w:rPr>
                <w:sz w:val="22"/>
                <w:szCs w:val="22"/>
              </w:rPr>
            </w:pPr>
            <w:r w:rsidRPr="007E778A">
              <w:rPr>
                <w:sz w:val="22"/>
                <w:szCs w:val="22"/>
              </w:rPr>
              <w:t>The ANDS Collection Key of the Collection just published.</w:t>
            </w:r>
          </w:p>
        </w:tc>
      </w:tr>
      <w:tr w:rsidR="00FA7FA2" w:rsidRPr="007E778A" w14:paraId="05E5A0B3" w14:textId="77777777" w:rsidTr="00710979">
        <w:tc>
          <w:tcPr>
            <w:tcW w:w="1809" w:type="dxa"/>
          </w:tcPr>
          <w:p w14:paraId="5C81327F" w14:textId="77777777" w:rsidR="00FA7FA2" w:rsidRPr="007E778A" w:rsidRDefault="00FA7FA2" w:rsidP="004A51AA">
            <w:pPr>
              <w:pStyle w:val="Body"/>
              <w:rPr>
                <w:sz w:val="22"/>
                <w:szCs w:val="22"/>
              </w:rPr>
            </w:pPr>
            <w:r w:rsidRPr="007E778A">
              <w:rPr>
                <w:sz w:val="22"/>
                <w:szCs w:val="22"/>
              </w:rPr>
              <w:t>Subjects</w:t>
            </w:r>
          </w:p>
        </w:tc>
        <w:tc>
          <w:tcPr>
            <w:tcW w:w="7053" w:type="dxa"/>
          </w:tcPr>
          <w:p w14:paraId="637B2274" w14:textId="77777777" w:rsidR="00FA7FA2" w:rsidRPr="007E778A" w:rsidRDefault="00FA7FA2" w:rsidP="004A51AA">
            <w:pPr>
              <w:pStyle w:val="Body"/>
              <w:rPr>
                <w:sz w:val="22"/>
                <w:szCs w:val="22"/>
              </w:rPr>
            </w:pPr>
            <w:r w:rsidRPr="007E778A">
              <w:rPr>
                <w:sz w:val="22"/>
                <w:szCs w:val="22"/>
              </w:rPr>
              <w:t>The FOR Codes of the Collection just published.</w:t>
            </w:r>
          </w:p>
        </w:tc>
      </w:tr>
    </w:tbl>
    <w:p w14:paraId="55529D5C" w14:textId="77777777" w:rsidR="00FA7FA2" w:rsidRPr="00B350A0" w:rsidRDefault="00FA7FA2" w:rsidP="004A51AA">
      <w:pPr>
        <w:pStyle w:val="Body"/>
      </w:pPr>
    </w:p>
    <w:p w14:paraId="5D6BC450" w14:textId="2781728E" w:rsidR="00FA7FA2" w:rsidRPr="00B350A0" w:rsidRDefault="00FA7FA2" w:rsidP="004A51AA">
      <w:pPr>
        <w:pStyle w:val="Body"/>
      </w:pPr>
      <w:r w:rsidRPr="00B350A0">
        <w:t>Refer to</w:t>
      </w:r>
      <w:r w:rsidR="007F1838">
        <w:t xml:space="preserve"> </w:t>
      </w:r>
      <w:r w:rsidR="007F1838">
        <w:fldChar w:fldCharType="begin"/>
      </w:r>
      <w:r w:rsidR="007F1838">
        <w:instrText xml:space="preserve"> REF _Ref499978682 \r \h </w:instrText>
      </w:r>
      <w:r w:rsidR="007F1838">
        <w:fldChar w:fldCharType="separate"/>
      </w:r>
      <w:r w:rsidR="000C7C57">
        <w:t>4.1</w:t>
      </w:r>
      <w:r w:rsidR="007F1838">
        <w:fldChar w:fldCharType="end"/>
      </w:r>
      <w:r w:rsidRPr="00B350A0">
        <w:t xml:space="preserve"> for more information, especially information on the ANDS Party Identifier.</w:t>
      </w:r>
    </w:p>
    <w:p w14:paraId="0A570E80" w14:textId="77777777" w:rsidR="00FA7FA2" w:rsidRPr="00B350A0" w:rsidRDefault="00C61126" w:rsidP="004A51AA">
      <w:pPr>
        <w:pStyle w:val="ProcessHeading"/>
      </w:pPr>
      <w:r w:rsidRPr="00B350A0">
        <w:t>To Publish a Collection to ANDS:</w:t>
      </w:r>
    </w:p>
    <w:tbl>
      <w:tblPr>
        <w:tblStyle w:val="Instructions"/>
        <w:tblW w:w="0" w:type="auto"/>
        <w:tblLook w:val="04A0" w:firstRow="1" w:lastRow="0" w:firstColumn="1" w:lastColumn="0" w:noHBand="0" w:noVBand="1"/>
      </w:tblPr>
      <w:tblGrid>
        <w:gridCol w:w="8533"/>
      </w:tblGrid>
      <w:tr w:rsidR="00FA7FA2" w:rsidRPr="00B350A0" w14:paraId="1850CCF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8D40B62" w14:textId="77777777" w:rsidR="00FA7FA2" w:rsidRPr="00B350A0" w:rsidRDefault="00FA7FA2" w:rsidP="004A51AA">
            <w:pPr>
              <w:pStyle w:val="Bullet"/>
            </w:pPr>
            <w:r w:rsidRPr="00B350A0">
              <w:t>Ensure that all Spectra to be included in the Collection have their Metadata set correctly as described above.</w:t>
            </w:r>
          </w:p>
          <w:p w14:paraId="09C58200" w14:textId="77777777" w:rsidR="00FA7FA2" w:rsidRPr="00B350A0" w:rsidRDefault="006314E6" w:rsidP="004A51AA">
            <w:pPr>
              <w:pStyle w:val="Bullet"/>
            </w:pPr>
            <w:r w:rsidRPr="00B350A0">
              <w:t>From the Main menu s</w:t>
            </w:r>
            <w:r w:rsidR="00FA7FA2" w:rsidRPr="00B350A0">
              <w:t xml:space="preserve">elect </w:t>
            </w:r>
            <w:r w:rsidR="00FA7FA2" w:rsidRPr="00B350A0">
              <w:rPr>
                <w:rStyle w:val="GUIWord"/>
                <w:u w:val="single"/>
              </w:rPr>
              <w:t>Data Processing &amp; Output</w:t>
            </w:r>
            <w:r w:rsidRPr="00B350A0">
              <w:rPr>
                <w:rStyle w:val="GUIWord"/>
                <w:u w:val="single"/>
              </w:rPr>
              <w:t xml:space="preserve"> -</w:t>
            </w:r>
            <w:r w:rsidR="00FA7FA2" w:rsidRPr="00B350A0">
              <w:t xml:space="preserve"> </w:t>
            </w:r>
            <w:r w:rsidR="00FA7FA2" w:rsidRPr="00B350A0">
              <w:rPr>
                <w:rStyle w:val="GUIWord"/>
                <w:u w:val="single"/>
              </w:rPr>
              <w:t>Browse data hierarchy</w:t>
            </w:r>
            <w:r w:rsidR="00FA7FA2" w:rsidRPr="00B350A0">
              <w:t>.</w:t>
            </w:r>
          </w:p>
          <w:p w14:paraId="7918F3D7" w14:textId="77777777" w:rsidR="00FA7FA2" w:rsidRPr="00B350A0" w:rsidRDefault="00FA7FA2" w:rsidP="004A51AA">
            <w:pPr>
              <w:pStyle w:val="Bullet"/>
            </w:pPr>
            <w:r w:rsidRPr="00B350A0">
              <w:t xml:space="preserve">Set the </w:t>
            </w:r>
            <w:r w:rsidRPr="00B350A0">
              <w:rPr>
                <w:rStyle w:val="GUIWord"/>
                <w:u w:val="single"/>
              </w:rPr>
              <w:t>Show only my data</w:t>
            </w:r>
            <w:r w:rsidRPr="00B350A0">
              <w:t xml:space="preserve"> option.</w:t>
            </w:r>
          </w:p>
          <w:p w14:paraId="4D4F8800" w14:textId="77777777" w:rsidR="00FA7FA2" w:rsidRPr="00B350A0" w:rsidRDefault="00FA7FA2" w:rsidP="004A51AA">
            <w:pPr>
              <w:pStyle w:val="Bullet"/>
            </w:pPr>
            <w:r w:rsidRPr="00B350A0">
              <w:t>Select the Spectra to be included in the Collection in the Data hierarchy browser.</w:t>
            </w:r>
          </w:p>
          <w:p w14:paraId="7F213C71" w14:textId="77777777" w:rsidR="00FA7FA2" w:rsidRPr="00B350A0" w:rsidRDefault="00FA7FA2" w:rsidP="004A51AA">
            <w:pPr>
              <w:pStyle w:val="Bullet"/>
            </w:pPr>
            <w:r w:rsidRPr="00B350A0">
              <w:t>Review carefully that you have selected the correct Spectra. (</w:t>
            </w:r>
            <w:r w:rsidRPr="00B350A0">
              <w:rPr>
                <w:b/>
              </w:rPr>
              <w:t>Important</w:t>
            </w:r>
            <w:r w:rsidRPr="00B350A0">
              <w:t xml:space="preserve"> – do not skip this step, because you cannot retract once you have Published.)</w:t>
            </w:r>
          </w:p>
          <w:p w14:paraId="3918B017" w14:textId="77777777" w:rsidR="00FA7FA2" w:rsidRPr="00B350A0" w:rsidRDefault="006314E6" w:rsidP="004A51AA">
            <w:pPr>
              <w:pStyle w:val="Bullet"/>
            </w:pPr>
            <w:r w:rsidRPr="00B350A0">
              <w:lastRenderedPageBreak/>
              <w:t xml:space="preserve">Click </w:t>
            </w:r>
            <w:r w:rsidR="006A48E6" w:rsidRPr="00B350A0">
              <w:rPr>
                <w:b/>
              </w:rPr>
              <w:t>Publish</w:t>
            </w:r>
            <w:r w:rsidR="00FA7FA2" w:rsidRPr="00B350A0">
              <w:t>. The following dialog, which shows all members of t</w:t>
            </w:r>
            <w:r w:rsidRPr="00B350A0">
              <w:t>he Research Group, is displayed:</w:t>
            </w:r>
          </w:p>
          <w:p w14:paraId="032831B5" w14:textId="77777777" w:rsidR="00FA7FA2" w:rsidRPr="00B350A0" w:rsidRDefault="00FA7FA2" w:rsidP="00710979">
            <w:pPr>
              <w:pStyle w:val="Figure"/>
              <w:rPr>
                <w:u w:val="single"/>
              </w:rPr>
            </w:pPr>
            <w:r w:rsidRPr="00B350A0">
              <w:rPr>
                <w:u w:val="single"/>
                <w:lang w:val="en-GB" w:eastAsia="en-GB"/>
              </w:rPr>
              <w:drawing>
                <wp:inline distT="0" distB="0" distL="0" distR="0" wp14:anchorId="213D313E" wp14:editId="4396E167">
                  <wp:extent cx="2431859" cy="27918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cstate="print"/>
                          <a:stretch>
                            <a:fillRect/>
                          </a:stretch>
                        </pic:blipFill>
                        <pic:spPr>
                          <a:xfrm>
                            <a:off x="0" y="0"/>
                            <a:ext cx="2429934" cy="2789628"/>
                          </a:xfrm>
                          <a:prstGeom prst="rect">
                            <a:avLst/>
                          </a:prstGeom>
                        </pic:spPr>
                      </pic:pic>
                    </a:graphicData>
                  </a:graphic>
                </wp:inline>
              </w:drawing>
            </w:r>
          </w:p>
          <w:p w14:paraId="3807ADF1" w14:textId="77777777" w:rsidR="00FA7FA2" w:rsidRPr="00B350A0" w:rsidRDefault="00FA7FA2" w:rsidP="004A51AA">
            <w:pPr>
              <w:pStyle w:val="Bullet"/>
            </w:pPr>
            <w:r w:rsidRPr="00B350A0">
              <w:t>Fill in the collection name and description. If the selected set of Spectra have already been published as a Collection, the dialog should be pre-filled with the existing name and description.</w:t>
            </w:r>
          </w:p>
          <w:p w14:paraId="19A8D172" w14:textId="77777777" w:rsidR="00FA7FA2" w:rsidRPr="00B350A0" w:rsidRDefault="00FA7FA2" w:rsidP="004A51AA">
            <w:pPr>
              <w:pStyle w:val="Bullet"/>
            </w:pPr>
            <w:r w:rsidRPr="00B350A0">
              <w:t>Select the principal investigator from the list by clicking on the name.</w:t>
            </w:r>
          </w:p>
          <w:p w14:paraId="7C77B330" w14:textId="77777777" w:rsidR="00FA7FA2" w:rsidRPr="00B350A0" w:rsidRDefault="00FA7FA2" w:rsidP="004A51AA">
            <w:pPr>
              <w:pStyle w:val="Bullet"/>
            </w:pPr>
            <w:r w:rsidRPr="00B350A0">
              <w:t>Click</w:t>
            </w:r>
            <w:r w:rsidR="00C835D9" w:rsidRPr="00B350A0">
              <w:t xml:space="preserve"> </w:t>
            </w:r>
            <w:r w:rsidR="00C835D9" w:rsidRPr="00B350A0">
              <w:rPr>
                <w:b/>
              </w:rPr>
              <w:t>Submit</w:t>
            </w:r>
            <w:r w:rsidRPr="00B350A0">
              <w:t>. If the Collection Metadata is successfully validated, the Publication will proceed and a dialog box will be displayed showing the ANDS Collection Key that was assigned to this Publication. (If validation is not successful, an error dialog will be displayed.)</w:t>
            </w:r>
          </w:p>
          <w:p w14:paraId="17224229" w14:textId="77777777" w:rsidR="00FA7FA2" w:rsidRPr="00B350A0" w:rsidRDefault="00FA7FA2" w:rsidP="004A51AA">
            <w:pPr>
              <w:pStyle w:val="Bullet"/>
            </w:pPr>
            <w:r w:rsidRPr="00B350A0">
              <w:t>Click</w:t>
            </w:r>
            <w:r w:rsidR="00C835D9" w:rsidRPr="00B350A0">
              <w:t xml:space="preserve"> </w:t>
            </w:r>
            <w:r w:rsidR="00C835D9" w:rsidRPr="00B350A0">
              <w:rPr>
                <w:b/>
              </w:rPr>
              <w:t>Close</w:t>
            </w:r>
            <w:r w:rsidRPr="00B350A0">
              <w:t xml:space="preserve"> to close the ANDS Collection Key dialog.</w:t>
            </w:r>
          </w:p>
        </w:tc>
      </w:tr>
    </w:tbl>
    <w:p w14:paraId="6ED4617E" w14:textId="77777777" w:rsidR="00FA7FA2" w:rsidRPr="00B350A0" w:rsidRDefault="00FA7FA2" w:rsidP="004A51AA">
      <w:pPr>
        <w:pStyle w:val="Body"/>
      </w:pPr>
      <w:r w:rsidRPr="00B350A0">
        <w:lastRenderedPageBreak/>
        <w:t xml:space="preserve">Alternatively, you can select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 the above process, and build a query to select the Spectra you want included in your Collection.</w:t>
      </w:r>
    </w:p>
    <w:p w14:paraId="64AD1456" w14:textId="77777777" w:rsidR="00FA7FA2" w:rsidRPr="00B350A0" w:rsidRDefault="00FA7FA2" w:rsidP="004A51AA">
      <w:pPr>
        <w:pStyle w:val="Body"/>
      </w:pPr>
      <w:r w:rsidRPr="00B350A0">
        <w:t>If any mistake in the Metadata is detected for the Spectra in your Collection, SPECCHIO will display an error dialog similar to the following:</w:t>
      </w:r>
    </w:p>
    <w:p w14:paraId="5EF200EE" w14:textId="77777777" w:rsidR="00FA7FA2" w:rsidRPr="00B350A0" w:rsidRDefault="00FA7FA2" w:rsidP="004A51AA">
      <w:pPr>
        <w:pStyle w:val="Body"/>
      </w:pPr>
      <w:r w:rsidRPr="00B350A0">
        <w:rPr>
          <w:noProof/>
          <w:lang w:eastAsia="en-GB"/>
        </w:rPr>
        <w:drawing>
          <wp:inline distT="0" distB="0" distL="0" distR="0" wp14:anchorId="0E520A02" wp14:editId="7C569D2E">
            <wp:extent cx="5340485" cy="836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cstate="print"/>
                    <a:stretch>
                      <a:fillRect/>
                    </a:stretch>
                  </pic:blipFill>
                  <pic:spPr>
                    <a:xfrm>
                      <a:off x="0" y="0"/>
                      <a:ext cx="5337632" cy="835848"/>
                    </a:xfrm>
                    <a:prstGeom prst="rect">
                      <a:avLst/>
                    </a:prstGeom>
                  </pic:spPr>
                </pic:pic>
              </a:graphicData>
            </a:graphic>
          </wp:inline>
        </w:drawing>
      </w:r>
    </w:p>
    <w:p w14:paraId="051A9490" w14:textId="77777777" w:rsidR="00FA7FA2" w:rsidRPr="00B350A0" w:rsidRDefault="00FA7FA2" w:rsidP="004A51AA">
      <w:pPr>
        <w:pStyle w:val="Body"/>
      </w:pPr>
      <w:r w:rsidRPr="00B350A0">
        <w:t>Press</w:t>
      </w:r>
      <w:r w:rsidR="0004611C" w:rsidRPr="00B350A0">
        <w:t xml:space="preserve"> </w:t>
      </w:r>
      <w:r w:rsidR="0004611C" w:rsidRPr="00B350A0">
        <w:rPr>
          <w:b/>
        </w:rPr>
        <w:t>Details…</w:t>
      </w:r>
      <w:r w:rsidR="0004611C" w:rsidRPr="00B350A0">
        <w:t xml:space="preserve"> </w:t>
      </w:r>
      <w:r w:rsidRPr="00B350A0">
        <w:t>to display the error message returned from the server. This error message should explain the problem with the proposed Collection, as shown below.</w:t>
      </w:r>
    </w:p>
    <w:p w14:paraId="67C21394" w14:textId="77777777" w:rsidR="00FA7FA2" w:rsidRPr="00B350A0" w:rsidRDefault="00FA7FA2" w:rsidP="004A51AA">
      <w:pPr>
        <w:pStyle w:val="Body"/>
      </w:pPr>
      <w:r w:rsidRPr="00B350A0">
        <w:rPr>
          <w:noProof/>
          <w:lang w:eastAsia="en-GB"/>
        </w:rPr>
        <w:lastRenderedPageBreak/>
        <w:drawing>
          <wp:inline distT="0" distB="0" distL="0" distR="0" wp14:anchorId="21D8DF3B" wp14:editId="17F8951B">
            <wp:extent cx="4868623" cy="42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stretch>
                      <a:fillRect/>
                    </a:stretch>
                  </pic:blipFill>
                  <pic:spPr>
                    <a:xfrm>
                      <a:off x="0" y="0"/>
                      <a:ext cx="4867240" cy="4220605"/>
                    </a:xfrm>
                    <a:prstGeom prst="rect">
                      <a:avLst/>
                    </a:prstGeom>
                  </pic:spPr>
                </pic:pic>
              </a:graphicData>
            </a:graphic>
          </wp:inline>
        </w:drawing>
      </w:r>
    </w:p>
    <w:p w14:paraId="1B76089B" w14:textId="77777777" w:rsidR="00FA7FA2" w:rsidRPr="00B350A0" w:rsidRDefault="00FA7FA2" w:rsidP="004A51AA">
      <w:pPr>
        <w:pStyle w:val="Body"/>
      </w:pPr>
      <w:r w:rsidRPr="00B350A0">
        <w:t xml:space="preserve"> Pres</w:t>
      </w:r>
      <w:r w:rsidR="005E4CBE" w:rsidRPr="00B350A0">
        <w:t xml:space="preserve">s </w:t>
      </w:r>
      <w:r w:rsidR="005E4CBE" w:rsidRPr="00B350A0">
        <w:rPr>
          <w:b/>
        </w:rPr>
        <w:t>Dismiss</w:t>
      </w:r>
      <w:r w:rsidRPr="00B350A0">
        <w:t xml:space="preserve"> to remove the dialog. Correct the error and retry the Publication process.</w:t>
      </w:r>
    </w:p>
    <w:p w14:paraId="1A34F51B" w14:textId="77777777" w:rsidR="00FA7FA2" w:rsidRPr="00A8518D" w:rsidRDefault="00FA7FA2" w:rsidP="00FA7FA2">
      <w:pPr>
        <w:pStyle w:val="Heading1"/>
      </w:pPr>
      <w:bookmarkStart w:id="607" w:name="_Toc355280393"/>
      <w:bookmarkStart w:id="608" w:name="_Ref355788800"/>
      <w:bookmarkStart w:id="609" w:name="_Ref355788803"/>
      <w:bookmarkStart w:id="610" w:name="_Ref355793051"/>
      <w:bookmarkStart w:id="611" w:name="_Ref355793053"/>
      <w:bookmarkStart w:id="612" w:name="_Ref357671161"/>
      <w:bookmarkStart w:id="613" w:name="_Ref357671165"/>
      <w:bookmarkStart w:id="614" w:name="_Toc398023957"/>
      <w:bookmarkStart w:id="615" w:name="_Ref413329684"/>
      <w:bookmarkStart w:id="616" w:name="_Toc49458154"/>
      <w:r w:rsidRPr="00A8518D">
        <w:lastRenderedPageBreak/>
        <w:t>Interactive Processing using Space Networks</w:t>
      </w:r>
      <w:bookmarkEnd w:id="607"/>
      <w:bookmarkEnd w:id="608"/>
      <w:bookmarkEnd w:id="609"/>
      <w:bookmarkEnd w:id="610"/>
      <w:bookmarkEnd w:id="611"/>
      <w:bookmarkEnd w:id="612"/>
      <w:bookmarkEnd w:id="613"/>
      <w:bookmarkEnd w:id="614"/>
      <w:bookmarkEnd w:id="615"/>
      <w:bookmarkEnd w:id="616"/>
    </w:p>
    <w:p w14:paraId="7CABDBA1" w14:textId="293E2E2D" w:rsidR="00FA7FA2" w:rsidRDefault="00FA7FA2" w:rsidP="004A51AA">
      <w:pPr>
        <w:pStyle w:val="Body"/>
      </w:pPr>
      <w:r w:rsidRPr="00B350A0">
        <w:t>For an introduction to the concept of the Space</w:t>
      </w:r>
      <w:r w:rsidR="00C00955">
        <w:t>s</w:t>
      </w:r>
      <w:r w:rsidRPr="00B350A0">
        <w:t xml:space="preserve"> </w:t>
      </w:r>
      <w:r w:rsidR="00C00955">
        <w:t>and the Space Factory</w:t>
      </w:r>
      <w:r w:rsidRPr="00B350A0">
        <w:t xml:space="preserve"> please refer to </w:t>
      </w:r>
      <w:r w:rsidR="00EF54A9" w:rsidRPr="00B350A0">
        <w:rPr>
          <w:i/>
        </w:rPr>
        <w:t>Section</w:t>
      </w:r>
      <w:r w:rsidR="00C00955">
        <w:rPr>
          <w:i/>
        </w:rPr>
        <w:t xml:space="preserve"> </w:t>
      </w:r>
      <w:r w:rsidR="00C00955">
        <w:rPr>
          <w:i/>
        </w:rPr>
        <w:fldChar w:fldCharType="begin"/>
      </w:r>
      <w:r w:rsidR="00C00955">
        <w:rPr>
          <w:i/>
        </w:rPr>
        <w:instrText xml:space="preserve"> REF _Ref97181069 \r \h </w:instrText>
      </w:r>
      <w:r w:rsidR="00C00955">
        <w:rPr>
          <w:i/>
        </w:rPr>
      </w:r>
      <w:r w:rsidR="00C00955">
        <w:rPr>
          <w:i/>
        </w:rPr>
        <w:fldChar w:fldCharType="separate"/>
      </w:r>
      <w:r w:rsidR="000C7C57">
        <w:rPr>
          <w:i/>
        </w:rPr>
        <w:t>5.2</w:t>
      </w:r>
      <w:r w:rsidR="00C00955">
        <w:rPr>
          <w:i/>
        </w:rPr>
        <w:fldChar w:fldCharType="end"/>
      </w:r>
      <w:r w:rsidRPr="00B350A0">
        <w:t xml:space="preserve"> </w:t>
      </w:r>
      <w:r w:rsidR="00DA4F2C" w:rsidRPr="00B350A0">
        <w:fldChar w:fldCharType="begin"/>
      </w:r>
      <w:r w:rsidR="00DA4F2C" w:rsidRPr="00B350A0">
        <w:instrText xml:space="preserve"> REF _Ref354146654 \h  \* MERGEFORMAT </w:instrText>
      </w:r>
      <w:r w:rsidR="00DA4F2C" w:rsidRPr="00B350A0">
        <w:fldChar w:fldCharType="separate"/>
      </w:r>
      <w:r w:rsidR="000C7C57" w:rsidRPr="000C7C57">
        <w:rPr>
          <w:rStyle w:val="CrossReference"/>
        </w:rPr>
        <w:t>Spaces and the Space Factory</w:t>
      </w:r>
      <w:r w:rsidR="00DA4F2C" w:rsidRPr="00B350A0">
        <w:fldChar w:fldCharType="end"/>
      </w:r>
      <w:r w:rsidRPr="00B350A0">
        <w:t>.</w:t>
      </w:r>
    </w:p>
    <w:p w14:paraId="436C053E" w14:textId="77777777" w:rsidR="00C00955" w:rsidRPr="00B350A0" w:rsidRDefault="00C00955" w:rsidP="00C00955">
      <w:pPr>
        <w:pStyle w:val="Body"/>
      </w:pPr>
      <w:r w:rsidRPr="00B350A0">
        <w:t xml:space="preserve">Interactive, flexible and configurable data processing is based on the concept of the Space Network. Such networks consist of processing modules and data sinks/sources, connected by directed edges. </w:t>
      </w:r>
    </w:p>
    <w:p w14:paraId="2211EA0D" w14:textId="77777777" w:rsidR="00C00955" w:rsidRPr="00B350A0" w:rsidRDefault="00C00955" w:rsidP="00C00955">
      <w:pPr>
        <w:pStyle w:val="Figure"/>
        <w:rPr>
          <w:u w:val="single"/>
        </w:rPr>
      </w:pPr>
      <w:r w:rsidRPr="00BB754C">
        <w:rPr>
          <w:lang w:val="en-GB" w:eastAsia="en-GB"/>
        </w:rPr>
        <w:drawing>
          <wp:inline distT="0" distB="0" distL="0" distR="0" wp14:anchorId="2DDB5FCD" wp14:editId="53F701E8">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158" cstate="print"/>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244CB5FD" w14:textId="682EA4E2" w:rsidR="00C00955" w:rsidRPr="00DA48C2" w:rsidRDefault="00C00955" w:rsidP="003078EE">
      <w:pPr>
        <w:pStyle w:val="Caption"/>
      </w:pPr>
      <w:bookmarkStart w:id="617" w:name="_Ref296952145"/>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5</w:t>
      </w:r>
      <w:r w:rsidR="002E2E38">
        <w:rPr>
          <w:noProof/>
        </w:rPr>
        <w:fldChar w:fldCharType="end"/>
      </w:r>
      <w:bookmarkEnd w:id="617"/>
      <w:r w:rsidRPr="00DA48C2">
        <w:t>: Transformation into a new space by a processing module</w:t>
      </w:r>
    </w:p>
    <w:p w14:paraId="2DEE6668" w14:textId="77777777" w:rsidR="00C00955" w:rsidRPr="00B350A0" w:rsidRDefault="00C00955" w:rsidP="00C00955">
      <w:pPr>
        <w:pStyle w:val="Body"/>
      </w:pPr>
      <w:r w:rsidRPr="00B350A0">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Pr="00B350A0">
        <w:fldChar w:fldCharType="begin"/>
      </w:r>
      <w:r w:rsidRPr="00B350A0">
        <w:instrText xml:space="preserve"> REF _Ref296952145 \h </w:instrText>
      </w:r>
      <w:r>
        <w:instrText xml:space="preserve"> \* MERGEFORMAT </w:instrText>
      </w:r>
      <w:r w:rsidRPr="00B350A0">
        <w:fldChar w:fldCharType="separate"/>
      </w:r>
      <w:r w:rsidR="000C7C57" w:rsidRPr="00DA48C2">
        <w:t xml:space="preserve">Figure </w:t>
      </w:r>
      <w:r w:rsidR="000C7C57">
        <w:rPr>
          <w:noProof/>
        </w:rPr>
        <w:t>74</w:t>
      </w:r>
      <w:r w:rsidRPr="00B350A0">
        <w:fldChar w:fldCharType="end"/>
      </w:r>
      <w:r w:rsidRPr="00B350A0">
        <w:t xml:space="preserve"> with an input space of dimensionality N being transformed into another discrete space of dimensionality M. Although processing modules tend to have singular input/output in most cases, they may have multiple inputs and generate multiple outputs.</w:t>
      </w:r>
    </w:p>
    <w:p w14:paraId="1131ED5F" w14:textId="77777777" w:rsidR="00C00955" w:rsidRPr="00B350A0" w:rsidRDefault="00C00955" w:rsidP="004A51AA">
      <w:pPr>
        <w:pStyle w:val="Body"/>
      </w:pPr>
    </w:p>
    <w:p w14:paraId="6815B2FC" w14:textId="77777777" w:rsidR="00FA7FA2" w:rsidRPr="00B350A0" w:rsidRDefault="00FA7FA2" w:rsidP="004A51AA">
      <w:pPr>
        <w:pStyle w:val="Body"/>
      </w:pPr>
      <w:r w:rsidRPr="00B350A0">
        <w:t>Pressing the</w:t>
      </w:r>
      <w:r w:rsidR="00C542AD" w:rsidRPr="00B350A0">
        <w:t xml:space="preserve"> </w:t>
      </w:r>
      <w:r w:rsidR="00C542AD" w:rsidRPr="00B350A0">
        <w:rPr>
          <w:b/>
        </w:rPr>
        <w:t>Process</w:t>
      </w:r>
      <w:r w:rsidRPr="00B350A0">
        <w:t xml:space="preserve"> button in the Data Hierarchy Browser or Query Builder starts this processing tool. The window below appears.</w:t>
      </w:r>
    </w:p>
    <w:p w14:paraId="2380655C" w14:textId="77777777" w:rsidR="00FA7FA2" w:rsidRPr="00B350A0" w:rsidRDefault="00FA7FA2" w:rsidP="00FA7FA2">
      <w:pPr>
        <w:pStyle w:val="Figure"/>
        <w:rPr>
          <w:u w:val="single"/>
        </w:rPr>
      </w:pPr>
      <w:r w:rsidRPr="00BB754C">
        <w:rPr>
          <w:lang w:val="en-GB" w:eastAsia="en-GB"/>
        </w:rPr>
        <w:drawing>
          <wp:inline distT="0" distB="0" distL="0" distR="0" wp14:anchorId="367CE8E7" wp14:editId="70FFB351">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9" cstate="print"/>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0FBD3EE9" w14:textId="357697B7" w:rsidR="00FA7FA2" w:rsidRPr="00DA48C2" w:rsidRDefault="00FA7FA2" w:rsidP="003078EE">
      <w:pPr>
        <w:pStyle w:val="Caption"/>
      </w:pPr>
      <w:bookmarkStart w:id="618" w:name="_Ref9718142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6</w:t>
      </w:r>
      <w:r w:rsidR="002E2E38">
        <w:rPr>
          <w:noProof/>
        </w:rPr>
        <w:fldChar w:fldCharType="end"/>
      </w:r>
      <w:bookmarkEnd w:id="618"/>
      <w:r w:rsidRPr="00DA48C2">
        <w:t>: Space Network Processor interface with the Query Builder in the background</w:t>
      </w:r>
    </w:p>
    <w:p w14:paraId="6A2324DE" w14:textId="77777777" w:rsidR="00FA7FA2" w:rsidRPr="00B350A0" w:rsidRDefault="00FA7FA2" w:rsidP="004A51AA">
      <w:pPr>
        <w:pStyle w:val="Body"/>
      </w:pPr>
      <w:r w:rsidRPr="00B350A0">
        <w:t xml:space="preserve">A number of spaces are placed on the processing plane of the Space Network Processor, depending on the query built in Query Builder. </w:t>
      </w:r>
    </w:p>
    <w:p w14:paraId="614A49A3" w14:textId="0ACE2454" w:rsidR="00FA7FA2" w:rsidRPr="00B350A0" w:rsidRDefault="00DA4F2C" w:rsidP="004A51AA">
      <w:pPr>
        <w:pStyle w:val="Body"/>
      </w:pPr>
      <w:r w:rsidRPr="00B350A0">
        <w:lastRenderedPageBreak/>
        <w:fldChar w:fldCharType="begin"/>
      </w:r>
      <w:r w:rsidRPr="00B350A0">
        <w:instrText xml:space="preserve"> REF _Ref97181427 \h  \* MERGEFORMAT </w:instrText>
      </w:r>
      <w:r w:rsidRPr="00B350A0">
        <w:fldChar w:fldCharType="separate"/>
      </w:r>
      <w:r w:rsidR="000C7C57" w:rsidRPr="00DA48C2">
        <w:t xml:space="preserve">Figure </w:t>
      </w:r>
      <w:r w:rsidR="000C7C57">
        <w:rPr>
          <w:noProof/>
        </w:rPr>
        <w:t>75</w:t>
      </w:r>
      <w:r w:rsidRPr="00B350A0">
        <w:fldChar w:fldCharType="end"/>
      </w:r>
      <w:r w:rsidR="00FA7FA2" w:rsidRPr="00B350A0">
        <w:t xml:space="preserve"> shows a space containing 66 Spectra, created based on a selection in the Query Builder.</w:t>
      </w:r>
    </w:p>
    <w:p w14:paraId="79F7EF1E" w14:textId="02F77746" w:rsidR="00FA7FA2" w:rsidRPr="00B350A0" w:rsidRDefault="00741214" w:rsidP="004A51AA">
      <w:pPr>
        <w:pStyle w:val="Body"/>
      </w:pPr>
      <w:r w:rsidRPr="00B350A0">
        <w:fldChar w:fldCharType="begin"/>
      </w:r>
      <w:r w:rsidR="00FA7FA2" w:rsidRPr="00B350A0">
        <w:instrText xml:space="preserve"> REF _Ref97182487 \h </w:instrText>
      </w:r>
      <w:r w:rsidR="00B350A0">
        <w:instrText xml:space="preserve"> \* MERGEFORMAT </w:instrText>
      </w:r>
      <w:r w:rsidRPr="00B350A0">
        <w:fldChar w:fldCharType="separate"/>
      </w:r>
      <w:r w:rsidR="000C7C57" w:rsidRPr="00DA48C2">
        <w:t xml:space="preserve">Figure </w:t>
      </w:r>
      <w:r w:rsidR="000C7C57">
        <w:rPr>
          <w:noProof/>
        </w:rPr>
        <w:t>76</w:t>
      </w:r>
      <w:r w:rsidRPr="00B350A0">
        <w:fldChar w:fldCharType="end"/>
      </w:r>
      <w:r w:rsidR="00FA7FA2" w:rsidRPr="00B350A0">
        <w:t xml:space="preserve"> shows the common elements of the Space Network Processor: processing plane, spaces, edges, context sensitive menu of the processing plane and the Run button.</w:t>
      </w:r>
    </w:p>
    <w:p w14:paraId="379D4A3C" w14:textId="77777777" w:rsidR="00FA7FA2" w:rsidRPr="00B350A0" w:rsidRDefault="00FA7FA2" w:rsidP="00FA7FA2">
      <w:pPr>
        <w:pStyle w:val="Figure"/>
        <w:rPr>
          <w:u w:val="single"/>
        </w:rPr>
      </w:pPr>
      <w:r w:rsidRPr="00BB754C">
        <w:rPr>
          <w:lang w:val="en-GB" w:eastAsia="en-GB"/>
        </w:rPr>
        <w:drawing>
          <wp:inline distT="0" distB="0" distL="0" distR="0" wp14:anchorId="1C8F1C9E" wp14:editId="3949AC5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60" cstate="print"/>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2835AED9" w14:textId="4B7049A6" w:rsidR="00FA7FA2" w:rsidRPr="00DA48C2" w:rsidRDefault="00FA7FA2" w:rsidP="003078EE">
      <w:pPr>
        <w:pStyle w:val="Caption"/>
      </w:pPr>
      <w:bookmarkStart w:id="619" w:name="_Ref9718248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7</w:t>
      </w:r>
      <w:r w:rsidR="002E2E38">
        <w:rPr>
          <w:noProof/>
        </w:rPr>
        <w:fldChar w:fldCharType="end"/>
      </w:r>
      <w:bookmarkEnd w:id="619"/>
      <w:r w:rsidRPr="00DA48C2">
        <w:t>: Elements of the Space Network Processor</w:t>
      </w:r>
    </w:p>
    <w:p w14:paraId="2E818683" w14:textId="77777777" w:rsidR="00FA7FA2" w:rsidRPr="00B350A0" w:rsidRDefault="00FA7FA2" w:rsidP="00941E8C">
      <w:pPr>
        <w:pStyle w:val="Heading2"/>
      </w:pPr>
      <w:bookmarkStart w:id="620" w:name="_Toc355280394"/>
      <w:bookmarkStart w:id="621" w:name="_Toc398023958"/>
      <w:bookmarkStart w:id="622" w:name="_Toc49458155"/>
      <w:r w:rsidRPr="00B350A0">
        <w:t>Graphical Representations of Spaces and Modules</w:t>
      </w:r>
      <w:bookmarkEnd w:id="620"/>
      <w:bookmarkEnd w:id="621"/>
      <w:bookmarkEnd w:id="622"/>
    </w:p>
    <w:p w14:paraId="3A121499" w14:textId="77777777" w:rsidR="00FA7FA2" w:rsidRPr="00B350A0" w:rsidRDefault="00FA7FA2" w:rsidP="004A51AA">
      <w:pPr>
        <w:pStyle w:val="Body"/>
      </w:pPr>
      <w:r w:rsidRPr="00B350A0">
        <w:t>Spaces are depicted as rectangular boxes as shown here.</w:t>
      </w:r>
    </w:p>
    <w:p w14:paraId="62AD1695" w14:textId="77777777" w:rsidR="00FA7FA2" w:rsidRPr="00B350A0" w:rsidRDefault="00FA7FA2" w:rsidP="00FA7FA2">
      <w:pPr>
        <w:pStyle w:val="Figure"/>
        <w:rPr>
          <w:u w:val="single"/>
        </w:rPr>
      </w:pPr>
      <w:r w:rsidRPr="00A8518D">
        <w:rPr>
          <w:lang w:val="en-GB" w:eastAsia="en-GB"/>
        </w:rPr>
        <w:drawing>
          <wp:inline distT="0" distB="0" distL="0" distR="0" wp14:anchorId="5A6588BB" wp14:editId="043B42D5">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1" cstate="print"/>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25484CA3" w14:textId="56AF1E83" w:rsidR="00FA7FA2" w:rsidRPr="00DA48C2" w:rsidRDefault="00FA7FA2"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8</w:t>
      </w:r>
      <w:r w:rsidR="002E2E38">
        <w:rPr>
          <w:noProof/>
        </w:rPr>
        <w:fldChar w:fldCharType="end"/>
      </w:r>
      <w:r w:rsidRPr="00DA48C2">
        <w:t>: Examples of the graphical representation of a space (left) and a processing module (right)</w:t>
      </w:r>
    </w:p>
    <w:p w14:paraId="61B0E261" w14:textId="77777777" w:rsidR="00FA7FA2" w:rsidRPr="00B350A0" w:rsidRDefault="00FA7FA2" w:rsidP="004A51AA">
      <w:pPr>
        <w:pStyle w:val="Body"/>
      </w:pPr>
      <w:r w:rsidRPr="00B350A0">
        <w:t xml:space="preserve">Each space displays the following information: </w:t>
      </w:r>
    </w:p>
    <w:p w14:paraId="59E982EC" w14:textId="77777777" w:rsidR="00FA7FA2" w:rsidRPr="00B350A0" w:rsidRDefault="00FA7FA2" w:rsidP="004A51AA">
      <w:pPr>
        <w:pStyle w:val="HangingIndent"/>
      </w:pPr>
      <w:r w:rsidRPr="00B350A0">
        <w:t>[Integer]</w:t>
      </w:r>
      <w:r w:rsidRPr="00B350A0">
        <w:tab/>
        <w:t>A unique number (zero in the example below)</w:t>
      </w:r>
    </w:p>
    <w:p w14:paraId="6E506FD9" w14:textId="77777777" w:rsidR="00FA7FA2" w:rsidRPr="00B350A0" w:rsidRDefault="00FA7FA2" w:rsidP="004A51AA">
      <w:pPr>
        <w:pStyle w:val="HangingIndent"/>
      </w:pPr>
      <w:r w:rsidRPr="00B350A0">
        <w:t>Type</w:t>
      </w:r>
      <w:r w:rsidRPr="00B350A0">
        <w:tab/>
        <w:t>A space type, which can be ‘Sensor/Instrument Space’ if loaded from the database or ‘Spectral Space’ if generated by a processing module.</w:t>
      </w:r>
    </w:p>
    <w:p w14:paraId="1EDFC90D" w14:textId="77777777" w:rsidR="00FA7FA2" w:rsidRPr="00B350A0" w:rsidRDefault="00FA7FA2" w:rsidP="004A51AA">
      <w:pPr>
        <w:pStyle w:val="HangingIndent"/>
      </w:pPr>
      <w:r w:rsidRPr="00B350A0">
        <w:t>D</w:t>
      </w:r>
      <w:r w:rsidRPr="00B350A0">
        <w:tab/>
        <w:t>A dimension D, which is equal to the number of Spectral bands of the Spectra held by this space</w:t>
      </w:r>
    </w:p>
    <w:p w14:paraId="0A30BCE3" w14:textId="77777777" w:rsidR="00FA7FA2" w:rsidRPr="00B350A0" w:rsidRDefault="00FA7FA2" w:rsidP="004A51AA">
      <w:pPr>
        <w:pStyle w:val="HangingIndent"/>
      </w:pPr>
      <w:r w:rsidRPr="00B350A0">
        <w:lastRenderedPageBreak/>
        <w:t># Vectors</w:t>
      </w:r>
      <w:r w:rsidRPr="00B350A0">
        <w:tab/>
        <w:t>A number of vectors, which is equal to the number of Spectra held by this space</w:t>
      </w:r>
    </w:p>
    <w:p w14:paraId="0ACAF6AF" w14:textId="77777777" w:rsidR="00FA7FA2" w:rsidRPr="00B350A0" w:rsidRDefault="00FA7FA2" w:rsidP="004A51AA">
      <w:pPr>
        <w:pStyle w:val="Body"/>
      </w:pPr>
      <w:r w:rsidRPr="00B350A0">
        <w:t>Modules are also depicted as rectangular boxes, but their contents are quite different.</w:t>
      </w:r>
    </w:p>
    <w:p w14:paraId="27663D1D" w14:textId="77777777" w:rsidR="00FA7FA2" w:rsidRPr="00B350A0" w:rsidRDefault="00FA7FA2" w:rsidP="00FA7FA2">
      <w:pPr>
        <w:pStyle w:val="Figure"/>
        <w:rPr>
          <w:u w:val="single"/>
        </w:rPr>
      </w:pPr>
      <w:r w:rsidRPr="00A8518D">
        <w:rPr>
          <w:lang w:val="en-GB" w:eastAsia="en-GB"/>
        </w:rPr>
        <w:drawing>
          <wp:inline distT="0" distB="0" distL="0" distR="0" wp14:anchorId="707F9122" wp14:editId="68EFC88D">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2" cstate="print"/>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18435B74" w14:textId="1BF112C1" w:rsidR="00FA7FA2" w:rsidRPr="00DA48C2" w:rsidRDefault="00FA7FA2" w:rsidP="003078EE">
      <w:pPr>
        <w:pStyle w:val="Caption"/>
      </w:pPr>
      <w:bookmarkStart w:id="623" w:name="_Ref9726038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9</w:t>
      </w:r>
      <w:r w:rsidR="002E2E38">
        <w:rPr>
          <w:noProof/>
        </w:rPr>
        <w:fldChar w:fldCharType="end"/>
      </w:r>
      <w:r w:rsidRPr="00DA48C2">
        <w:t>: Examples of the graphical representation of a space (left) and a processing module (right)</w:t>
      </w:r>
    </w:p>
    <w:tbl>
      <w:tblPr>
        <w:tblStyle w:val="TableGrid"/>
        <w:tblW w:w="0" w:type="auto"/>
        <w:tblInd w:w="817" w:type="dxa"/>
        <w:tblLook w:val="04A0" w:firstRow="1" w:lastRow="0" w:firstColumn="1" w:lastColumn="0" w:noHBand="0" w:noVBand="1"/>
      </w:tblPr>
      <w:tblGrid>
        <w:gridCol w:w="1775"/>
        <w:gridCol w:w="6650"/>
      </w:tblGrid>
      <w:tr w:rsidR="00E67984" w:rsidRPr="00A8518D" w14:paraId="424D54D4" w14:textId="77777777" w:rsidTr="007F1838">
        <w:tc>
          <w:tcPr>
            <w:tcW w:w="1775" w:type="dxa"/>
          </w:tcPr>
          <w:bookmarkEnd w:id="623"/>
          <w:p w14:paraId="6B18236A" w14:textId="77777777" w:rsidR="00E67984" w:rsidRPr="00A8518D" w:rsidRDefault="00E67984" w:rsidP="00A8518D">
            <w:pPr>
              <w:rPr>
                <w:sz w:val="22"/>
                <w:szCs w:val="22"/>
              </w:rPr>
            </w:pPr>
            <w:r w:rsidRPr="00A8518D">
              <w:rPr>
                <w:sz w:val="22"/>
                <w:szCs w:val="22"/>
              </w:rPr>
              <w:t>Proc. module</w:t>
            </w:r>
          </w:p>
        </w:tc>
        <w:tc>
          <w:tcPr>
            <w:tcW w:w="6650" w:type="dxa"/>
          </w:tcPr>
          <w:p w14:paraId="18139524" w14:textId="77777777" w:rsidR="00E67984" w:rsidRPr="00A8518D" w:rsidRDefault="00E67984" w:rsidP="00A8518D">
            <w:pPr>
              <w:rPr>
                <w:sz w:val="22"/>
                <w:szCs w:val="22"/>
              </w:rPr>
            </w:pPr>
            <w:r w:rsidRPr="00A8518D">
              <w:rPr>
                <w:sz w:val="22"/>
                <w:szCs w:val="22"/>
              </w:rPr>
              <w:t>A module name</w:t>
            </w:r>
          </w:p>
        </w:tc>
      </w:tr>
      <w:tr w:rsidR="00E67984" w:rsidRPr="00A8518D" w14:paraId="3F32552E" w14:textId="77777777" w:rsidTr="007F1838">
        <w:tc>
          <w:tcPr>
            <w:tcW w:w="1775" w:type="dxa"/>
          </w:tcPr>
          <w:p w14:paraId="2BBC1F2F" w14:textId="77777777" w:rsidR="00E67984" w:rsidRPr="00A8518D" w:rsidRDefault="00E67984" w:rsidP="00A8518D">
            <w:pPr>
              <w:rPr>
                <w:sz w:val="22"/>
                <w:szCs w:val="22"/>
              </w:rPr>
            </w:pPr>
            <w:r w:rsidRPr="00A8518D">
              <w:rPr>
                <w:sz w:val="22"/>
                <w:szCs w:val="22"/>
              </w:rPr>
              <w:t>Settings</w:t>
            </w:r>
          </w:p>
        </w:tc>
        <w:tc>
          <w:tcPr>
            <w:tcW w:w="6650" w:type="dxa"/>
          </w:tcPr>
          <w:p w14:paraId="6B052391" w14:textId="77777777" w:rsidR="00E67984" w:rsidRPr="00A8518D" w:rsidRDefault="00E67984" w:rsidP="00A8518D">
            <w:pPr>
              <w:rPr>
                <w:sz w:val="22"/>
                <w:szCs w:val="22"/>
              </w:rPr>
            </w:pPr>
            <w:r w:rsidRPr="00A8518D">
              <w:rPr>
                <w:sz w:val="22"/>
                <w:szCs w:val="22"/>
              </w:rPr>
              <w:t>Information about the configuration (if applicable)</w:t>
            </w:r>
          </w:p>
        </w:tc>
      </w:tr>
      <w:tr w:rsidR="00E67984" w:rsidRPr="00A8518D" w14:paraId="74683F55" w14:textId="77777777" w:rsidTr="007F1838">
        <w:tc>
          <w:tcPr>
            <w:tcW w:w="1775" w:type="dxa"/>
          </w:tcPr>
          <w:p w14:paraId="08FAA7F2" w14:textId="77777777" w:rsidR="00E67984" w:rsidRPr="00A8518D" w:rsidRDefault="00E67984" w:rsidP="00A8518D">
            <w:pPr>
              <w:rPr>
                <w:sz w:val="22"/>
                <w:szCs w:val="22"/>
              </w:rPr>
            </w:pPr>
            <w:r w:rsidRPr="00A8518D">
              <w:rPr>
                <w:sz w:val="22"/>
                <w:szCs w:val="22"/>
              </w:rPr>
              <w:t>Status</w:t>
            </w:r>
          </w:p>
        </w:tc>
        <w:tc>
          <w:tcPr>
            <w:tcW w:w="6650" w:type="dxa"/>
          </w:tcPr>
          <w:p w14:paraId="1309A76A" w14:textId="77777777" w:rsidR="00E67984" w:rsidRPr="00A8518D" w:rsidRDefault="00E67984" w:rsidP="00A8518D">
            <w:pPr>
              <w:rPr>
                <w:sz w:val="22"/>
                <w:szCs w:val="22"/>
              </w:rPr>
            </w:pPr>
            <w:r w:rsidRPr="00A8518D">
              <w:rPr>
                <w:sz w:val="22"/>
                <w:szCs w:val="22"/>
              </w:rPr>
              <w:t>The current processing status (text and progress bar). During processing, the progress is shown by the progress bar.</w:t>
            </w:r>
          </w:p>
        </w:tc>
      </w:tr>
    </w:tbl>
    <w:p w14:paraId="5E529810" w14:textId="77777777" w:rsidR="00FA7FA2" w:rsidRPr="00B350A0" w:rsidRDefault="00FA7FA2" w:rsidP="004A51AA">
      <w:pPr>
        <w:pStyle w:val="Body"/>
      </w:pPr>
      <w:r w:rsidRPr="00B350A0">
        <w:t>Spaces and modules can be rearranged by dragging with the mouse. The edges are updated automatically.</w:t>
      </w:r>
    </w:p>
    <w:p w14:paraId="21A08524" w14:textId="6AA7641C" w:rsidR="00FA7FA2" w:rsidRPr="00B350A0" w:rsidRDefault="00FA7FA2" w:rsidP="004A51AA">
      <w:pPr>
        <w:pStyle w:val="Body"/>
      </w:pPr>
      <w:r w:rsidRPr="00B350A0">
        <w:t>A group of elements can be moved as single block. Select the elements by dragging a box around them using the mouse, then drag the selection (</w:t>
      </w:r>
      <w:r w:rsidR="00741214" w:rsidRPr="00B350A0">
        <w:fldChar w:fldCharType="begin"/>
      </w:r>
      <w:r w:rsidRPr="00B350A0">
        <w:instrText xml:space="preserve"> REF _Ref97361386 \h </w:instrText>
      </w:r>
      <w:r w:rsidR="00B350A0">
        <w:instrText xml:space="preserve"> \* MERGEFORMAT </w:instrText>
      </w:r>
      <w:r w:rsidR="00741214" w:rsidRPr="00B350A0">
        <w:fldChar w:fldCharType="separate"/>
      </w:r>
      <w:r w:rsidR="000C7C57" w:rsidRPr="00DA48C2">
        <w:t xml:space="preserve">Figure </w:t>
      </w:r>
      <w:r w:rsidR="000C7C57">
        <w:rPr>
          <w:noProof/>
        </w:rPr>
        <w:t>79</w:t>
      </w:r>
      <w:r w:rsidR="00741214" w:rsidRPr="00B350A0">
        <w:fldChar w:fldCharType="end"/>
      </w:r>
      <w:r w:rsidRPr="00B350A0">
        <w:t>).</w:t>
      </w:r>
    </w:p>
    <w:p w14:paraId="26207C10" w14:textId="77777777" w:rsidR="00FA7FA2" w:rsidRPr="00B350A0" w:rsidRDefault="00FA7FA2" w:rsidP="00FA7FA2">
      <w:pPr>
        <w:pStyle w:val="Figure"/>
        <w:rPr>
          <w:u w:val="single"/>
        </w:rPr>
      </w:pPr>
      <w:r w:rsidRPr="00A8518D">
        <w:rPr>
          <w:lang w:val="en-GB" w:eastAsia="en-GB"/>
        </w:rPr>
        <w:drawing>
          <wp:inline distT="0" distB="0" distL="0" distR="0" wp14:anchorId="51EDA529" wp14:editId="24E5EADD">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63" cstate="print"/>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47443E50" w14:textId="16A74BAF" w:rsidR="00FA7FA2" w:rsidRPr="00DA48C2" w:rsidRDefault="00FA7FA2" w:rsidP="003078EE">
      <w:pPr>
        <w:pStyle w:val="Caption"/>
      </w:pPr>
      <w:bookmarkStart w:id="624" w:name="_Ref9736138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0</w:t>
      </w:r>
      <w:r w:rsidR="002E2E38">
        <w:rPr>
          <w:noProof/>
        </w:rPr>
        <w:fldChar w:fldCharType="end"/>
      </w:r>
      <w:bookmarkEnd w:id="624"/>
      <w:r w:rsidRPr="00DA48C2">
        <w:t>: Multiple-selection of elements after dragging a box around them</w:t>
      </w:r>
    </w:p>
    <w:p w14:paraId="20176E5D" w14:textId="77777777" w:rsidR="00FA7FA2" w:rsidRPr="00B350A0" w:rsidRDefault="00FA7FA2" w:rsidP="00941E8C">
      <w:pPr>
        <w:pStyle w:val="Heading2"/>
      </w:pPr>
      <w:bookmarkStart w:id="625" w:name="_Toc355280395"/>
      <w:bookmarkStart w:id="626" w:name="_Toc398023959"/>
      <w:bookmarkStart w:id="627" w:name="_Toc49458156"/>
      <w:r w:rsidRPr="00B350A0">
        <w:t>Adding Modules and linking with Spaces</w:t>
      </w:r>
      <w:bookmarkEnd w:id="625"/>
      <w:bookmarkEnd w:id="626"/>
      <w:bookmarkEnd w:id="627"/>
    </w:p>
    <w:p w14:paraId="3DF19D75" w14:textId="671D02D5" w:rsidR="00FA7FA2" w:rsidRPr="00B350A0" w:rsidRDefault="00FA7FA2" w:rsidP="004A51AA">
      <w:pPr>
        <w:pStyle w:val="Body"/>
      </w:pPr>
      <w:r w:rsidRPr="00B350A0">
        <w:t xml:space="preserve">To add a module, click the mouse menu button over some empty area of the processing plane. This brings up the context sensitive menu shown in </w:t>
      </w:r>
      <w:r w:rsidR="00DA4F2C" w:rsidRPr="00B350A0">
        <w:fldChar w:fldCharType="begin"/>
      </w:r>
      <w:r w:rsidR="00DA4F2C" w:rsidRPr="00B350A0">
        <w:instrText xml:space="preserve"> REF _Ref97182487 \h  \* MERGEFORMAT </w:instrText>
      </w:r>
      <w:r w:rsidR="00DA4F2C" w:rsidRPr="00B350A0">
        <w:fldChar w:fldCharType="separate"/>
      </w:r>
      <w:r w:rsidR="000C7C57" w:rsidRPr="00DA48C2">
        <w:t xml:space="preserve">Figure </w:t>
      </w:r>
      <w:r w:rsidR="000C7C57">
        <w:rPr>
          <w:noProof/>
        </w:rPr>
        <w:t>76</w:t>
      </w:r>
      <w:r w:rsidR="00DA4F2C" w:rsidRPr="00B350A0">
        <w:fldChar w:fldCharType="end"/>
      </w:r>
      <w:r w:rsidRPr="00B350A0">
        <w:t>. Select ‘Add Module’ and a selection of the available modules will appear (</w:t>
      </w:r>
      <w:r w:rsidR="00DA4F2C" w:rsidRPr="00B350A0">
        <w:fldChar w:fldCharType="begin"/>
      </w:r>
      <w:r w:rsidR="00DA4F2C" w:rsidRPr="00B350A0">
        <w:instrText xml:space="preserve"> REF _Ref97182841 \h  \* MERGEFORMAT </w:instrText>
      </w:r>
      <w:r w:rsidR="00DA4F2C" w:rsidRPr="00B350A0">
        <w:fldChar w:fldCharType="separate"/>
      </w:r>
      <w:r w:rsidR="000C7C57" w:rsidRPr="00DA48C2">
        <w:t xml:space="preserve">Figure </w:t>
      </w:r>
      <w:r w:rsidR="000C7C57">
        <w:rPr>
          <w:noProof/>
        </w:rPr>
        <w:t>80</w:t>
      </w:r>
      <w:r w:rsidR="00DA4F2C" w:rsidRPr="00B350A0">
        <w:fldChar w:fldCharType="end"/>
      </w:r>
      <w:r w:rsidRPr="00B350A0">
        <w:t>). Select one of the modules, click ‘OK’ and a new module will be added to the processing plane.</w:t>
      </w:r>
    </w:p>
    <w:p w14:paraId="793269C4" w14:textId="5720FF9D" w:rsidR="00FA7FA2" w:rsidRPr="00B350A0" w:rsidRDefault="00FA7FA2" w:rsidP="004A51AA">
      <w:pPr>
        <w:pStyle w:val="Body"/>
      </w:pPr>
      <w:r w:rsidRPr="00B350A0">
        <w:t>To connect the module with an input space, click the menu button over the module. This displays the popup menu of the module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Select ‘Set Input Spaces’ and in the ‘Input Space Selection’ dialog select the number of the space to connect and click ‘OK’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Note that all spaces are given a unique number, which is located on the top left of each space. Connecting an input space automatically generates an output space, which is added to the processing plane and connected with the module.</w:t>
      </w:r>
    </w:p>
    <w:p w14:paraId="1E10835C"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236FF961" wp14:editId="19BEB098">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4" cstate="print"/>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7A8C1D56" w14:textId="6CBFC654" w:rsidR="00FA7FA2" w:rsidRPr="00DA48C2" w:rsidRDefault="00FA7FA2" w:rsidP="003078EE">
      <w:pPr>
        <w:pStyle w:val="Caption"/>
      </w:pPr>
      <w:bookmarkStart w:id="628" w:name="_Ref9718284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1</w:t>
      </w:r>
      <w:r w:rsidR="002E2E38">
        <w:rPr>
          <w:noProof/>
        </w:rPr>
        <w:fldChar w:fldCharType="end"/>
      </w:r>
      <w:bookmarkEnd w:id="628"/>
      <w:r w:rsidRPr="00DA48C2">
        <w:t>: Module selection dialog</w:t>
      </w:r>
    </w:p>
    <w:p w14:paraId="6C4E5FEE" w14:textId="77777777" w:rsidR="00FA7FA2" w:rsidRPr="00B350A0" w:rsidRDefault="00FA7FA2" w:rsidP="00FA7FA2">
      <w:pPr>
        <w:pStyle w:val="Figure"/>
        <w:rPr>
          <w:u w:val="single"/>
        </w:rPr>
      </w:pPr>
      <w:r w:rsidRPr="00A8518D">
        <w:rPr>
          <w:lang w:val="en-GB" w:eastAsia="en-GB"/>
        </w:rPr>
        <w:drawing>
          <wp:inline distT="0" distB="0" distL="0" distR="0" wp14:anchorId="43896D18" wp14:editId="0A2AFC33">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5" cstate="print"/>
                    <a:srcRect/>
                    <a:stretch>
                      <a:fillRect/>
                    </a:stretch>
                  </pic:blipFill>
                  <pic:spPr bwMode="auto">
                    <a:xfrm>
                      <a:off x="0" y="0"/>
                      <a:ext cx="1071199" cy="508055"/>
                    </a:xfrm>
                    <a:prstGeom prst="rect">
                      <a:avLst/>
                    </a:prstGeom>
                    <a:noFill/>
                    <a:ln w="9525">
                      <a:noFill/>
                      <a:miter lim="800000"/>
                      <a:headEnd/>
                      <a:tailEnd/>
                    </a:ln>
                  </pic:spPr>
                </pic:pic>
              </a:graphicData>
            </a:graphic>
          </wp:inline>
        </w:drawing>
      </w:r>
      <w:r w:rsidRPr="00BB754C">
        <w:t xml:space="preserve">      </w:t>
      </w:r>
      <w:r w:rsidRPr="00A8518D">
        <w:rPr>
          <w:lang w:val="en-GB" w:eastAsia="en-GB"/>
        </w:rPr>
        <w:drawing>
          <wp:inline distT="0" distB="0" distL="0" distR="0" wp14:anchorId="2E19F922" wp14:editId="35776791">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6" cstate="print"/>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15C318B0" w14:textId="35F6802E" w:rsidR="00FA7FA2" w:rsidRPr="00DA48C2" w:rsidRDefault="00FA7FA2" w:rsidP="003078EE">
      <w:pPr>
        <w:pStyle w:val="Caption"/>
      </w:pPr>
      <w:bookmarkStart w:id="629" w:name="_Ref971830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2</w:t>
      </w:r>
      <w:r w:rsidR="002E2E38">
        <w:rPr>
          <w:noProof/>
        </w:rPr>
        <w:fldChar w:fldCharType="end"/>
      </w:r>
      <w:bookmarkEnd w:id="629"/>
      <w:r w:rsidRPr="00DA48C2">
        <w:t>: Popup menu of a module (left) and the input space selection dialog (right)</w:t>
      </w:r>
    </w:p>
    <w:p w14:paraId="7896C8B6" w14:textId="77777777" w:rsidR="00FA7FA2" w:rsidRPr="00B350A0" w:rsidRDefault="00FA7FA2" w:rsidP="00941E8C">
      <w:pPr>
        <w:pStyle w:val="Heading2"/>
      </w:pPr>
      <w:bookmarkStart w:id="630" w:name="_Toc355280396"/>
      <w:bookmarkStart w:id="631" w:name="_Toc398023960"/>
      <w:bookmarkStart w:id="632" w:name="_Toc49458157"/>
      <w:r w:rsidRPr="00B350A0">
        <w:t>Configuration of Modules</w:t>
      </w:r>
      <w:bookmarkEnd w:id="630"/>
      <w:bookmarkEnd w:id="631"/>
      <w:bookmarkEnd w:id="632"/>
    </w:p>
    <w:p w14:paraId="4B9EF7D6" w14:textId="77777777" w:rsidR="00FA7FA2" w:rsidRPr="00B350A0" w:rsidRDefault="00FA7FA2" w:rsidP="004A51AA">
      <w:pPr>
        <w:pStyle w:val="Body"/>
      </w:pPr>
      <w:r w:rsidRPr="00B350A0">
        <w:t xml:space="preserve">Some modules may need configuration. To display the configuration dialog of a </w:t>
      </w:r>
      <w:proofErr w:type="gramStart"/>
      <w:r w:rsidRPr="00B350A0">
        <w:t>module</w:t>
      </w:r>
      <w:proofErr w:type="gramEnd"/>
      <w:r w:rsidRPr="00B350A0">
        <w:t xml:space="preserve"> click menu over the module and select ‘Configure’.</w:t>
      </w:r>
    </w:p>
    <w:p w14:paraId="2C96A130" w14:textId="77777777" w:rsidR="00FA7FA2" w:rsidRPr="00B350A0" w:rsidRDefault="00FA7FA2" w:rsidP="004A51AA">
      <w:pPr>
        <w:pStyle w:val="Body"/>
      </w:pPr>
      <w:r w:rsidRPr="00B350A0">
        <w:t>The possible configuration settings of each module are detailed in the respective module description.</w:t>
      </w:r>
    </w:p>
    <w:p w14:paraId="29B27D1D" w14:textId="77777777" w:rsidR="00FA7FA2" w:rsidRPr="00B350A0" w:rsidRDefault="00FA7FA2" w:rsidP="00941E8C">
      <w:pPr>
        <w:pStyle w:val="Heading2"/>
      </w:pPr>
      <w:bookmarkStart w:id="633" w:name="_Toc355280397"/>
      <w:bookmarkStart w:id="634" w:name="_Toc398023961"/>
      <w:bookmarkStart w:id="635" w:name="_Toc49458158"/>
      <w:r w:rsidRPr="00B350A0">
        <w:t>Processing Module Descriptions</w:t>
      </w:r>
      <w:bookmarkEnd w:id="633"/>
      <w:bookmarkEnd w:id="634"/>
      <w:bookmarkEnd w:id="635"/>
    </w:p>
    <w:p w14:paraId="3F7690BC" w14:textId="77777777" w:rsidR="00FA7FA2" w:rsidRPr="00A8518D" w:rsidRDefault="00FA7FA2" w:rsidP="00FA7FA2">
      <w:pPr>
        <w:pStyle w:val="Heading3"/>
      </w:pPr>
      <w:bookmarkStart w:id="636" w:name="_Toc355280398"/>
      <w:bookmarkStart w:id="637" w:name="_Toc398023962"/>
      <w:bookmarkStart w:id="638" w:name="_Toc49458159"/>
      <w:r w:rsidRPr="00A8518D">
        <w:t>Radiance to Reflectance Transformation</w:t>
      </w:r>
      <w:bookmarkEnd w:id="636"/>
      <w:bookmarkEnd w:id="637"/>
      <w:bookmarkEnd w:id="638"/>
    </w:p>
    <w:p w14:paraId="429B55E9" w14:textId="77777777" w:rsidR="00FA7FA2" w:rsidRPr="00B350A0" w:rsidRDefault="00FA7FA2" w:rsidP="004A51AA">
      <w:pPr>
        <w:pStyle w:val="Body"/>
      </w:pPr>
      <w:r w:rsidRPr="00B350A0">
        <w:t>The module ‘Radiance to Reflectance’ is building ratios of target and reference panel radiances:</w:t>
      </w:r>
    </w:p>
    <w:p w14:paraId="5C3BAEC6" w14:textId="77777777" w:rsidR="00FA7FA2" w:rsidRPr="00B350A0" w:rsidRDefault="00FA7FA2" w:rsidP="004A51AA">
      <w:pPr>
        <w:pStyle w:val="Formula"/>
      </w:pPr>
      <w:r w:rsidRPr="00B350A0">
        <w:rPr>
          <w:noProof/>
          <w:lang w:eastAsia="en-GB"/>
        </w:rPr>
        <w:drawing>
          <wp:inline distT="0" distB="0" distL="0" distR="0" wp14:anchorId="40CCF3D4" wp14:editId="11B2D0CE">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7" cstate="print"/>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78ACC7AE" w14:textId="451DFCBA" w:rsidR="00FA7FA2" w:rsidRPr="00B350A0" w:rsidRDefault="00FA7FA2" w:rsidP="004A51AA">
      <w:pPr>
        <w:pStyle w:val="Body"/>
        <w:rPr>
          <w:caps/>
        </w:rPr>
      </w:pPr>
      <w:r w:rsidRPr="00B350A0">
        <w:t>As a prerequisite, datalinks of the type ‘</w:t>
      </w:r>
      <w:proofErr w:type="spellStart"/>
      <w:r w:rsidRPr="00B350A0">
        <w:t>Spectralon</w:t>
      </w:r>
      <w:proofErr w:type="spellEnd"/>
      <w:r w:rsidRPr="00B350A0">
        <w:t>’ must exist between the target Spectra and the corresponding reference Spectra. For an explanation of how such links are created please refer to</w:t>
      </w:r>
      <w:r w:rsidR="00A8518D">
        <w:t xml:space="preserve"> </w:t>
      </w:r>
      <w:r w:rsidR="00A8518D">
        <w:fldChar w:fldCharType="begin"/>
      </w:r>
      <w:r w:rsidR="00A8518D">
        <w:instrText xml:space="preserve"> REF _Ref153677830 \r \h </w:instrText>
      </w:r>
      <w:r w:rsidR="00A8518D">
        <w:fldChar w:fldCharType="separate"/>
      </w:r>
      <w:r w:rsidR="000C7C57">
        <w:t>8.5</w:t>
      </w:r>
      <w:r w:rsidR="00A8518D">
        <w:fldChar w:fldCharType="end"/>
      </w:r>
      <w:r w:rsidR="00A8518D">
        <w:t xml:space="preserve"> and </w:t>
      </w:r>
      <w:r w:rsidR="00A8518D">
        <w:fldChar w:fldCharType="begin"/>
      </w:r>
      <w:r w:rsidR="00A8518D">
        <w:instrText xml:space="preserve"> REF _Ref506890587 \r \h </w:instrText>
      </w:r>
      <w:r w:rsidR="00A8518D">
        <w:fldChar w:fldCharType="separate"/>
      </w:r>
      <w:r w:rsidR="000C7C57">
        <w:t>11.2</w:t>
      </w:r>
      <w:r w:rsidR="00A8518D">
        <w:fldChar w:fldCharType="end"/>
      </w:r>
      <w:r w:rsidRPr="00B350A0">
        <w:t>.</w:t>
      </w:r>
    </w:p>
    <w:p w14:paraId="177551AE" w14:textId="77777777" w:rsidR="00FA7FA2" w:rsidRPr="00A8518D" w:rsidRDefault="00FA7FA2" w:rsidP="00FA7FA2">
      <w:pPr>
        <w:pStyle w:val="Heading3"/>
      </w:pPr>
      <w:bookmarkStart w:id="639" w:name="_Ref97735916"/>
      <w:bookmarkStart w:id="640" w:name="_Toc355280399"/>
      <w:bookmarkStart w:id="641" w:name="_Toc398023963"/>
      <w:bookmarkStart w:id="642" w:name="_Toc49458160"/>
      <w:r w:rsidRPr="00A8518D">
        <w:t>Reference Panel Correction Factors</w:t>
      </w:r>
      <w:bookmarkEnd w:id="639"/>
      <w:bookmarkEnd w:id="640"/>
      <w:bookmarkEnd w:id="641"/>
      <w:bookmarkEnd w:id="642"/>
    </w:p>
    <w:p w14:paraId="0ACB303E" w14:textId="77777777" w:rsidR="00FA7FA2" w:rsidRPr="00B350A0" w:rsidRDefault="00FA7FA2" w:rsidP="004A51AA">
      <w:pPr>
        <w:pStyle w:val="Body"/>
      </w:pPr>
      <w:r w:rsidRPr="00B350A0">
        <w:t>This module retrieves the correction factors for all reference panels that were used during data acquisition of the Spectra contained by the input space.</w:t>
      </w:r>
    </w:p>
    <w:p w14:paraId="30067E8F" w14:textId="158A41E7" w:rsidR="00FA7FA2" w:rsidRPr="00B350A0" w:rsidRDefault="00FA7FA2" w:rsidP="004A51AA">
      <w:pPr>
        <w:pStyle w:val="Body"/>
      </w:pPr>
      <w:r w:rsidRPr="00B350A0">
        <w:t>As prerequisites, a reference panel must be set for the input Spectra using the Metadata Editor (</w:t>
      </w:r>
      <w:r w:rsidR="00DA4F2C" w:rsidRPr="00B350A0">
        <w:fldChar w:fldCharType="begin"/>
      </w:r>
      <w:r w:rsidR="00DA4F2C" w:rsidRPr="00B350A0">
        <w:instrText xml:space="preserve"> REF _Ref97354438 \h  \* MERGEFORMAT </w:instrText>
      </w:r>
      <w:r w:rsidR="00DA4F2C" w:rsidRPr="00B350A0">
        <w:fldChar w:fldCharType="separate"/>
      </w:r>
      <w:r w:rsidR="000C7C57" w:rsidRPr="00DA48C2">
        <w:t xml:space="preserve">Figure </w:t>
      </w:r>
      <w:r w:rsidR="000C7C57">
        <w:rPr>
          <w:noProof/>
        </w:rPr>
        <w:t>82</w:t>
      </w:r>
      <w:r w:rsidR="00DA4F2C" w:rsidRPr="00B350A0">
        <w:fldChar w:fldCharType="end"/>
      </w:r>
      <w:r w:rsidRPr="00B350A0">
        <w:t xml:space="preserve">) and calibration data for the panel must have been loaded to the database. Calibration data loading is a task of the system administrator. For details on the reference panel administration see </w:t>
      </w:r>
      <w:r w:rsidR="005C56C3" w:rsidRPr="00B350A0">
        <w:rPr>
          <w:i/>
        </w:rPr>
        <w:t xml:space="preserve">Section </w:t>
      </w:r>
      <w:r w:rsidR="00DA4F2C" w:rsidRPr="00B350A0">
        <w:fldChar w:fldCharType="begin"/>
      </w:r>
      <w:r w:rsidR="00DA4F2C" w:rsidRPr="00B350A0">
        <w:instrText xml:space="preserve"> REF _Ref413411823 \h  \* MERGEFORMAT </w:instrText>
      </w:r>
      <w:r w:rsidR="00DA4F2C" w:rsidRPr="00B350A0">
        <w:fldChar w:fldCharType="separate"/>
      </w:r>
      <w:r w:rsidR="000C7C57" w:rsidRPr="000C7C57">
        <w:rPr>
          <w:i/>
        </w:rPr>
        <w:t xml:space="preserve">Instrument </w:t>
      </w:r>
      <w:r w:rsidR="00DA4F2C" w:rsidRPr="00B350A0">
        <w:fldChar w:fldCharType="end"/>
      </w:r>
      <w:r w:rsidRPr="00B350A0">
        <w:t>.</w:t>
      </w:r>
    </w:p>
    <w:p w14:paraId="04320B18"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14011893" wp14:editId="0918798D">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8" cstate="print"/>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0EE054B7" w14:textId="3D95411D" w:rsidR="00FA7FA2" w:rsidRPr="00DA48C2" w:rsidRDefault="00FA7FA2" w:rsidP="003078EE">
      <w:pPr>
        <w:pStyle w:val="Caption"/>
      </w:pPr>
      <w:bookmarkStart w:id="643" w:name="_Ref9735443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3</w:t>
      </w:r>
      <w:r w:rsidR="002E2E38">
        <w:rPr>
          <w:noProof/>
        </w:rPr>
        <w:fldChar w:fldCharType="end"/>
      </w:r>
      <w:bookmarkEnd w:id="643"/>
      <w:r w:rsidRPr="00DA48C2">
        <w:t>: Reference panel setting in the Metadata Editor</w:t>
      </w:r>
    </w:p>
    <w:p w14:paraId="4F1E9E69" w14:textId="77777777" w:rsidR="00FA7FA2" w:rsidRPr="00B350A0" w:rsidRDefault="00FA7FA2" w:rsidP="004A51AA">
      <w:pPr>
        <w:pStyle w:val="Body"/>
      </w:pPr>
      <w:r w:rsidRPr="00B350A0">
        <w:t>If no calibration data can be found, a warning is displayed and the module creates no output space.</w:t>
      </w:r>
    </w:p>
    <w:p w14:paraId="64B0093E" w14:textId="2F4DD7D5" w:rsidR="00FA7FA2" w:rsidRPr="00B350A0" w:rsidRDefault="00DA4F2C" w:rsidP="004A51AA">
      <w:pPr>
        <w:pStyle w:val="Body"/>
      </w:pPr>
      <w:r w:rsidRPr="00B350A0">
        <w:fldChar w:fldCharType="begin"/>
      </w:r>
      <w:r w:rsidRPr="00B350A0">
        <w:instrText xml:space="preserve"> REF _Ref97354667 \h  \* MERGEFORMAT </w:instrText>
      </w:r>
      <w:r w:rsidRPr="00B350A0">
        <w:fldChar w:fldCharType="separate"/>
      </w:r>
      <w:r w:rsidR="000C7C57" w:rsidRPr="00DA48C2">
        <w:t xml:space="preserve">Figure </w:t>
      </w:r>
      <w:r w:rsidR="000C7C57">
        <w:rPr>
          <w:noProof/>
        </w:rPr>
        <w:t>83</w:t>
      </w:r>
      <w:r w:rsidRPr="00B350A0">
        <w:fldChar w:fldCharType="end"/>
      </w:r>
      <w:r w:rsidR="00FA7FA2" w:rsidRPr="00B350A0">
        <w:t xml:space="preserve"> shows a processing chain that selects the panel correction factors and plots using a Spectral line plot (</w:t>
      </w:r>
      <w:r w:rsidRPr="00B350A0">
        <w:fldChar w:fldCharType="begin"/>
      </w:r>
      <w:r w:rsidRPr="00B350A0">
        <w:instrText xml:space="preserve"> REF _Ref97354714 \h  \* MERGEFORMAT </w:instrText>
      </w:r>
      <w:r w:rsidRPr="00B350A0">
        <w:fldChar w:fldCharType="separate"/>
      </w:r>
      <w:r w:rsidR="000C7C57" w:rsidRPr="00DA48C2">
        <w:t xml:space="preserve">Figure </w:t>
      </w:r>
      <w:r w:rsidR="000C7C57">
        <w:rPr>
          <w:noProof/>
        </w:rPr>
        <w:t>84</w:t>
      </w:r>
      <w:r w:rsidRPr="00B350A0">
        <w:fldChar w:fldCharType="end"/>
      </w:r>
      <w:r w:rsidR="00FA7FA2" w:rsidRPr="00B350A0">
        <w:t>).</w:t>
      </w:r>
    </w:p>
    <w:p w14:paraId="505F8D54" w14:textId="77777777" w:rsidR="00FA7FA2" w:rsidRPr="00B350A0" w:rsidRDefault="00FA7FA2" w:rsidP="00FA7FA2">
      <w:pPr>
        <w:pStyle w:val="Figure"/>
        <w:rPr>
          <w:u w:val="single"/>
        </w:rPr>
      </w:pPr>
      <w:r w:rsidRPr="00613634">
        <w:rPr>
          <w:lang w:val="en-GB" w:eastAsia="en-GB"/>
        </w:rPr>
        <w:drawing>
          <wp:inline distT="0" distB="0" distL="0" distR="0" wp14:anchorId="0AFBC7E7" wp14:editId="7830ACCD">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9" cstate="print"/>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7CBDA861" w14:textId="6081F3DC" w:rsidR="00FA7FA2" w:rsidRPr="00DA48C2" w:rsidRDefault="00FA7FA2" w:rsidP="003078EE">
      <w:pPr>
        <w:pStyle w:val="Caption"/>
      </w:pPr>
      <w:bookmarkStart w:id="644" w:name="_Ref9735466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4</w:t>
      </w:r>
      <w:r w:rsidR="002E2E38">
        <w:rPr>
          <w:noProof/>
        </w:rPr>
        <w:fldChar w:fldCharType="end"/>
      </w:r>
      <w:bookmarkEnd w:id="644"/>
      <w:r w:rsidRPr="00DA48C2">
        <w:t>: Processing chain selecting the correction factors and plotting them as a Spectrum.</w:t>
      </w:r>
    </w:p>
    <w:p w14:paraId="12F17B6A" w14:textId="77777777" w:rsidR="00FA7FA2" w:rsidRPr="00B350A0" w:rsidRDefault="00FA7FA2" w:rsidP="00FA7FA2">
      <w:pPr>
        <w:pStyle w:val="Figure"/>
        <w:rPr>
          <w:u w:val="single"/>
        </w:rPr>
      </w:pPr>
      <w:r w:rsidRPr="00613634">
        <w:rPr>
          <w:lang w:val="en-GB" w:eastAsia="en-GB"/>
        </w:rPr>
        <w:drawing>
          <wp:inline distT="0" distB="0" distL="0" distR="0" wp14:anchorId="7E62240A" wp14:editId="160D7F4F">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0" cstate="print"/>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551853D2" w14:textId="103ECA1C" w:rsidR="00FA7FA2" w:rsidRPr="00DA48C2" w:rsidRDefault="00FA7FA2" w:rsidP="003078EE">
      <w:pPr>
        <w:pStyle w:val="Caption"/>
      </w:pPr>
      <w:bookmarkStart w:id="645" w:name="_Ref9735471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5</w:t>
      </w:r>
      <w:r w:rsidR="002E2E38">
        <w:rPr>
          <w:noProof/>
        </w:rPr>
        <w:fldChar w:fldCharType="end"/>
      </w:r>
      <w:bookmarkEnd w:id="645"/>
      <w:r w:rsidRPr="00DA48C2">
        <w:t>: Reference panel correction factors</w:t>
      </w:r>
    </w:p>
    <w:p w14:paraId="21546F9D" w14:textId="77777777" w:rsidR="00FA7FA2" w:rsidRPr="00A8518D" w:rsidRDefault="00FA7FA2" w:rsidP="00FA7FA2">
      <w:pPr>
        <w:pStyle w:val="Heading3"/>
      </w:pPr>
      <w:bookmarkStart w:id="646" w:name="_Ref97735928"/>
      <w:bookmarkStart w:id="647" w:name="_Toc355280400"/>
      <w:bookmarkStart w:id="648" w:name="_Toc398023964"/>
      <w:bookmarkStart w:id="649" w:name="_Toc49458161"/>
      <w:r w:rsidRPr="00A8518D">
        <w:t>Correct for Reference Panel Non-Idealness</w:t>
      </w:r>
      <w:bookmarkEnd w:id="646"/>
      <w:bookmarkEnd w:id="647"/>
      <w:bookmarkEnd w:id="648"/>
      <w:bookmarkEnd w:id="649"/>
    </w:p>
    <w:p w14:paraId="3F4AA916" w14:textId="77777777" w:rsidR="00FA7FA2" w:rsidRPr="00B350A0" w:rsidRDefault="00FA7FA2" w:rsidP="004A51AA">
      <w:pPr>
        <w:pStyle w:val="Body"/>
      </w:pPr>
      <w:r w:rsidRPr="00B350A0">
        <w:t>This module applies calibration factors to correct Spectra for the reference panel non-idealness. These correction factors are selected from the database using the ‘Reference Panel Correction Factors’ module.</w:t>
      </w:r>
    </w:p>
    <w:p w14:paraId="2E457CAC" w14:textId="2DF87850" w:rsidR="00FA7FA2" w:rsidRPr="00B350A0" w:rsidRDefault="00FA7FA2" w:rsidP="004A51AA">
      <w:pPr>
        <w:pStyle w:val="Body"/>
      </w:pPr>
      <w:r w:rsidRPr="00B350A0">
        <w:t xml:space="preserve">The module requires two inputs: </w:t>
      </w:r>
      <w:proofErr w:type="gramStart"/>
      <w:r w:rsidRPr="00B350A0">
        <w:t>the</w:t>
      </w:r>
      <w:proofErr w:type="gramEnd"/>
      <w:r w:rsidRPr="00B350A0">
        <w:t xml:space="preserve"> Spectra to be corrected and the correction factors. The input space selection dialog offers the according choices (</w:t>
      </w:r>
      <w:r w:rsidR="00DA4F2C" w:rsidRPr="00B350A0">
        <w:fldChar w:fldCharType="begin"/>
      </w:r>
      <w:r w:rsidR="00DA4F2C" w:rsidRPr="00B350A0">
        <w:instrText xml:space="preserve"> REF _Ref97356042 \h  \* MERGEFORMAT </w:instrText>
      </w:r>
      <w:r w:rsidR="00DA4F2C" w:rsidRPr="00B350A0">
        <w:fldChar w:fldCharType="separate"/>
      </w:r>
      <w:r w:rsidR="000C7C57" w:rsidRPr="00DA48C2">
        <w:t xml:space="preserve">Figure </w:t>
      </w:r>
      <w:r w:rsidR="000C7C57">
        <w:rPr>
          <w:noProof/>
        </w:rPr>
        <w:t>85</w:t>
      </w:r>
      <w:r w:rsidR="00DA4F2C" w:rsidRPr="00B350A0">
        <w:fldChar w:fldCharType="end"/>
      </w:r>
      <w:r w:rsidRPr="00B350A0">
        <w:t>).</w:t>
      </w:r>
    </w:p>
    <w:p w14:paraId="3ACC977E" w14:textId="77777777" w:rsidR="00FA7FA2" w:rsidRPr="00B350A0" w:rsidRDefault="00FA7FA2" w:rsidP="00FA7FA2">
      <w:pPr>
        <w:pStyle w:val="Figure"/>
        <w:rPr>
          <w:u w:val="single"/>
        </w:rPr>
      </w:pPr>
      <w:r w:rsidRPr="00613634">
        <w:rPr>
          <w:lang w:val="en-GB" w:eastAsia="en-GB"/>
        </w:rPr>
        <w:drawing>
          <wp:inline distT="0" distB="0" distL="0" distR="0" wp14:anchorId="1ED9ADED" wp14:editId="1FF227BB">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1" cstate="print"/>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55DCA1C7" w14:textId="3E7B43A4" w:rsidR="00FA7FA2" w:rsidRPr="00DA48C2" w:rsidRDefault="00FA7FA2" w:rsidP="003078EE">
      <w:pPr>
        <w:pStyle w:val="Caption"/>
      </w:pPr>
      <w:bookmarkStart w:id="650" w:name="_Ref9735604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6</w:t>
      </w:r>
      <w:r w:rsidR="002E2E38">
        <w:rPr>
          <w:noProof/>
        </w:rPr>
        <w:fldChar w:fldCharType="end"/>
      </w:r>
      <w:bookmarkEnd w:id="650"/>
      <w:r w:rsidRPr="00DA48C2">
        <w:t>: Input space selection for the ‘Correct for Panel’ module</w:t>
      </w:r>
    </w:p>
    <w:p w14:paraId="0C372371" w14:textId="4FB8D1CC" w:rsidR="00FA7FA2" w:rsidRPr="00B350A0" w:rsidRDefault="00FA7FA2" w:rsidP="004A51AA">
      <w:pPr>
        <w:pStyle w:val="Body"/>
      </w:pPr>
      <w:r w:rsidRPr="00B350A0">
        <w:t xml:space="preserve">Note that the dimensions of the spaces holding the Spectra and correction factors must be identical (a check on the wavelengths is not carried out). In the example shown in </w:t>
      </w:r>
      <w:r w:rsidR="00DA4F2C" w:rsidRPr="00B350A0">
        <w:fldChar w:fldCharType="begin"/>
      </w:r>
      <w:r w:rsidR="00DA4F2C" w:rsidRPr="00B350A0">
        <w:instrText xml:space="preserve"> REF _Ref97356180 \h  \* MERGEFORMAT </w:instrText>
      </w:r>
      <w:r w:rsidR="00DA4F2C" w:rsidRPr="00B350A0">
        <w:fldChar w:fldCharType="separate"/>
      </w:r>
      <w:r w:rsidR="000C7C57" w:rsidRPr="00DA48C2">
        <w:t xml:space="preserve">Figure </w:t>
      </w:r>
      <w:r w:rsidR="000C7C57">
        <w:rPr>
          <w:noProof/>
        </w:rPr>
        <w:t>86</w:t>
      </w:r>
      <w:r w:rsidR="00DA4F2C" w:rsidRPr="00B350A0">
        <w:fldChar w:fldCharType="end"/>
      </w:r>
      <w:r w:rsidR="00E527DC" w:rsidRPr="00B350A0">
        <w:t>9</w:t>
      </w:r>
      <w:r w:rsidRPr="00B350A0">
        <w:t xml:space="preserve"> a waveband filtering is applied to the correction factors as these were measured with a larger wavelength range.</w:t>
      </w:r>
    </w:p>
    <w:p w14:paraId="3A5758DA"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27EAE11D" wp14:editId="78CAE78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72" cstate="print"/>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43F882E1" w14:textId="15552903" w:rsidR="00FA7FA2" w:rsidRPr="00DA48C2" w:rsidRDefault="00FA7FA2" w:rsidP="003078EE">
      <w:pPr>
        <w:pStyle w:val="Caption"/>
      </w:pPr>
      <w:bookmarkStart w:id="651" w:name="_Ref9735618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7</w:t>
      </w:r>
      <w:r w:rsidR="002E2E38">
        <w:rPr>
          <w:noProof/>
        </w:rPr>
        <w:fldChar w:fldCharType="end"/>
      </w:r>
      <w:bookmarkEnd w:id="651"/>
      <w:r w:rsidRPr="00DA48C2">
        <w:t>: Space Processing Network for reference panel correction</w:t>
      </w:r>
    </w:p>
    <w:p w14:paraId="2FC1C9DB" w14:textId="77777777" w:rsidR="00FA7FA2" w:rsidRPr="00B350A0" w:rsidRDefault="00FA7FA2" w:rsidP="004A51AA">
      <w:pPr>
        <w:pStyle w:val="Body"/>
      </w:pPr>
      <w:r w:rsidRPr="00B350A0">
        <w:t>The panel correction can be applied to radiance or reflectance values. However, correcting radiances for the panel will only make sense if followed by a radiance to reflectance conversion such that:</w:t>
      </w:r>
    </w:p>
    <w:p w14:paraId="3869A16A" w14:textId="77777777" w:rsidR="00FA7FA2" w:rsidRPr="00B350A0" w:rsidRDefault="00FA7FA2" w:rsidP="004A51AA">
      <w:pPr>
        <w:pStyle w:val="Body"/>
      </w:pPr>
      <w:r w:rsidRPr="00B350A0">
        <w:rPr>
          <w:noProof/>
          <w:lang w:eastAsia="en-GB"/>
        </w:rPr>
        <w:drawing>
          <wp:inline distT="0" distB="0" distL="0" distR="0" wp14:anchorId="1B203521" wp14:editId="3DA2F0CE">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3" cstate="print"/>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47622497" w14:textId="77777777" w:rsidR="00FA7FA2" w:rsidRPr="00B350A0" w:rsidRDefault="00FA7FA2" w:rsidP="004A51AA">
      <w:pPr>
        <w:pStyle w:val="Body"/>
      </w:pPr>
      <w:r w:rsidRPr="00B350A0">
        <w:t>The correction procedure can handle multiple reference panels and multiple calibration coefficients and will apply the correct coefficients to the appropriate Spectra.</w:t>
      </w:r>
    </w:p>
    <w:p w14:paraId="1B22A0D4" w14:textId="77777777" w:rsidR="00FA7FA2" w:rsidRPr="00A8518D" w:rsidRDefault="00FA7FA2" w:rsidP="00FA7FA2">
      <w:pPr>
        <w:pStyle w:val="Heading3"/>
      </w:pPr>
      <w:bookmarkStart w:id="652" w:name="_Toc355280401"/>
      <w:bookmarkStart w:id="653" w:name="_Toc398023965"/>
      <w:bookmarkStart w:id="654" w:name="_Toc49458162"/>
      <w:r w:rsidRPr="00A8518D">
        <w:t>Delta</w:t>
      </w:r>
      <w:bookmarkEnd w:id="652"/>
      <w:bookmarkEnd w:id="653"/>
      <w:bookmarkEnd w:id="654"/>
    </w:p>
    <w:p w14:paraId="1A80B50B" w14:textId="77777777" w:rsidR="00FA7FA2" w:rsidRPr="00B350A0" w:rsidRDefault="00FA7FA2" w:rsidP="004A51AA">
      <w:pPr>
        <w:pStyle w:val="Body"/>
      </w:pPr>
      <w:r w:rsidRPr="00B350A0">
        <w:t>This module calculates a delta value, i.e. the difference between two inputs A and B:</w:t>
      </w:r>
    </w:p>
    <w:p w14:paraId="56AE1A2C" w14:textId="77777777" w:rsidR="00FA7FA2" w:rsidRPr="00B350A0" w:rsidRDefault="00FA7FA2" w:rsidP="004A51AA">
      <w:pPr>
        <w:pStyle w:val="Formula"/>
      </w:pPr>
      <w:r w:rsidRPr="00B350A0">
        <w:t>Delta = A – B</w:t>
      </w:r>
    </w:p>
    <w:p w14:paraId="702EE625" w14:textId="77777777" w:rsidR="00FA7FA2" w:rsidRPr="00B350A0" w:rsidRDefault="00FA7FA2" w:rsidP="004A51AA">
      <w:pPr>
        <w:pStyle w:val="Body"/>
      </w:pPr>
      <w:r w:rsidRPr="00B350A0">
        <w:t>where:</w:t>
      </w:r>
    </w:p>
    <w:p w14:paraId="52400350" w14:textId="77777777" w:rsidR="00FA7FA2" w:rsidRPr="00B350A0" w:rsidRDefault="00FA7FA2" w:rsidP="004A51AA">
      <w:pPr>
        <w:pStyle w:val="Body"/>
      </w:pPr>
      <w:r w:rsidRPr="00B350A0">
        <w:t xml:space="preserve">A, B = </w:t>
      </w:r>
      <w:proofErr w:type="spellStart"/>
      <w:r w:rsidRPr="00B350A0">
        <w:t>MxN</w:t>
      </w:r>
      <w:proofErr w:type="spellEnd"/>
      <w:r w:rsidRPr="00B350A0">
        <w:t xml:space="preserve"> matrix of M Spectra of dimensionality N</w:t>
      </w:r>
    </w:p>
    <w:p w14:paraId="7CCC0739" w14:textId="77777777" w:rsidR="00FA7FA2" w:rsidRPr="00B350A0" w:rsidRDefault="00FA7FA2" w:rsidP="004A51AA">
      <w:pPr>
        <w:pStyle w:val="Body"/>
      </w:pPr>
      <w:r w:rsidRPr="00B350A0">
        <w:t>Thus, a delta vector is calculated by:</w:t>
      </w:r>
    </w:p>
    <w:p w14:paraId="3A3E1CE1" w14:textId="77777777" w:rsidR="00FA7FA2" w:rsidRPr="00B350A0" w:rsidRDefault="00FA7FA2" w:rsidP="004A51AA">
      <w:pPr>
        <w:pStyle w:val="Formula"/>
      </w:pPr>
      <w:r w:rsidRPr="00B350A0">
        <w:rPr>
          <w:noProof/>
          <w:lang w:eastAsia="en-GB"/>
        </w:rPr>
        <w:drawing>
          <wp:inline distT="0" distB="0" distL="0" distR="0" wp14:anchorId="2EFCE30F" wp14:editId="369F7038">
            <wp:extent cx="778510" cy="22479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778510" cy="224790"/>
                    </a:xfrm>
                    <a:prstGeom prst="rect">
                      <a:avLst/>
                    </a:prstGeom>
                    <a:noFill/>
                    <a:ln>
                      <a:noFill/>
                    </a:ln>
                  </pic:spPr>
                </pic:pic>
              </a:graphicData>
            </a:graphic>
          </wp:inline>
        </w:drawing>
      </w:r>
    </w:p>
    <w:p w14:paraId="7BE6B149" w14:textId="77777777" w:rsidR="00FA7FA2" w:rsidRPr="00B350A0" w:rsidRDefault="00FA7FA2" w:rsidP="004A51AA">
      <w:pPr>
        <w:pStyle w:val="Body"/>
      </w:pPr>
      <w:r w:rsidRPr="00B350A0">
        <w:t>where m = {1…M}</w:t>
      </w:r>
    </w:p>
    <w:p w14:paraId="5C2C3DA5" w14:textId="77777777" w:rsidR="00FA7FA2" w:rsidRPr="00B350A0" w:rsidRDefault="00FA7FA2" w:rsidP="004A51AA">
      <w:pPr>
        <w:pStyle w:val="Body"/>
      </w:pPr>
      <w:r w:rsidRPr="00B350A0">
        <w:t>This implies that the input spaces must have identical number of vectors and dimensionalities.</w:t>
      </w:r>
    </w:p>
    <w:p w14:paraId="2845D429" w14:textId="77087CA1" w:rsidR="00FA7FA2" w:rsidRPr="00B350A0" w:rsidRDefault="00FA7FA2" w:rsidP="004A51AA">
      <w:pPr>
        <w:pStyle w:val="Body"/>
      </w:pPr>
      <w:r w:rsidRPr="00B350A0">
        <w:t>The delta module takes two input spaces (</w:t>
      </w:r>
      <w:r w:rsidR="00DA4F2C" w:rsidRPr="00B350A0">
        <w:fldChar w:fldCharType="begin"/>
      </w:r>
      <w:r w:rsidR="00DA4F2C" w:rsidRPr="00B350A0">
        <w:instrText xml:space="preserve"> REF _Ref97362822 \h  \* MERGEFORMAT </w:instrText>
      </w:r>
      <w:r w:rsidR="00DA4F2C" w:rsidRPr="00B350A0">
        <w:fldChar w:fldCharType="separate"/>
      </w:r>
      <w:r w:rsidR="000C7C57" w:rsidRPr="00DA48C2">
        <w:t xml:space="preserve">Figure </w:t>
      </w:r>
      <w:r w:rsidR="000C7C57">
        <w:rPr>
          <w:noProof/>
        </w:rPr>
        <w:t>87</w:t>
      </w:r>
      <w:r w:rsidR="00DA4F2C" w:rsidRPr="00B350A0">
        <w:fldChar w:fldCharType="end"/>
      </w:r>
      <w:r w:rsidRPr="00B350A0">
        <w:t>):</w:t>
      </w:r>
    </w:p>
    <w:p w14:paraId="19E8EDFB" w14:textId="77777777" w:rsidR="00FA7FA2" w:rsidRPr="00B350A0" w:rsidRDefault="00FA7FA2" w:rsidP="00FA7FA2">
      <w:pPr>
        <w:pStyle w:val="Figure"/>
        <w:rPr>
          <w:u w:val="single"/>
        </w:rPr>
      </w:pPr>
      <w:r w:rsidRPr="00613634">
        <w:rPr>
          <w:lang w:val="en-GB" w:eastAsia="en-GB"/>
        </w:rPr>
        <w:drawing>
          <wp:inline distT="0" distB="0" distL="0" distR="0" wp14:anchorId="1DA0EFE9" wp14:editId="42206FC6">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75" cstate="print"/>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17FE7BCB" w14:textId="49554007" w:rsidR="00FA7FA2" w:rsidRPr="00DA48C2" w:rsidRDefault="00FA7FA2" w:rsidP="003078EE">
      <w:pPr>
        <w:pStyle w:val="Caption"/>
      </w:pPr>
      <w:bookmarkStart w:id="655" w:name="_Ref9736282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8</w:t>
      </w:r>
      <w:r w:rsidR="002E2E38">
        <w:rPr>
          <w:noProof/>
        </w:rPr>
        <w:fldChar w:fldCharType="end"/>
      </w:r>
      <w:bookmarkEnd w:id="655"/>
      <w:r w:rsidRPr="00DA48C2">
        <w:t>: Input space selection for the Delta module</w:t>
      </w:r>
    </w:p>
    <w:p w14:paraId="18DFEAC6" w14:textId="6B6FA067" w:rsidR="00FA7FA2" w:rsidRPr="00613634" w:rsidRDefault="00FA7FA2" w:rsidP="00FA7FA2">
      <w:pPr>
        <w:pStyle w:val="Figure"/>
      </w:pPr>
      <w:r w:rsidRPr="00613634">
        <w:lastRenderedPageBreak/>
        <w:t xml:space="preserve">A possible use is the calculation of the difference between recorded reflectance and reference panel corrected reflectance. </w:t>
      </w:r>
      <w:r w:rsidR="00741214" w:rsidRPr="00613634">
        <w:fldChar w:fldCharType="begin"/>
      </w:r>
      <w:r w:rsidRPr="00613634">
        <w:instrText xml:space="preserve"> REF _Ref97362654 \h </w:instrText>
      </w:r>
      <w:r w:rsidR="00B350A0" w:rsidRPr="00613634">
        <w:instrText xml:space="preserve"> \* MERGEFORMAT </w:instrText>
      </w:r>
      <w:r w:rsidR="00741214" w:rsidRPr="00613634">
        <w:fldChar w:fldCharType="separate"/>
      </w:r>
      <w:r w:rsidR="000C7C57" w:rsidRPr="00DA48C2">
        <w:t xml:space="preserve">Figure </w:t>
      </w:r>
      <w:r w:rsidR="000C7C57">
        <w:t>88</w:t>
      </w:r>
      <w:r w:rsidR="00741214" w:rsidRPr="00613634">
        <w:fldChar w:fldCharType="end"/>
      </w:r>
      <w:r w:rsidRPr="00613634">
        <w:t xml:space="preserve"> shows a processing network for this purpose and </w:t>
      </w:r>
      <w:r w:rsidR="00741214" w:rsidRPr="00613634">
        <w:fldChar w:fldCharType="begin"/>
      </w:r>
      <w:r w:rsidRPr="00613634">
        <w:instrText xml:space="preserve"> REF _Ref97362692 \h </w:instrText>
      </w:r>
      <w:r w:rsidR="00B350A0" w:rsidRPr="00613634">
        <w:instrText xml:space="preserve"> \* MERGEFORMAT </w:instrText>
      </w:r>
      <w:r w:rsidR="00741214" w:rsidRPr="00613634">
        <w:fldChar w:fldCharType="separate"/>
      </w:r>
      <w:r w:rsidR="000C7C57" w:rsidRPr="00DA48C2">
        <w:t xml:space="preserve">Figure </w:t>
      </w:r>
      <w:r w:rsidR="000C7C57">
        <w:t>89</w:t>
      </w:r>
      <w:r w:rsidR="00741214" w:rsidRPr="00613634">
        <w:fldChar w:fldCharType="end"/>
      </w:r>
      <w:r w:rsidRPr="00613634">
        <w:t xml:space="preserve"> shows the according Spectral plots generated by the network.</w:t>
      </w:r>
    </w:p>
    <w:p w14:paraId="613E611B" w14:textId="77777777" w:rsidR="00FA7FA2" w:rsidRPr="00B350A0" w:rsidRDefault="00FA7FA2" w:rsidP="00FA7FA2">
      <w:pPr>
        <w:pStyle w:val="Figure"/>
        <w:rPr>
          <w:u w:val="single"/>
        </w:rPr>
      </w:pPr>
      <w:r w:rsidRPr="00613634">
        <w:rPr>
          <w:lang w:val="en-GB" w:eastAsia="en-GB"/>
        </w:rPr>
        <w:drawing>
          <wp:inline distT="0" distB="0" distL="0" distR="0" wp14:anchorId="716CC642" wp14:editId="74FECF2E">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6" cstate="print"/>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312024F9" w14:textId="3C2F4BCC" w:rsidR="00FA7FA2" w:rsidRPr="00DA48C2" w:rsidRDefault="00FA7FA2" w:rsidP="003078EE">
      <w:pPr>
        <w:pStyle w:val="Caption"/>
      </w:pPr>
      <w:bookmarkStart w:id="656" w:name="_Ref9736265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9</w:t>
      </w:r>
      <w:r w:rsidR="002E2E38">
        <w:rPr>
          <w:noProof/>
        </w:rPr>
        <w:fldChar w:fldCharType="end"/>
      </w:r>
      <w:bookmarkEnd w:id="656"/>
      <w:r w:rsidRPr="00DA48C2">
        <w:t>: Space Processing Network for the panel correction and delta calculation</w:t>
      </w:r>
    </w:p>
    <w:tbl>
      <w:tblPr>
        <w:tblStyle w:val="TableGrid"/>
        <w:tblW w:w="0" w:type="auto"/>
        <w:tblLook w:val="00A0" w:firstRow="1" w:lastRow="0" w:firstColumn="1" w:lastColumn="0" w:noHBand="0" w:noVBand="0"/>
      </w:tblPr>
      <w:tblGrid>
        <w:gridCol w:w="3096"/>
        <w:gridCol w:w="3061"/>
        <w:gridCol w:w="3085"/>
      </w:tblGrid>
      <w:tr w:rsidR="00FA7FA2" w:rsidRPr="00B350A0" w14:paraId="2EBB76A9" w14:textId="77777777" w:rsidTr="00710979">
        <w:tc>
          <w:tcPr>
            <w:tcW w:w="3206" w:type="dxa"/>
          </w:tcPr>
          <w:p w14:paraId="393727F8" w14:textId="77777777" w:rsidR="00FA7FA2" w:rsidRPr="00613634" w:rsidRDefault="00FA7FA2" w:rsidP="00710979">
            <w:r w:rsidRPr="00613634">
              <w:rPr>
                <w:noProof/>
                <w:lang w:eastAsia="en-GB"/>
              </w:rPr>
              <w:drawing>
                <wp:inline distT="0" distB="0" distL="0" distR="0" wp14:anchorId="6E5F05A1" wp14:editId="4E67DD4F">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7" cstate="print"/>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140521D3" w14:textId="77777777" w:rsidR="00FA7FA2" w:rsidRPr="00B350A0" w:rsidRDefault="00FA7FA2" w:rsidP="00710979">
            <w:pPr>
              <w:rPr>
                <w:u w:val="single"/>
              </w:rPr>
            </w:pPr>
            <w:r w:rsidRPr="00B350A0">
              <w:rPr>
                <w:noProof/>
                <w:u w:val="single"/>
                <w:lang w:eastAsia="en-GB"/>
              </w:rPr>
              <w:drawing>
                <wp:inline distT="0" distB="0" distL="0" distR="0" wp14:anchorId="01A2083A" wp14:editId="40225B75">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8" cstate="print"/>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23EF4F21" w14:textId="77777777" w:rsidR="00FA7FA2" w:rsidRPr="00B350A0" w:rsidRDefault="00FA7FA2" w:rsidP="00710979">
            <w:pPr>
              <w:rPr>
                <w:u w:val="single"/>
              </w:rPr>
            </w:pPr>
            <w:r w:rsidRPr="00B350A0">
              <w:rPr>
                <w:noProof/>
                <w:u w:val="single"/>
                <w:lang w:eastAsia="en-GB"/>
              </w:rPr>
              <w:drawing>
                <wp:inline distT="0" distB="0" distL="0" distR="0" wp14:anchorId="011B6ECD" wp14:editId="14765E81">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79" cstate="print"/>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68C40AC8" w14:textId="6CF82C22" w:rsidR="00FA7FA2" w:rsidRPr="00DA48C2" w:rsidRDefault="00FA7FA2" w:rsidP="003078EE">
      <w:pPr>
        <w:pStyle w:val="Caption"/>
      </w:pPr>
      <w:bookmarkStart w:id="657" w:name="_Ref9736269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0</w:t>
      </w:r>
      <w:r w:rsidR="002E2E38">
        <w:rPr>
          <w:noProof/>
        </w:rPr>
        <w:fldChar w:fldCharType="end"/>
      </w:r>
      <w:bookmarkEnd w:id="657"/>
      <w:r w:rsidRPr="00DA48C2">
        <w:t>: Spectral plots of: input Spectrum (left), panel corrected Spectrum (middle) and delta Spectrum (left)</w:t>
      </w:r>
    </w:p>
    <w:p w14:paraId="43DE8F3F" w14:textId="77777777" w:rsidR="00FA7FA2" w:rsidRPr="00A8518D" w:rsidRDefault="00FA7FA2" w:rsidP="00FA7FA2">
      <w:pPr>
        <w:pStyle w:val="Heading3"/>
      </w:pPr>
      <w:bookmarkStart w:id="658" w:name="_Toc355280402"/>
      <w:bookmarkStart w:id="659" w:name="_Toc398023966"/>
      <w:bookmarkStart w:id="660" w:name="_Toc49458163"/>
      <w:r w:rsidRPr="00A8518D">
        <w:t>Waveband Filter</w:t>
      </w:r>
      <w:bookmarkEnd w:id="658"/>
      <w:bookmarkEnd w:id="659"/>
      <w:bookmarkEnd w:id="660"/>
    </w:p>
    <w:p w14:paraId="4C2A2FA4" w14:textId="77777777" w:rsidR="00FA7FA2" w:rsidRPr="00B350A0" w:rsidRDefault="00FA7FA2" w:rsidP="004A51AA">
      <w:pPr>
        <w:pStyle w:val="Body"/>
      </w:pPr>
      <w:r w:rsidRPr="00B350A0">
        <w:t>Waveband filtering is used to cut wavelengths regions from Spectra. A typical example is the removal of noisy wavebands caused by water vapour absorption.</w:t>
      </w:r>
    </w:p>
    <w:p w14:paraId="0972728F" w14:textId="66827C94" w:rsidR="00FA7FA2" w:rsidRPr="00B350A0" w:rsidRDefault="00FA7FA2" w:rsidP="004A51AA">
      <w:pPr>
        <w:pStyle w:val="Body"/>
      </w:pPr>
      <w:r w:rsidRPr="00B350A0">
        <w:t>The wavebands are freely configurable. The ‘Configure’ menu brings up the ‘Filter configuration’ dialog (</w:t>
      </w:r>
      <w:r w:rsidR="00DA4F2C" w:rsidRPr="00B350A0">
        <w:fldChar w:fldCharType="begin"/>
      </w:r>
      <w:r w:rsidR="00DA4F2C" w:rsidRPr="00B350A0">
        <w:instrText xml:space="preserve"> REF _Ref97264909 \h  \* MERGEFORMAT </w:instrText>
      </w:r>
      <w:r w:rsidR="00DA4F2C" w:rsidRPr="00B350A0">
        <w:fldChar w:fldCharType="separate"/>
      </w:r>
      <w:r w:rsidR="000C7C57" w:rsidRPr="00DA48C2">
        <w:t xml:space="preserve">Figure </w:t>
      </w:r>
      <w:r w:rsidR="000C7C57">
        <w:rPr>
          <w:noProof/>
        </w:rPr>
        <w:t>90</w:t>
      </w:r>
      <w:r w:rsidR="00DA4F2C" w:rsidRPr="00B350A0">
        <w:fldChar w:fldCharType="end"/>
      </w:r>
      <w:r w:rsidRPr="00B350A0">
        <w:t>).</w:t>
      </w:r>
    </w:p>
    <w:p w14:paraId="06A19279" w14:textId="77777777" w:rsidR="00FA7FA2" w:rsidRPr="00B350A0" w:rsidRDefault="00FA7FA2" w:rsidP="00FA7FA2">
      <w:pPr>
        <w:pStyle w:val="Figure"/>
        <w:rPr>
          <w:u w:val="single"/>
        </w:rPr>
      </w:pPr>
      <w:r w:rsidRPr="00613634">
        <w:rPr>
          <w:lang w:val="en-GB" w:eastAsia="en-GB"/>
        </w:rPr>
        <w:drawing>
          <wp:inline distT="0" distB="0" distL="0" distR="0" wp14:anchorId="1C143EE7" wp14:editId="4FBDE032">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0" cstate="print"/>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7F7CDA1C" w14:textId="31993341" w:rsidR="00FA7FA2" w:rsidRPr="00DA48C2" w:rsidRDefault="00FA7FA2" w:rsidP="003078EE">
      <w:pPr>
        <w:pStyle w:val="Caption"/>
      </w:pPr>
      <w:bookmarkStart w:id="661" w:name="_Ref97264909"/>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1</w:t>
      </w:r>
      <w:r w:rsidR="002E2E38">
        <w:rPr>
          <w:noProof/>
        </w:rPr>
        <w:fldChar w:fldCharType="end"/>
      </w:r>
      <w:bookmarkEnd w:id="661"/>
      <w:r w:rsidRPr="00DA48C2">
        <w:t>: Filter configuration window</w:t>
      </w:r>
    </w:p>
    <w:p w14:paraId="73C8602D" w14:textId="34697A57" w:rsidR="00FA7FA2" w:rsidRPr="00613634" w:rsidRDefault="00FA7FA2" w:rsidP="00FA7FA2">
      <w:pPr>
        <w:pStyle w:val="Figure"/>
      </w:pPr>
      <w:r w:rsidRPr="00613634">
        <w:lastRenderedPageBreak/>
        <w:t>To add a new filter region, click ‘New’ and enter the upper and lower wavelengths in nanometres in the Filter Definition dialog (</w:t>
      </w:r>
      <w:r w:rsidR="00741214" w:rsidRPr="00613634">
        <w:fldChar w:fldCharType="begin"/>
      </w:r>
      <w:r w:rsidR="0039416E" w:rsidRPr="00613634">
        <w:instrText xml:space="preserve"> REF _Ref335423307 \h </w:instrText>
      </w:r>
      <w:r w:rsidR="00B350A0" w:rsidRPr="00613634">
        <w:instrText xml:space="preserve"> \* MERGEFORMAT </w:instrText>
      </w:r>
      <w:r w:rsidR="00741214" w:rsidRPr="00613634">
        <w:fldChar w:fldCharType="separate"/>
      </w:r>
      <w:r w:rsidR="000C7C57" w:rsidRPr="00DA48C2">
        <w:t xml:space="preserve">Figure </w:t>
      </w:r>
      <w:r w:rsidR="000C7C57">
        <w:t>91</w:t>
      </w:r>
      <w:r w:rsidR="00741214" w:rsidRPr="00613634">
        <w:fldChar w:fldCharType="end"/>
      </w:r>
      <w:r w:rsidRPr="00613634">
        <w:t>).</w:t>
      </w:r>
    </w:p>
    <w:p w14:paraId="691E8FDD" w14:textId="77777777" w:rsidR="00FA7FA2" w:rsidRPr="00B350A0" w:rsidRDefault="00FA7FA2" w:rsidP="00FA7FA2">
      <w:pPr>
        <w:pStyle w:val="Figure"/>
        <w:rPr>
          <w:u w:val="single"/>
        </w:rPr>
      </w:pPr>
      <w:r w:rsidRPr="00613634">
        <w:rPr>
          <w:lang w:val="en-GB" w:eastAsia="en-GB"/>
        </w:rPr>
        <w:drawing>
          <wp:inline distT="0" distB="0" distL="0" distR="0" wp14:anchorId="424ED02B" wp14:editId="6494D64A">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1" cstate="print"/>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5481F251" w14:textId="22494F9E" w:rsidR="00FA7FA2" w:rsidRPr="00DA48C2" w:rsidRDefault="005A52D0" w:rsidP="003078EE">
      <w:pPr>
        <w:pStyle w:val="Caption"/>
      </w:pPr>
      <w:bookmarkStart w:id="662" w:name="_Ref3354233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2</w:t>
      </w:r>
      <w:r w:rsidR="002E2E38">
        <w:rPr>
          <w:noProof/>
        </w:rPr>
        <w:fldChar w:fldCharType="end"/>
      </w:r>
      <w:bookmarkEnd w:id="662"/>
      <w:r w:rsidR="00FA7FA2" w:rsidRPr="00DA48C2">
        <w:t>: Filter definition dialog</w:t>
      </w:r>
    </w:p>
    <w:p w14:paraId="1839EFE2" w14:textId="77777777" w:rsidR="00FA7FA2" w:rsidRPr="00B350A0" w:rsidRDefault="00FA7FA2" w:rsidP="004A51AA">
      <w:pPr>
        <w:pStyle w:val="Body"/>
      </w:pPr>
      <w:r w:rsidRPr="00B350A0">
        <w:t>To remove an existing filter region, select the region in the list and click ‘Remove’.</w:t>
      </w:r>
    </w:p>
    <w:p w14:paraId="01B47E82" w14:textId="77777777" w:rsidR="00FA7FA2" w:rsidRPr="00A8518D" w:rsidRDefault="00FA7FA2" w:rsidP="00FA7FA2">
      <w:pPr>
        <w:pStyle w:val="Heading3"/>
      </w:pPr>
      <w:bookmarkStart w:id="663" w:name="_Toc355280403"/>
      <w:bookmarkStart w:id="664" w:name="_Toc398023967"/>
      <w:bookmarkStart w:id="665" w:name="_Toc49458164"/>
      <w:r w:rsidRPr="00A8518D">
        <w:t>Broadband and Narrowband Filters</w:t>
      </w:r>
      <w:bookmarkEnd w:id="663"/>
      <w:bookmarkEnd w:id="664"/>
      <w:bookmarkEnd w:id="665"/>
    </w:p>
    <w:p w14:paraId="0465E6B2" w14:textId="77777777" w:rsidR="00FA7FA2" w:rsidRPr="00B350A0" w:rsidRDefault="00FA7FA2" w:rsidP="004A51AA">
      <w:pPr>
        <w:pStyle w:val="Body"/>
      </w:pPr>
      <w:r w:rsidRPr="00B350A0">
        <w:t>The filters act on the element type of Sensor elements. They are useful to process data of sensors that contain bands widely differing Spectral resolutions.</w:t>
      </w:r>
    </w:p>
    <w:p w14:paraId="544FE73F" w14:textId="75F4A59B" w:rsidR="00FA7FA2" w:rsidRPr="00B350A0" w:rsidRDefault="00FA7FA2" w:rsidP="004A51AA">
      <w:pPr>
        <w:pStyle w:val="Body"/>
      </w:pPr>
      <w:r w:rsidRPr="00B350A0">
        <w:t xml:space="preserve">An example is the MFR </w:t>
      </w:r>
      <w:proofErr w:type="spellStart"/>
      <w:r w:rsidRPr="00B350A0">
        <w:t>sunphotometer</w:t>
      </w:r>
      <w:proofErr w:type="spellEnd"/>
      <w:r w:rsidRPr="00B350A0">
        <w:t xml:space="preserve">, which features one panchromatic band and 6 narrower bands. The value ranges of the broad and narrow bands are very different and even a simple plot cannot be created satisfactorily (see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xml:space="preserve">). The broadband channel has been placed at the likely centre wavelength of 673nm. As the bands of the MFR are defined in the order of the broadband followed by the </w:t>
      </w:r>
      <w:proofErr w:type="spellStart"/>
      <w:r w:rsidRPr="00B350A0">
        <w:t>narrowbands</w:t>
      </w:r>
      <w:proofErr w:type="spellEnd"/>
      <w:r w:rsidRPr="00B350A0">
        <w:t xml:space="preserve"> in the database, the plot shows two Spectral lines. Mixing broad- and </w:t>
      </w:r>
      <w:proofErr w:type="spellStart"/>
      <w:r w:rsidRPr="00B350A0">
        <w:t>narrowbands</w:t>
      </w:r>
      <w:proofErr w:type="spellEnd"/>
      <w:r w:rsidRPr="00B350A0">
        <w:t xml:space="preserve"> should not be done from a physical point of view.</w:t>
      </w:r>
    </w:p>
    <w:p w14:paraId="18674FA5" w14:textId="77777777" w:rsidR="00FA7FA2" w:rsidRPr="00B350A0" w:rsidRDefault="00FA7FA2" w:rsidP="00FA7FA2">
      <w:pPr>
        <w:pStyle w:val="Figure"/>
        <w:rPr>
          <w:u w:val="single"/>
        </w:rPr>
      </w:pPr>
      <w:r w:rsidRPr="00613634">
        <w:rPr>
          <w:lang w:val="en-GB" w:eastAsia="en-GB"/>
        </w:rPr>
        <w:drawing>
          <wp:inline distT="0" distB="0" distL="0" distR="0" wp14:anchorId="3CEDB877" wp14:editId="06CA7012">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2" cstate="print"/>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4E67297C" w14:textId="701F8C7E" w:rsidR="00FA7FA2" w:rsidRPr="00DA48C2" w:rsidRDefault="00FA7FA2" w:rsidP="003078EE">
      <w:pPr>
        <w:pStyle w:val="Caption"/>
      </w:pPr>
      <w:bookmarkStart w:id="666" w:name="_Ref97294709"/>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3</w:t>
      </w:r>
      <w:r w:rsidR="002E2E38">
        <w:rPr>
          <w:noProof/>
        </w:rPr>
        <w:fldChar w:fldCharType="end"/>
      </w:r>
      <w:bookmarkEnd w:id="666"/>
      <w:r w:rsidRPr="00DA48C2">
        <w:t xml:space="preserve">: Spectral plot of broad- and narrowband MFR channels </w:t>
      </w:r>
    </w:p>
    <w:p w14:paraId="66AF4AE4" w14:textId="4D873D3D" w:rsidR="00FA7FA2" w:rsidRPr="00B350A0" w:rsidRDefault="00741214" w:rsidP="004A51AA">
      <w:pPr>
        <w:pStyle w:val="Body"/>
      </w:pPr>
      <w:r w:rsidRPr="00B350A0">
        <w:fldChar w:fldCharType="begin"/>
      </w:r>
      <w:r w:rsidR="00FA7FA2" w:rsidRPr="00B350A0">
        <w:instrText xml:space="preserve"> REF _Ref97303290 \h </w:instrText>
      </w:r>
      <w:r w:rsidR="00B350A0">
        <w:instrText xml:space="preserve"> \* MERGEFORMAT </w:instrText>
      </w:r>
      <w:r w:rsidRPr="00B350A0">
        <w:fldChar w:fldCharType="separate"/>
      </w:r>
      <w:r w:rsidR="000C7C57" w:rsidRPr="00DA48C2">
        <w:t xml:space="preserve">Figure </w:t>
      </w:r>
      <w:r w:rsidR="000C7C57">
        <w:rPr>
          <w:noProof/>
        </w:rPr>
        <w:t>93</w:t>
      </w:r>
      <w:r w:rsidRPr="00B350A0">
        <w:fldChar w:fldCharType="end"/>
      </w:r>
      <w:r w:rsidR="00FA7FA2" w:rsidRPr="00B350A0">
        <w:t xml:space="preserve"> shows a space processing network that illustrates the function of broad- and narrowband filters.</w:t>
      </w:r>
    </w:p>
    <w:p w14:paraId="6DD90CA7" w14:textId="77777777" w:rsidR="00FA7FA2" w:rsidRPr="00B350A0" w:rsidRDefault="00FA7FA2" w:rsidP="00FA7FA2">
      <w:pPr>
        <w:pStyle w:val="Figure"/>
        <w:rPr>
          <w:u w:val="single"/>
        </w:rPr>
      </w:pPr>
      <w:r w:rsidRPr="00613634">
        <w:rPr>
          <w:lang w:val="en-GB" w:eastAsia="en-GB"/>
        </w:rPr>
        <w:drawing>
          <wp:inline distT="0" distB="0" distL="0" distR="0" wp14:anchorId="1F3A16EB" wp14:editId="128DE793">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3" cstate="print"/>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3AC75E3A" w14:textId="526A9FF6" w:rsidR="00FA7FA2" w:rsidRPr="00DA48C2" w:rsidRDefault="00FA7FA2" w:rsidP="003078EE">
      <w:pPr>
        <w:pStyle w:val="Caption"/>
      </w:pPr>
      <w:bookmarkStart w:id="667" w:name="_Ref9730329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4</w:t>
      </w:r>
      <w:r w:rsidR="002E2E38">
        <w:rPr>
          <w:noProof/>
        </w:rPr>
        <w:fldChar w:fldCharType="end"/>
      </w:r>
      <w:bookmarkEnd w:id="667"/>
      <w:r w:rsidRPr="00DA48C2">
        <w:t>: A space processing network demonstrating the function of broad- and narrowband filters</w:t>
      </w:r>
    </w:p>
    <w:p w14:paraId="0D769EC8" w14:textId="6CC9FE00" w:rsidR="00FA7FA2" w:rsidRPr="00B350A0" w:rsidRDefault="00FA7FA2" w:rsidP="004A51AA">
      <w:pPr>
        <w:pStyle w:val="Body"/>
      </w:pPr>
      <w:r w:rsidRPr="00B350A0">
        <w:lastRenderedPageBreak/>
        <w:t xml:space="preserve">The plot shown in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xml:space="preserve"> was generated by the ‘Spectral Line Plot’ of space number 0.</w:t>
      </w:r>
    </w:p>
    <w:p w14:paraId="1AB60B9E" w14:textId="25847962" w:rsidR="00FA7FA2" w:rsidRPr="00B350A0" w:rsidRDefault="00DA4F2C" w:rsidP="004A51AA">
      <w:pPr>
        <w:pStyle w:val="Body"/>
      </w:pPr>
      <w:r w:rsidRPr="00B350A0">
        <w:fldChar w:fldCharType="begin"/>
      </w:r>
      <w:r w:rsidRPr="00B350A0">
        <w:instrText xml:space="preserve"> REF _Ref97303558 \h  \* MERGEFORMAT </w:instrText>
      </w:r>
      <w:r w:rsidRPr="00B350A0">
        <w:fldChar w:fldCharType="separate"/>
      </w:r>
      <w:r w:rsidR="000C7C57" w:rsidRPr="00DA48C2">
        <w:t xml:space="preserve">Figure </w:t>
      </w:r>
      <w:r w:rsidR="000C7C57">
        <w:rPr>
          <w:noProof/>
        </w:rPr>
        <w:t>94</w:t>
      </w:r>
      <w:r w:rsidRPr="00B350A0">
        <w:fldChar w:fldCharType="end"/>
      </w:r>
      <w:r w:rsidR="00FA7FA2" w:rsidRPr="00B350A0">
        <w:t xml:space="preserve"> shows the plots of space 2 (Broadband value as a scatter plot) and space 3 (Narrowband channels as a Spectral curve).</w:t>
      </w:r>
    </w:p>
    <w:p w14:paraId="54E85F46" w14:textId="77777777" w:rsidR="00FA7FA2" w:rsidRPr="00B350A0" w:rsidRDefault="00FA7FA2" w:rsidP="00FA7FA2">
      <w:pPr>
        <w:pStyle w:val="Figure"/>
        <w:rPr>
          <w:u w:val="single"/>
        </w:rPr>
      </w:pPr>
      <w:r w:rsidRPr="00613634">
        <w:rPr>
          <w:lang w:val="en-GB" w:eastAsia="en-GB"/>
        </w:rPr>
        <w:drawing>
          <wp:inline distT="0" distB="0" distL="0" distR="0" wp14:anchorId="68F9C0B3" wp14:editId="50628C1C">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4" cstate="print"/>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sidRPr="00613634">
        <w:rPr>
          <w:lang w:val="en-GB" w:eastAsia="en-GB"/>
        </w:rPr>
        <w:drawing>
          <wp:inline distT="0" distB="0" distL="0" distR="0" wp14:anchorId="6FA5FC64" wp14:editId="4DD06996">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5" cstate="print"/>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719BE714" w14:textId="6CBF36AD" w:rsidR="00FA7FA2" w:rsidRPr="00DA48C2" w:rsidRDefault="00FA7FA2" w:rsidP="003078EE">
      <w:pPr>
        <w:pStyle w:val="Caption"/>
      </w:pPr>
      <w:bookmarkStart w:id="668" w:name="_Ref9730355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5</w:t>
      </w:r>
      <w:r w:rsidR="002E2E38">
        <w:rPr>
          <w:noProof/>
        </w:rPr>
        <w:fldChar w:fldCharType="end"/>
      </w:r>
      <w:bookmarkEnd w:id="668"/>
      <w:r w:rsidRPr="00DA48C2">
        <w:t>: Plots of the narrowband channels (left) and of the broadband channel (right)</w:t>
      </w:r>
    </w:p>
    <w:p w14:paraId="04FCE4A1" w14:textId="77777777" w:rsidR="00FA7FA2" w:rsidRPr="00B350A0" w:rsidRDefault="00FA7FA2" w:rsidP="00941E8C">
      <w:pPr>
        <w:pStyle w:val="Heading2"/>
      </w:pPr>
      <w:bookmarkStart w:id="669" w:name="_Toc355280404"/>
      <w:bookmarkStart w:id="670" w:name="_Ref358988511"/>
      <w:bookmarkStart w:id="671" w:name="_Ref358988515"/>
      <w:bookmarkStart w:id="672" w:name="_Toc398023968"/>
      <w:bookmarkStart w:id="673" w:name="_Ref413328603"/>
      <w:bookmarkStart w:id="674" w:name="_Ref413328670"/>
      <w:bookmarkStart w:id="675" w:name="_Toc49458165"/>
      <w:r w:rsidRPr="00B350A0">
        <w:t>Visualisation Modules</w:t>
      </w:r>
      <w:bookmarkEnd w:id="669"/>
      <w:bookmarkEnd w:id="670"/>
      <w:bookmarkEnd w:id="671"/>
      <w:bookmarkEnd w:id="672"/>
      <w:bookmarkEnd w:id="673"/>
      <w:bookmarkEnd w:id="674"/>
      <w:bookmarkEnd w:id="675"/>
    </w:p>
    <w:p w14:paraId="74DB996D" w14:textId="77777777" w:rsidR="00FA7FA2" w:rsidRPr="00B350A0" w:rsidRDefault="00FA7FA2" w:rsidP="004A51AA">
      <w:pPr>
        <w:pStyle w:val="Body"/>
      </w:pPr>
      <w:r w:rsidRPr="00B350A0">
        <w:t>Visualisation modules can be attached to any space and do not generate an output space but display a new window containing the respective plot or data explorer. A visualisation module can be configured to produce a number of plots/explorers as listed in the following sections. Data explorers are graphical components that allow interactive data exploration.</w:t>
      </w:r>
    </w:p>
    <w:p w14:paraId="2799D97E" w14:textId="3DA354E6" w:rsidR="00FA7FA2" w:rsidRPr="00B350A0" w:rsidRDefault="00FA7FA2" w:rsidP="004A51AA">
      <w:pPr>
        <w:pStyle w:val="Body"/>
      </w:pPr>
      <w:r w:rsidRPr="00B350A0">
        <w:t>The titles of the plot windows do contain information about the plot type and the space the data was read from (</w:t>
      </w:r>
      <w:r w:rsidR="00DA4F2C" w:rsidRPr="00B350A0">
        <w:fldChar w:fldCharType="begin"/>
      </w:r>
      <w:r w:rsidR="00DA4F2C" w:rsidRPr="00B350A0">
        <w:instrText xml:space="preserve"> REF _Ref97305807 \h  \* MERGEFORMAT </w:instrText>
      </w:r>
      <w:r w:rsidR="00DA4F2C" w:rsidRPr="00B350A0">
        <w:fldChar w:fldCharType="separate"/>
      </w:r>
      <w:r w:rsidR="000C7C57" w:rsidRPr="00DA48C2">
        <w:t xml:space="preserve">Figure </w:t>
      </w:r>
      <w:r w:rsidR="000C7C57">
        <w:rPr>
          <w:noProof/>
        </w:rPr>
        <w:t>95</w:t>
      </w:r>
      <w:r w:rsidR="00DA4F2C" w:rsidRPr="00B350A0">
        <w:fldChar w:fldCharType="end"/>
      </w:r>
      <w:r w:rsidRPr="00B350A0">
        <w:t>).</w:t>
      </w:r>
    </w:p>
    <w:p w14:paraId="54398A05" w14:textId="77777777" w:rsidR="00FA7FA2" w:rsidRPr="00B350A0" w:rsidRDefault="00FA7FA2" w:rsidP="00FA7FA2">
      <w:pPr>
        <w:pStyle w:val="Figure"/>
        <w:rPr>
          <w:u w:val="single"/>
        </w:rPr>
      </w:pPr>
      <w:r w:rsidRPr="00613634">
        <w:rPr>
          <w:lang w:val="en-GB" w:eastAsia="en-GB"/>
        </w:rPr>
        <w:drawing>
          <wp:inline distT="0" distB="0" distL="0" distR="0" wp14:anchorId="4F6F70A4" wp14:editId="0141128F">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6" cstate="print"/>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3E70B417" w14:textId="19302666" w:rsidR="00FA7FA2" w:rsidRPr="00DA48C2" w:rsidRDefault="00FA7FA2" w:rsidP="003078EE">
      <w:pPr>
        <w:pStyle w:val="Caption"/>
      </w:pPr>
      <w:bookmarkStart w:id="676" w:name="_Ref973058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6</w:t>
      </w:r>
      <w:r w:rsidR="002E2E38">
        <w:rPr>
          <w:noProof/>
        </w:rPr>
        <w:fldChar w:fldCharType="end"/>
      </w:r>
      <w:bookmarkEnd w:id="676"/>
      <w:r w:rsidRPr="00DA48C2">
        <w:t>: Information displayed in the window title</w:t>
      </w:r>
    </w:p>
    <w:p w14:paraId="04B99AC5" w14:textId="77777777" w:rsidR="00FA7FA2" w:rsidRPr="00A8518D" w:rsidRDefault="00FA7FA2" w:rsidP="00FA7FA2">
      <w:pPr>
        <w:pStyle w:val="Heading3"/>
      </w:pPr>
      <w:bookmarkStart w:id="677" w:name="_Toc355280405"/>
      <w:bookmarkStart w:id="678" w:name="_Toc398023969"/>
      <w:bookmarkStart w:id="679" w:name="_Toc49458166"/>
      <w:r w:rsidRPr="00A8518D">
        <w:lastRenderedPageBreak/>
        <w:t>Spectral Line Plot</w:t>
      </w:r>
      <w:bookmarkEnd w:id="677"/>
      <w:bookmarkEnd w:id="678"/>
      <w:bookmarkEnd w:id="679"/>
    </w:p>
    <w:p w14:paraId="5F7324D2" w14:textId="77777777" w:rsidR="00FA7FA2" w:rsidRPr="00613634" w:rsidRDefault="00FA7FA2" w:rsidP="00FA7FA2">
      <w:pPr>
        <w:pStyle w:val="Figure"/>
      </w:pPr>
      <w:r w:rsidRPr="00613634">
        <w:t>Use this plot to display one or more Spectra as continuous curves. Spectra are plotted with an automatic colour shift from red to blue for easier interpretation.</w:t>
      </w:r>
    </w:p>
    <w:p w14:paraId="5F588167" w14:textId="77777777" w:rsidR="00FA7FA2" w:rsidRPr="00B350A0" w:rsidRDefault="00FA7FA2" w:rsidP="00FA7FA2">
      <w:pPr>
        <w:pStyle w:val="Figure"/>
        <w:rPr>
          <w:u w:val="single"/>
        </w:rPr>
      </w:pPr>
      <w:r w:rsidRPr="00613634">
        <w:rPr>
          <w:lang w:val="en-GB" w:eastAsia="en-GB"/>
        </w:rPr>
        <w:drawing>
          <wp:inline distT="0" distB="0" distL="0" distR="0" wp14:anchorId="3871964C" wp14:editId="789FAABD">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7" cstate="print"/>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61692295" w14:textId="507F8CC1" w:rsidR="00FA7FA2" w:rsidRPr="00DA48C2" w:rsidRDefault="00FA7FA2"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7</w:t>
      </w:r>
      <w:r w:rsidR="002E2E38">
        <w:rPr>
          <w:noProof/>
        </w:rPr>
        <w:fldChar w:fldCharType="end"/>
      </w:r>
      <w:r w:rsidRPr="00DA48C2">
        <w:t>: Spectral line plot of snow avalanche reflectance Spectra</w:t>
      </w:r>
    </w:p>
    <w:p w14:paraId="1960A9FD" w14:textId="77777777" w:rsidR="00FA7FA2" w:rsidRPr="00A8518D" w:rsidRDefault="00FA7FA2" w:rsidP="00FA7FA2">
      <w:pPr>
        <w:pStyle w:val="Heading3"/>
      </w:pPr>
      <w:bookmarkStart w:id="680" w:name="_Toc355280406"/>
      <w:bookmarkStart w:id="681" w:name="_Toc398023970"/>
      <w:bookmarkStart w:id="682" w:name="_Toc49458167"/>
      <w:r w:rsidRPr="00A8518D">
        <w:t>Spectral Scatter Plot</w:t>
      </w:r>
      <w:bookmarkEnd w:id="680"/>
      <w:bookmarkEnd w:id="681"/>
      <w:bookmarkEnd w:id="682"/>
    </w:p>
    <w:p w14:paraId="2C660C0E" w14:textId="495B1467" w:rsidR="00FA7FA2" w:rsidRPr="00B350A0" w:rsidRDefault="00FA7FA2" w:rsidP="004A51AA">
      <w:pPr>
        <w:pStyle w:val="Body"/>
      </w:pPr>
      <w:r w:rsidRPr="00B350A0">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r w:rsidR="00DA4F2C" w:rsidRPr="00B350A0">
        <w:fldChar w:fldCharType="begin"/>
      </w:r>
      <w:r w:rsidR="00DA4F2C" w:rsidRPr="00B350A0">
        <w:instrText xml:space="preserve"> REF _Ref97305442 \h  \* MERGEFORMAT </w:instrText>
      </w:r>
      <w:r w:rsidR="00DA4F2C" w:rsidRPr="00B350A0">
        <w:fldChar w:fldCharType="separate"/>
      </w:r>
      <w:r w:rsidR="000C7C57" w:rsidRPr="00DA48C2">
        <w:t xml:space="preserve">Figure </w:t>
      </w:r>
      <w:r w:rsidR="000C7C57">
        <w:rPr>
          <w:noProof/>
        </w:rPr>
        <w:t>97</w:t>
      </w:r>
      <w:r w:rsidR="00DA4F2C" w:rsidRPr="00B350A0">
        <w:fldChar w:fldCharType="end"/>
      </w:r>
      <w:r w:rsidR="00AD1B12" w:rsidRPr="00B350A0">
        <w:t>0</w:t>
      </w:r>
      <w:r w:rsidRPr="00B350A0">
        <w:t xml:space="preserve"> shows an example of the variation per channel for several MFR </w:t>
      </w:r>
      <w:proofErr w:type="spellStart"/>
      <w:r w:rsidRPr="00B350A0">
        <w:t>sunphotometer</w:t>
      </w:r>
      <w:proofErr w:type="spellEnd"/>
      <w:r w:rsidRPr="00B350A0">
        <w:t xml:space="preserve"> readings.</w:t>
      </w:r>
    </w:p>
    <w:p w14:paraId="61E930F4" w14:textId="77777777" w:rsidR="00FA7FA2" w:rsidRPr="00B350A0" w:rsidRDefault="00FA7FA2" w:rsidP="004A51AA">
      <w:pPr>
        <w:pStyle w:val="Body"/>
      </w:pPr>
      <w:r w:rsidRPr="00B350A0">
        <w:rPr>
          <w:b/>
        </w:rPr>
        <w:t>Note</w:t>
      </w:r>
      <w:r w:rsidRPr="00B350A0">
        <w:t>: the generation of scatter plots of several Spectra with high dimensionality tends to be quite slow.</w:t>
      </w:r>
    </w:p>
    <w:p w14:paraId="4A07DF80" w14:textId="77777777" w:rsidR="00FA7FA2" w:rsidRPr="00B350A0" w:rsidRDefault="00FA7FA2" w:rsidP="00FA7FA2">
      <w:pPr>
        <w:pStyle w:val="Figure"/>
        <w:rPr>
          <w:u w:val="single"/>
        </w:rPr>
      </w:pPr>
      <w:r w:rsidRPr="00613634">
        <w:rPr>
          <w:lang w:val="en-GB" w:eastAsia="en-GB"/>
        </w:rPr>
        <w:drawing>
          <wp:inline distT="0" distB="0" distL="0" distR="0" wp14:anchorId="206604C1" wp14:editId="04D12FC4">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8" cstate="print"/>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2B1609B1" w14:textId="471DAF94" w:rsidR="00FA7FA2" w:rsidRPr="00DA48C2" w:rsidRDefault="00FA7FA2" w:rsidP="003078EE">
      <w:pPr>
        <w:pStyle w:val="Caption"/>
      </w:pPr>
      <w:bookmarkStart w:id="683" w:name="_Ref9730544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8</w:t>
      </w:r>
      <w:r w:rsidR="002E2E38">
        <w:rPr>
          <w:noProof/>
        </w:rPr>
        <w:fldChar w:fldCharType="end"/>
      </w:r>
      <w:bookmarkEnd w:id="683"/>
      <w:r w:rsidRPr="00DA48C2">
        <w:t xml:space="preserve">: Scatterplot showing the variation per channel for several MFR </w:t>
      </w:r>
      <w:proofErr w:type="spellStart"/>
      <w:r w:rsidRPr="00DA48C2">
        <w:t>sunphotometer</w:t>
      </w:r>
      <w:proofErr w:type="spellEnd"/>
      <w:r w:rsidRPr="00DA48C2">
        <w:t xml:space="preserve"> readings</w:t>
      </w:r>
    </w:p>
    <w:p w14:paraId="077E9D20" w14:textId="77777777" w:rsidR="00FA7FA2" w:rsidRPr="00A8518D" w:rsidRDefault="00FA7FA2" w:rsidP="00FA7FA2">
      <w:pPr>
        <w:pStyle w:val="Heading3"/>
      </w:pPr>
      <w:bookmarkStart w:id="684" w:name="_Toc355280407"/>
      <w:bookmarkStart w:id="685" w:name="_Toc398023971"/>
      <w:bookmarkStart w:id="686" w:name="_Toc49458168"/>
      <w:r w:rsidRPr="00A8518D">
        <w:lastRenderedPageBreak/>
        <w:t>Gonio Sampling Points Plot</w:t>
      </w:r>
      <w:bookmarkEnd w:id="684"/>
      <w:bookmarkEnd w:id="685"/>
      <w:bookmarkEnd w:id="686"/>
    </w:p>
    <w:p w14:paraId="579D6866" w14:textId="77777777" w:rsidR="007D1080" w:rsidRDefault="007D1080" w:rsidP="007D1080"/>
    <w:p w14:paraId="4CBAE965" w14:textId="18879A76" w:rsidR="007D1080" w:rsidRPr="007D1080" w:rsidRDefault="007D1080" w:rsidP="004A51AA">
      <w:pPr>
        <w:pStyle w:val="Note"/>
      </w:pPr>
      <w:r>
        <w:t>Note</w:t>
      </w:r>
      <w:r>
        <w:tab/>
        <w:t>This function is currently unavailable due to licensing issues.</w:t>
      </w:r>
    </w:p>
    <w:p w14:paraId="1F5E9597" w14:textId="77777777" w:rsidR="00FA7FA2" w:rsidRPr="00B350A0" w:rsidRDefault="00FA7FA2" w:rsidP="004A51AA">
      <w:pPr>
        <w:pStyle w:val="Body"/>
      </w:pPr>
      <w:r w:rsidRPr="00B350A0">
        <w:t>Use this plot to visualise the sampling positions of directional measurements acquired by a goniometer system. The plot is not expecting any specific number of points or particular geometry.</w:t>
      </w:r>
    </w:p>
    <w:p w14:paraId="0A9D87D8" w14:textId="00C7CCE3" w:rsidR="00FA7FA2" w:rsidRPr="00B350A0" w:rsidRDefault="00FA7FA2" w:rsidP="004A51AA">
      <w:pPr>
        <w:pStyle w:val="Body"/>
      </w:pPr>
      <w:r w:rsidRPr="00B350A0">
        <w:t>The sampling points are projected from their angular definition (zenith/azimuth) onto a 2d Cartesian coordinate system (</w:t>
      </w:r>
      <w:r w:rsidR="00DA4F2C" w:rsidRPr="00B350A0">
        <w:fldChar w:fldCharType="begin"/>
      </w:r>
      <w:r w:rsidR="00DA4F2C" w:rsidRPr="00B350A0">
        <w:instrText xml:space="preserve"> REF _Ref97344728 \h  \* MERGEFORMAT </w:instrText>
      </w:r>
      <w:r w:rsidR="00DA4F2C" w:rsidRPr="00B350A0">
        <w:fldChar w:fldCharType="separate"/>
      </w:r>
      <w:r w:rsidR="000C7C57" w:rsidRPr="00DA48C2">
        <w:t xml:space="preserve">Figure </w:t>
      </w:r>
      <w:r w:rsidR="000C7C57">
        <w:rPr>
          <w:noProof/>
        </w:rPr>
        <w:t>98</w:t>
      </w:r>
      <w:r w:rsidR="00DA4F2C" w:rsidRPr="00B350A0">
        <w:fldChar w:fldCharType="end"/>
      </w:r>
      <w:r w:rsidRPr="00B350A0">
        <w:t>).</w:t>
      </w:r>
    </w:p>
    <w:p w14:paraId="58710F9B" w14:textId="77777777" w:rsidR="00FA7FA2" w:rsidRPr="00B350A0" w:rsidRDefault="00FA7FA2" w:rsidP="00FA7FA2">
      <w:pPr>
        <w:pStyle w:val="Figure"/>
        <w:rPr>
          <w:u w:val="single"/>
        </w:rPr>
      </w:pPr>
      <w:r w:rsidRPr="00BB754C">
        <w:rPr>
          <w:lang w:val="en-GB" w:eastAsia="en-GB"/>
        </w:rPr>
        <w:drawing>
          <wp:inline distT="0" distB="0" distL="0" distR="0" wp14:anchorId="682228E6" wp14:editId="0187F053">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9" cstate="print"/>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0470989C" w14:textId="21ACB509" w:rsidR="00FA7FA2" w:rsidRPr="00DA48C2" w:rsidRDefault="00FA7FA2" w:rsidP="003078EE">
      <w:pPr>
        <w:pStyle w:val="Caption"/>
      </w:pPr>
      <w:bookmarkStart w:id="687" w:name="_Ref9734472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9</w:t>
      </w:r>
      <w:r w:rsidR="002E2E38">
        <w:rPr>
          <w:noProof/>
        </w:rPr>
        <w:fldChar w:fldCharType="end"/>
      </w:r>
      <w:bookmarkEnd w:id="687"/>
      <w:r w:rsidRPr="00DA48C2">
        <w:t>: Goniometer sampling point positions</w:t>
      </w:r>
    </w:p>
    <w:p w14:paraId="6E9B5057" w14:textId="77777777" w:rsidR="00FA7FA2" w:rsidRPr="00A8518D" w:rsidRDefault="00FA7FA2" w:rsidP="00FA7FA2">
      <w:pPr>
        <w:pStyle w:val="Heading3"/>
      </w:pPr>
      <w:bookmarkStart w:id="688" w:name="_Toc355280408"/>
      <w:bookmarkStart w:id="689" w:name="_Toc398023972"/>
      <w:bookmarkStart w:id="690" w:name="_Toc49458169"/>
      <w:r w:rsidRPr="00A8518D">
        <w:t>Gonio Hemisphere Explorer</w:t>
      </w:r>
      <w:bookmarkEnd w:id="688"/>
      <w:bookmarkEnd w:id="689"/>
      <w:bookmarkEnd w:id="690"/>
    </w:p>
    <w:p w14:paraId="73867CBA" w14:textId="77777777" w:rsidR="007D1080" w:rsidRPr="007D1080" w:rsidRDefault="007D1080" w:rsidP="004A51AA">
      <w:pPr>
        <w:pStyle w:val="Note"/>
      </w:pPr>
      <w:r>
        <w:t>Note</w:t>
      </w:r>
      <w:r>
        <w:tab/>
        <w:t>This function is currently unavailable due to licensing issues.</w:t>
      </w:r>
    </w:p>
    <w:p w14:paraId="40435E53" w14:textId="77777777" w:rsidR="007D1080" w:rsidRPr="007D1080" w:rsidRDefault="007D1080" w:rsidP="007D1080"/>
    <w:p w14:paraId="5766183C" w14:textId="41968939" w:rsidR="00FA7FA2" w:rsidRPr="00B350A0" w:rsidRDefault="00FA7FA2" w:rsidP="004A51AA">
      <w:pPr>
        <w:pStyle w:val="Body"/>
      </w:pPr>
      <w:r w:rsidRPr="00B350A0">
        <w:t xml:space="preserve">The Hemisphere Explorer allows the interactive exploration of a </w:t>
      </w:r>
      <w:proofErr w:type="spellStart"/>
      <w:r w:rsidRPr="00B350A0">
        <w:t>spectrodirectional</w:t>
      </w:r>
      <w:proofErr w:type="spellEnd"/>
      <w:r w:rsidRPr="00B350A0">
        <w:t xml:space="preserve"> dataset, typically acquired by a goniometer system. </w:t>
      </w:r>
      <w:r w:rsidR="00DA4F2C" w:rsidRPr="00B350A0">
        <w:fldChar w:fldCharType="begin"/>
      </w:r>
      <w:r w:rsidR="00DA4F2C" w:rsidRPr="00B350A0">
        <w:instrText xml:space="preserve"> REF _Ref97345025 \h  \* MERGEFORMAT </w:instrText>
      </w:r>
      <w:r w:rsidR="00DA4F2C" w:rsidRPr="00B350A0">
        <w:fldChar w:fldCharType="separate"/>
      </w:r>
      <w:r w:rsidR="000C7C57" w:rsidRPr="00DA48C2">
        <w:t xml:space="preserve">Figure </w:t>
      </w:r>
      <w:r w:rsidR="000C7C57">
        <w:rPr>
          <w:noProof/>
        </w:rPr>
        <w:t>99</w:t>
      </w:r>
      <w:r w:rsidR="00DA4F2C" w:rsidRPr="00B350A0">
        <w:fldChar w:fldCharType="end"/>
      </w:r>
      <w:r w:rsidRPr="00B350A0">
        <w:t xml:space="preserve"> shows an explorer window displaying a LAGOS (Laboratory goniometer system) dataset </w:t>
      </w:r>
      <w:r w:rsidRPr="00B350A0">
        <w:rPr>
          <w:noProof/>
        </w:rPr>
        <w:t>(Schopfer 2008)</w:t>
      </w:r>
      <w:r w:rsidRPr="00B350A0">
        <w:t>.</w:t>
      </w:r>
    </w:p>
    <w:p w14:paraId="02BC8EBE"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571B61CA" wp14:editId="508360B8">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0" cstate="print"/>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16BCB371" w14:textId="00FB0D89" w:rsidR="00FA7FA2" w:rsidRPr="00DA48C2" w:rsidRDefault="00FA7FA2" w:rsidP="003078EE">
      <w:pPr>
        <w:pStyle w:val="Caption"/>
      </w:pPr>
      <w:bookmarkStart w:id="691" w:name="_Ref97345025"/>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0</w:t>
      </w:r>
      <w:r w:rsidR="002E2E38">
        <w:rPr>
          <w:noProof/>
        </w:rPr>
        <w:fldChar w:fldCharType="end"/>
      </w:r>
      <w:bookmarkEnd w:id="691"/>
      <w:r w:rsidRPr="00DA48C2">
        <w:t>: Gonio Hemisphere Explorer window</w:t>
      </w:r>
    </w:p>
    <w:p w14:paraId="603CB42B" w14:textId="77777777" w:rsidR="00FA7FA2" w:rsidRPr="00B350A0" w:rsidRDefault="00FA7FA2" w:rsidP="004A51AA">
      <w:pPr>
        <w:pStyle w:val="Body"/>
      </w:pPr>
      <w:r w:rsidRPr="00B350A0">
        <w:t>The explorer window comprises a number of components interacting with each other as described hereafter.</w:t>
      </w:r>
    </w:p>
    <w:p w14:paraId="13D8B65B" w14:textId="312279A2" w:rsidR="00FA7FA2" w:rsidRPr="00B350A0" w:rsidRDefault="00FA7FA2" w:rsidP="004A51AA">
      <w:pPr>
        <w:pStyle w:val="Body"/>
      </w:pPr>
      <w:r w:rsidRPr="00B350A0">
        <w:t>The hemispherical plot (</w:t>
      </w:r>
      <w:r w:rsidR="00DA4F2C" w:rsidRPr="00B350A0">
        <w:fldChar w:fldCharType="begin"/>
      </w:r>
      <w:r w:rsidR="00DA4F2C" w:rsidRPr="00B350A0">
        <w:instrText xml:space="preserve"> REF _Ref97345670 \h  \* MERGEFORMAT </w:instrText>
      </w:r>
      <w:r w:rsidR="00DA4F2C" w:rsidRPr="00B350A0">
        <w:fldChar w:fldCharType="separate"/>
      </w:r>
      <w:r w:rsidR="000C7C57" w:rsidRPr="00DA48C2">
        <w:t xml:space="preserve">Figure </w:t>
      </w:r>
      <w:r w:rsidR="000C7C57">
        <w:rPr>
          <w:noProof/>
        </w:rPr>
        <w:t>100</w:t>
      </w:r>
      <w:r w:rsidR="00DA4F2C" w:rsidRPr="00B350A0">
        <w:fldChar w:fldCharType="end"/>
      </w:r>
      <w:r w:rsidRPr="00B350A0">
        <w:t>) displays an interpolated surface of a specific wavelength. Clicking the icon in the top-left of the plot brings up a control panel for plot adjustments (rotations).</w:t>
      </w:r>
    </w:p>
    <w:p w14:paraId="7BD887A3" w14:textId="77777777" w:rsidR="00FA7FA2" w:rsidRPr="00B350A0" w:rsidRDefault="00FA7FA2" w:rsidP="00FA7FA2">
      <w:pPr>
        <w:pStyle w:val="Figure"/>
        <w:rPr>
          <w:u w:val="single"/>
        </w:rPr>
      </w:pPr>
      <w:r w:rsidRPr="00613634">
        <w:rPr>
          <w:lang w:val="en-GB" w:eastAsia="en-GB"/>
        </w:rPr>
        <w:drawing>
          <wp:inline distT="0" distB="0" distL="0" distR="0" wp14:anchorId="5B224C15" wp14:editId="4DCDA848">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1" cstate="print"/>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rsidRPr="00613634">
        <w:t xml:space="preserve">       </w:t>
      </w:r>
      <w:r w:rsidRPr="00613634">
        <w:rPr>
          <w:lang w:val="en-GB" w:eastAsia="en-GB"/>
        </w:rPr>
        <w:drawing>
          <wp:inline distT="0" distB="0" distL="0" distR="0" wp14:anchorId="65BDA626" wp14:editId="379BF166">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2" cstate="print"/>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3CD87C77" w14:textId="1C7885B5" w:rsidR="00FA7FA2" w:rsidRPr="00DA48C2" w:rsidRDefault="00FA7FA2" w:rsidP="003078EE">
      <w:pPr>
        <w:pStyle w:val="Caption"/>
      </w:pPr>
      <w:bookmarkStart w:id="692" w:name="_Ref9734567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1</w:t>
      </w:r>
      <w:r w:rsidR="002E2E38">
        <w:rPr>
          <w:noProof/>
        </w:rPr>
        <w:fldChar w:fldCharType="end"/>
      </w:r>
      <w:bookmarkEnd w:id="692"/>
      <w:r w:rsidRPr="00DA48C2">
        <w:t>: Interpolated 3D plot for a chosen wavelength (left) and rotation toolbox to manipulate the 3D plot</w:t>
      </w:r>
    </w:p>
    <w:p w14:paraId="582BABA2" w14:textId="58451AA3" w:rsidR="00FA7FA2" w:rsidRPr="00B350A0" w:rsidRDefault="00FA7FA2" w:rsidP="004A51AA">
      <w:pPr>
        <w:pStyle w:val="Body"/>
      </w:pPr>
      <w:r w:rsidRPr="00B350A0">
        <w:t>Use the band selection slider to select a Spectral band for display (</w:t>
      </w:r>
      <w:r w:rsidR="00741214" w:rsidRPr="00B350A0">
        <w:fldChar w:fldCharType="begin"/>
      </w:r>
      <w:r w:rsidRPr="00B350A0">
        <w:instrText xml:space="preserve"> REF _Ref97346093 \h </w:instrText>
      </w:r>
      <w:r w:rsidR="00B350A0">
        <w:instrText xml:space="preserve"> \* MERGEFORMAT </w:instrText>
      </w:r>
      <w:r w:rsidR="00741214" w:rsidRPr="00B350A0">
        <w:fldChar w:fldCharType="separate"/>
      </w:r>
      <w:r w:rsidR="000C7C57" w:rsidRPr="00DA48C2">
        <w:t xml:space="preserve">Figure </w:t>
      </w:r>
      <w:r w:rsidR="000C7C57">
        <w:rPr>
          <w:noProof/>
        </w:rPr>
        <w:t>101</w:t>
      </w:r>
      <w:r w:rsidR="00741214" w:rsidRPr="00B350A0">
        <w:fldChar w:fldCharType="end"/>
      </w:r>
      <w:r w:rsidRPr="00B350A0">
        <w:t xml:space="preserve">). The wavelength text field below is reflecting the wavelength of the chosen band. Selecting a band triggers a re-plotting of both hemispherical plot and Spectral plot. </w:t>
      </w:r>
    </w:p>
    <w:p w14:paraId="1E644DDB"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7488979D" wp14:editId="372D5FC4">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93" cstate="print"/>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090B8289" w14:textId="3D7DFB5A" w:rsidR="00FA7FA2" w:rsidRPr="00DA48C2" w:rsidRDefault="00FA7FA2" w:rsidP="003078EE">
      <w:pPr>
        <w:pStyle w:val="Caption"/>
      </w:pPr>
      <w:bookmarkStart w:id="693" w:name="_Ref97346093"/>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2</w:t>
      </w:r>
      <w:r w:rsidR="002E2E38">
        <w:rPr>
          <w:noProof/>
        </w:rPr>
        <w:fldChar w:fldCharType="end"/>
      </w:r>
      <w:bookmarkEnd w:id="693"/>
      <w:r w:rsidRPr="00DA48C2">
        <w:t>: Band selection slider and wavelength text field</w:t>
      </w:r>
    </w:p>
    <w:p w14:paraId="199B692F" w14:textId="7C3288E8" w:rsidR="00FA7FA2" w:rsidRPr="00B350A0" w:rsidRDefault="00FA7FA2" w:rsidP="004A51AA">
      <w:pPr>
        <w:pStyle w:val="Body"/>
      </w:pPr>
      <w:r w:rsidRPr="00B350A0">
        <w:t>The sampling points plot shows the sampling point positions projected onto a 2d Cartesian coordinate system (</w:t>
      </w:r>
      <w:r w:rsidR="00DA4F2C" w:rsidRPr="00B350A0">
        <w:fldChar w:fldCharType="begin"/>
      </w:r>
      <w:r w:rsidR="00DA4F2C" w:rsidRPr="00B350A0">
        <w:instrText xml:space="preserve"> REF _Ref97346691 \h  \* MERGEFORMAT </w:instrText>
      </w:r>
      <w:r w:rsidR="00DA4F2C" w:rsidRPr="00B350A0">
        <w:fldChar w:fldCharType="separate"/>
      </w:r>
      <w:r w:rsidR="000C7C57" w:rsidRPr="00DA48C2">
        <w:t xml:space="preserve">Figure </w:t>
      </w:r>
      <w:r w:rsidR="000C7C57">
        <w:rPr>
          <w:noProof/>
        </w:rPr>
        <w:t>102</w:t>
      </w:r>
      <w:r w:rsidR="00DA4F2C" w:rsidRPr="00B350A0">
        <w:fldChar w:fldCharType="end"/>
      </w:r>
      <w:r w:rsidRPr="00B350A0">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14:paraId="7A1EF860" w14:textId="77777777" w:rsidR="00FA7FA2" w:rsidRPr="00B350A0" w:rsidRDefault="00FA7FA2" w:rsidP="004A51AA">
      <w:pPr>
        <w:pStyle w:val="Body"/>
      </w:pPr>
      <w:r w:rsidRPr="00B350A0">
        <w:t xml:space="preserve">The azimuth angle is measured relative to the solar principal plane, i.e. 0° = principal plane opposite of the illumination source. </w:t>
      </w:r>
    </w:p>
    <w:p w14:paraId="112B85F2" w14:textId="77777777" w:rsidR="00FA7FA2" w:rsidRPr="00B350A0" w:rsidRDefault="00FA7FA2" w:rsidP="00FA7FA2">
      <w:pPr>
        <w:pStyle w:val="Figure"/>
        <w:rPr>
          <w:u w:val="single"/>
        </w:rPr>
      </w:pPr>
      <w:r w:rsidRPr="00613634">
        <w:rPr>
          <w:lang w:val="en-GB" w:eastAsia="en-GB"/>
        </w:rPr>
        <w:drawing>
          <wp:inline distT="0" distB="0" distL="0" distR="0" wp14:anchorId="62BFB43F" wp14:editId="6F72D11E">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4" cstate="print"/>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4DBE4D2F" w14:textId="66EE5E17" w:rsidR="00FA7FA2" w:rsidRPr="00DA48C2" w:rsidRDefault="00FA7FA2" w:rsidP="003078EE">
      <w:pPr>
        <w:pStyle w:val="Caption"/>
      </w:pPr>
      <w:bookmarkStart w:id="694" w:name="_Ref9734669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3</w:t>
      </w:r>
      <w:r w:rsidR="002E2E38">
        <w:rPr>
          <w:noProof/>
        </w:rPr>
        <w:fldChar w:fldCharType="end"/>
      </w:r>
      <w:bookmarkEnd w:id="694"/>
      <w:r w:rsidRPr="00DA48C2">
        <w:t>: Sampling point position plot and information about the selected sampling point</w:t>
      </w:r>
    </w:p>
    <w:p w14:paraId="18A3EDBA" w14:textId="6E1BB202" w:rsidR="00FA7FA2" w:rsidRPr="00B350A0" w:rsidRDefault="00FA7FA2" w:rsidP="004A51AA">
      <w:pPr>
        <w:pStyle w:val="Body"/>
      </w:pPr>
      <w:r w:rsidRPr="00B350A0">
        <w:t>The Spectral plot component displays the Spectrum of the selected sampling point (</w:t>
      </w:r>
      <w:r w:rsidR="00741214" w:rsidRPr="00B350A0">
        <w:fldChar w:fldCharType="begin"/>
      </w:r>
      <w:r w:rsidRPr="00B350A0">
        <w:instrText xml:space="preserve"> REF _Ref97346783 \h </w:instrText>
      </w:r>
      <w:r w:rsidR="00B350A0">
        <w:instrText xml:space="preserve"> \* MERGEFORMAT </w:instrText>
      </w:r>
      <w:r w:rsidR="00741214" w:rsidRPr="00B350A0">
        <w:fldChar w:fldCharType="separate"/>
      </w:r>
      <w:r w:rsidR="000C7C57" w:rsidRPr="00DA48C2">
        <w:t xml:space="preserve">Figure </w:t>
      </w:r>
      <w:r w:rsidR="000C7C57">
        <w:rPr>
          <w:noProof/>
        </w:rPr>
        <w:t>103</w:t>
      </w:r>
      <w:r w:rsidR="00741214" w:rsidRPr="00B350A0">
        <w:fldChar w:fldCharType="end"/>
      </w:r>
      <w:r w:rsidRPr="00B350A0">
        <w:t>). A red, vertical line indicates the current wavelength as selected by the band selection slider. The text fields on the right of the plot display Spectral statistics of the current Spectrum.</w:t>
      </w:r>
    </w:p>
    <w:p w14:paraId="63E3B064" w14:textId="77777777" w:rsidR="00FA7FA2" w:rsidRPr="00B350A0" w:rsidRDefault="00FA7FA2" w:rsidP="00FA7FA2">
      <w:pPr>
        <w:pStyle w:val="Figure"/>
        <w:rPr>
          <w:u w:val="single"/>
        </w:rPr>
      </w:pPr>
      <w:r w:rsidRPr="00613634">
        <w:rPr>
          <w:lang w:val="en-GB" w:eastAsia="en-GB"/>
        </w:rPr>
        <w:drawing>
          <wp:inline distT="0" distB="0" distL="0" distR="0" wp14:anchorId="22CD4BE2" wp14:editId="38E4EACE">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95" cstate="print"/>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30F2D288" w14:textId="35AD7F6E" w:rsidR="00FA7FA2" w:rsidRPr="00DA48C2" w:rsidRDefault="00FA7FA2" w:rsidP="003078EE">
      <w:pPr>
        <w:pStyle w:val="Caption"/>
      </w:pPr>
      <w:bookmarkStart w:id="695" w:name="_Ref97346783"/>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4</w:t>
      </w:r>
      <w:r w:rsidR="002E2E38">
        <w:rPr>
          <w:noProof/>
        </w:rPr>
        <w:fldChar w:fldCharType="end"/>
      </w:r>
      <w:bookmarkEnd w:id="695"/>
      <w:r w:rsidRPr="00DA48C2">
        <w:t>: Spectral plot component with wavelength indicator and Spectrum statistic information</w:t>
      </w:r>
    </w:p>
    <w:p w14:paraId="6E837BF4" w14:textId="77777777" w:rsidR="00FA7FA2" w:rsidRPr="00A8518D" w:rsidRDefault="00FA7FA2" w:rsidP="00FA7FA2">
      <w:pPr>
        <w:pStyle w:val="Heading3"/>
      </w:pPr>
      <w:bookmarkStart w:id="696" w:name="_Toc355280409"/>
      <w:bookmarkStart w:id="697" w:name="_Toc398023973"/>
      <w:bookmarkStart w:id="698" w:name="_Toc49458170"/>
      <w:r w:rsidRPr="00A8518D">
        <w:t>Time Line Plot</w:t>
      </w:r>
      <w:bookmarkEnd w:id="696"/>
      <w:bookmarkEnd w:id="697"/>
      <w:bookmarkEnd w:id="698"/>
    </w:p>
    <w:p w14:paraId="45372398" w14:textId="3788EBEA" w:rsidR="00FA7FA2" w:rsidRPr="00B350A0" w:rsidRDefault="00FA7FA2" w:rsidP="004A51AA">
      <w:pPr>
        <w:pStyle w:val="Body"/>
      </w:pPr>
      <w:r w:rsidRPr="00B350A0">
        <w:t xml:space="preserve">Use a time line plot to plot a Spectral band versus time. </w:t>
      </w:r>
      <w:r w:rsidR="00741214" w:rsidRPr="00B350A0">
        <w:fldChar w:fldCharType="begin"/>
      </w:r>
      <w:r w:rsidRPr="00B350A0">
        <w:instrText xml:space="preserve"> REF _Ref97347357 \h </w:instrText>
      </w:r>
      <w:r w:rsidR="00B350A0">
        <w:instrText xml:space="preserve"> \* MERGEFORMAT </w:instrText>
      </w:r>
      <w:r w:rsidR="00741214" w:rsidRPr="00B350A0">
        <w:fldChar w:fldCharType="separate"/>
      </w:r>
      <w:r w:rsidR="000C7C57" w:rsidRPr="00DA48C2">
        <w:t xml:space="preserve">Figure </w:t>
      </w:r>
      <w:r w:rsidR="000C7C57">
        <w:rPr>
          <w:noProof/>
        </w:rPr>
        <w:t>104</w:t>
      </w:r>
      <w:r w:rsidR="00741214" w:rsidRPr="00B350A0">
        <w:fldChar w:fldCharType="end"/>
      </w:r>
      <w:r w:rsidRPr="00B350A0">
        <w:t xml:space="preserve"> shows showing the direct irradiance over time for an MFR </w:t>
      </w:r>
      <w:proofErr w:type="spellStart"/>
      <w:r w:rsidRPr="00B350A0">
        <w:t>sunphotometer</w:t>
      </w:r>
      <w:proofErr w:type="spellEnd"/>
      <w:r w:rsidRPr="00B350A0">
        <w:t xml:space="preserve"> band with centre wavelength 496.4nm. The channel to be plotted can be chosen in the list below the plot. Time information is retrieved from the sampling time of the Spectra.</w:t>
      </w:r>
    </w:p>
    <w:p w14:paraId="6F5D640B" w14:textId="77777777" w:rsidR="00FA7FA2" w:rsidRPr="00B350A0" w:rsidRDefault="00FA7FA2" w:rsidP="00FA7FA2">
      <w:pPr>
        <w:pStyle w:val="Figure"/>
        <w:rPr>
          <w:u w:val="single"/>
        </w:rPr>
      </w:pPr>
      <w:r w:rsidRPr="00BB754C">
        <w:rPr>
          <w:lang w:val="en-GB" w:eastAsia="en-GB"/>
        </w:rPr>
        <w:lastRenderedPageBreak/>
        <w:drawing>
          <wp:inline distT="0" distB="0" distL="0" distR="0" wp14:anchorId="4110A22C" wp14:editId="362A5ACF">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6" cstate="print"/>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6CD3F46D" w14:textId="07305BC2" w:rsidR="00FA7FA2" w:rsidRPr="00DA48C2" w:rsidRDefault="00FA7FA2" w:rsidP="003078EE">
      <w:pPr>
        <w:pStyle w:val="Caption"/>
      </w:pPr>
      <w:bookmarkStart w:id="699" w:name="_Ref9734735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5</w:t>
      </w:r>
      <w:r w:rsidR="002E2E38">
        <w:rPr>
          <w:noProof/>
        </w:rPr>
        <w:fldChar w:fldCharType="end"/>
      </w:r>
      <w:bookmarkEnd w:id="699"/>
      <w:r w:rsidRPr="00DA48C2">
        <w:t>: Time Line Plot showing the direct irradiance over time for centre wavelength 496.4nm</w:t>
      </w:r>
    </w:p>
    <w:p w14:paraId="1A54F24F" w14:textId="77777777" w:rsidR="00FA7FA2" w:rsidRPr="00A8518D" w:rsidRDefault="00FA7FA2" w:rsidP="00FA7FA2">
      <w:pPr>
        <w:pStyle w:val="Heading3"/>
      </w:pPr>
      <w:bookmarkStart w:id="700" w:name="_Toc355280410"/>
      <w:bookmarkStart w:id="701" w:name="_Toc398023974"/>
      <w:bookmarkStart w:id="702" w:name="_Toc49458171"/>
      <w:r w:rsidRPr="00A8518D">
        <w:t>Time Line Explorer</w:t>
      </w:r>
      <w:bookmarkEnd w:id="700"/>
      <w:bookmarkEnd w:id="701"/>
      <w:bookmarkEnd w:id="702"/>
    </w:p>
    <w:p w14:paraId="47E08C27" w14:textId="7259B4C3" w:rsidR="00FA7FA2" w:rsidRPr="00B350A0" w:rsidRDefault="00FA7FA2" w:rsidP="004A51AA">
      <w:pPr>
        <w:pStyle w:val="Body"/>
      </w:pPr>
      <w:r w:rsidRPr="00B350A0">
        <w:t>The time line explorer consists of a time line plot and a Spectral plot (</w:t>
      </w:r>
      <w:r w:rsidR="00DA4F2C" w:rsidRPr="00B350A0">
        <w:fldChar w:fldCharType="begin"/>
      </w:r>
      <w:r w:rsidR="00DA4F2C" w:rsidRPr="00B350A0">
        <w:instrText xml:space="preserve"> REF _Ref97350704 \h  \* MERGEFORMAT </w:instrText>
      </w:r>
      <w:r w:rsidR="00DA4F2C" w:rsidRPr="00B350A0">
        <w:fldChar w:fldCharType="separate"/>
      </w:r>
      <w:r w:rsidR="000C7C57" w:rsidRPr="00DA48C2">
        <w:t xml:space="preserve">Figure </w:t>
      </w:r>
      <w:r w:rsidR="000C7C57">
        <w:rPr>
          <w:noProof/>
        </w:rPr>
        <w:t>105</w:t>
      </w:r>
      <w:r w:rsidR="00DA4F2C" w:rsidRPr="00B350A0">
        <w:fldChar w:fldCharType="end"/>
      </w:r>
      <w:r w:rsidRPr="00B350A0">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14:paraId="0C6D8AA4" w14:textId="77777777" w:rsidR="00FA7FA2" w:rsidRPr="00B350A0" w:rsidRDefault="00FA7FA2" w:rsidP="00FA7FA2">
      <w:pPr>
        <w:pStyle w:val="Figure"/>
        <w:rPr>
          <w:u w:val="single"/>
        </w:rPr>
      </w:pPr>
      <w:r w:rsidRPr="00BB754C">
        <w:rPr>
          <w:lang w:val="en-GB" w:eastAsia="en-GB"/>
        </w:rPr>
        <w:drawing>
          <wp:inline distT="0" distB="0" distL="0" distR="0" wp14:anchorId="11EA9576" wp14:editId="6F7496AC">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97" cstate="print"/>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616C5A37" w14:textId="3255583C" w:rsidR="00FA7FA2" w:rsidRPr="00DA48C2" w:rsidRDefault="00FA7FA2" w:rsidP="003078EE">
      <w:pPr>
        <w:pStyle w:val="Caption"/>
      </w:pPr>
      <w:bookmarkStart w:id="703" w:name="_Ref9735070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6</w:t>
      </w:r>
      <w:r w:rsidR="002E2E38">
        <w:rPr>
          <w:noProof/>
        </w:rPr>
        <w:fldChar w:fldCharType="end"/>
      </w:r>
      <w:bookmarkEnd w:id="703"/>
      <w:r w:rsidRPr="00DA48C2">
        <w:t>: Time Line Explorer window</w:t>
      </w:r>
    </w:p>
    <w:p w14:paraId="14CDE95E" w14:textId="1DCF55D1" w:rsidR="00FA7FA2" w:rsidRPr="00B350A0" w:rsidRDefault="00FA7FA2" w:rsidP="004A51AA">
      <w:pPr>
        <w:pStyle w:val="Body"/>
      </w:pPr>
      <w:r w:rsidRPr="00B350A0">
        <w:t xml:space="preserve">The example given in </w:t>
      </w:r>
      <w:r w:rsidR="00741214" w:rsidRPr="00B350A0">
        <w:fldChar w:fldCharType="begin"/>
      </w:r>
      <w:r w:rsidRPr="00B350A0">
        <w:instrText xml:space="preserve"> REF _Ref97350704 \h </w:instrText>
      </w:r>
      <w:r w:rsidR="00B350A0">
        <w:instrText xml:space="preserve"> \* MERGEFORMAT </w:instrText>
      </w:r>
      <w:r w:rsidR="00741214" w:rsidRPr="00B350A0">
        <w:fldChar w:fldCharType="separate"/>
      </w:r>
      <w:r w:rsidR="000C7C57" w:rsidRPr="00DA48C2">
        <w:t xml:space="preserve">Figure </w:t>
      </w:r>
      <w:r w:rsidR="000C7C57">
        <w:rPr>
          <w:noProof/>
        </w:rPr>
        <w:t>105</w:t>
      </w:r>
      <w:r w:rsidR="00741214" w:rsidRPr="00B350A0">
        <w:fldChar w:fldCharType="end"/>
      </w:r>
      <w:r w:rsidRPr="00B350A0">
        <w:t xml:space="preserve"> is using MFR </w:t>
      </w:r>
      <w:proofErr w:type="spellStart"/>
      <w:r w:rsidRPr="00B350A0">
        <w:t>sunphotometer</w:t>
      </w:r>
      <w:proofErr w:type="spellEnd"/>
      <w:r w:rsidRPr="00B350A0">
        <w:t xml:space="preserve"> data. A removal of the broadband channel is needed for the Spectral plot to work properly. The according processing chain is shown in </w:t>
      </w:r>
      <w:r w:rsidR="00741214" w:rsidRPr="00B350A0">
        <w:fldChar w:fldCharType="begin"/>
      </w:r>
      <w:r w:rsidRPr="00B350A0">
        <w:instrText xml:space="preserve"> REF _Ref97351016 \h </w:instrText>
      </w:r>
      <w:r w:rsidR="00B350A0">
        <w:instrText xml:space="preserve"> \* MERGEFORMAT </w:instrText>
      </w:r>
      <w:r w:rsidR="00741214" w:rsidRPr="00B350A0">
        <w:fldChar w:fldCharType="separate"/>
      </w:r>
      <w:r w:rsidR="000C7C57" w:rsidRPr="00DA48C2">
        <w:t xml:space="preserve">Figure </w:t>
      </w:r>
      <w:r w:rsidR="000C7C57">
        <w:rPr>
          <w:noProof/>
        </w:rPr>
        <w:t>106</w:t>
      </w:r>
      <w:r w:rsidR="00741214" w:rsidRPr="00B350A0">
        <w:fldChar w:fldCharType="end"/>
      </w:r>
      <w:r w:rsidRPr="00B350A0">
        <w:t>.</w:t>
      </w:r>
    </w:p>
    <w:p w14:paraId="3A7E7884"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66C53746" wp14:editId="36E65CC2">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8" cstate="print"/>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20E230BA" w14:textId="411CAE7B" w:rsidR="00FA7FA2" w:rsidRPr="00DA48C2" w:rsidRDefault="00FA7FA2" w:rsidP="003078EE">
      <w:pPr>
        <w:pStyle w:val="Caption"/>
      </w:pPr>
      <w:bookmarkStart w:id="704" w:name="_Ref9735101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7</w:t>
      </w:r>
      <w:r w:rsidR="002E2E38">
        <w:rPr>
          <w:noProof/>
        </w:rPr>
        <w:fldChar w:fldCharType="end"/>
      </w:r>
      <w:bookmarkEnd w:id="704"/>
      <w:r w:rsidRPr="00DA48C2">
        <w:t>: Processing chain for the exploration of the narrowband MFR channels in the Time Line Explorer</w:t>
      </w:r>
    </w:p>
    <w:p w14:paraId="20742212" w14:textId="77777777" w:rsidR="00FA7FA2" w:rsidRPr="00B350A0" w:rsidRDefault="00FA7FA2" w:rsidP="00941E8C">
      <w:pPr>
        <w:pStyle w:val="Heading2"/>
      </w:pPr>
      <w:bookmarkStart w:id="705" w:name="_Toc355280411"/>
      <w:bookmarkStart w:id="706" w:name="_Toc398023975"/>
      <w:bookmarkStart w:id="707" w:name="_Toc49458172"/>
      <w:r w:rsidRPr="00B350A0">
        <w:t>File Export Module</w:t>
      </w:r>
      <w:bookmarkEnd w:id="705"/>
      <w:bookmarkEnd w:id="706"/>
      <w:bookmarkEnd w:id="707"/>
    </w:p>
    <w:p w14:paraId="224BBF7E" w14:textId="77777777" w:rsidR="00FA7FA2" w:rsidRPr="00B350A0" w:rsidRDefault="00FA7FA2" w:rsidP="004A51AA">
      <w:pPr>
        <w:pStyle w:val="Body"/>
      </w:pPr>
      <w:r w:rsidRPr="00B350A0">
        <w:t>File export modules can be attached to any space and do not generate an output space but write the data to a file.</w:t>
      </w:r>
    </w:p>
    <w:p w14:paraId="4EFE0C08" w14:textId="339D57E3" w:rsidR="00FA7FA2" w:rsidRPr="00B350A0" w:rsidRDefault="00FA7FA2" w:rsidP="00613634">
      <w:pPr>
        <w:pStyle w:val="Body"/>
      </w:pPr>
      <w:r w:rsidRPr="00B350A0">
        <w:t>A file export module must be configured using its configuration dialog (</w:t>
      </w:r>
      <w:r w:rsidR="00741214" w:rsidRPr="00B350A0">
        <w:fldChar w:fldCharType="begin"/>
      </w:r>
      <w:r w:rsidR="0039416E" w:rsidRPr="00B350A0">
        <w:instrText xml:space="preserve"> REF _Ref335423331 \h </w:instrText>
      </w:r>
      <w:r w:rsidR="00B350A0">
        <w:instrText xml:space="preserve"> \* MERGEFORMAT </w:instrText>
      </w:r>
      <w:r w:rsidR="00741214" w:rsidRPr="00B350A0">
        <w:fldChar w:fldCharType="separate"/>
      </w:r>
      <w:r w:rsidR="000C7C57" w:rsidRPr="00DA48C2">
        <w:t xml:space="preserve">Figure </w:t>
      </w:r>
      <w:r w:rsidR="000C7C57">
        <w:rPr>
          <w:noProof/>
        </w:rPr>
        <w:t>107</w:t>
      </w:r>
      <w:r w:rsidR="00741214" w:rsidRPr="00B350A0">
        <w:fldChar w:fldCharType="end"/>
      </w:r>
      <w:r w:rsidRPr="00B350A0">
        <w:t xml:space="preserve">). The dialog is identical to the one described in </w:t>
      </w:r>
      <w:r w:rsidR="0025366E" w:rsidRPr="00B350A0">
        <w:rPr>
          <w:i/>
        </w:rPr>
        <w:t xml:space="preserve">Section </w:t>
      </w:r>
      <w:r w:rsidR="00613634">
        <w:rPr>
          <w:i/>
        </w:rPr>
        <w:fldChar w:fldCharType="begin"/>
      </w:r>
      <w:r w:rsidR="00613634">
        <w:rPr>
          <w:i/>
        </w:rPr>
        <w:instrText xml:space="preserve"> REF _Ref506891065 \r \h </w:instrText>
      </w:r>
      <w:r w:rsidR="00613634">
        <w:rPr>
          <w:i/>
        </w:rPr>
      </w:r>
      <w:r w:rsidR="00613634">
        <w:rPr>
          <w:i/>
        </w:rPr>
        <w:fldChar w:fldCharType="separate"/>
      </w:r>
      <w:r w:rsidR="000C7C57">
        <w:rPr>
          <w:i/>
        </w:rPr>
        <w:t>10.7</w:t>
      </w:r>
      <w:r w:rsidR="00613634">
        <w:rPr>
          <w:i/>
        </w:rPr>
        <w:fldChar w:fldCharType="end"/>
      </w:r>
      <w:r w:rsidR="00613634">
        <w:rPr>
          <w:i/>
        </w:rPr>
        <w:t>.</w:t>
      </w:r>
      <w:r w:rsidR="00613634" w:rsidRPr="00B350A0">
        <w:t xml:space="preserve"> </w:t>
      </w:r>
    </w:p>
    <w:p w14:paraId="03205EC9" w14:textId="77777777" w:rsidR="00FA7FA2" w:rsidRPr="00B350A0" w:rsidRDefault="00FA7FA2" w:rsidP="00FA7FA2">
      <w:pPr>
        <w:pStyle w:val="Figure"/>
        <w:rPr>
          <w:u w:val="single"/>
        </w:rPr>
      </w:pPr>
      <w:r w:rsidRPr="00BB754C">
        <w:rPr>
          <w:lang w:val="en-GB" w:eastAsia="en-GB"/>
        </w:rPr>
        <w:drawing>
          <wp:inline distT="0" distB="0" distL="0" distR="0" wp14:anchorId="3E8160A2" wp14:editId="0464FEBF">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cstate="print"/>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0BE0EA43" w14:textId="782A2FF4" w:rsidR="00FA7FA2" w:rsidRPr="00DA48C2" w:rsidRDefault="005A52D0" w:rsidP="003078EE">
      <w:pPr>
        <w:pStyle w:val="Caption"/>
      </w:pPr>
      <w:bookmarkStart w:id="708" w:name="_Ref33542333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8</w:t>
      </w:r>
      <w:r w:rsidR="002E2E38">
        <w:rPr>
          <w:noProof/>
        </w:rPr>
        <w:fldChar w:fldCharType="end"/>
      </w:r>
      <w:bookmarkEnd w:id="708"/>
      <w:r w:rsidR="00FA7FA2" w:rsidRPr="00DA48C2">
        <w:t>: File export configuration</w:t>
      </w:r>
    </w:p>
    <w:p w14:paraId="4E87CA62" w14:textId="3A253514" w:rsidR="00FA7FA2" w:rsidRPr="00613634" w:rsidRDefault="00FA7FA2" w:rsidP="00583B9A">
      <w:r w:rsidRPr="00613634">
        <w:t xml:space="preserve">The Spectral data written to the file reflects the data content of the space. The Metadata is </w:t>
      </w:r>
      <w:r w:rsidR="00613634">
        <w:t xml:space="preserve">read from the database where possible. </w:t>
      </w:r>
    </w:p>
    <w:p w14:paraId="4A6BEB5B" w14:textId="558D2D06" w:rsidR="00081BC8" w:rsidRPr="00BB565B" w:rsidRDefault="00081BC8" w:rsidP="00081BC8">
      <w:pPr>
        <w:pStyle w:val="Heading1"/>
      </w:pPr>
      <w:bookmarkStart w:id="709" w:name="_Toc49458173"/>
      <w:r w:rsidRPr="00BB565B">
        <w:lastRenderedPageBreak/>
        <w:t>Matlab Integration</w:t>
      </w:r>
      <w:bookmarkEnd w:id="595"/>
      <w:bookmarkEnd w:id="596"/>
      <w:bookmarkEnd w:id="709"/>
    </w:p>
    <w:p w14:paraId="2930E3D7" w14:textId="77777777" w:rsidR="00081BC8" w:rsidRPr="00B350A0" w:rsidRDefault="00081BC8" w:rsidP="004A51AA">
      <w:pPr>
        <w:pStyle w:val="Body"/>
      </w:pPr>
      <w:r w:rsidRPr="00B350A0">
        <w:t>The Matlab environment is a well-established tool in engineering, research and science. Matlab includes a Java Virtual Machine and thus allows the use of Java classes within Matlab code.</w:t>
      </w:r>
    </w:p>
    <w:p w14:paraId="53A18A84" w14:textId="77777777" w:rsidR="00081BC8" w:rsidRPr="00B350A0" w:rsidRDefault="00081BC8" w:rsidP="004A51AA">
      <w:pPr>
        <w:pStyle w:val="ProcessHeading"/>
      </w:pPr>
      <w:r w:rsidRPr="00B350A0">
        <w:t>To extract Java code for a Matlab q</w:t>
      </w:r>
      <w:r w:rsidR="00544E3D" w:rsidRPr="00B350A0">
        <w:t>uery from the SPECCHIO client:</w:t>
      </w:r>
    </w:p>
    <w:tbl>
      <w:tblPr>
        <w:tblStyle w:val="Instructions"/>
        <w:tblW w:w="0" w:type="auto"/>
        <w:tblLook w:val="04A0" w:firstRow="1" w:lastRow="0" w:firstColumn="1" w:lastColumn="0" w:noHBand="0" w:noVBand="1"/>
      </w:tblPr>
      <w:tblGrid>
        <w:gridCol w:w="8533"/>
      </w:tblGrid>
      <w:tr w:rsidR="00081BC8" w:rsidRPr="00B350A0" w14:paraId="32E46B8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74BDADE" w14:textId="77777777" w:rsidR="00081BC8" w:rsidRPr="00B350A0" w:rsidRDefault="00B12C17" w:rsidP="004A51AA">
            <w:pPr>
              <w:pStyle w:val="Bullet"/>
            </w:pPr>
            <w:r w:rsidRPr="00B350A0">
              <w:t>From the Main menu s</w:t>
            </w:r>
            <w:r w:rsidR="00081BC8" w:rsidRPr="00B350A0">
              <w:t xml:space="preserve">elect </w:t>
            </w:r>
            <w:r w:rsidR="00081BC8" w:rsidRPr="00B350A0">
              <w:rPr>
                <w:rStyle w:val="GUIWord"/>
                <w:u w:val="single"/>
              </w:rPr>
              <w:t>Data Processing &amp; Output</w:t>
            </w:r>
            <w:r w:rsidR="00081BC8" w:rsidRPr="00B350A0">
              <w:t xml:space="preserve"> and </w:t>
            </w:r>
            <w:r w:rsidR="00081BC8" w:rsidRPr="00B350A0">
              <w:rPr>
                <w:rStyle w:val="GUIWord"/>
                <w:u w:val="single"/>
              </w:rPr>
              <w:t>Browse data hierarchy</w:t>
            </w:r>
            <w:r w:rsidR="00081BC8" w:rsidRPr="00B350A0">
              <w:t>. The Data Browser window will open.</w:t>
            </w:r>
          </w:p>
          <w:p w14:paraId="34186C96" w14:textId="77777777" w:rsidR="00081BC8" w:rsidRPr="00B350A0" w:rsidRDefault="00081BC8"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280A8CBD" w14:textId="77777777" w:rsidR="00081BC8" w:rsidRPr="00B350A0" w:rsidRDefault="00081BC8"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37C5E4C2" w14:textId="77777777" w:rsidR="00081BC8" w:rsidRPr="00B350A0" w:rsidRDefault="00081BC8" w:rsidP="004A51AA">
            <w:pPr>
              <w:pStyle w:val="Bullet"/>
            </w:pPr>
            <w:r w:rsidRPr="00B350A0">
              <w:t xml:space="preserve">Select </w:t>
            </w:r>
            <w:r w:rsidRPr="00B350A0">
              <w:rPr>
                <w:rStyle w:val="GUIWord"/>
                <w:u w:val="single"/>
              </w:rPr>
              <w:t>Copy Matlab-ready query to clipboard</w:t>
            </w:r>
            <w:r w:rsidRPr="00B350A0">
              <w:t xml:space="preserve"> from the menu.</w:t>
            </w:r>
          </w:p>
          <w:p w14:paraId="3DE5C5DC" w14:textId="77777777" w:rsidR="00081BC8" w:rsidRPr="00B350A0" w:rsidRDefault="00081BC8" w:rsidP="004A51AA">
            <w:pPr>
              <w:pStyle w:val="Bullet"/>
            </w:pPr>
            <w:r w:rsidRPr="00B350A0">
              <w:t>Switch to the Matlab application (or other application) and paste the query from the clipboard as you require.</w:t>
            </w:r>
          </w:p>
        </w:tc>
      </w:tr>
    </w:tbl>
    <w:p w14:paraId="7FFDF561" w14:textId="6C254F79" w:rsidR="00081BC8" w:rsidRPr="00B350A0" w:rsidRDefault="00081BC8" w:rsidP="004A51AA">
      <w:pPr>
        <w:pStyle w:val="Body"/>
      </w:pPr>
      <w:r w:rsidRPr="00B350A0">
        <w:t xml:space="preserve">It is also possible to use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w:t>
      </w:r>
      <w:r w:rsidR="00147131" w:rsidRPr="00B350A0">
        <w:t xml:space="preserve"> the process above. See</w:t>
      </w:r>
      <w:r w:rsidRPr="00B350A0">
        <w:t xml:space="preserve"> </w:t>
      </w:r>
      <w:r w:rsidR="00147131" w:rsidRPr="00B350A0">
        <w:rPr>
          <w:rStyle w:val="CrossReference"/>
          <w:u w:val="single"/>
        </w:rPr>
        <w:t>Section</w:t>
      </w:r>
      <w:r w:rsidRPr="00B350A0">
        <w:rPr>
          <w:rStyle w:val="CrossReference"/>
          <w:u w:val="single"/>
        </w:rPr>
        <w:t xml:space="preserve"> </w:t>
      </w:r>
      <w:r w:rsidR="0080581E" w:rsidRPr="00B350A0">
        <w:rPr>
          <w:rStyle w:val="CrossReference"/>
          <w:u w:val="single"/>
        </w:rPr>
        <w:t>8</w:t>
      </w:r>
      <w:r w:rsidRPr="00B350A0">
        <w:rPr>
          <w:rStyle w:val="CrossReference"/>
          <w:u w:val="single"/>
        </w:rPr>
        <w:t xml:space="preserve"> </w:t>
      </w:r>
      <w:r w:rsidR="00DA4F2C" w:rsidRPr="00B350A0">
        <w:fldChar w:fldCharType="begin"/>
      </w:r>
      <w:r w:rsidR="00DA4F2C" w:rsidRPr="00B350A0">
        <w:instrText xml:space="preserve"> REF _Ref413331610 \h  \* MERGEFORMAT </w:instrText>
      </w:r>
      <w:r w:rsidR="00DA4F2C" w:rsidRPr="00B350A0">
        <w:fldChar w:fldCharType="separate"/>
      </w:r>
      <w:r w:rsidR="000C7C57" w:rsidRPr="000C7C57">
        <w:rPr>
          <w:i/>
        </w:rPr>
        <w:t>Data Selection &amp; Output</w:t>
      </w:r>
      <w:r w:rsidR="00DA4F2C" w:rsidRPr="00B350A0">
        <w:fldChar w:fldCharType="end"/>
      </w:r>
      <w:r w:rsidR="0080581E" w:rsidRPr="00B350A0">
        <w:t xml:space="preserve"> </w:t>
      </w:r>
      <w:r w:rsidRPr="00B350A0">
        <w:t>for more information about using these tools.</w:t>
      </w:r>
    </w:p>
    <w:p w14:paraId="4CBB7430" w14:textId="77777777" w:rsidR="00081BC8" w:rsidRPr="00B350A0" w:rsidRDefault="00081BC8" w:rsidP="004A51AA">
      <w:pPr>
        <w:pStyle w:val="Body"/>
      </w:pPr>
      <w:r w:rsidRPr="00B350A0">
        <w:t xml:space="preserve">For more details on using Matlab with SPECCHIO data, please refer to the SPECCHIO MATLAB Guide </w:t>
      </w:r>
      <w:r w:rsidRPr="00B350A0">
        <w:rPr>
          <w:rStyle w:val="Strong"/>
          <w:u w:val="single"/>
        </w:rPr>
        <w:t>SPECCHIO_MatlabGuide.pdf</w:t>
      </w:r>
      <w:r w:rsidRPr="00B350A0">
        <w:t>.</w:t>
      </w:r>
    </w:p>
    <w:p w14:paraId="4E652948" w14:textId="77777777" w:rsidR="00081BC8" w:rsidRPr="00B350A0" w:rsidRDefault="00081BC8" w:rsidP="00081BC8">
      <w:pPr>
        <w:pStyle w:val="HeadingSubUnnumbered"/>
        <w:rPr>
          <w:u w:val="single"/>
        </w:rPr>
      </w:pPr>
      <w:r w:rsidRPr="00B350A0">
        <w:rPr>
          <w:u w:val="single"/>
        </w:rPr>
        <w:t>Example Matlab-ready query from Data Hierarchy Browser</w:t>
      </w:r>
    </w:p>
    <w:p w14:paraId="19ED92D0" w14:textId="77777777" w:rsidR="00081BC8" w:rsidRPr="00B350A0" w:rsidRDefault="00081BC8" w:rsidP="004A51AA">
      <w:pPr>
        <w:pStyle w:val="Body"/>
      </w:pPr>
      <w:r w:rsidRPr="00B350A0">
        <w:t>The following is an example of what is placed on the clipboard by the above process when the data hierarchy browser is used.</w:t>
      </w:r>
    </w:p>
    <w:p w14:paraId="4A25FF5E" w14:textId="77777777" w:rsidR="00081BC8" w:rsidRPr="00B350A0" w:rsidRDefault="00081BC8" w:rsidP="004A51AA">
      <w:pPr>
        <w:pStyle w:val="Code"/>
        <w:rPr>
          <w:rStyle w:val="Codeintext"/>
          <w:u w:val="single"/>
        </w:rPr>
      </w:pPr>
      <w:r w:rsidRPr="00B350A0">
        <w:rPr>
          <w:rStyle w:val="Codeintext"/>
          <w:u w:val="single"/>
        </w:rPr>
        <w:t>query = Query('spectrum');</w:t>
      </w:r>
    </w:p>
    <w:p w14:paraId="2EC28FC4" w14:textId="77777777" w:rsidR="00081BC8" w:rsidRPr="00B350A0" w:rsidRDefault="00081BC8" w:rsidP="004A51AA">
      <w:pPr>
        <w:pStyle w:val="Code"/>
      </w:pPr>
      <w:proofErr w:type="spellStart"/>
      <w:proofErr w:type="gramStart"/>
      <w:r w:rsidRPr="00B350A0">
        <w:t>query.setQueryType</w:t>
      </w:r>
      <w:proofErr w:type="spellEnd"/>
      <w:proofErr w:type="gramEnd"/>
      <w:r w:rsidRPr="00B350A0">
        <w:t>(</w:t>
      </w:r>
      <w:proofErr w:type="spellStart"/>
      <w:r w:rsidRPr="00B350A0">
        <w:t>Query.SELECT_QUERY</w:t>
      </w:r>
      <w:proofErr w:type="spellEnd"/>
      <w:r w:rsidRPr="00B350A0">
        <w:t>);</w:t>
      </w:r>
    </w:p>
    <w:p w14:paraId="79122B24" w14:textId="77777777" w:rsidR="00081BC8" w:rsidRPr="00B350A0" w:rsidRDefault="00081BC8" w:rsidP="004A51AA">
      <w:pPr>
        <w:pStyle w:val="Code"/>
      </w:pPr>
    </w:p>
    <w:p w14:paraId="490DF538" w14:textId="77777777" w:rsidR="00081BC8" w:rsidRPr="00B350A0" w:rsidRDefault="00081BC8" w:rsidP="004A51AA">
      <w:pPr>
        <w:pStyle w:val="Code"/>
      </w:pPr>
      <w:proofErr w:type="spellStart"/>
      <w:proofErr w:type="gramStart"/>
      <w:r w:rsidRPr="00B350A0">
        <w:t>query.addColumn</w:t>
      </w:r>
      <w:proofErr w:type="spellEnd"/>
      <w:proofErr w:type="gramEnd"/>
      <w:r w:rsidRPr="00B350A0">
        <w:t>('</w:t>
      </w:r>
      <w:proofErr w:type="spellStart"/>
      <w:r w:rsidRPr="00B350A0">
        <w:t>spectrum_id</w:t>
      </w:r>
      <w:proofErr w:type="spellEnd"/>
      <w:r w:rsidRPr="00B350A0">
        <w:t>')</w:t>
      </w:r>
    </w:p>
    <w:p w14:paraId="378549F9" w14:textId="77777777" w:rsidR="00081BC8" w:rsidRPr="00B350A0" w:rsidRDefault="00081BC8" w:rsidP="004A51AA">
      <w:pPr>
        <w:pStyle w:val="Code"/>
      </w:pPr>
    </w:p>
    <w:p w14:paraId="0F73AD20"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QueryConditionObject</w:t>
      </w:r>
      <w:proofErr w:type="spellEnd"/>
      <w:r w:rsidRPr="00B350A0">
        <w:t>(</w:t>
      </w:r>
      <w:proofErr w:type="gramEnd"/>
      <w:r w:rsidRPr="00B350A0">
        <w:t>'spectrum', '</w:t>
      </w:r>
      <w:proofErr w:type="spellStart"/>
      <w:r w:rsidRPr="00B350A0">
        <w:t>spectrum_id</w:t>
      </w:r>
      <w:proofErr w:type="spellEnd"/>
      <w:r w:rsidRPr="00B350A0">
        <w:t>');</w:t>
      </w:r>
    </w:p>
    <w:p w14:paraId="63C56C08" w14:textId="77777777" w:rsidR="00081BC8" w:rsidRPr="00B350A0" w:rsidRDefault="00081BC8" w:rsidP="004A51AA">
      <w:pPr>
        <w:pStyle w:val="Code"/>
      </w:pPr>
      <w:proofErr w:type="spellStart"/>
      <w:r w:rsidRPr="00B350A0">
        <w:t>id_array</w:t>
      </w:r>
      <w:proofErr w:type="spellEnd"/>
      <w:r w:rsidRPr="00B350A0">
        <w:t xml:space="preserve"> = [65,66,67,68,69,70,71,72,73,74,75,76,77,78,79,80,81,82,83,84];</w:t>
      </w:r>
    </w:p>
    <w:p w14:paraId="27CE4CB8" w14:textId="77777777" w:rsidR="00081BC8" w:rsidRPr="00B350A0" w:rsidRDefault="00081BC8" w:rsidP="004A51AA">
      <w:pPr>
        <w:pStyle w:val="Code"/>
      </w:pPr>
      <w:proofErr w:type="spellStart"/>
      <w:r w:rsidRPr="00B350A0">
        <w:t>ids_list</w:t>
      </w:r>
      <w:proofErr w:type="spellEnd"/>
      <w:r w:rsidRPr="00B350A0">
        <w:t xml:space="preserve"> = </w:t>
      </w:r>
      <w:proofErr w:type="spellStart"/>
      <w:proofErr w:type="gramStart"/>
      <w:r w:rsidRPr="00B350A0">
        <w:t>java.util</w:t>
      </w:r>
      <w:proofErr w:type="gramEnd"/>
      <w:r w:rsidRPr="00B350A0">
        <w:t>.ArrayList</w:t>
      </w:r>
      <w:proofErr w:type="spellEnd"/>
      <w:r w:rsidRPr="00B350A0">
        <w:t>();</w:t>
      </w:r>
    </w:p>
    <w:p w14:paraId="3061F235" w14:textId="77777777" w:rsidR="00081BC8" w:rsidRPr="00B350A0" w:rsidRDefault="00081BC8" w:rsidP="004A51AA">
      <w:pPr>
        <w:pStyle w:val="Code"/>
      </w:pPr>
      <w:r w:rsidRPr="00B350A0">
        <w:t xml:space="preserve">for </w:t>
      </w:r>
      <w:proofErr w:type="spellStart"/>
      <w:r w:rsidRPr="00B350A0">
        <w:t>i</w:t>
      </w:r>
      <w:proofErr w:type="spellEnd"/>
      <w:r w:rsidRPr="00B350A0">
        <w:t>=</w:t>
      </w:r>
      <w:proofErr w:type="gramStart"/>
      <w:r w:rsidRPr="00B350A0">
        <w:t>1:size</w:t>
      </w:r>
      <w:proofErr w:type="gramEnd"/>
      <w:r w:rsidRPr="00B350A0">
        <w:t xml:space="preserve">(id_array,2) </w:t>
      </w:r>
      <w:proofErr w:type="spellStart"/>
      <w:r w:rsidRPr="00B350A0">
        <w:t>ids_list.add</w:t>
      </w:r>
      <w:proofErr w:type="spellEnd"/>
      <w:r w:rsidRPr="00B350A0">
        <w:t>(</w:t>
      </w:r>
      <w:proofErr w:type="spellStart"/>
      <w:r w:rsidRPr="00B350A0">
        <w:t>id_array</w:t>
      </w:r>
      <w:proofErr w:type="spellEnd"/>
      <w:r w:rsidRPr="00B350A0">
        <w:t>(</w:t>
      </w:r>
      <w:proofErr w:type="spellStart"/>
      <w:r w:rsidRPr="00B350A0">
        <w:t>i</w:t>
      </w:r>
      <w:proofErr w:type="spellEnd"/>
      <w:r w:rsidRPr="00B350A0">
        <w:t>)); end;</w:t>
      </w:r>
    </w:p>
    <w:p w14:paraId="38959A0B" w14:textId="77777777" w:rsidR="00081BC8" w:rsidRPr="00B350A0" w:rsidRDefault="00081BC8" w:rsidP="004A51AA">
      <w:pPr>
        <w:pStyle w:val="Code"/>
      </w:pPr>
      <w:proofErr w:type="spellStart"/>
      <w:proofErr w:type="gramStart"/>
      <w:r w:rsidRPr="00B350A0">
        <w:t>cond.setValue</w:t>
      </w:r>
      <w:proofErr w:type="spellEnd"/>
      <w:proofErr w:type="gramEnd"/>
      <w:r w:rsidRPr="00B350A0">
        <w:t>(</w:t>
      </w:r>
      <w:proofErr w:type="spellStart"/>
      <w:r w:rsidRPr="00B350A0">
        <w:t>ids_list</w:t>
      </w:r>
      <w:proofErr w:type="spellEnd"/>
      <w:r w:rsidRPr="00B350A0">
        <w:t>);</w:t>
      </w:r>
    </w:p>
    <w:p w14:paraId="5E437A13" w14:textId="77777777" w:rsidR="00081BC8" w:rsidRPr="00B350A0" w:rsidRDefault="00081BC8" w:rsidP="004A51AA">
      <w:pPr>
        <w:pStyle w:val="Code"/>
      </w:pPr>
      <w:proofErr w:type="spellStart"/>
      <w:proofErr w:type="gramStart"/>
      <w:r w:rsidRPr="00B350A0">
        <w:t>cond.setOperator</w:t>
      </w:r>
      <w:proofErr w:type="spellEnd"/>
      <w:proofErr w:type="gramEnd"/>
      <w:r w:rsidRPr="00B350A0">
        <w:t>('in');</w:t>
      </w:r>
    </w:p>
    <w:p w14:paraId="5DAF2230"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r w:rsidRPr="00B350A0">
        <w:t>);</w:t>
      </w:r>
    </w:p>
    <w:p w14:paraId="22BF6BDF" w14:textId="77777777" w:rsidR="00081BC8" w:rsidRPr="00B350A0" w:rsidRDefault="00081BC8" w:rsidP="004A51AA">
      <w:pPr>
        <w:pStyle w:val="Code"/>
      </w:pPr>
    </w:p>
    <w:p w14:paraId="249A1B16" w14:textId="77777777" w:rsidR="00081BC8" w:rsidRPr="00B350A0" w:rsidRDefault="00081BC8" w:rsidP="004A51AA">
      <w:pPr>
        <w:pStyle w:val="Code"/>
      </w:pPr>
      <w:r w:rsidRPr="00B350A0">
        <w:t xml:space="preserve">ids = </w:t>
      </w:r>
      <w:proofErr w:type="spellStart"/>
      <w:r w:rsidRPr="00B350A0">
        <w:t>specchio_</w:t>
      </w:r>
      <w:proofErr w:type="gramStart"/>
      <w:r w:rsidRPr="00B350A0">
        <w:t>client.getSpectrumIdsMatchingQuery</w:t>
      </w:r>
      <w:proofErr w:type="spellEnd"/>
      <w:proofErr w:type="gramEnd"/>
      <w:r w:rsidRPr="00B350A0">
        <w:t>(query);</w:t>
      </w:r>
    </w:p>
    <w:p w14:paraId="470DE300" w14:textId="77777777" w:rsidR="00081BC8" w:rsidRPr="00B350A0" w:rsidRDefault="00081BC8" w:rsidP="00081BC8">
      <w:pPr>
        <w:pStyle w:val="HeadingSubUnnumbered"/>
        <w:rPr>
          <w:u w:val="single"/>
        </w:rPr>
      </w:pPr>
      <w:r w:rsidRPr="00B350A0">
        <w:rPr>
          <w:u w:val="single"/>
        </w:rPr>
        <w:t>Example Matlab-ready query from Query Builder</w:t>
      </w:r>
    </w:p>
    <w:p w14:paraId="7ACA3FD4" w14:textId="77777777" w:rsidR="00081BC8" w:rsidRPr="00B350A0" w:rsidRDefault="00081BC8" w:rsidP="004A51AA">
      <w:pPr>
        <w:pStyle w:val="Body"/>
      </w:pPr>
      <w:r w:rsidRPr="00B350A0">
        <w:t>The following is an example of what is placed on the clipboard by the above process when the query builder is used.</w:t>
      </w:r>
    </w:p>
    <w:p w14:paraId="3BFF9723" w14:textId="77777777" w:rsidR="00081BC8" w:rsidRPr="00B350A0" w:rsidRDefault="00081BC8" w:rsidP="004A51AA">
      <w:pPr>
        <w:pStyle w:val="Code"/>
      </w:pPr>
      <w:r w:rsidRPr="00B350A0">
        <w:t>query = Query('spectrum');</w:t>
      </w:r>
    </w:p>
    <w:p w14:paraId="5755DB93" w14:textId="77777777" w:rsidR="00081BC8" w:rsidRPr="00B350A0" w:rsidRDefault="00081BC8" w:rsidP="004A51AA">
      <w:pPr>
        <w:pStyle w:val="Code"/>
      </w:pPr>
      <w:proofErr w:type="spellStart"/>
      <w:proofErr w:type="gramStart"/>
      <w:r w:rsidRPr="00B350A0">
        <w:t>query.setQueryType</w:t>
      </w:r>
      <w:proofErr w:type="spellEnd"/>
      <w:proofErr w:type="gramEnd"/>
      <w:r w:rsidRPr="00B350A0">
        <w:t>(</w:t>
      </w:r>
      <w:proofErr w:type="spellStart"/>
      <w:r w:rsidRPr="00B350A0">
        <w:t>Query.SELECT_QUERY</w:t>
      </w:r>
      <w:proofErr w:type="spellEnd"/>
      <w:r w:rsidRPr="00B350A0">
        <w:t>);</w:t>
      </w:r>
    </w:p>
    <w:p w14:paraId="13D589A5" w14:textId="77777777" w:rsidR="00081BC8" w:rsidRPr="00B350A0" w:rsidRDefault="00081BC8" w:rsidP="004A51AA">
      <w:pPr>
        <w:pStyle w:val="Code"/>
      </w:pPr>
    </w:p>
    <w:p w14:paraId="020E405C" w14:textId="77777777" w:rsidR="00081BC8" w:rsidRPr="00B350A0" w:rsidRDefault="00081BC8" w:rsidP="004A51AA">
      <w:pPr>
        <w:pStyle w:val="Code"/>
      </w:pPr>
      <w:proofErr w:type="spellStart"/>
      <w:proofErr w:type="gramStart"/>
      <w:r w:rsidRPr="00B350A0">
        <w:t>query.addColumn</w:t>
      </w:r>
      <w:proofErr w:type="spellEnd"/>
      <w:proofErr w:type="gramEnd"/>
      <w:r w:rsidRPr="00B350A0">
        <w:t>('</w:t>
      </w:r>
      <w:proofErr w:type="spellStart"/>
      <w:r w:rsidRPr="00B350A0">
        <w:t>spectrum_id</w:t>
      </w:r>
      <w:proofErr w:type="spellEnd"/>
      <w:r w:rsidRPr="00B350A0">
        <w:t>')</w:t>
      </w:r>
    </w:p>
    <w:p w14:paraId="77C7AC7C" w14:textId="77777777" w:rsidR="00081BC8" w:rsidRPr="00B350A0" w:rsidRDefault="00081BC8" w:rsidP="004A51AA">
      <w:pPr>
        <w:pStyle w:val="Code"/>
      </w:pPr>
    </w:p>
    <w:p w14:paraId="4231118D"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SpectrumQueryCondition</w:t>
      </w:r>
      <w:proofErr w:type="spellEnd"/>
      <w:r w:rsidRPr="00B350A0">
        <w:t>(</w:t>
      </w:r>
      <w:proofErr w:type="gramEnd"/>
      <w:r w:rsidRPr="00B350A0">
        <w:t>'spectrum', '</w:t>
      </w:r>
      <w:proofErr w:type="spellStart"/>
      <w:r w:rsidRPr="00B350A0">
        <w:t>measurement_unit_id</w:t>
      </w:r>
      <w:proofErr w:type="spellEnd"/>
      <w:r w:rsidRPr="00B350A0">
        <w:t>');</w:t>
      </w:r>
    </w:p>
    <w:p w14:paraId="6F7B2C68" w14:textId="77777777" w:rsidR="00081BC8" w:rsidRPr="00B350A0" w:rsidRDefault="00081BC8" w:rsidP="004A51AA">
      <w:pPr>
        <w:pStyle w:val="Code"/>
      </w:pPr>
      <w:proofErr w:type="spellStart"/>
      <w:proofErr w:type="gramStart"/>
      <w:r w:rsidRPr="00B350A0">
        <w:t>cond.setValue</w:t>
      </w:r>
      <w:proofErr w:type="spellEnd"/>
      <w:proofErr w:type="gramEnd"/>
      <w:r w:rsidRPr="00B350A0">
        <w:t>('0');</w:t>
      </w:r>
    </w:p>
    <w:p w14:paraId="636377FB" w14:textId="77777777" w:rsidR="00081BC8" w:rsidRPr="00B350A0" w:rsidRDefault="00081BC8" w:rsidP="004A51AA">
      <w:pPr>
        <w:pStyle w:val="Code"/>
      </w:pPr>
      <w:proofErr w:type="spellStart"/>
      <w:proofErr w:type="gramStart"/>
      <w:r w:rsidRPr="00B350A0">
        <w:t>cond.setOperator</w:t>
      </w:r>
      <w:proofErr w:type="spellEnd"/>
      <w:proofErr w:type="gramEnd"/>
      <w:r w:rsidRPr="00B350A0">
        <w:t>('=');</w:t>
      </w:r>
    </w:p>
    <w:p w14:paraId="79FECF17"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r w:rsidRPr="00B350A0">
        <w:t>);</w:t>
      </w:r>
    </w:p>
    <w:p w14:paraId="3F5BAFAC" w14:textId="77777777" w:rsidR="00081BC8" w:rsidRPr="00B350A0" w:rsidRDefault="00081BC8" w:rsidP="004A51AA">
      <w:pPr>
        <w:pStyle w:val="Code"/>
      </w:pPr>
    </w:p>
    <w:p w14:paraId="3B6F3F50"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EAVQueryConditionObject</w:t>
      </w:r>
      <w:proofErr w:type="spellEnd"/>
      <w:r w:rsidRPr="00B350A0">
        <w:t>(</w:t>
      </w:r>
      <w:proofErr w:type="gramEnd"/>
      <w:r w:rsidRPr="00B350A0">
        <w:t>'</w:t>
      </w:r>
      <w:proofErr w:type="spellStart"/>
      <w:r w:rsidRPr="00B350A0">
        <w:t>eav</w:t>
      </w:r>
      <w:proofErr w:type="spellEnd"/>
      <w:r w:rsidRPr="00B350A0">
        <w:t>', '</w:t>
      </w:r>
      <w:proofErr w:type="spellStart"/>
      <w:r w:rsidRPr="00B350A0">
        <w:t>spectrum_x_eav</w:t>
      </w:r>
      <w:proofErr w:type="spellEnd"/>
      <w:r w:rsidRPr="00B350A0">
        <w:t>', 'File Name', '</w:t>
      </w:r>
      <w:proofErr w:type="spellStart"/>
      <w:r w:rsidRPr="00B350A0">
        <w:t>string_val</w:t>
      </w:r>
      <w:proofErr w:type="spellEnd"/>
      <w:r w:rsidRPr="00B350A0">
        <w:t>');</w:t>
      </w:r>
    </w:p>
    <w:p w14:paraId="35DCB422" w14:textId="77777777" w:rsidR="00081BC8" w:rsidRPr="00B350A0" w:rsidRDefault="00081BC8" w:rsidP="004A51AA">
      <w:pPr>
        <w:pStyle w:val="Code"/>
      </w:pPr>
      <w:proofErr w:type="spellStart"/>
      <w:proofErr w:type="gramStart"/>
      <w:r w:rsidRPr="00B350A0">
        <w:t>cond.setValue</w:t>
      </w:r>
      <w:proofErr w:type="spellEnd"/>
      <w:proofErr w:type="gramEnd"/>
      <w:r w:rsidRPr="00B350A0">
        <w:t>('</w:t>
      </w:r>
      <w:proofErr w:type="spellStart"/>
      <w:r w:rsidRPr="00B350A0">
        <w:t>triti</w:t>
      </w:r>
      <w:proofErr w:type="spellEnd"/>
      <w:r w:rsidRPr="00B350A0">
        <w:t>%%');</w:t>
      </w:r>
    </w:p>
    <w:p w14:paraId="6EF74E8C" w14:textId="77777777" w:rsidR="00081BC8" w:rsidRPr="00B350A0" w:rsidRDefault="00081BC8" w:rsidP="004A51AA">
      <w:pPr>
        <w:pStyle w:val="Code"/>
      </w:pPr>
      <w:proofErr w:type="spellStart"/>
      <w:proofErr w:type="gramStart"/>
      <w:r w:rsidRPr="00B350A0">
        <w:t>cond.setOperator</w:t>
      </w:r>
      <w:proofErr w:type="spellEnd"/>
      <w:proofErr w:type="gramEnd"/>
      <w:r w:rsidRPr="00B350A0">
        <w:t>('like');</w:t>
      </w:r>
    </w:p>
    <w:p w14:paraId="208D34AB"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r w:rsidRPr="00B350A0">
        <w:t>);</w:t>
      </w:r>
    </w:p>
    <w:p w14:paraId="642A357F" w14:textId="77777777" w:rsidR="00081BC8" w:rsidRPr="00B350A0" w:rsidRDefault="00081BC8" w:rsidP="004A51AA">
      <w:pPr>
        <w:pStyle w:val="Code"/>
      </w:pPr>
    </w:p>
    <w:p w14:paraId="42533DE0"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SpectrumQueryCondition</w:t>
      </w:r>
      <w:proofErr w:type="spellEnd"/>
      <w:r w:rsidRPr="00B350A0">
        <w:t>(</w:t>
      </w:r>
      <w:proofErr w:type="gramEnd"/>
      <w:r w:rsidRPr="00B350A0">
        <w:t>'spectrum', '</w:t>
      </w:r>
      <w:proofErr w:type="spellStart"/>
      <w:r w:rsidRPr="00B350A0">
        <w:t>sensor_id</w:t>
      </w:r>
      <w:proofErr w:type="spellEnd"/>
      <w:r w:rsidRPr="00B350A0">
        <w:t>');</w:t>
      </w:r>
    </w:p>
    <w:p w14:paraId="0E799411" w14:textId="77777777" w:rsidR="00081BC8" w:rsidRPr="00B350A0" w:rsidRDefault="00081BC8" w:rsidP="004A51AA">
      <w:pPr>
        <w:pStyle w:val="Code"/>
      </w:pPr>
      <w:proofErr w:type="spellStart"/>
      <w:proofErr w:type="gramStart"/>
      <w:r w:rsidRPr="00B350A0">
        <w:t>cond.setValue</w:t>
      </w:r>
      <w:proofErr w:type="spellEnd"/>
      <w:proofErr w:type="gramEnd"/>
      <w:r w:rsidRPr="00B350A0">
        <w:t>('0');</w:t>
      </w:r>
    </w:p>
    <w:p w14:paraId="693213E9" w14:textId="77777777" w:rsidR="00081BC8" w:rsidRPr="00B350A0" w:rsidRDefault="00081BC8" w:rsidP="004A51AA">
      <w:pPr>
        <w:pStyle w:val="Code"/>
      </w:pPr>
      <w:proofErr w:type="spellStart"/>
      <w:proofErr w:type="gramStart"/>
      <w:r w:rsidRPr="00B350A0">
        <w:t>cond.setOperator</w:t>
      </w:r>
      <w:proofErr w:type="spellEnd"/>
      <w:proofErr w:type="gramEnd"/>
      <w:r w:rsidRPr="00B350A0">
        <w:t>('=');</w:t>
      </w:r>
    </w:p>
    <w:p w14:paraId="4132B347"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r w:rsidRPr="00B350A0">
        <w:t>);</w:t>
      </w:r>
    </w:p>
    <w:p w14:paraId="51147845" w14:textId="77777777" w:rsidR="00081BC8" w:rsidRPr="00B350A0" w:rsidRDefault="00081BC8" w:rsidP="004A51AA">
      <w:pPr>
        <w:pStyle w:val="Code"/>
      </w:pPr>
    </w:p>
    <w:p w14:paraId="1956C1DD" w14:textId="77777777" w:rsidR="00081BC8" w:rsidRPr="00B350A0" w:rsidRDefault="00081BC8" w:rsidP="004A51AA">
      <w:pPr>
        <w:pStyle w:val="Code"/>
      </w:pPr>
      <w:proofErr w:type="spellStart"/>
      <w:r w:rsidRPr="00B350A0">
        <w:t>cond</w:t>
      </w:r>
      <w:proofErr w:type="spellEnd"/>
      <w:r w:rsidRPr="00B350A0">
        <w:t xml:space="preserve"> = </w:t>
      </w:r>
      <w:proofErr w:type="spellStart"/>
      <w:proofErr w:type="gramStart"/>
      <w:r w:rsidRPr="00B350A0">
        <w:t>SpectrumQueryCondition</w:t>
      </w:r>
      <w:proofErr w:type="spellEnd"/>
      <w:r w:rsidRPr="00B350A0">
        <w:t>(</w:t>
      </w:r>
      <w:proofErr w:type="gramEnd"/>
      <w:r w:rsidRPr="00B350A0">
        <w:t>'spectrum', '</w:t>
      </w:r>
      <w:proofErr w:type="spellStart"/>
      <w:r w:rsidRPr="00B350A0">
        <w:t>instrument_id</w:t>
      </w:r>
      <w:proofErr w:type="spellEnd"/>
      <w:r w:rsidRPr="00B350A0">
        <w:t>');</w:t>
      </w:r>
    </w:p>
    <w:p w14:paraId="30580A1C" w14:textId="77777777" w:rsidR="00081BC8" w:rsidRPr="00B350A0" w:rsidRDefault="00081BC8" w:rsidP="004A51AA">
      <w:pPr>
        <w:pStyle w:val="Code"/>
      </w:pPr>
      <w:proofErr w:type="spellStart"/>
      <w:proofErr w:type="gramStart"/>
      <w:r w:rsidRPr="00B350A0">
        <w:t>cond.setValue</w:t>
      </w:r>
      <w:proofErr w:type="spellEnd"/>
      <w:proofErr w:type="gramEnd"/>
      <w:r w:rsidRPr="00B350A0">
        <w:t>('0');</w:t>
      </w:r>
    </w:p>
    <w:p w14:paraId="3C88B14F" w14:textId="77777777" w:rsidR="00081BC8" w:rsidRPr="00B350A0" w:rsidRDefault="00081BC8" w:rsidP="004A51AA">
      <w:pPr>
        <w:pStyle w:val="Code"/>
      </w:pPr>
      <w:proofErr w:type="spellStart"/>
      <w:proofErr w:type="gramStart"/>
      <w:r w:rsidRPr="00B350A0">
        <w:t>cond.setOperator</w:t>
      </w:r>
      <w:proofErr w:type="spellEnd"/>
      <w:proofErr w:type="gramEnd"/>
      <w:r w:rsidRPr="00B350A0">
        <w:t>('=');</w:t>
      </w:r>
    </w:p>
    <w:p w14:paraId="6306F512" w14:textId="77777777" w:rsidR="00081BC8" w:rsidRPr="00B350A0" w:rsidRDefault="00081BC8" w:rsidP="004A51AA">
      <w:pPr>
        <w:pStyle w:val="Code"/>
      </w:pPr>
      <w:proofErr w:type="spellStart"/>
      <w:r w:rsidRPr="00B350A0">
        <w:t>query.add_condition</w:t>
      </w:r>
      <w:proofErr w:type="spellEnd"/>
      <w:r w:rsidRPr="00B350A0">
        <w:t>(</w:t>
      </w:r>
      <w:proofErr w:type="spellStart"/>
      <w:r w:rsidRPr="00B350A0">
        <w:t>cond</w:t>
      </w:r>
      <w:proofErr w:type="spellEnd"/>
      <w:r w:rsidRPr="00B350A0">
        <w:t>);</w:t>
      </w:r>
    </w:p>
    <w:p w14:paraId="1CF4976C" w14:textId="77777777" w:rsidR="00081BC8" w:rsidRPr="00B350A0" w:rsidRDefault="00081BC8" w:rsidP="004A51AA">
      <w:pPr>
        <w:pStyle w:val="Code"/>
      </w:pPr>
    </w:p>
    <w:p w14:paraId="6E61C294" w14:textId="77777777" w:rsidR="00081BC8" w:rsidRPr="00B350A0" w:rsidRDefault="00081BC8" w:rsidP="004A51AA">
      <w:pPr>
        <w:pStyle w:val="Code"/>
        <w:rPr>
          <w:rStyle w:val="Codeintext"/>
          <w:u w:val="single"/>
        </w:rPr>
      </w:pPr>
      <w:r w:rsidRPr="00B350A0">
        <w:t xml:space="preserve">ids = </w:t>
      </w:r>
      <w:proofErr w:type="spellStart"/>
      <w:r w:rsidRPr="00B350A0">
        <w:t>specchio_</w:t>
      </w:r>
      <w:proofErr w:type="gramStart"/>
      <w:r w:rsidRPr="00B350A0">
        <w:t>client.getSpectrumIdsMatchingQuery</w:t>
      </w:r>
      <w:proofErr w:type="spellEnd"/>
      <w:proofErr w:type="gramEnd"/>
      <w:r w:rsidRPr="00B350A0">
        <w:t>(query);</w:t>
      </w:r>
    </w:p>
    <w:p w14:paraId="37729862" w14:textId="77777777" w:rsidR="0021392F" w:rsidRPr="00BB754C" w:rsidRDefault="0021392F" w:rsidP="0021392F">
      <w:pPr>
        <w:pStyle w:val="Heading1"/>
      </w:pPr>
      <w:bookmarkStart w:id="710" w:name="_Toc49458174"/>
      <w:bookmarkStart w:id="711" w:name="_Toc293145305"/>
      <w:bookmarkStart w:id="712" w:name="_Toc398023986"/>
      <w:r w:rsidRPr="00BB754C">
        <w:lastRenderedPageBreak/>
        <w:t>R Integration</w:t>
      </w:r>
      <w:bookmarkEnd w:id="710"/>
    </w:p>
    <w:p w14:paraId="424CC1BE" w14:textId="77777777" w:rsidR="0021392F" w:rsidRPr="00BB754C" w:rsidRDefault="0021392F" w:rsidP="0021392F">
      <w:r w:rsidRPr="00BB754C">
        <w:t xml:space="preserve">R integration uses the </w:t>
      </w:r>
      <w:proofErr w:type="spellStart"/>
      <w:r w:rsidRPr="00BB754C">
        <w:t>rJava</w:t>
      </w:r>
      <w:proofErr w:type="spellEnd"/>
      <w:r w:rsidRPr="00BB754C">
        <w:t xml:space="preserve"> package. For more information please see </w:t>
      </w:r>
      <w:hyperlink r:id="rId200" w:history="1">
        <w:r w:rsidRPr="00BB754C">
          <w:rPr>
            <w:rStyle w:val="Hyperlink"/>
            <w:u w:val="none"/>
          </w:rPr>
          <w:t>www.specchio.ch</w:t>
        </w:r>
      </w:hyperlink>
      <w:r w:rsidRPr="00BB754C">
        <w:t>.</w:t>
      </w:r>
    </w:p>
    <w:p w14:paraId="15B15D35" w14:textId="77777777" w:rsidR="0021392F" w:rsidRPr="00B350A0" w:rsidRDefault="0021392F" w:rsidP="0021392F">
      <w:pPr>
        <w:rPr>
          <w:u w:val="single"/>
        </w:rPr>
      </w:pPr>
    </w:p>
    <w:p w14:paraId="50518329" w14:textId="77777777" w:rsidR="0021392F" w:rsidRPr="00B350A0" w:rsidRDefault="0021392F" w:rsidP="004A51AA">
      <w:pPr>
        <w:pStyle w:val="ProcessHeading"/>
      </w:pPr>
      <w:r w:rsidRPr="00B350A0">
        <w:t>To extract R / Java code for a R query from the SPECCHIO client...</w:t>
      </w:r>
    </w:p>
    <w:tbl>
      <w:tblPr>
        <w:tblStyle w:val="Instructions"/>
        <w:tblW w:w="0" w:type="auto"/>
        <w:tblLook w:val="04A0" w:firstRow="1" w:lastRow="0" w:firstColumn="1" w:lastColumn="0" w:noHBand="0" w:noVBand="1"/>
      </w:tblPr>
      <w:tblGrid>
        <w:gridCol w:w="8533"/>
      </w:tblGrid>
      <w:tr w:rsidR="0021392F" w:rsidRPr="00B350A0" w14:paraId="34445BAF" w14:textId="77777777" w:rsidTr="007024F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2218B9E" w14:textId="77777777" w:rsidR="0021392F" w:rsidRPr="00B350A0" w:rsidRDefault="0021392F" w:rsidP="004A51AA">
            <w:pPr>
              <w:pStyle w:val="Bullet"/>
            </w:pPr>
            <w:r w:rsidRPr="00B350A0">
              <w:t xml:space="preserve">Select </w:t>
            </w:r>
            <w:r w:rsidRPr="00B350A0">
              <w:rPr>
                <w:rStyle w:val="GUIWord"/>
                <w:u w:val="single"/>
              </w:rPr>
              <w:t>Data Processing &amp; Output</w:t>
            </w:r>
            <w:r w:rsidRPr="00B350A0">
              <w:t xml:space="preserve"> and </w:t>
            </w:r>
            <w:r w:rsidRPr="00B350A0">
              <w:rPr>
                <w:rStyle w:val="GUIWord"/>
                <w:u w:val="single"/>
              </w:rPr>
              <w:t>Browse data hierarchy</w:t>
            </w:r>
            <w:r w:rsidRPr="00B350A0">
              <w:t xml:space="preserve"> from the menu on the Main Window. The Data Browser window will open.</w:t>
            </w:r>
          </w:p>
          <w:p w14:paraId="3BF6106E" w14:textId="77777777" w:rsidR="0021392F" w:rsidRPr="00B350A0" w:rsidRDefault="0021392F"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69E1123E" w14:textId="77777777" w:rsidR="0021392F" w:rsidRPr="00B350A0" w:rsidRDefault="0021392F"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7A85BCE5" w14:textId="77777777" w:rsidR="0021392F" w:rsidRPr="00B350A0" w:rsidRDefault="0021392F" w:rsidP="004A51AA">
            <w:pPr>
              <w:pStyle w:val="Bullet"/>
            </w:pPr>
            <w:r w:rsidRPr="00B350A0">
              <w:t xml:space="preserve">Select </w:t>
            </w:r>
            <w:r w:rsidRPr="00B350A0">
              <w:rPr>
                <w:rStyle w:val="GUIWord"/>
                <w:u w:val="single"/>
              </w:rPr>
              <w:t>Copy R-ready query to clipboard</w:t>
            </w:r>
            <w:r w:rsidRPr="00B350A0">
              <w:t xml:space="preserve"> from the menu.</w:t>
            </w:r>
          </w:p>
          <w:p w14:paraId="77AC9E5D" w14:textId="77777777" w:rsidR="0021392F" w:rsidRPr="00B350A0" w:rsidRDefault="0021392F" w:rsidP="004A51AA">
            <w:pPr>
              <w:pStyle w:val="Bullet"/>
            </w:pPr>
            <w:r w:rsidRPr="00B350A0">
              <w:t>Switch to the R application and paste the query from the clipboard as you require.</w:t>
            </w:r>
          </w:p>
        </w:tc>
      </w:tr>
    </w:tbl>
    <w:p w14:paraId="3D7E12D4" w14:textId="77777777" w:rsidR="00FF050A" w:rsidRPr="00BB754C" w:rsidRDefault="004B2CAD" w:rsidP="00FF050A">
      <w:pPr>
        <w:pStyle w:val="Heading1"/>
      </w:pPr>
      <w:bookmarkStart w:id="713" w:name="_Toc49458175"/>
      <w:r w:rsidRPr="00BB754C">
        <w:lastRenderedPageBreak/>
        <w:t>Python</w:t>
      </w:r>
      <w:r w:rsidR="00FF050A" w:rsidRPr="00BB754C">
        <w:t xml:space="preserve"> Integration</w:t>
      </w:r>
      <w:bookmarkEnd w:id="711"/>
      <w:bookmarkEnd w:id="713"/>
    </w:p>
    <w:p w14:paraId="28A52915" w14:textId="77777777" w:rsidR="00FF050A" w:rsidRPr="00BB754C" w:rsidRDefault="004B2CAD" w:rsidP="00FF050A">
      <w:r w:rsidRPr="00BB754C">
        <w:t>Python</w:t>
      </w:r>
      <w:r w:rsidR="00FF050A" w:rsidRPr="00BB754C">
        <w:t xml:space="preserve"> integration uses the </w:t>
      </w:r>
      <w:proofErr w:type="spellStart"/>
      <w:r w:rsidRPr="00BB754C">
        <w:t>JPype</w:t>
      </w:r>
      <w:proofErr w:type="spellEnd"/>
      <w:r w:rsidRPr="00BB754C">
        <w:t xml:space="preserve"> </w:t>
      </w:r>
      <w:r w:rsidR="00FF050A" w:rsidRPr="00BB754C">
        <w:t xml:space="preserve">package. For more information please see </w:t>
      </w:r>
      <w:hyperlink r:id="rId201" w:history="1">
        <w:r w:rsidR="00FF050A" w:rsidRPr="00BB754C">
          <w:rPr>
            <w:rStyle w:val="Hyperlink"/>
            <w:u w:val="none"/>
          </w:rPr>
          <w:t>www.specchio.ch</w:t>
        </w:r>
      </w:hyperlink>
      <w:r w:rsidR="00FF050A" w:rsidRPr="00BB754C">
        <w:t>.</w:t>
      </w:r>
    </w:p>
    <w:p w14:paraId="6325CAD7" w14:textId="77777777" w:rsidR="00FF050A" w:rsidRPr="00B350A0" w:rsidRDefault="00FF050A" w:rsidP="00FF050A">
      <w:pPr>
        <w:rPr>
          <w:u w:val="single"/>
        </w:rPr>
      </w:pPr>
    </w:p>
    <w:p w14:paraId="3BE38D7F" w14:textId="0CE265D9" w:rsidR="00081BC8" w:rsidRPr="00BB754C" w:rsidRDefault="00081BC8" w:rsidP="00081BC8">
      <w:pPr>
        <w:pStyle w:val="Heading1"/>
      </w:pPr>
      <w:bookmarkStart w:id="714" w:name="_Toc49458176"/>
      <w:r w:rsidRPr="00BB754C">
        <w:lastRenderedPageBreak/>
        <w:t>Glossary</w:t>
      </w:r>
      <w:bookmarkEnd w:id="712"/>
      <w:bookmarkEnd w:id="714"/>
    </w:p>
    <w:p w14:paraId="23B8107D" w14:textId="77777777" w:rsidR="00081BC8" w:rsidRPr="00B350A0" w:rsidRDefault="00081BC8" w:rsidP="004A51AA">
      <w:pPr>
        <w:pStyle w:val="Body"/>
      </w:pPr>
      <w:r w:rsidRPr="00B350A0">
        <w:t>The explanations of words and terms in this glossary include both those terms which may not be familiar to some readers and those which have a specific meaning in the context of SPECCHIO or this document.</w:t>
      </w:r>
    </w:p>
    <w:tbl>
      <w:tblPr>
        <w:tblStyle w:val="TableSimple"/>
        <w:tblW w:w="8862" w:type="dxa"/>
        <w:tblLayout w:type="fixed"/>
        <w:tblLook w:val="04A0" w:firstRow="1" w:lastRow="0" w:firstColumn="1" w:lastColumn="0" w:noHBand="0" w:noVBand="1"/>
      </w:tblPr>
      <w:tblGrid>
        <w:gridCol w:w="1667"/>
        <w:gridCol w:w="7195"/>
      </w:tblGrid>
      <w:tr w:rsidR="00081BC8" w:rsidRPr="00B350A0" w14:paraId="5A9BFB0B" w14:textId="77777777" w:rsidTr="00A603B6">
        <w:tc>
          <w:tcPr>
            <w:tcW w:w="1667" w:type="dxa"/>
          </w:tcPr>
          <w:p w14:paraId="675D4C98" w14:textId="77777777" w:rsidR="00081BC8" w:rsidRPr="00AF110D" w:rsidRDefault="00081BC8" w:rsidP="004A51AA">
            <w:pPr>
              <w:pStyle w:val="TableText"/>
              <w:rPr>
                <w:szCs w:val="22"/>
                <w:lang w:val="en-AU" w:eastAsia="ja-JP"/>
              </w:rPr>
            </w:pPr>
            <w:r w:rsidRPr="00AF110D">
              <w:rPr>
                <w:szCs w:val="22"/>
                <w:lang w:val="en-AU" w:eastAsia="ja-JP"/>
              </w:rPr>
              <w:t>ANDS</w:t>
            </w:r>
          </w:p>
        </w:tc>
        <w:tc>
          <w:tcPr>
            <w:tcW w:w="7195" w:type="dxa"/>
          </w:tcPr>
          <w:p w14:paraId="01506479" w14:textId="77777777" w:rsidR="00081BC8" w:rsidRPr="00AF110D" w:rsidRDefault="00081BC8" w:rsidP="004A51AA">
            <w:pPr>
              <w:pStyle w:val="TableText"/>
              <w:rPr>
                <w:szCs w:val="22"/>
                <w:lang w:val="en-AU" w:eastAsia="ja-JP"/>
              </w:rPr>
            </w:pPr>
            <w:r w:rsidRPr="00AF110D">
              <w:rPr>
                <w:szCs w:val="22"/>
                <w:lang w:val="en-AU" w:eastAsia="ja-JP"/>
              </w:rPr>
              <w:t>Australian National Data Service</w:t>
            </w:r>
          </w:p>
          <w:p w14:paraId="08C72325" w14:textId="1AD412C7" w:rsidR="00081BC8" w:rsidRPr="00AF110D" w:rsidRDefault="00081BC8" w:rsidP="004A51AA">
            <w:pPr>
              <w:pStyle w:val="TableText"/>
              <w:rPr>
                <w:szCs w:val="22"/>
                <w:lang w:val="en-AU" w:eastAsia="ja-JP"/>
              </w:rPr>
            </w:pPr>
            <w:r w:rsidRPr="00AF110D">
              <w:rPr>
                <w:szCs w:val="22"/>
                <w:lang w:val="en-AU" w:eastAsia="ja-JP"/>
              </w:rPr>
              <w:t xml:space="preserve">This body hosts the Research Data Australia (RDA) service. SPECCHIO supports publishing research data to this service. See </w:t>
            </w:r>
            <w:hyperlink r:id="rId202" w:history="1">
              <w:r w:rsidRPr="00AF110D">
                <w:rPr>
                  <w:rStyle w:val="Hyperlink"/>
                  <w:color w:val="auto"/>
                  <w:szCs w:val="22"/>
                </w:rPr>
                <w:t>http://www.ands.org.au/</w:t>
              </w:r>
            </w:hyperlink>
            <w:r w:rsidRPr="00AF110D">
              <w:rPr>
                <w:szCs w:val="22"/>
              </w:rPr>
              <w:t xml:space="preserve"> and </w:t>
            </w:r>
            <w:r w:rsidRPr="00AF110D">
              <w:rPr>
                <w:rStyle w:val="CrossReference"/>
                <w:szCs w:val="22"/>
                <w:u w:val="single"/>
              </w:rPr>
              <w:t xml:space="preserve">Chapter </w:t>
            </w:r>
            <w:r w:rsidR="00FF050A" w:rsidRPr="00AF110D">
              <w:rPr>
                <w:szCs w:val="22"/>
              </w:rPr>
              <w:t xml:space="preserve"> </w:t>
            </w:r>
            <w:r w:rsidR="00741214" w:rsidRPr="00AF110D">
              <w:rPr>
                <w:szCs w:val="22"/>
              </w:rPr>
              <w:fldChar w:fldCharType="begin"/>
            </w:r>
            <w:r w:rsidR="00FF050A" w:rsidRPr="00AF110D">
              <w:rPr>
                <w:szCs w:val="22"/>
              </w:rPr>
              <w:instrText xml:space="preserve"> REF _Ref413326635 \r \h </w:instrText>
            </w:r>
            <w:r w:rsidR="00B350A0" w:rsidRPr="00AF110D">
              <w:rPr>
                <w:szCs w:val="22"/>
              </w:rPr>
              <w:instrText xml:space="preserve"> \* MERGEFORMAT </w:instrText>
            </w:r>
            <w:r w:rsidR="00741214" w:rsidRPr="00AF110D">
              <w:rPr>
                <w:szCs w:val="22"/>
              </w:rPr>
            </w:r>
            <w:r w:rsidR="00741214" w:rsidRPr="00AF110D">
              <w:rPr>
                <w:szCs w:val="22"/>
              </w:rPr>
              <w:fldChar w:fldCharType="separate"/>
            </w:r>
            <w:r w:rsidR="000C7C57">
              <w:rPr>
                <w:szCs w:val="22"/>
              </w:rPr>
              <w:t>14</w:t>
            </w:r>
            <w:r w:rsidR="00741214" w:rsidRPr="00AF110D">
              <w:rPr>
                <w:szCs w:val="22"/>
              </w:rPr>
              <w:fldChar w:fldCharType="end"/>
            </w:r>
            <w:r w:rsidR="00FF050A" w:rsidRPr="00AF110D">
              <w:rPr>
                <w:rStyle w:val="CrossReference"/>
                <w:szCs w:val="22"/>
                <w:u w:val="single"/>
              </w:rPr>
              <w:t xml:space="preserve"> </w:t>
            </w:r>
            <w:r w:rsidR="00741214" w:rsidRPr="00AF110D">
              <w:rPr>
                <w:rStyle w:val="CrossReference"/>
                <w:szCs w:val="22"/>
                <w:u w:val="single"/>
              </w:rPr>
              <w:fldChar w:fldCharType="begin"/>
            </w:r>
            <w:r w:rsidR="00FF050A" w:rsidRPr="00AF110D">
              <w:rPr>
                <w:rStyle w:val="CrossReference"/>
                <w:szCs w:val="22"/>
                <w:u w:val="single"/>
              </w:rPr>
              <w:instrText xml:space="preserve"> REF _Ref413326635 \h </w:instrText>
            </w:r>
            <w:r w:rsidR="00B350A0" w:rsidRPr="00AF110D">
              <w:rPr>
                <w:rStyle w:val="CrossReference"/>
                <w:szCs w:val="22"/>
                <w:u w:val="single"/>
              </w:rPr>
              <w:instrText xml:space="preserve"> \* MERGEFORMAT </w:instrText>
            </w:r>
            <w:r w:rsidR="00741214" w:rsidRPr="00AF110D">
              <w:rPr>
                <w:rStyle w:val="CrossReference"/>
                <w:szCs w:val="22"/>
                <w:u w:val="single"/>
              </w:rPr>
            </w:r>
            <w:r w:rsidR="00741214" w:rsidRPr="00AF110D">
              <w:rPr>
                <w:rStyle w:val="CrossReference"/>
                <w:szCs w:val="22"/>
                <w:u w:val="single"/>
              </w:rPr>
              <w:fldChar w:fldCharType="separate"/>
            </w:r>
            <w:r w:rsidR="000C7C57" w:rsidRPr="000C7C57">
              <w:rPr>
                <w:szCs w:val="22"/>
              </w:rPr>
              <w:t>Publishing Data to ANDS</w:t>
            </w:r>
            <w:r w:rsidR="00741214" w:rsidRPr="00AF110D">
              <w:rPr>
                <w:rStyle w:val="CrossReference"/>
                <w:szCs w:val="22"/>
                <w:u w:val="single"/>
              </w:rPr>
              <w:fldChar w:fldCharType="end"/>
            </w:r>
            <w:r w:rsidR="00FF050A" w:rsidRPr="00AF110D">
              <w:rPr>
                <w:rStyle w:val="CrossReference"/>
                <w:szCs w:val="22"/>
                <w:u w:val="single"/>
              </w:rPr>
              <w:t>.</w:t>
            </w:r>
          </w:p>
        </w:tc>
      </w:tr>
      <w:tr w:rsidR="00081BC8" w:rsidRPr="00B350A0" w14:paraId="68A570A7" w14:textId="77777777" w:rsidTr="00A603B6">
        <w:tc>
          <w:tcPr>
            <w:tcW w:w="1667" w:type="dxa"/>
          </w:tcPr>
          <w:p w14:paraId="2CFAC333" w14:textId="77777777" w:rsidR="00081BC8" w:rsidRPr="00AF110D" w:rsidRDefault="00081BC8" w:rsidP="004A51AA">
            <w:pPr>
              <w:pStyle w:val="TableText"/>
              <w:rPr>
                <w:szCs w:val="22"/>
                <w:lang w:val="en-AU" w:eastAsia="ja-JP"/>
              </w:rPr>
            </w:pPr>
            <w:r w:rsidRPr="00AF110D">
              <w:rPr>
                <w:szCs w:val="22"/>
                <w:lang w:val="en-AU" w:eastAsia="ja-JP"/>
              </w:rPr>
              <w:t>Calibration</w:t>
            </w:r>
          </w:p>
        </w:tc>
        <w:tc>
          <w:tcPr>
            <w:tcW w:w="7195" w:type="dxa"/>
          </w:tcPr>
          <w:p w14:paraId="2B1F3E4A" w14:textId="77777777" w:rsidR="00081BC8" w:rsidRPr="00AF110D" w:rsidRDefault="00081BC8" w:rsidP="004A51AA">
            <w:pPr>
              <w:pStyle w:val="TableText"/>
              <w:rPr>
                <w:szCs w:val="22"/>
                <w:lang w:val="en-AU" w:eastAsia="ja-JP"/>
              </w:rPr>
            </w:pPr>
            <w:r w:rsidRPr="00AF110D">
              <w:rPr>
                <w:szCs w:val="22"/>
                <w:lang w:val="en-AU" w:eastAsia="ja-JP"/>
              </w:rPr>
              <w:t>The process of linking an Instrument's response to a defined physical input, for example, assigning the correct wavelengths to a band, or assigning factors that describe the relationship between radiance and recorded digital numbers. </w:t>
            </w:r>
          </w:p>
        </w:tc>
      </w:tr>
      <w:tr w:rsidR="00081BC8" w:rsidRPr="00B350A0" w14:paraId="217EB4CB" w14:textId="77777777" w:rsidTr="00A603B6">
        <w:tc>
          <w:tcPr>
            <w:tcW w:w="1667" w:type="dxa"/>
          </w:tcPr>
          <w:p w14:paraId="2DDF935B" w14:textId="77777777" w:rsidR="00081BC8" w:rsidRPr="00AF110D" w:rsidRDefault="00081BC8" w:rsidP="004A51AA">
            <w:pPr>
              <w:pStyle w:val="TableText"/>
              <w:rPr>
                <w:szCs w:val="22"/>
                <w:lang w:val="en-AU" w:eastAsia="ja-JP"/>
              </w:rPr>
            </w:pPr>
            <w:r w:rsidRPr="00AF110D">
              <w:rPr>
                <w:szCs w:val="22"/>
                <w:lang w:val="en-AU" w:eastAsia="ja-JP"/>
              </w:rPr>
              <w:t>Campaign</w:t>
            </w:r>
          </w:p>
        </w:tc>
        <w:tc>
          <w:tcPr>
            <w:tcW w:w="7195" w:type="dxa"/>
          </w:tcPr>
          <w:p w14:paraId="7524D7FB" w14:textId="77777777" w:rsidR="00081BC8" w:rsidRPr="00AF110D" w:rsidRDefault="00081BC8" w:rsidP="004A51AA">
            <w:pPr>
              <w:pStyle w:val="TableText"/>
              <w:rPr>
                <w:szCs w:val="22"/>
              </w:rPr>
            </w:pPr>
            <w:r w:rsidRPr="00AF110D">
              <w:rPr>
                <w:szCs w:val="22"/>
                <w:lang w:val="en-AU" w:eastAsia="ja-JP"/>
              </w:rPr>
              <w:t>Refers to an activity during which Spectral samples were acquired. A Campaign is defined in a contextual sense. It is not restricted by any temporal or spatial properties.</w:t>
            </w:r>
          </w:p>
        </w:tc>
      </w:tr>
      <w:tr w:rsidR="00081BC8" w:rsidRPr="00B350A0" w14:paraId="6B448DB0" w14:textId="77777777" w:rsidTr="00A603B6">
        <w:tc>
          <w:tcPr>
            <w:tcW w:w="1667" w:type="dxa"/>
          </w:tcPr>
          <w:p w14:paraId="14EA85EC" w14:textId="77777777" w:rsidR="00081BC8" w:rsidRPr="00AF110D" w:rsidRDefault="00081BC8" w:rsidP="004A51AA">
            <w:pPr>
              <w:pStyle w:val="TableText"/>
              <w:rPr>
                <w:szCs w:val="22"/>
                <w:lang w:val="en-AU" w:eastAsia="ja-JP"/>
              </w:rPr>
            </w:pPr>
            <w:r w:rsidRPr="00AF110D">
              <w:rPr>
                <w:szCs w:val="22"/>
                <w:lang w:val="en-AU" w:eastAsia="ja-JP"/>
              </w:rPr>
              <w:t>Client-server</w:t>
            </w:r>
          </w:p>
        </w:tc>
        <w:tc>
          <w:tcPr>
            <w:tcW w:w="7195" w:type="dxa"/>
          </w:tcPr>
          <w:p w14:paraId="04206EBA" w14:textId="77777777" w:rsidR="00081BC8" w:rsidRPr="00AF110D" w:rsidRDefault="00081BC8" w:rsidP="004A51AA">
            <w:pPr>
              <w:pStyle w:val="TableText"/>
              <w:rPr>
                <w:szCs w:val="22"/>
                <w:lang w:val="en-AU" w:eastAsia="ja-JP"/>
              </w:rPr>
            </w:pPr>
            <w:r w:rsidRPr="00AF110D">
              <w:rPr>
                <w:szCs w:val="22"/>
                <w:lang w:val="en-AU" w:eastAsia="ja-JP"/>
              </w:rPr>
              <w:t>A commonly used networked computer architecture which involves a “server”, which hosts a main computing facility such as a database or computation facility, and a number of “clients”, which access the server using a network, such as an intranet or the internet. SPECCHIO uses this architecture.</w:t>
            </w:r>
          </w:p>
        </w:tc>
      </w:tr>
      <w:tr w:rsidR="00081BC8" w:rsidRPr="00B350A0" w14:paraId="28E02E60" w14:textId="77777777" w:rsidTr="00A603B6">
        <w:tc>
          <w:tcPr>
            <w:tcW w:w="1667" w:type="dxa"/>
          </w:tcPr>
          <w:p w14:paraId="3FFC9B03" w14:textId="77777777" w:rsidR="00081BC8" w:rsidRPr="00AF110D" w:rsidRDefault="00081BC8" w:rsidP="004A51AA">
            <w:pPr>
              <w:pStyle w:val="TableText"/>
              <w:rPr>
                <w:szCs w:val="22"/>
                <w:lang w:val="en-AU" w:eastAsia="ja-JP"/>
              </w:rPr>
            </w:pPr>
            <w:r w:rsidRPr="00AF110D">
              <w:rPr>
                <w:szCs w:val="22"/>
                <w:lang w:val="en-AU" w:eastAsia="ja-JP"/>
              </w:rPr>
              <w:t>FOR Codes</w:t>
            </w:r>
          </w:p>
        </w:tc>
        <w:tc>
          <w:tcPr>
            <w:tcW w:w="7195" w:type="dxa"/>
          </w:tcPr>
          <w:p w14:paraId="58D3A884" w14:textId="77777777" w:rsidR="00081BC8" w:rsidRPr="00AF110D" w:rsidRDefault="00081BC8" w:rsidP="004A51AA">
            <w:pPr>
              <w:pStyle w:val="TableText"/>
              <w:rPr>
                <w:szCs w:val="22"/>
                <w:lang w:val="en-AU" w:eastAsia="ja-JP"/>
              </w:rPr>
            </w:pPr>
            <w:r w:rsidRPr="00AF110D">
              <w:rPr>
                <w:szCs w:val="22"/>
                <w:lang w:val="en-AU" w:eastAsia="ja-JP"/>
              </w:rPr>
              <w:t>Field of Research Codes</w:t>
            </w:r>
          </w:p>
          <w:p w14:paraId="4AF4B568" w14:textId="77777777" w:rsidR="00081BC8" w:rsidRPr="00AF110D" w:rsidRDefault="00081BC8" w:rsidP="004A51AA">
            <w:pPr>
              <w:pStyle w:val="TableText"/>
              <w:rPr>
                <w:szCs w:val="22"/>
                <w:lang w:val="en-AU" w:eastAsia="ja-JP"/>
              </w:rPr>
            </w:pPr>
            <w:r w:rsidRPr="00AF110D">
              <w:rPr>
                <w:szCs w:val="22"/>
                <w:lang w:val="en-AU" w:eastAsia="ja-JP"/>
              </w:rPr>
              <w:t>This coding system was designed and developed by the Australian Research Council (</w:t>
            </w:r>
            <w:hyperlink r:id="rId203" w:history="1">
              <w:r w:rsidRPr="00AF110D">
                <w:rPr>
                  <w:rStyle w:val="Hyperlink"/>
                  <w:color w:val="auto"/>
                  <w:szCs w:val="22"/>
                </w:rPr>
                <w:t>http://www.arc.gov.au/</w:t>
              </w:r>
            </w:hyperlink>
            <w:r w:rsidRPr="00AF110D">
              <w:rPr>
                <w:szCs w:val="22"/>
              </w:rPr>
              <w:t xml:space="preserve">) </w:t>
            </w:r>
            <w:r w:rsidRPr="00AF110D">
              <w:rPr>
                <w:szCs w:val="22"/>
                <w:lang w:val="en-AU" w:eastAsia="ja-JP"/>
              </w:rPr>
              <w:t xml:space="preserve">to categorise areas of research. FOR Codes are widely used across Australian research bodies, such as universities and the CSIRO, and government departments, such as the Bureau of Census and Statistics. Lists of FOR Codes can be found at sites such as </w:t>
            </w:r>
            <w:hyperlink r:id="rId204" w:history="1">
              <w:r w:rsidRPr="00AF110D">
                <w:rPr>
                  <w:rStyle w:val="Hyperlink"/>
                  <w:color w:val="auto"/>
                  <w:szCs w:val="22"/>
                </w:rPr>
                <w:t>http://www.abs.gov.au/ausstats/abs@.nsf/Products/6BB427AB9696C225CA2574180004463E?opendocument</w:t>
              </w:r>
            </w:hyperlink>
            <w:r w:rsidRPr="00AF110D">
              <w:rPr>
                <w:szCs w:val="22"/>
              </w:rPr>
              <w:t>.</w:t>
            </w:r>
          </w:p>
        </w:tc>
      </w:tr>
      <w:tr w:rsidR="00081BC8" w:rsidRPr="00B350A0" w14:paraId="3772BC70" w14:textId="77777777" w:rsidTr="00A603B6">
        <w:tc>
          <w:tcPr>
            <w:tcW w:w="1667" w:type="dxa"/>
          </w:tcPr>
          <w:p w14:paraId="3B5FD950" w14:textId="77777777" w:rsidR="00081BC8" w:rsidRPr="00AF110D" w:rsidRDefault="00081BC8" w:rsidP="004A51AA">
            <w:pPr>
              <w:pStyle w:val="TableText"/>
              <w:rPr>
                <w:szCs w:val="22"/>
                <w:lang w:val="en-AU" w:eastAsia="ja-JP"/>
              </w:rPr>
            </w:pPr>
            <w:r w:rsidRPr="00AF110D">
              <w:rPr>
                <w:szCs w:val="22"/>
                <w:lang w:val="en-AU" w:eastAsia="ja-JP"/>
              </w:rPr>
              <w:t>HTTP/HTTPS</w:t>
            </w:r>
          </w:p>
        </w:tc>
        <w:tc>
          <w:tcPr>
            <w:tcW w:w="7195" w:type="dxa"/>
          </w:tcPr>
          <w:p w14:paraId="6720B3FE" w14:textId="77777777" w:rsidR="00081BC8" w:rsidRPr="00AF110D" w:rsidRDefault="00081BC8" w:rsidP="004A51AA">
            <w:pPr>
              <w:pStyle w:val="TableText"/>
              <w:rPr>
                <w:szCs w:val="22"/>
                <w:shd w:val="clear" w:color="auto" w:fill="FFFFFF"/>
              </w:rPr>
            </w:pPr>
            <w:r w:rsidRPr="00AF110D">
              <w:rPr>
                <w:szCs w:val="22"/>
                <w:shd w:val="clear" w:color="auto" w:fill="FFFFFF"/>
              </w:rPr>
              <w:t>Hypertext Transfer Protocol</w:t>
            </w:r>
          </w:p>
          <w:p w14:paraId="6CA6009F" w14:textId="77777777" w:rsidR="00081BC8" w:rsidRPr="00AF110D" w:rsidRDefault="00081BC8" w:rsidP="004A51AA">
            <w:pPr>
              <w:pStyle w:val="TableText"/>
              <w:rPr>
                <w:szCs w:val="22"/>
                <w:lang w:val="en-AU" w:eastAsia="ja-JP"/>
              </w:rPr>
            </w:pPr>
            <w:r w:rsidRPr="00AF110D">
              <w:rPr>
                <w:szCs w:val="22"/>
                <w:shd w:val="clear" w:color="auto" w:fill="FFFFFF"/>
              </w:rPr>
              <w:t>HTTP is a very widely used network protocol, which is also used by SPECCHIO Clients to communicate with the SPECCHIO Server. HTTPS is the secure version of this protocol.</w:t>
            </w:r>
          </w:p>
        </w:tc>
      </w:tr>
      <w:tr w:rsidR="00081BC8" w:rsidRPr="00B350A0" w14:paraId="4C4561A5" w14:textId="77777777" w:rsidTr="00A603B6">
        <w:tc>
          <w:tcPr>
            <w:tcW w:w="1667" w:type="dxa"/>
          </w:tcPr>
          <w:p w14:paraId="47B3E516" w14:textId="77777777" w:rsidR="00081BC8" w:rsidRPr="00AF110D" w:rsidRDefault="00081BC8" w:rsidP="004A51AA">
            <w:pPr>
              <w:pStyle w:val="TableText"/>
              <w:rPr>
                <w:szCs w:val="22"/>
                <w:lang w:val="en-AU" w:eastAsia="ja-JP"/>
              </w:rPr>
            </w:pPr>
            <w:r w:rsidRPr="00AF110D">
              <w:rPr>
                <w:szCs w:val="22"/>
                <w:lang w:val="en-AU" w:eastAsia="ja-JP"/>
              </w:rPr>
              <w:t>Instrument</w:t>
            </w:r>
          </w:p>
        </w:tc>
        <w:tc>
          <w:tcPr>
            <w:tcW w:w="7195" w:type="dxa"/>
          </w:tcPr>
          <w:p w14:paraId="5B685302" w14:textId="77777777" w:rsidR="00081BC8" w:rsidRPr="00AF110D" w:rsidRDefault="00081BC8" w:rsidP="004A51AA">
            <w:pPr>
              <w:pStyle w:val="TableText"/>
              <w:rPr>
                <w:szCs w:val="22"/>
                <w:lang w:val="en-AU" w:eastAsia="ja-JP"/>
              </w:rPr>
            </w:pPr>
            <w:r w:rsidRPr="00AF110D">
              <w:rPr>
                <w:szCs w:val="22"/>
                <w:lang w:val="en-AU" w:eastAsia="ja-JP"/>
              </w:rPr>
              <w:t xml:space="preserve">In the context of this document, an individual </w:t>
            </w:r>
            <w:proofErr w:type="spellStart"/>
            <w:r w:rsidRPr="00AF110D">
              <w:rPr>
                <w:szCs w:val="22"/>
                <w:lang w:val="en-AU" w:eastAsia="ja-JP"/>
              </w:rPr>
              <w:t>spectroradiometric</w:t>
            </w:r>
            <w:proofErr w:type="spellEnd"/>
            <w:r w:rsidRPr="00AF110D">
              <w:rPr>
                <w:szCs w:val="22"/>
                <w:lang w:val="en-AU" w:eastAsia="ja-JP"/>
              </w:rPr>
              <w:t xml:space="preserve"> Instrument. Such an Instrument will have a serial number and an owner.</w:t>
            </w:r>
          </w:p>
        </w:tc>
      </w:tr>
      <w:tr w:rsidR="00081BC8" w:rsidRPr="00B350A0" w14:paraId="2687FDC7" w14:textId="77777777" w:rsidTr="00A603B6">
        <w:tc>
          <w:tcPr>
            <w:tcW w:w="1667" w:type="dxa"/>
          </w:tcPr>
          <w:p w14:paraId="1CBFE2B1" w14:textId="77777777" w:rsidR="00081BC8" w:rsidRPr="00AF110D" w:rsidRDefault="00081BC8" w:rsidP="004A51AA">
            <w:pPr>
              <w:pStyle w:val="TableText"/>
              <w:rPr>
                <w:szCs w:val="22"/>
                <w:lang w:val="en-AU" w:eastAsia="ja-JP"/>
              </w:rPr>
            </w:pPr>
            <w:r w:rsidRPr="00AF110D">
              <w:rPr>
                <w:szCs w:val="22"/>
                <w:lang w:val="en-AU" w:eastAsia="ja-JP"/>
              </w:rPr>
              <w:t>Instrument Type</w:t>
            </w:r>
          </w:p>
        </w:tc>
        <w:tc>
          <w:tcPr>
            <w:tcW w:w="7195" w:type="dxa"/>
          </w:tcPr>
          <w:p w14:paraId="08685B6C" w14:textId="77777777" w:rsidR="00081BC8" w:rsidRPr="00AF110D" w:rsidRDefault="00081BC8" w:rsidP="004A51AA">
            <w:pPr>
              <w:pStyle w:val="TableText"/>
              <w:rPr>
                <w:szCs w:val="22"/>
                <w:lang w:val="en-AU" w:eastAsia="ja-JP"/>
              </w:rPr>
            </w:pPr>
            <w:r w:rsidRPr="00AF110D">
              <w:rPr>
                <w:szCs w:val="22"/>
                <w:lang w:val="en-AU" w:eastAsia="ja-JP"/>
              </w:rPr>
              <w:t xml:space="preserve">A model or type of </w:t>
            </w:r>
            <w:proofErr w:type="spellStart"/>
            <w:r w:rsidRPr="00AF110D">
              <w:rPr>
                <w:szCs w:val="22"/>
                <w:lang w:val="en-AU" w:eastAsia="ja-JP"/>
              </w:rPr>
              <w:t>spectroradiometric</w:t>
            </w:r>
            <w:proofErr w:type="spellEnd"/>
            <w:r w:rsidRPr="00AF110D">
              <w:rPr>
                <w:szCs w:val="22"/>
                <w:lang w:val="en-AU" w:eastAsia="ja-JP"/>
              </w:rPr>
              <w:t xml:space="preserve"> Instrument. It will be described by a model number and manufacturer. In this document and the SPECCHIO client, this term is used interchangeably with the terms “Instrument Model”, “Sensor” and “Sensor Type”.</w:t>
            </w:r>
          </w:p>
        </w:tc>
      </w:tr>
      <w:tr w:rsidR="00081BC8" w:rsidRPr="00B350A0" w14:paraId="1FAB94CD" w14:textId="77777777" w:rsidTr="00A603B6">
        <w:tc>
          <w:tcPr>
            <w:tcW w:w="1667" w:type="dxa"/>
          </w:tcPr>
          <w:p w14:paraId="4A1F6FF8" w14:textId="77777777" w:rsidR="00081BC8" w:rsidRPr="00AF110D" w:rsidRDefault="00081BC8" w:rsidP="004A51AA">
            <w:pPr>
              <w:pStyle w:val="TableText"/>
              <w:rPr>
                <w:szCs w:val="22"/>
                <w:lang w:eastAsia="ja-JP"/>
              </w:rPr>
            </w:pPr>
            <w:r w:rsidRPr="00AF110D">
              <w:rPr>
                <w:szCs w:val="22"/>
                <w:lang w:eastAsia="ja-JP"/>
              </w:rPr>
              <w:lastRenderedPageBreak/>
              <w:t>MySQL</w:t>
            </w:r>
          </w:p>
        </w:tc>
        <w:tc>
          <w:tcPr>
            <w:tcW w:w="7195" w:type="dxa"/>
          </w:tcPr>
          <w:p w14:paraId="33174B2C" w14:textId="77777777" w:rsidR="00081BC8" w:rsidRPr="00AF110D" w:rsidRDefault="00081BC8" w:rsidP="004A51AA">
            <w:pPr>
              <w:pStyle w:val="TableText"/>
              <w:rPr>
                <w:szCs w:val="22"/>
              </w:rPr>
            </w:pPr>
            <w:r w:rsidRPr="00AF110D">
              <w:rPr>
                <w:szCs w:val="22"/>
              </w:rPr>
              <w:t>The world’s most widely used relational database management system (RDBMS) (according to Wikipedia). It is the RDMS used by the SPECCHIO Server. (See SQL.)</w:t>
            </w:r>
          </w:p>
        </w:tc>
      </w:tr>
      <w:tr w:rsidR="00081BC8" w:rsidRPr="00B350A0" w14:paraId="2C89EBF5" w14:textId="77777777" w:rsidTr="00A603B6">
        <w:tc>
          <w:tcPr>
            <w:tcW w:w="1667" w:type="dxa"/>
          </w:tcPr>
          <w:p w14:paraId="147850B2" w14:textId="77777777" w:rsidR="00081BC8" w:rsidRPr="00AF110D" w:rsidRDefault="00081BC8" w:rsidP="004A51AA">
            <w:pPr>
              <w:pStyle w:val="TableText"/>
              <w:rPr>
                <w:szCs w:val="22"/>
                <w:lang w:val="en-AU" w:eastAsia="ja-JP"/>
              </w:rPr>
            </w:pPr>
            <w:r w:rsidRPr="00AF110D">
              <w:rPr>
                <w:szCs w:val="22"/>
                <w:lang w:val="en-AU" w:eastAsia="ja-JP"/>
              </w:rPr>
              <w:t>RDA</w:t>
            </w:r>
          </w:p>
        </w:tc>
        <w:tc>
          <w:tcPr>
            <w:tcW w:w="7195" w:type="dxa"/>
          </w:tcPr>
          <w:p w14:paraId="66BC766F" w14:textId="77777777" w:rsidR="00081BC8" w:rsidRPr="00AF110D" w:rsidRDefault="00081BC8" w:rsidP="004A51AA">
            <w:pPr>
              <w:pStyle w:val="TableText"/>
              <w:rPr>
                <w:szCs w:val="22"/>
              </w:rPr>
            </w:pPr>
            <w:r w:rsidRPr="00AF110D">
              <w:rPr>
                <w:szCs w:val="22"/>
              </w:rPr>
              <w:t>Research Data Australia</w:t>
            </w:r>
          </w:p>
          <w:p w14:paraId="67185BE2" w14:textId="77777777" w:rsidR="00081BC8" w:rsidRPr="00AF110D" w:rsidRDefault="00081BC8" w:rsidP="004A51AA">
            <w:pPr>
              <w:pStyle w:val="TableText"/>
              <w:rPr>
                <w:szCs w:val="22"/>
              </w:rPr>
            </w:pPr>
            <w:r w:rsidRPr="00AF110D">
              <w:rPr>
                <w:szCs w:val="22"/>
              </w:rPr>
              <w:t xml:space="preserve">Australian National Data Service’s (ANDS) flagship service, which 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See </w:t>
            </w:r>
            <w:hyperlink r:id="rId205" w:history="1">
              <w:r w:rsidRPr="00AF110D">
                <w:rPr>
                  <w:rStyle w:val="Hyperlink"/>
                  <w:color w:val="auto"/>
                  <w:szCs w:val="22"/>
                </w:rPr>
                <w:t>http://researchdata.ands.org.au/</w:t>
              </w:r>
            </w:hyperlink>
            <w:r w:rsidRPr="00AF110D">
              <w:rPr>
                <w:szCs w:val="22"/>
              </w:rPr>
              <w:t>.</w:t>
            </w:r>
          </w:p>
        </w:tc>
      </w:tr>
      <w:tr w:rsidR="00081BC8" w:rsidRPr="00B350A0" w14:paraId="7A302A78" w14:textId="77777777" w:rsidTr="00A603B6">
        <w:tc>
          <w:tcPr>
            <w:tcW w:w="1667" w:type="dxa"/>
          </w:tcPr>
          <w:p w14:paraId="422DDD56" w14:textId="77777777" w:rsidR="00081BC8" w:rsidRPr="00AF110D" w:rsidRDefault="00081BC8" w:rsidP="004A51AA">
            <w:pPr>
              <w:pStyle w:val="TableText"/>
              <w:rPr>
                <w:szCs w:val="22"/>
                <w:lang w:val="en-AU" w:eastAsia="ja-JP"/>
              </w:rPr>
            </w:pPr>
            <w:r w:rsidRPr="00AF110D">
              <w:rPr>
                <w:szCs w:val="22"/>
                <w:lang w:val="en-AU" w:eastAsia="ja-JP"/>
              </w:rPr>
              <w:t>Reference Panel</w:t>
            </w:r>
          </w:p>
        </w:tc>
        <w:tc>
          <w:tcPr>
            <w:tcW w:w="7195" w:type="dxa"/>
          </w:tcPr>
          <w:p w14:paraId="74910315" w14:textId="77777777" w:rsidR="00081BC8" w:rsidRPr="00AF110D" w:rsidRDefault="00081BC8" w:rsidP="004A51AA">
            <w:pPr>
              <w:pStyle w:val="TableText"/>
              <w:rPr>
                <w:szCs w:val="22"/>
                <w:lang w:val="en-AU" w:eastAsia="ja-JP"/>
              </w:rPr>
            </w:pPr>
            <w:r w:rsidRPr="00AF110D">
              <w:rPr>
                <w:szCs w:val="22"/>
                <w:lang w:val="en-AU" w:eastAsia="ja-JP"/>
              </w:rPr>
              <w:t xml:space="preserve">A calibrated reflective panel with known reflectance properties. It is usually white, but may be grey or even close to black. A Reference Panel can be measured under the same lighting conditions as a target sample in order to get an approximation of the Spectrum of the solar irradiance or to collect data for the conversion of a target radiance to reflectance factors. </w:t>
            </w:r>
          </w:p>
        </w:tc>
      </w:tr>
      <w:tr w:rsidR="00081BC8" w:rsidRPr="00B350A0" w14:paraId="3CBAC5BC" w14:textId="77777777" w:rsidTr="00A603B6">
        <w:tc>
          <w:tcPr>
            <w:tcW w:w="1667" w:type="dxa"/>
          </w:tcPr>
          <w:p w14:paraId="24DA48E3" w14:textId="77777777" w:rsidR="00081BC8" w:rsidRPr="00AF110D" w:rsidRDefault="00081BC8" w:rsidP="004A51AA">
            <w:pPr>
              <w:pStyle w:val="TableText"/>
              <w:rPr>
                <w:szCs w:val="22"/>
                <w:lang w:val="en-AU" w:eastAsia="ja-JP"/>
              </w:rPr>
            </w:pPr>
            <w:r w:rsidRPr="00AF110D">
              <w:rPr>
                <w:szCs w:val="22"/>
                <w:lang w:val="en-AU" w:eastAsia="ja-JP"/>
              </w:rPr>
              <w:t>Reference Spectrum</w:t>
            </w:r>
          </w:p>
        </w:tc>
        <w:tc>
          <w:tcPr>
            <w:tcW w:w="7195" w:type="dxa"/>
          </w:tcPr>
          <w:p w14:paraId="652AF9B7"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w:t>
            </w:r>
          </w:p>
        </w:tc>
      </w:tr>
      <w:tr w:rsidR="00081BC8" w:rsidRPr="00B350A0" w14:paraId="6F308062" w14:textId="77777777" w:rsidTr="00A603B6">
        <w:tc>
          <w:tcPr>
            <w:tcW w:w="1667" w:type="dxa"/>
          </w:tcPr>
          <w:p w14:paraId="6440987C" w14:textId="77777777" w:rsidR="00081BC8" w:rsidRPr="00AF110D" w:rsidRDefault="00081BC8" w:rsidP="004A51AA">
            <w:pPr>
              <w:pStyle w:val="TableText"/>
              <w:rPr>
                <w:szCs w:val="22"/>
                <w:lang w:val="en-AU" w:eastAsia="ja-JP"/>
              </w:rPr>
            </w:pPr>
            <w:r w:rsidRPr="00AF110D">
              <w:rPr>
                <w:szCs w:val="22"/>
                <w:lang w:val="en-AU" w:eastAsia="ja-JP"/>
              </w:rPr>
              <w:t>Regular Expression</w:t>
            </w:r>
          </w:p>
        </w:tc>
        <w:tc>
          <w:tcPr>
            <w:tcW w:w="7195" w:type="dxa"/>
          </w:tcPr>
          <w:p w14:paraId="1D26A910" w14:textId="77777777" w:rsidR="00081BC8" w:rsidRPr="00AF110D" w:rsidRDefault="00081BC8" w:rsidP="004A51AA">
            <w:pPr>
              <w:pStyle w:val="TableText"/>
              <w:rPr>
                <w:szCs w:val="22"/>
              </w:rPr>
            </w:pPr>
            <w:r w:rsidRPr="00AF110D">
              <w:rPr>
                <w:szCs w:val="22"/>
              </w:rPr>
              <w:t>In computing, a regular expression (often abbreviated “regex” or “</w:t>
            </w:r>
            <w:proofErr w:type="spellStart"/>
            <w:r w:rsidRPr="00AF110D">
              <w:rPr>
                <w:szCs w:val="22"/>
              </w:rPr>
              <w:t>regexp</w:t>
            </w:r>
            <w:proofErr w:type="spellEnd"/>
            <w:r w:rsidRPr="00AF110D">
              <w:rPr>
                <w:szCs w:val="22"/>
              </w:rPr>
              <w:t xml:space="preserve">”) is a sequence of text characters, some of which are understood to be metacharacters with symbolic meaning, and some of which have their literal meaning, that together can be used by a regular expression processor to identify textual material of a given pattern. See </w:t>
            </w:r>
            <w:r w:rsidR="00741214" w:rsidRPr="00AF110D">
              <w:rPr>
                <w:szCs w:val="22"/>
              </w:rPr>
              <w:fldChar w:fldCharType="begin"/>
            </w:r>
            <w:r w:rsidR="003866DE" w:rsidRPr="00AF110D">
              <w:rPr>
                <w:szCs w:val="22"/>
              </w:rPr>
              <w:instrText xml:space="preserve"> ADDIN EN.CITE &lt;EndNote&gt;&lt;Cite&gt;&lt;Author&gt;Oracle Technology Network&lt;/Author&gt;&lt;Year&gt;2013&lt;/Year&gt;&lt;RecNum&gt;682&lt;/RecNum&gt;&lt;DisplayText&gt;(Oracle Technology Network, 2013, Wikipedia, 2013)&lt;/DisplayText&gt;&lt;record&gt;&lt;rec-number&gt;682&lt;/rec-number&gt;&lt;foreign-keys&gt;&lt;key app="EN" db-id="0svr2tdvgevw2ned2pb5tt5ur5tdf0savr9s" timestamp="1435329828"&gt;682&lt;/key&gt;&lt;/foreign-keys&gt;&lt;ref-type name="Web Page"&gt;12&lt;/ref-type&gt;&lt;contributors&gt;&lt;authors&gt;&lt;author&gt;Oracle Technology Network, &lt;/author&gt;&lt;/authors&gt;&lt;/contributors&gt;&lt;titles&gt;&lt;title&gt;Java Regular Expressions Tutorial&lt;/title&gt;&lt;/titles&gt;&lt;volume&gt;2013&lt;/volume&gt;&lt;number&gt;June 21&lt;/number&gt;&lt;dates&gt;&lt;year&gt;2013&lt;/year&gt;&lt;/dates&gt;&lt;urls&gt;&lt;related-urls&gt;&lt;url&gt;http://docs.oracle.com/javase/tutorial/essential/regex/index.html&lt;/url&gt;&lt;/related-urls&gt;&lt;/urls&gt;&lt;/record&gt;&lt;/Cite&gt;&lt;Cite&gt;&lt;Author&gt;Wikipedia&lt;/Author&gt;&lt;Year&gt;2013&lt;/Year&gt;&lt;RecNum&gt;683&lt;/RecNum&gt;&lt;record&gt;&lt;rec-number&gt;683&lt;/rec-number&gt;&lt;foreign-keys&gt;&lt;key app="EN" db-id="0svr2tdvgevw2ned2pb5tt5ur5tdf0savr9s" timestamp="1435329889"&gt;683&lt;/key&gt;&lt;/foreign-keys&gt;&lt;ref-type name="Web Page"&gt;12&lt;/ref-type&gt;&lt;contributors&gt;&lt;authors&gt;&lt;author&gt;Wikipedia&lt;/author&gt;&lt;/authors&gt;&lt;/contributors&gt;&lt;titles&gt;&lt;title&gt;Regular Expression Description&lt;/title&gt;&lt;/titles&gt;&lt;volume&gt;2013&lt;/volume&gt;&lt;number&gt;June 21&lt;/number&gt;&lt;dates&gt;&lt;year&gt;2013&lt;/year&gt;&lt;/dates&gt;&lt;urls&gt;&lt;related-urls&gt;&lt;url&gt;http://en.wikipedia.org/wiki/Regular_expression&lt;/url&gt;&lt;/related-urls&gt;&lt;/urls&gt;&lt;/record&gt;&lt;/Cite&gt;&lt;/EndNote&gt;</w:instrText>
            </w:r>
            <w:r w:rsidR="00741214" w:rsidRPr="00AF110D">
              <w:rPr>
                <w:szCs w:val="22"/>
              </w:rPr>
              <w:fldChar w:fldCharType="separate"/>
            </w:r>
            <w:r w:rsidR="003866DE" w:rsidRPr="00AF110D">
              <w:rPr>
                <w:noProof/>
                <w:szCs w:val="22"/>
              </w:rPr>
              <w:t>(Oracle Technology Network, 2013, Wikipedia, 2013)</w:t>
            </w:r>
            <w:r w:rsidR="00741214" w:rsidRPr="00AF110D">
              <w:rPr>
                <w:szCs w:val="22"/>
              </w:rPr>
              <w:fldChar w:fldCharType="end"/>
            </w:r>
            <w:r w:rsidRPr="00AF110D">
              <w:rPr>
                <w:szCs w:val="22"/>
              </w:rPr>
              <w:t xml:space="preserve"> for more information.</w:t>
            </w:r>
          </w:p>
        </w:tc>
      </w:tr>
      <w:tr w:rsidR="00081BC8" w:rsidRPr="00B350A0" w14:paraId="50260877" w14:textId="77777777" w:rsidTr="00A603B6">
        <w:tc>
          <w:tcPr>
            <w:tcW w:w="1667" w:type="dxa"/>
          </w:tcPr>
          <w:p w14:paraId="32BA2AEF" w14:textId="77777777" w:rsidR="00081BC8" w:rsidRPr="00AF110D" w:rsidRDefault="00081BC8" w:rsidP="004A51AA">
            <w:pPr>
              <w:pStyle w:val="TableText"/>
              <w:rPr>
                <w:szCs w:val="22"/>
                <w:lang w:val="en-AU" w:eastAsia="ja-JP"/>
              </w:rPr>
            </w:pPr>
            <w:r w:rsidRPr="00AF110D">
              <w:rPr>
                <w:szCs w:val="22"/>
                <w:lang w:val="en-AU" w:eastAsia="ja-JP"/>
              </w:rPr>
              <w:t>Sample</w:t>
            </w:r>
          </w:p>
        </w:tc>
        <w:tc>
          <w:tcPr>
            <w:tcW w:w="7195" w:type="dxa"/>
          </w:tcPr>
          <w:p w14:paraId="2B0DEC11" w14:textId="77777777" w:rsidR="00081BC8" w:rsidRPr="00AF110D" w:rsidRDefault="00081BC8" w:rsidP="004A51AA">
            <w:pPr>
              <w:pStyle w:val="TableText"/>
              <w:rPr>
                <w:szCs w:val="22"/>
                <w:lang w:val="en-AU" w:eastAsia="ja-JP"/>
              </w:rPr>
            </w:pPr>
            <w:r w:rsidRPr="00AF110D">
              <w:rPr>
                <w:szCs w:val="22"/>
                <w:lang w:val="en-AU" w:eastAsia="ja-JP"/>
              </w:rPr>
              <w:t>A Sample taken from a Target and measured, often at some later time, under controlled conditions. A sample will generally have a collection date/time and a measurement date/time, which will be different.</w:t>
            </w:r>
          </w:p>
        </w:tc>
      </w:tr>
      <w:tr w:rsidR="00081BC8" w:rsidRPr="00B350A0" w14:paraId="0624308A" w14:textId="77777777" w:rsidTr="00A603B6">
        <w:tc>
          <w:tcPr>
            <w:tcW w:w="1667" w:type="dxa"/>
          </w:tcPr>
          <w:p w14:paraId="5E1F9139" w14:textId="77777777" w:rsidR="00081BC8" w:rsidRPr="00AF110D" w:rsidRDefault="00081BC8" w:rsidP="004A51AA">
            <w:pPr>
              <w:pStyle w:val="TableText"/>
              <w:rPr>
                <w:szCs w:val="22"/>
                <w:lang w:val="en-AU" w:eastAsia="ja-JP"/>
              </w:rPr>
            </w:pPr>
            <w:r w:rsidRPr="00AF110D">
              <w:rPr>
                <w:szCs w:val="22"/>
                <w:lang w:val="en-AU" w:eastAsia="ja-JP"/>
              </w:rPr>
              <w:t>Sensor</w:t>
            </w:r>
          </w:p>
        </w:tc>
        <w:tc>
          <w:tcPr>
            <w:tcW w:w="7195" w:type="dxa"/>
          </w:tcPr>
          <w:p w14:paraId="7C13294C" w14:textId="77777777" w:rsidR="00081BC8" w:rsidRPr="00AF110D" w:rsidRDefault="00081BC8" w:rsidP="004A51AA">
            <w:pPr>
              <w:pStyle w:val="TableText"/>
              <w:rPr>
                <w:szCs w:val="22"/>
                <w:lang w:val="en-AU" w:eastAsia="ja-JP"/>
              </w:rPr>
            </w:pPr>
            <w:r w:rsidRPr="00AF110D">
              <w:rPr>
                <w:szCs w:val="22"/>
                <w:lang w:val="en-AU" w:eastAsia="ja-JP"/>
              </w:rPr>
              <w:t>See Instrument Type.</w:t>
            </w:r>
          </w:p>
        </w:tc>
      </w:tr>
      <w:tr w:rsidR="00081BC8" w:rsidRPr="00B350A0" w14:paraId="52E60FDB" w14:textId="77777777" w:rsidTr="00A603B6">
        <w:tc>
          <w:tcPr>
            <w:tcW w:w="1667" w:type="dxa"/>
          </w:tcPr>
          <w:p w14:paraId="3566CF36" w14:textId="77777777" w:rsidR="00081BC8" w:rsidRPr="00AF110D" w:rsidRDefault="00081BC8" w:rsidP="004A51AA">
            <w:pPr>
              <w:pStyle w:val="TableText"/>
              <w:rPr>
                <w:szCs w:val="22"/>
                <w:lang w:val="en-AU" w:eastAsia="ja-JP"/>
              </w:rPr>
            </w:pPr>
            <w:proofErr w:type="spellStart"/>
            <w:r w:rsidRPr="00AF110D">
              <w:rPr>
                <w:szCs w:val="22"/>
                <w:lang w:val="en-AU" w:eastAsia="ja-JP"/>
              </w:rPr>
              <w:t>Spectralon</w:t>
            </w:r>
            <w:proofErr w:type="spellEnd"/>
          </w:p>
        </w:tc>
        <w:tc>
          <w:tcPr>
            <w:tcW w:w="7195" w:type="dxa"/>
          </w:tcPr>
          <w:p w14:paraId="4428237B" w14:textId="77777777" w:rsidR="00081BC8" w:rsidRPr="00AF110D" w:rsidRDefault="00081BC8" w:rsidP="004A51AA">
            <w:pPr>
              <w:pStyle w:val="TableText"/>
              <w:rPr>
                <w:szCs w:val="22"/>
                <w:lang w:val="en-AU" w:eastAsia="ja-JP"/>
              </w:rPr>
            </w:pPr>
            <w:r w:rsidRPr="00AF110D">
              <w:rPr>
                <w:szCs w:val="22"/>
                <w:lang w:val="en-AU" w:eastAsia="ja-JP"/>
              </w:rPr>
              <w:t xml:space="preserve">A particular brand of reflective reference panel, produced by </w:t>
            </w:r>
            <w:proofErr w:type="spellStart"/>
            <w:r w:rsidRPr="00AF110D">
              <w:rPr>
                <w:szCs w:val="22"/>
                <w:lang w:val="en-AU" w:eastAsia="ja-JP"/>
              </w:rPr>
              <w:t>LabSphere</w:t>
            </w:r>
            <w:proofErr w:type="spellEnd"/>
            <w:r w:rsidRPr="00AF110D">
              <w:rPr>
                <w:szCs w:val="22"/>
                <w:lang w:val="en-AU" w:eastAsia="ja-JP"/>
              </w:rPr>
              <w:t xml:space="preserve">. </w:t>
            </w:r>
            <w:proofErr w:type="spellStart"/>
            <w:r w:rsidRPr="00AF110D">
              <w:rPr>
                <w:szCs w:val="22"/>
                <w:lang w:val="en-AU" w:eastAsia="ja-JP"/>
              </w:rPr>
              <w:t>Spectralon</w:t>
            </w:r>
            <w:proofErr w:type="spellEnd"/>
            <w:r w:rsidRPr="00AF110D">
              <w:rPr>
                <w:szCs w:val="22"/>
                <w:lang w:val="en-AU" w:eastAsia="ja-JP"/>
              </w:rPr>
              <w:t xml:space="preserve"> panels are available in various configurations, ranging from pure white to greyish and almost black. See Reference Panel.</w:t>
            </w:r>
          </w:p>
        </w:tc>
      </w:tr>
      <w:tr w:rsidR="00081BC8" w:rsidRPr="00B350A0" w14:paraId="40A03B8A" w14:textId="77777777" w:rsidTr="00A603B6">
        <w:tc>
          <w:tcPr>
            <w:tcW w:w="1667" w:type="dxa"/>
          </w:tcPr>
          <w:p w14:paraId="5EFB2D28" w14:textId="77777777" w:rsidR="00081BC8" w:rsidRPr="00AF110D" w:rsidRDefault="00081BC8" w:rsidP="004A51AA">
            <w:pPr>
              <w:pStyle w:val="TableText"/>
              <w:rPr>
                <w:szCs w:val="22"/>
                <w:lang w:val="en-AU" w:eastAsia="ja-JP"/>
              </w:rPr>
            </w:pPr>
            <w:r w:rsidRPr="00AF110D">
              <w:rPr>
                <w:szCs w:val="22"/>
                <w:lang w:val="en-AU" w:eastAsia="ja-JP"/>
              </w:rPr>
              <w:t>SQL</w:t>
            </w:r>
          </w:p>
        </w:tc>
        <w:tc>
          <w:tcPr>
            <w:tcW w:w="7195" w:type="dxa"/>
          </w:tcPr>
          <w:p w14:paraId="6500473F" w14:textId="77777777" w:rsidR="00081BC8" w:rsidRPr="00AF110D" w:rsidRDefault="00081BC8" w:rsidP="004A51AA">
            <w:pPr>
              <w:pStyle w:val="TableText"/>
              <w:rPr>
                <w:szCs w:val="22"/>
              </w:rPr>
            </w:pPr>
            <w:r w:rsidRPr="00AF110D">
              <w:rPr>
                <w:szCs w:val="22"/>
              </w:rPr>
              <w:t>Structured Query Language (sometimes pronounced “sequel”)</w:t>
            </w:r>
          </w:p>
          <w:p w14:paraId="56BA356B" w14:textId="77777777" w:rsidR="00081BC8" w:rsidRPr="00AF110D" w:rsidRDefault="00081BC8" w:rsidP="004A51AA">
            <w:pPr>
              <w:pStyle w:val="TableText"/>
              <w:rPr>
                <w:szCs w:val="22"/>
              </w:rPr>
            </w:pPr>
            <w:r w:rsidRPr="00AF110D">
              <w:rPr>
                <w:szCs w:val="22"/>
              </w:rPr>
              <w:t xml:space="preserve">A </w:t>
            </w:r>
            <w:hyperlink r:id="rId206" w:tooltip="Special-purpose programming language" w:history="1">
              <w:r w:rsidRPr="00AF110D">
                <w:rPr>
                  <w:szCs w:val="22"/>
                </w:rPr>
                <w:t>special-purpose programming language</w:t>
              </w:r>
            </w:hyperlink>
            <w:r w:rsidRPr="00AF110D">
              <w:rPr>
                <w:szCs w:val="22"/>
              </w:rPr>
              <w:t xml:space="preserve"> designed for managing data held in a </w:t>
            </w:r>
            <w:hyperlink r:id="rId207" w:tooltip="Relational database management system" w:history="1">
              <w:r w:rsidRPr="00AF110D">
                <w:rPr>
                  <w:szCs w:val="22"/>
                </w:rPr>
                <w:t>relational database management system</w:t>
              </w:r>
            </w:hyperlink>
            <w:r w:rsidRPr="00AF110D">
              <w:rPr>
                <w:szCs w:val="22"/>
              </w:rPr>
              <w:t xml:space="preserve"> (RDBMS).</w:t>
            </w:r>
          </w:p>
        </w:tc>
      </w:tr>
      <w:tr w:rsidR="00081BC8" w:rsidRPr="00B350A0" w14:paraId="4501BEA2" w14:textId="77777777" w:rsidTr="00A603B6">
        <w:tc>
          <w:tcPr>
            <w:tcW w:w="1667" w:type="dxa"/>
          </w:tcPr>
          <w:p w14:paraId="5E18E5A9" w14:textId="77777777" w:rsidR="00081BC8" w:rsidRPr="00AF110D" w:rsidRDefault="00081BC8" w:rsidP="004A51AA">
            <w:pPr>
              <w:pStyle w:val="TableText"/>
              <w:rPr>
                <w:szCs w:val="22"/>
                <w:lang w:val="en-AU" w:eastAsia="ja-JP"/>
              </w:rPr>
            </w:pPr>
            <w:r w:rsidRPr="00AF110D">
              <w:rPr>
                <w:szCs w:val="22"/>
                <w:lang w:val="en-AU" w:eastAsia="ja-JP"/>
              </w:rPr>
              <w:t>Target Spectrum</w:t>
            </w:r>
          </w:p>
        </w:tc>
        <w:tc>
          <w:tcPr>
            <w:tcW w:w="7195" w:type="dxa"/>
          </w:tcPr>
          <w:p w14:paraId="7C2F7E00" w14:textId="77777777" w:rsidR="00081BC8" w:rsidRPr="00AF110D" w:rsidRDefault="00081BC8" w:rsidP="004A51AA">
            <w:pPr>
              <w:pStyle w:val="TableText"/>
              <w:rPr>
                <w:szCs w:val="22"/>
                <w:lang w:val="en-AU" w:eastAsia="ja-JP"/>
              </w:rPr>
            </w:pPr>
            <w:r w:rsidRPr="00AF110D">
              <w:rPr>
                <w:szCs w:val="22"/>
                <w:lang w:val="en-AU" w:eastAsia="ja-JP"/>
              </w:rPr>
              <w:t>Spectrum acquired by measuring the target, where the target is the object of interest.</w:t>
            </w:r>
          </w:p>
        </w:tc>
      </w:tr>
      <w:tr w:rsidR="00081BC8" w:rsidRPr="00B350A0" w14:paraId="572F7307" w14:textId="77777777" w:rsidTr="00A603B6">
        <w:tc>
          <w:tcPr>
            <w:tcW w:w="1667" w:type="dxa"/>
          </w:tcPr>
          <w:p w14:paraId="6EFB37C6" w14:textId="77777777" w:rsidR="00081BC8" w:rsidRPr="00AF110D" w:rsidRDefault="00081BC8" w:rsidP="004A51AA">
            <w:pPr>
              <w:pStyle w:val="TableText"/>
              <w:rPr>
                <w:szCs w:val="22"/>
                <w:lang w:val="en-AU" w:eastAsia="ja-JP"/>
              </w:rPr>
            </w:pPr>
            <w:r w:rsidRPr="00AF110D">
              <w:rPr>
                <w:szCs w:val="22"/>
                <w:lang w:val="en-AU" w:eastAsia="ja-JP"/>
              </w:rPr>
              <w:t>TCP/IP</w:t>
            </w:r>
          </w:p>
        </w:tc>
        <w:tc>
          <w:tcPr>
            <w:tcW w:w="7195" w:type="dxa"/>
          </w:tcPr>
          <w:p w14:paraId="3697887D" w14:textId="77777777" w:rsidR="00081BC8" w:rsidRPr="00AF110D" w:rsidRDefault="002E2E38" w:rsidP="004A51AA">
            <w:pPr>
              <w:pStyle w:val="TableText"/>
              <w:rPr>
                <w:szCs w:val="22"/>
              </w:rPr>
            </w:pPr>
            <w:hyperlink r:id="rId208" w:tooltip="Transmission Control Protocol" w:history="1">
              <w:r w:rsidR="00081BC8" w:rsidRPr="00AF110D">
                <w:rPr>
                  <w:szCs w:val="22"/>
                </w:rPr>
                <w:t>Transmission Control Protocol</w:t>
              </w:r>
            </w:hyperlink>
            <w:r w:rsidR="00081BC8" w:rsidRPr="00AF110D">
              <w:rPr>
                <w:szCs w:val="22"/>
              </w:rPr>
              <w:t>/</w:t>
            </w:r>
            <w:hyperlink r:id="rId209" w:tooltip="Internet Protocol" w:history="1">
              <w:r w:rsidR="00081BC8" w:rsidRPr="00AF110D">
                <w:rPr>
                  <w:szCs w:val="22"/>
                </w:rPr>
                <w:t>Internet Protocol</w:t>
              </w:r>
            </w:hyperlink>
          </w:p>
          <w:p w14:paraId="6E5BEA11" w14:textId="77777777" w:rsidR="00081BC8" w:rsidRPr="00AF110D" w:rsidRDefault="00081BC8" w:rsidP="004A51AA">
            <w:pPr>
              <w:pStyle w:val="TableText"/>
              <w:rPr>
                <w:szCs w:val="22"/>
              </w:rPr>
            </w:pPr>
            <w:r w:rsidRPr="00AF110D">
              <w:rPr>
                <w:szCs w:val="22"/>
              </w:rPr>
              <w:t>The common designator to refer to the protocols used for internet communication.</w:t>
            </w:r>
          </w:p>
        </w:tc>
      </w:tr>
      <w:tr w:rsidR="00081BC8" w:rsidRPr="00B350A0" w14:paraId="40084544" w14:textId="77777777" w:rsidTr="00A603B6">
        <w:tc>
          <w:tcPr>
            <w:tcW w:w="1667" w:type="dxa"/>
          </w:tcPr>
          <w:p w14:paraId="525CC043" w14:textId="77777777" w:rsidR="00081BC8" w:rsidRPr="00AF110D" w:rsidRDefault="00081BC8" w:rsidP="004A51AA">
            <w:pPr>
              <w:pStyle w:val="TableText"/>
              <w:rPr>
                <w:szCs w:val="22"/>
                <w:lang w:val="en-AU" w:eastAsia="ja-JP"/>
              </w:rPr>
            </w:pPr>
            <w:r w:rsidRPr="00AF110D">
              <w:rPr>
                <w:szCs w:val="22"/>
                <w:lang w:val="en-AU" w:eastAsia="ja-JP"/>
              </w:rPr>
              <w:lastRenderedPageBreak/>
              <w:t>White Reference Spectrum</w:t>
            </w:r>
          </w:p>
        </w:tc>
        <w:tc>
          <w:tcPr>
            <w:tcW w:w="7195" w:type="dxa"/>
          </w:tcPr>
          <w:p w14:paraId="4B48B9AF"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 that has a reflectance of close to 100%.</w:t>
            </w:r>
          </w:p>
        </w:tc>
      </w:tr>
    </w:tbl>
    <w:p w14:paraId="1856219D" w14:textId="77777777" w:rsidR="00CC011A" w:rsidRPr="00B350A0" w:rsidRDefault="00CC011A" w:rsidP="00CC011A">
      <w:pPr>
        <w:rPr>
          <w:u w:val="single"/>
        </w:rPr>
      </w:pPr>
    </w:p>
    <w:p w14:paraId="3B544AB1" w14:textId="77777777" w:rsidR="00CC011A" w:rsidRPr="00B350A0" w:rsidRDefault="00CC011A" w:rsidP="00CC011A">
      <w:pPr>
        <w:pStyle w:val="iNormal"/>
        <w:rPr>
          <w:u w:val="single"/>
        </w:rPr>
      </w:pPr>
    </w:p>
    <w:p w14:paraId="2BC24D28" w14:textId="77777777" w:rsidR="00A603B6" w:rsidRPr="00BB754C" w:rsidRDefault="00CC011A" w:rsidP="00CC011A">
      <w:pPr>
        <w:pStyle w:val="Heading1"/>
      </w:pPr>
      <w:bookmarkStart w:id="715" w:name="_Toc398023987"/>
      <w:bookmarkStart w:id="716" w:name="_Ref413326106"/>
      <w:bookmarkStart w:id="717" w:name="_Ref413326135"/>
      <w:bookmarkStart w:id="718" w:name="_Ref413326151"/>
      <w:bookmarkStart w:id="719" w:name="_Ref413326577"/>
      <w:bookmarkStart w:id="720" w:name="_Toc49458177"/>
      <w:r w:rsidRPr="00BB754C">
        <w:lastRenderedPageBreak/>
        <w:t>References</w:t>
      </w:r>
      <w:bookmarkEnd w:id="715"/>
      <w:bookmarkEnd w:id="716"/>
      <w:bookmarkEnd w:id="717"/>
      <w:bookmarkEnd w:id="718"/>
      <w:bookmarkEnd w:id="719"/>
      <w:bookmarkEnd w:id="720"/>
    </w:p>
    <w:p w14:paraId="5816BDBD" w14:textId="77777777" w:rsidR="00CC011A" w:rsidRPr="00B350A0" w:rsidRDefault="00CC011A" w:rsidP="00C062A7">
      <w:pPr>
        <w:pStyle w:val="iNormal"/>
        <w:jc w:val="left"/>
        <w:rPr>
          <w:u w:val="single"/>
        </w:rPr>
      </w:pPr>
    </w:p>
    <w:p w14:paraId="429F6076" w14:textId="6C48BE51" w:rsidR="00501C04" w:rsidRPr="00501C04" w:rsidRDefault="00741214" w:rsidP="00C062A7">
      <w:pPr>
        <w:pStyle w:val="EndNoteBibliography"/>
        <w:jc w:val="left"/>
        <w:rPr>
          <w:noProof/>
        </w:rPr>
      </w:pPr>
      <w:r w:rsidRPr="00B350A0">
        <w:rPr>
          <w:u w:val="single"/>
        </w:rPr>
        <w:fldChar w:fldCharType="begin"/>
      </w:r>
      <w:r w:rsidR="00CC011A" w:rsidRPr="00B350A0">
        <w:rPr>
          <w:u w:val="single"/>
        </w:rPr>
        <w:instrText xml:space="preserve"> ADDIN EN.REFLIST </w:instrText>
      </w:r>
      <w:r w:rsidRPr="00B350A0">
        <w:rPr>
          <w:u w:val="single"/>
        </w:rPr>
        <w:fldChar w:fldCharType="separate"/>
      </w:r>
      <w:r w:rsidR="00501C04" w:rsidRPr="00501C04">
        <w:rPr>
          <w:noProof/>
        </w:rPr>
        <w:t xml:space="preserve">Australian Research Council, 2008. Australian and New Zealand Standard Research Classification (ANZSRC), </w:t>
      </w:r>
      <w:hyperlink r:id="rId210" w:history="1">
        <w:r w:rsidR="00501C04" w:rsidRPr="00501C04">
          <w:rPr>
            <w:rStyle w:val="Hyperlink"/>
            <w:rFonts w:cs="Times New Roman"/>
            <w:noProof/>
            <w:lang w:val="en-GB"/>
          </w:rPr>
          <w:t>http://www.abs.gov.au/ausstats/abs@.nsf/mf/1297.0</w:t>
        </w:r>
      </w:hyperlink>
    </w:p>
    <w:p w14:paraId="146C50B5" w14:textId="77777777" w:rsidR="00501C04" w:rsidRPr="00501C04" w:rsidRDefault="00501C04" w:rsidP="00C062A7">
      <w:pPr>
        <w:pStyle w:val="EndNoteBibliography"/>
        <w:jc w:val="left"/>
        <w:rPr>
          <w:noProof/>
        </w:rPr>
      </w:pPr>
    </w:p>
    <w:p w14:paraId="21E402D5" w14:textId="36BF7F12" w:rsidR="00501C04" w:rsidRPr="00501C04" w:rsidRDefault="00501C04" w:rsidP="00C062A7">
      <w:pPr>
        <w:pStyle w:val="EndNoteBibliography"/>
        <w:jc w:val="left"/>
        <w:rPr>
          <w:noProof/>
        </w:rPr>
      </w:pPr>
      <w:r w:rsidRPr="00501C04">
        <w:rPr>
          <w:noProof/>
        </w:rPr>
        <w:t xml:space="preserve">CSIRO, 2011. The Australian Soil Classification, </w:t>
      </w:r>
      <w:hyperlink r:id="rId211" w:history="1">
        <w:r w:rsidRPr="00501C04">
          <w:rPr>
            <w:rStyle w:val="Hyperlink"/>
            <w:rFonts w:cs="Times New Roman"/>
            <w:noProof/>
            <w:lang w:val="en-GB"/>
          </w:rPr>
          <w:t>http://www.clw.csiro.au/aclep/asc_re_on_line/soilhome.htm</w:t>
        </w:r>
      </w:hyperlink>
    </w:p>
    <w:p w14:paraId="0B47E4DC" w14:textId="77777777" w:rsidR="00501C04" w:rsidRPr="00501C04" w:rsidRDefault="00501C04" w:rsidP="00C062A7">
      <w:pPr>
        <w:pStyle w:val="EndNoteBibliography"/>
        <w:jc w:val="left"/>
        <w:rPr>
          <w:noProof/>
        </w:rPr>
      </w:pPr>
    </w:p>
    <w:p w14:paraId="4F2E42F5" w14:textId="77777777" w:rsidR="00501C04" w:rsidRPr="00501C04" w:rsidRDefault="00501C04" w:rsidP="00C062A7">
      <w:pPr>
        <w:pStyle w:val="EndNoteBibliography"/>
        <w:jc w:val="left"/>
        <w:rPr>
          <w:noProof/>
        </w:rPr>
      </w:pPr>
    </w:p>
    <w:p w14:paraId="662D4290" w14:textId="77777777" w:rsidR="00501C04" w:rsidRPr="00501C04" w:rsidRDefault="00501C04" w:rsidP="00C062A7">
      <w:pPr>
        <w:pStyle w:val="EndNoteBibliography"/>
        <w:jc w:val="left"/>
        <w:rPr>
          <w:noProof/>
        </w:rPr>
      </w:pPr>
    </w:p>
    <w:p w14:paraId="6492B941" w14:textId="77777777" w:rsidR="00501C04" w:rsidRPr="00501C04" w:rsidRDefault="00501C04" w:rsidP="00C062A7">
      <w:pPr>
        <w:pStyle w:val="EndNoteBibliography"/>
        <w:jc w:val="left"/>
        <w:rPr>
          <w:noProof/>
        </w:rPr>
      </w:pPr>
      <w:r w:rsidRPr="00501C04">
        <w:rPr>
          <w:noProof/>
          <w:lang w:val="de-CH"/>
        </w:rPr>
        <w:t xml:space="preserve">Hueni, A., Damm, A., Kneubuehler, M., Schläpfer, D., Schaepman, M., 2017. </w:t>
      </w:r>
      <w:r w:rsidRPr="00501C04">
        <w:rPr>
          <w:noProof/>
        </w:rPr>
        <w:t>Field and Airborne Spectroscopy Cross-Validation - Some Considerations. IEEE Journal of Selected Topics in Applied Earth Observations and Remote Sensing</w:t>
      </w:r>
      <w:r w:rsidRPr="00501C04">
        <w:rPr>
          <w:i/>
          <w:noProof/>
        </w:rPr>
        <w:t xml:space="preserve"> </w:t>
      </w:r>
      <w:r w:rsidRPr="00501C04">
        <w:rPr>
          <w:noProof/>
        </w:rPr>
        <w:t>10(3), 1117 - 1135.</w:t>
      </w:r>
    </w:p>
    <w:p w14:paraId="1DB90D7D" w14:textId="77777777" w:rsidR="00501C04" w:rsidRPr="00501C04" w:rsidRDefault="00501C04" w:rsidP="00C062A7">
      <w:pPr>
        <w:pStyle w:val="EndNoteBibliography"/>
        <w:jc w:val="left"/>
        <w:rPr>
          <w:noProof/>
        </w:rPr>
      </w:pPr>
    </w:p>
    <w:p w14:paraId="48227D84" w14:textId="77777777" w:rsidR="00501C04" w:rsidRPr="00501C04" w:rsidRDefault="00501C04" w:rsidP="00C062A7">
      <w:pPr>
        <w:pStyle w:val="EndNoteBibliography"/>
        <w:jc w:val="left"/>
        <w:rPr>
          <w:noProof/>
        </w:rPr>
      </w:pPr>
      <w:r w:rsidRPr="00501C04">
        <w:rPr>
          <w:noProof/>
          <w:lang w:val="de-CH"/>
        </w:rPr>
        <w:t xml:space="preserve">Hueni, A., Nieke, J., Schopfer, J., Kneubühler, M., Itten, K., 2009. </w:t>
      </w:r>
      <w:r w:rsidRPr="00501C04">
        <w:rPr>
          <w:noProof/>
        </w:rPr>
        <w:t>The spectral database SPECCHIO for improved long term usability and data sharing. Computers &amp; Geosciences</w:t>
      </w:r>
      <w:r w:rsidRPr="00501C04">
        <w:rPr>
          <w:i/>
          <w:noProof/>
        </w:rPr>
        <w:t xml:space="preserve"> </w:t>
      </w:r>
      <w:r w:rsidRPr="00501C04">
        <w:rPr>
          <w:noProof/>
        </w:rPr>
        <w:t>35(3), 557-565.</w:t>
      </w:r>
    </w:p>
    <w:p w14:paraId="2A2C20B6" w14:textId="77777777" w:rsidR="00501C04" w:rsidRPr="00501C04" w:rsidRDefault="00501C04" w:rsidP="00C062A7">
      <w:pPr>
        <w:pStyle w:val="EndNoteBibliography"/>
        <w:jc w:val="left"/>
        <w:rPr>
          <w:noProof/>
        </w:rPr>
      </w:pPr>
    </w:p>
    <w:p w14:paraId="5D6261E3" w14:textId="77777777" w:rsidR="00501C04" w:rsidRPr="00501C04" w:rsidRDefault="00501C04" w:rsidP="00C062A7">
      <w:pPr>
        <w:pStyle w:val="EndNoteBibliography"/>
        <w:jc w:val="left"/>
        <w:rPr>
          <w:noProof/>
        </w:rPr>
      </w:pPr>
      <w:r w:rsidRPr="00501C04">
        <w:rPr>
          <w:noProof/>
        </w:rPr>
        <w:t>Hueni, A., Tuohy, M., 2006. Spectroradiometer Data Structuring, Pre-Processing and Analysis - An IT Based Approach. Journal of Spatial Science</w:t>
      </w:r>
      <w:r w:rsidRPr="00501C04">
        <w:rPr>
          <w:i/>
          <w:noProof/>
        </w:rPr>
        <w:t xml:space="preserve"> </w:t>
      </w:r>
      <w:r w:rsidRPr="00501C04">
        <w:rPr>
          <w:noProof/>
        </w:rPr>
        <w:t>51(2), 93-102.</w:t>
      </w:r>
    </w:p>
    <w:p w14:paraId="4516382D" w14:textId="77777777" w:rsidR="00501C04" w:rsidRPr="00501C04" w:rsidRDefault="00501C04" w:rsidP="00C062A7">
      <w:pPr>
        <w:pStyle w:val="EndNoteBibliography"/>
        <w:jc w:val="left"/>
        <w:rPr>
          <w:noProof/>
        </w:rPr>
      </w:pPr>
    </w:p>
    <w:p w14:paraId="07BA823B" w14:textId="27A9A40A" w:rsidR="00501C04" w:rsidRPr="00501C04" w:rsidRDefault="00501C04" w:rsidP="00C062A7">
      <w:pPr>
        <w:pStyle w:val="EndNoteBibliography"/>
        <w:jc w:val="left"/>
        <w:rPr>
          <w:noProof/>
          <w:lang w:val="de-CH"/>
        </w:rPr>
      </w:pPr>
      <w:r w:rsidRPr="00501C04">
        <w:rPr>
          <w:noProof/>
        </w:rPr>
        <w:t xml:space="preserve">Hüni, A., Kneubühler, M., 2007. SPECCHIO: a system for storing and sharing spectroradiometer data. </w:t>
      </w:r>
      <w:r w:rsidRPr="00501C04">
        <w:rPr>
          <w:noProof/>
          <w:lang w:val="de-CH"/>
        </w:rPr>
        <w:t xml:space="preserve">SPIE Newsroom(December 2007), 1-2, </w:t>
      </w:r>
      <w:hyperlink r:id="rId212" w:history="1">
        <w:r w:rsidRPr="00501C04">
          <w:rPr>
            <w:rStyle w:val="Hyperlink"/>
            <w:rFonts w:cs="Times New Roman"/>
            <w:noProof/>
            <w:lang w:val="de-CH"/>
          </w:rPr>
          <w:t>http://spie.org/x18220.xml</w:t>
        </w:r>
      </w:hyperlink>
      <w:r w:rsidRPr="00501C04">
        <w:rPr>
          <w:noProof/>
          <w:lang w:val="de-CH"/>
        </w:rPr>
        <w:t>.</w:t>
      </w:r>
    </w:p>
    <w:p w14:paraId="64D4FCBB" w14:textId="77777777" w:rsidR="00501C04" w:rsidRPr="00501C04" w:rsidRDefault="00501C04" w:rsidP="00C062A7">
      <w:pPr>
        <w:pStyle w:val="EndNoteBibliography"/>
        <w:jc w:val="left"/>
        <w:rPr>
          <w:noProof/>
          <w:lang w:val="de-CH"/>
        </w:rPr>
      </w:pPr>
    </w:p>
    <w:p w14:paraId="10400C80" w14:textId="77777777" w:rsidR="00501C04" w:rsidRPr="00501C04" w:rsidRDefault="00501C04" w:rsidP="00C062A7">
      <w:pPr>
        <w:pStyle w:val="EndNoteBibliography"/>
        <w:jc w:val="left"/>
        <w:rPr>
          <w:noProof/>
        </w:rPr>
      </w:pPr>
      <w:r w:rsidRPr="00501C04">
        <w:rPr>
          <w:noProof/>
          <w:lang w:val="de-CH"/>
        </w:rPr>
        <w:t xml:space="preserve">Hüni, A., Nieke, J., Schopfer, J., Kneubühler, M., Itten, K., 2007. </w:t>
      </w:r>
      <w:r w:rsidRPr="00501C04">
        <w:rPr>
          <w:noProof/>
        </w:rPr>
        <w:t>2nd Generation of RSL's Spectrum Database "SPECCHIO"</w:t>
      </w:r>
      <w:r w:rsidRPr="00501C04">
        <w:rPr>
          <w:i/>
          <w:noProof/>
        </w:rPr>
        <w:t>.</w:t>
      </w:r>
      <w:r w:rsidRPr="00501C04">
        <w:rPr>
          <w:noProof/>
        </w:rPr>
        <w:t xml:space="preserve"> In: Proceedings Schaepman, M. E., Liang, S., Groot, N. E., Kneubühler, M. (Eds.), 10th Intl. Symposium on Physical Measurements and Spectral Signatures in Remote Sensing,  Davos (CH)</w:t>
      </w:r>
      <w:r w:rsidRPr="00501C04">
        <w:rPr>
          <w:i/>
          <w:noProof/>
        </w:rPr>
        <w:t>,</w:t>
      </w:r>
      <w:r w:rsidRPr="00501C04">
        <w:rPr>
          <w:noProof/>
        </w:rPr>
        <w:t xml:space="preserve"> XXXVI, Part 7/C50, pp. 505–510.</w:t>
      </w:r>
    </w:p>
    <w:p w14:paraId="317D640B" w14:textId="77777777" w:rsidR="00501C04" w:rsidRPr="00501C04" w:rsidRDefault="00501C04" w:rsidP="00C062A7">
      <w:pPr>
        <w:pStyle w:val="EndNoteBibliography"/>
        <w:jc w:val="left"/>
        <w:rPr>
          <w:noProof/>
        </w:rPr>
      </w:pPr>
    </w:p>
    <w:p w14:paraId="1F845693" w14:textId="77777777" w:rsidR="00501C04" w:rsidRPr="00501C04" w:rsidRDefault="00501C04" w:rsidP="00C062A7">
      <w:pPr>
        <w:pStyle w:val="EndNoteBibliography"/>
        <w:jc w:val="left"/>
        <w:rPr>
          <w:noProof/>
        </w:rPr>
      </w:pPr>
      <w:r w:rsidRPr="00501C04">
        <w:rPr>
          <w:noProof/>
        </w:rPr>
        <w:t>Landgrebe, D., 1997. On Information Extraction Principles for Hyperspectral Data, Purdue University, West Lafayette, IN, 34 pp.</w:t>
      </w:r>
    </w:p>
    <w:p w14:paraId="3B4C1BB8" w14:textId="77777777" w:rsidR="00501C04" w:rsidRPr="00501C04" w:rsidRDefault="00501C04" w:rsidP="00C062A7">
      <w:pPr>
        <w:pStyle w:val="EndNoteBibliography"/>
        <w:jc w:val="left"/>
        <w:rPr>
          <w:noProof/>
        </w:rPr>
      </w:pPr>
    </w:p>
    <w:p w14:paraId="19D009A1" w14:textId="77777777" w:rsidR="00501C04" w:rsidRPr="00501C04" w:rsidRDefault="00501C04" w:rsidP="00C062A7">
      <w:pPr>
        <w:pStyle w:val="EndNoteBibliography"/>
        <w:jc w:val="left"/>
        <w:rPr>
          <w:noProof/>
        </w:rPr>
      </w:pPr>
      <w:r w:rsidRPr="00501C04">
        <w:rPr>
          <w:noProof/>
        </w:rPr>
        <w:t>Milton, E. J., Fox, N. P., Schaepman, M., 2006. Progress in Field Spectroscopy</w:t>
      </w:r>
      <w:r w:rsidRPr="00501C04">
        <w:rPr>
          <w:i/>
          <w:noProof/>
        </w:rPr>
        <w:t>.</w:t>
      </w:r>
      <w:r w:rsidRPr="00501C04">
        <w:rPr>
          <w:noProof/>
        </w:rPr>
        <w:t xml:space="preserve"> In: Proceedings Geoscience and Remote Sensing Symposium,  Denver, CO, US, pp. 1966-1968.</w:t>
      </w:r>
    </w:p>
    <w:p w14:paraId="00E92D05" w14:textId="77777777" w:rsidR="00501C04" w:rsidRPr="00501C04" w:rsidRDefault="00501C04" w:rsidP="00C062A7">
      <w:pPr>
        <w:pStyle w:val="EndNoteBibliography"/>
        <w:jc w:val="left"/>
        <w:rPr>
          <w:noProof/>
        </w:rPr>
      </w:pPr>
    </w:p>
    <w:p w14:paraId="5C6EA108" w14:textId="5AB67098" w:rsidR="00501C04" w:rsidRPr="00501C04" w:rsidRDefault="00501C04" w:rsidP="00C062A7">
      <w:pPr>
        <w:pStyle w:val="EndNoteBibliography"/>
        <w:jc w:val="left"/>
        <w:rPr>
          <w:noProof/>
        </w:rPr>
      </w:pPr>
      <w:r w:rsidRPr="00501C04">
        <w:rPr>
          <w:noProof/>
        </w:rPr>
        <w:t xml:space="preserve">NOAA, 2003. What is UTC or GMT Time?, </w:t>
      </w:r>
      <w:hyperlink r:id="rId213" w:history="1">
        <w:r w:rsidRPr="00501C04">
          <w:rPr>
            <w:rStyle w:val="Hyperlink"/>
            <w:rFonts w:cs="Times New Roman"/>
            <w:noProof/>
            <w:lang w:val="en-GB"/>
          </w:rPr>
          <w:t>http://www.nhc.noaa.gov/aboututc.shtml</w:t>
        </w:r>
      </w:hyperlink>
    </w:p>
    <w:p w14:paraId="678C7A80" w14:textId="77777777" w:rsidR="00501C04" w:rsidRPr="00501C04" w:rsidRDefault="00501C04" w:rsidP="00C062A7">
      <w:pPr>
        <w:pStyle w:val="EndNoteBibliography"/>
        <w:jc w:val="left"/>
        <w:rPr>
          <w:noProof/>
        </w:rPr>
      </w:pPr>
    </w:p>
    <w:p w14:paraId="70B98C32" w14:textId="6B95F66B" w:rsidR="00501C04" w:rsidRPr="00501C04" w:rsidRDefault="00501C04" w:rsidP="00C062A7">
      <w:pPr>
        <w:pStyle w:val="EndNoteBibliography"/>
        <w:jc w:val="left"/>
        <w:rPr>
          <w:noProof/>
        </w:rPr>
      </w:pPr>
      <w:r w:rsidRPr="00501C04">
        <w:rPr>
          <w:noProof/>
        </w:rPr>
        <w:t xml:space="preserve">Oracle Technology Network, 2013. Java Regular Expressions Tutorial, </w:t>
      </w:r>
      <w:hyperlink r:id="rId214" w:history="1">
        <w:r w:rsidRPr="00501C04">
          <w:rPr>
            <w:rStyle w:val="Hyperlink"/>
            <w:rFonts w:cs="Times New Roman"/>
            <w:noProof/>
            <w:lang w:val="en-GB"/>
          </w:rPr>
          <w:t>http://docs.oracle.com/javase/tutorial/essential/regex/index.html</w:t>
        </w:r>
      </w:hyperlink>
    </w:p>
    <w:p w14:paraId="6B1E1E6B" w14:textId="77777777" w:rsidR="00501C04" w:rsidRPr="00501C04" w:rsidRDefault="00501C04" w:rsidP="00C062A7">
      <w:pPr>
        <w:pStyle w:val="EndNoteBibliography"/>
        <w:jc w:val="left"/>
        <w:rPr>
          <w:noProof/>
        </w:rPr>
      </w:pPr>
    </w:p>
    <w:p w14:paraId="7939C633" w14:textId="29176F80" w:rsidR="00501C04" w:rsidRPr="00501C04" w:rsidRDefault="00501C04" w:rsidP="00C062A7">
      <w:pPr>
        <w:pStyle w:val="EndNoteBibliography"/>
        <w:jc w:val="left"/>
        <w:rPr>
          <w:noProof/>
        </w:rPr>
      </w:pPr>
      <w:r w:rsidRPr="00501C04">
        <w:rPr>
          <w:noProof/>
        </w:rPr>
        <w:t xml:space="preserve">Wikipedia, 2013. Regular Expression Description, </w:t>
      </w:r>
      <w:hyperlink r:id="rId215" w:history="1">
        <w:r w:rsidRPr="00501C04">
          <w:rPr>
            <w:rStyle w:val="Hyperlink"/>
            <w:rFonts w:cs="Times New Roman"/>
            <w:noProof/>
            <w:lang w:val="en-GB"/>
          </w:rPr>
          <w:t>http://en.wikipedia.org/wiki/Regular_expression</w:t>
        </w:r>
      </w:hyperlink>
    </w:p>
    <w:p w14:paraId="1168633C" w14:textId="77777777" w:rsidR="00501C04" w:rsidRPr="00501C04" w:rsidRDefault="00501C04" w:rsidP="00C062A7">
      <w:pPr>
        <w:pStyle w:val="EndNoteBibliography"/>
        <w:jc w:val="left"/>
        <w:rPr>
          <w:noProof/>
        </w:rPr>
      </w:pPr>
    </w:p>
    <w:p w14:paraId="4C660ED6" w14:textId="387591D5" w:rsidR="00CC011A" w:rsidRPr="00B350A0" w:rsidRDefault="00741214" w:rsidP="00C062A7">
      <w:pPr>
        <w:rPr>
          <w:u w:val="single"/>
        </w:rPr>
      </w:pPr>
      <w:r w:rsidRPr="00B350A0">
        <w:rPr>
          <w:u w:val="single"/>
        </w:rPr>
        <w:fldChar w:fldCharType="end"/>
      </w:r>
    </w:p>
    <w:p w14:paraId="0253F8E5" w14:textId="77777777" w:rsidR="008D4C25" w:rsidRPr="0014653E" w:rsidRDefault="008D4C25" w:rsidP="008D4C25">
      <w:pPr>
        <w:pStyle w:val="Heading1"/>
      </w:pPr>
      <w:bookmarkStart w:id="721" w:name="_Toc355280442"/>
      <w:bookmarkStart w:id="722" w:name="_Toc398023988"/>
      <w:bookmarkStart w:id="723" w:name="_Toc49458178"/>
      <w:r w:rsidRPr="0014653E">
        <w:lastRenderedPageBreak/>
        <w:t>Document History</w:t>
      </w:r>
      <w:bookmarkEnd w:id="721"/>
      <w:bookmarkEnd w:id="722"/>
      <w:bookmarkEnd w:id="723"/>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8D4C25" w:rsidRPr="0014653E" w14:paraId="0EAB833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8011CD" w14:textId="77777777" w:rsidR="008D4C25" w:rsidRPr="0014653E" w:rsidRDefault="008D4C25" w:rsidP="00710979">
            <w:pPr>
              <w:pStyle w:val="TabellenEintrag"/>
              <w:keepNext/>
              <w:keepLines/>
              <w:rPr>
                <w:b/>
              </w:rPr>
            </w:pPr>
            <w:r w:rsidRPr="0014653E">
              <w:rPr>
                <w:b/>
              </w:rPr>
              <w:t>Version</w:t>
            </w:r>
          </w:p>
        </w:tc>
        <w:tc>
          <w:tcPr>
            <w:tcW w:w="1275" w:type="dxa"/>
            <w:tcBorders>
              <w:top w:val="single" w:sz="6" w:space="0" w:color="auto"/>
              <w:bottom w:val="single" w:sz="6" w:space="0" w:color="auto"/>
              <w:right w:val="single" w:sz="6" w:space="0" w:color="auto"/>
            </w:tcBorders>
          </w:tcPr>
          <w:p w14:paraId="4E37D08C" w14:textId="77777777" w:rsidR="008D4C25" w:rsidRPr="0014653E" w:rsidRDefault="008D4C25" w:rsidP="00710979">
            <w:pPr>
              <w:pStyle w:val="TabellenEintrag"/>
              <w:keepNext/>
              <w:keepLines/>
              <w:rPr>
                <w:b/>
              </w:rPr>
            </w:pPr>
            <w:r w:rsidRPr="0014653E">
              <w:rPr>
                <w:b/>
              </w:rPr>
              <w:t>Date</w:t>
            </w:r>
          </w:p>
        </w:tc>
        <w:tc>
          <w:tcPr>
            <w:tcW w:w="1701" w:type="dxa"/>
            <w:tcBorders>
              <w:top w:val="single" w:sz="6" w:space="0" w:color="auto"/>
              <w:bottom w:val="single" w:sz="6" w:space="0" w:color="auto"/>
              <w:right w:val="single" w:sz="6" w:space="0" w:color="auto"/>
            </w:tcBorders>
          </w:tcPr>
          <w:p w14:paraId="4E486AFE" w14:textId="77777777" w:rsidR="008D4C25" w:rsidRPr="0014653E" w:rsidRDefault="008D4C25" w:rsidP="00710979">
            <w:pPr>
              <w:pStyle w:val="TabellenEintrag"/>
              <w:keepNext/>
              <w:keepLines/>
              <w:rPr>
                <w:b/>
              </w:rPr>
            </w:pPr>
            <w:r w:rsidRPr="0014653E">
              <w:rPr>
                <w:b/>
              </w:rPr>
              <w:t>Author</w:t>
            </w:r>
          </w:p>
        </w:tc>
        <w:tc>
          <w:tcPr>
            <w:tcW w:w="4820" w:type="dxa"/>
            <w:tcBorders>
              <w:top w:val="single" w:sz="6" w:space="0" w:color="auto"/>
              <w:bottom w:val="single" w:sz="6" w:space="0" w:color="auto"/>
              <w:right w:val="single" w:sz="6" w:space="0" w:color="auto"/>
            </w:tcBorders>
          </w:tcPr>
          <w:p w14:paraId="4B3D6DD6" w14:textId="77777777" w:rsidR="008D4C25" w:rsidRPr="0014653E" w:rsidRDefault="008D4C25" w:rsidP="00710979">
            <w:pPr>
              <w:pStyle w:val="TabellenEintrag"/>
              <w:keepNext/>
              <w:keepLines/>
              <w:rPr>
                <w:b/>
              </w:rPr>
            </w:pPr>
            <w:r w:rsidRPr="0014653E">
              <w:rPr>
                <w:b/>
              </w:rPr>
              <w:t>Remark</w:t>
            </w:r>
          </w:p>
        </w:tc>
      </w:tr>
      <w:tr w:rsidR="008D4C25" w:rsidRPr="0014653E" w14:paraId="42986AA1" w14:textId="77777777" w:rsidTr="0014653E">
        <w:trPr>
          <w:cantSplit/>
          <w:trHeight w:val="404"/>
        </w:trPr>
        <w:tc>
          <w:tcPr>
            <w:tcW w:w="1063" w:type="dxa"/>
            <w:tcBorders>
              <w:top w:val="single" w:sz="6" w:space="0" w:color="auto"/>
              <w:left w:val="single" w:sz="6" w:space="0" w:color="auto"/>
              <w:bottom w:val="single" w:sz="6" w:space="0" w:color="auto"/>
              <w:right w:val="single" w:sz="6" w:space="0" w:color="auto"/>
            </w:tcBorders>
          </w:tcPr>
          <w:p w14:paraId="64D65C20" w14:textId="77777777" w:rsidR="008D4C25" w:rsidRPr="0014653E" w:rsidRDefault="008D4C25" w:rsidP="00710979">
            <w:pPr>
              <w:pStyle w:val="texte1"/>
              <w:keepNext/>
              <w:keepLines/>
              <w:ind w:left="0"/>
              <w:rPr>
                <w:lang w:val="en-GB"/>
              </w:rPr>
            </w:pPr>
            <w:r w:rsidRPr="0014653E">
              <w:rPr>
                <w:lang w:val="en-GB"/>
              </w:rPr>
              <w:t>0.1</w:t>
            </w:r>
          </w:p>
        </w:tc>
        <w:tc>
          <w:tcPr>
            <w:tcW w:w="1275" w:type="dxa"/>
            <w:tcBorders>
              <w:top w:val="single" w:sz="6" w:space="0" w:color="auto"/>
              <w:bottom w:val="single" w:sz="6" w:space="0" w:color="auto"/>
              <w:right w:val="single" w:sz="6" w:space="0" w:color="auto"/>
            </w:tcBorders>
          </w:tcPr>
          <w:p w14:paraId="0E9934D5" w14:textId="77777777" w:rsidR="008D4C25" w:rsidRPr="0014653E" w:rsidRDefault="008D4C25" w:rsidP="00710979">
            <w:pPr>
              <w:pStyle w:val="texte1"/>
              <w:keepNext/>
              <w:keepLines/>
              <w:ind w:left="0"/>
              <w:rPr>
                <w:lang w:val="en-GB"/>
              </w:rPr>
            </w:pPr>
            <w:r w:rsidRPr="0014653E">
              <w:rPr>
                <w:lang w:val="en-GB"/>
              </w:rPr>
              <w:t>15.12.2006</w:t>
            </w:r>
          </w:p>
        </w:tc>
        <w:tc>
          <w:tcPr>
            <w:tcW w:w="1701" w:type="dxa"/>
            <w:tcBorders>
              <w:top w:val="single" w:sz="6" w:space="0" w:color="auto"/>
              <w:bottom w:val="single" w:sz="6" w:space="0" w:color="auto"/>
              <w:right w:val="single" w:sz="6" w:space="0" w:color="auto"/>
            </w:tcBorders>
          </w:tcPr>
          <w:p w14:paraId="268C96DD"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7A845AB2" w14:textId="77777777" w:rsidR="008D4C25" w:rsidRPr="0014653E" w:rsidRDefault="008D4C25" w:rsidP="00710979">
            <w:pPr>
              <w:pStyle w:val="texte1"/>
              <w:keepNext/>
              <w:keepLines/>
              <w:ind w:left="0"/>
              <w:rPr>
                <w:lang w:val="en-GB"/>
              </w:rPr>
            </w:pPr>
            <w:r w:rsidRPr="0014653E">
              <w:rPr>
                <w:lang w:val="en-GB"/>
              </w:rPr>
              <w:t>First document version</w:t>
            </w:r>
          </w:p>
        </w:tc>
      </w:tr>
      <w:tr w:rsidR="008D4C25" w:rsidRPr="0014653E" w14:paraId="063EACA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C3F8804" w14:textId="77777777" w:rsidR="008D4C25" w:rsidRPr="0014653E" w:rsidRDefault="008D4C25" w:rsidP="00710979">
            <w:pPr>
              <w:pStyle w:val="texte1"/>
              <w:keepNext/>
              <w:keepLines/>
              <w:ind w:left="0"/>
              <w:rPr>
                <w:lang w:val="en-GB"/>
              </w:rPr>
            </w:pPr>
            <w:r w:rsidRPr="0014653E">
              <w:rPr>
                <w:lang w:val="en-GB"/>
              </w:rPr>
              <w:t>1.0</w:t>
            </w:r>
          </w:p>
        </w:tc>
        <w:tc>
          <w:tcPr>
            <w:tcW w:w="1275" w:type="dxa"/>
            <w:tcBorders>
              <w:top w:val="single" w:sz="6" w:space="0" w:color="auto"/>
              <w:bottom w:val="single" w:sz="6" w:space="0" w:color="auto"/>
              <w:right w:val="single" w:sz="6" w:space="0" w:color="auto"/>
            </w:tcBorders>
          </w:tcPr>
          <w:p w14:paraId="5C51E003" w14:textId="77777777" w:rsidR="008D4C25" w:rsidRPr="0014653E" w:rsidRDefault="008D4C25" w:rsidP="00710979">
            <w:pPr>
              <w:pStyle w:val="texte1"/>
              <w:keepNext/>
              <w:keepLines/>
              <w:ind w:left="0"/>
              <w:rPr>
                <w:lang w:val="en-GB"/>
              </w:rPr>
            </w:pPr>
            <w:r w:rsidRPr="0014653E">
              <w:rPr>
                <w:lang w:val="en-GB"/>
              </w:rPr>
              <w:t>14.02.2007</w:t>
            </w:r>
          </w:p>
        </w:tc>
        <w:tc>
          <w:tcPr>
            <w:tcW w:w="1701" w:type="dxa"/>
            <w:tcBorders>
              <w:top w:val="single" w:sz="6" w:space="0" w:color="auto"/>
              <w:bottom w:val="single" w:sz="6" w:space="0" w:color="auto"/>
              <w:right w:val="single" w:sz="6" w:space="0" w:color="auto"/>
            </w:tcBorders>
          </w:tcPr>
          <w:p w14:paraId="4C0BB5EB"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784EE89C" w14:textId="77777777" w:rsidR="008D4C25" w:rsidRPr="0014653E" w:rsidRDefault="008D4C25" w:rsidP="00710979">
            <w:pPr>
              <w:pStyle w:val="texte1"/>
              <w:keepNext/>
              <w:keepLines/>
              <w:ind w:left="0"/>
              <w:rPr>
                <w:lang w:val="en-GB"/>
              </w:rPr>
            </w:pPr>
            <w:r w:rsidRPr="0014653E">
              <w:rPr>
                <w:lang w:val="en-GB"/>
              </w:rPr>
              <w:t>Bug fixes and added features</w:t>
            </w:r>
          </w:p>
        </w:tc>
      </w:tr>
      <w:tr w:rsidR="008D4C25" w:rsidRPr="0014653E" w14:paraId="7C3CB51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D7124A8" w14:textId="77777777" w:rsidR="008D4C25" w:rsidRPr="0014653E" w:rsidRDefault="008D4C25" w:rsidP="00710979">
            <w:pPr>
              <w:pStyle w:val="texte1"/>
              <w:keepNext/>
              <w:keepLines/>
              <w:ind w:left="0"/>
              <w:rPr>
                <w:lang w:val="en-GB"/>
              </w:rPr>
            </w:pPr>
            <w:r w:rsidRPr="0014653E">
              <w:rPr>
                <w:lang w:val="en-GB"/>
              </w:rPr>
              <w:t>1.1</w:t>
            </w:r>
          </w:p>
        </w:tc>
        <w:tc>
          <w:tcPr>
            <w:tcW w:w="1275" w:type="dxa"/>
            <w:tcBorders>
              <w:top w:val="single" w:sz="6" w:space="0" w:color="auto"/>
              <w:bottom w:val="single" w:sz="6" w:space="0" w:color="auto"/>
              <w:right w:val="single" w:sz="6" w:space="0" w:color="auto"/>
            </w:tcBorders>
          </w:tcPr>
          <w:p w14:paraId="68981327" w14:textId="77777777" w:rsidR="008D4C25" w:rsidRPr="0014653E" w:rsidRDefault="008D4C25" w:rsidP="00710979">
            <w:pPr>
              <w:pStyle w:val="texte1"/>
              <w:keepNext/>
              <w:keepLines/>
              <w:ind w:left="0"/>
              <w:rPr>
                <w:lang w:val="en-GB"/>
              </w:rPr>
            </w:pPr>
            <w:r w:rsidRPr="0014653E">
              <w:rPr>
                <w:lang w:val="en-GB"/>
              </w:rPr>
              <w:t>18.10.2007</w:t>
            </w:r>
          </w:p>
        </w:tc>
        <w:tc>
          <w:tcPr>
            <w:tcW w:w="1701" w:type="dxa"/>
            <w:tcBorders>
              <w:top w:val="single" w:sz="6" w:space="0" w:color="auto"/>
              <w:bottom w:val="single" w:sz="6" w:space="0" w:color="auto"/>
              <w:right w:val="single" w:sz="6" w:space="0" w:color="auto"/>
            </w:tcBorders>
          </w:tcPr>
          <w:p w14:paraId="2D239C01"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4A24AE3A" w14:textId="77777777" w:rsidR="008D4C25" w:rsidRPr="0014653E" w:rsidRDefault="008D4C25" w:rsidP="004A51AA">
            <w:pPr>
              <w:pStyle w:val="TableText"/>
            </w:pPr>
            <w:r w:rsidRPr="0014653E">
              <w:rPr>
                <w:szCs w:val="22"/>
              </w:rPr>
              <w:t>Added txt file reader, multi-user capabilities, db_config.txt file, Admin functions.</w:t>
            </w:r>
          </w:p>
        </w:tc>
      </w:tr>
      <w:tr w:rsidR="008D4C25" w:rsidRPr="0014653E" w14:paraId="17865D7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3FFB50C0" w14:textId="77777777" w:rsidR="008D4C25" w:rsidRPr="0014653E" w:rsidRDefault="008D4C25" w:rsidP="00710979">
            <w:pPr>
              <w:pStyle w:val="texte1"/>
              <w:keepNext/>
              <w:keepLines/>
              <w:ind w:left="0"/>
              <w:rPr>
                <w:lang w:val="en-GB"/>
              </w:rPr>
            </w:pPr>
            <w:r w:rsidRPr="0014653E">
              <w:rPr>
                <w:lang w:val="en-GB"/>
              </w:rPr>
              <w:t>1.2</w:t>
            </w:r>
          </w:p>
        </w:tc>
        <w:tc>
          <w:tcPr>
            <w:tcW w:w="1275" w:type="dxa"/>
            <w:tcBorders>
              <w:top w:val="single" w:sz="6" w:space="0" w:color="auto"/>
              <w:bottom w:val="single" w:sz="6" w:space="0" w:color="auto"/>
              <w:right w:val="single" w:sz="6" w:space="0" w:color="auto"/>
            </w:tcBorders>
          </w:tcPr>
          <w:p w14:paraId="2755AE18" w14:textId="77777777" w:rsidR="008D4C25" w:rsidRPr="0014653E" w:rsidRDefault="008D4C25" w:rsidP="00710979">
            <w:pPr>
              <w:pStyle w:val="texte1"/>
              <w:keepNext/>
              <w:keepLines/>
              <w:ind w:left="0"/>
              <w:rPr>
                <w:lang w:val="en-GB"/>
              </w:rPr>
            </w:pPr>
            <w:r w:rsidRPr="0014653E">
              <w:rPr>
                <w:lang w:val="en-GB"/>
              </w:rPr>
              <w:t>29.05.2008</w:t>
            </w:r>
          </w:p>
        </w:tc>
        <w:tc>
          <w:tcPr>
            <w:tcW w:w="1701" w:type="dxa"/>
            <w:tcBorders>
              <w:top w:val="single" w:sz="6" w:space="0" w:color="auto"/>
              <w:bottom w:val="single" w:sz="6" w:space="0" w:color="auto"/>
              <w:right w:val="single" w:sz="6" w:space="0" w:color="auto"/>
            </w:tcBorders>
          </w:tcPr>
          <w:p w14:paraId="1D04881E"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51E69F9E" w14:textId="77777777" w:rsidR="008D4C25" w:rsidRPr="0014653E" w:rsidRDefault="008D4C25" w:rsidP="004A51AA">
            <w:pPr>
              <w:pStyle w:val="TableText"/>
            </w:pPr>
            <w:r w:rsidRPr="0014653E">
              <w:rPr>
                <w:szCs w:val="22"/>
              </w:rPr>
              <w:t>Added Spectral plot, Campaign export, Metadata editor enhancements.</w:t>
            </w:r>
          </w:p>
        </w:tc>
      </w:tr>
      <w:tr w:rsidR="008D4C25" w:rsidRPr="0014653E" w14:paraId="6452A66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8BD9699" w14:textId="77777777" w:rsidR="008D4C25" w:rsidRPr="0014653E" w:rsidRDefault="008D4C25" w:rsidP="00710979">
            <w:pPr>
              <w:pStyle w:val="texte1"/>
              <w:keepNext/>
              <w:keepLines/>
              <w:ind w:left="0"/>
              <w:rPr>
                <w:lang w:val="en-GB"/>
              </w:rPr>
            </w:pPr>
            <w:r w:rsidRPr="0014653E">
              <w:rPr>
                <w:lang w:val="en-GB"/>
              </w:rPr>
              <w:t>1.3</w:t>
            </w:r>
          </w:p>
        </w:tc>
        <w:tc>
          <w:tcPr>
            <w:tcW w:w="1275" w:type="dxa"/>
            <w:tcBorders>
              <w:top w:val="single" w:sz="6" w:space="0" w:color="auto"/>
              <w:bottom w:val="single" w:sz="6" w:space="0" w:color="auto"/>
              <w:right w:val="single" w:sz="6" w:space="0" w:color="auto"/>
            </w:tcBorders>
          </w:tcPr>
          <w:p w14:paraId="3C472DAB" w14:textId="77777777" w:rsidR="008D4C25" w:rsidRPr="0014653E" w:rsidRDefault="008D4C25" w:rsidP="00710979">
            <w:pPr>
              <w:pStyle w:val="texte1"/>
              <w:keepNext/>
              <w:keepLines/>
              <w:ind w:left="0"/>
              <w:rPr>
                <w:lang w:val="en-GB"/>
              </w:rPr>
            </w:pPr>
            <w:r w:rsidRPr="0014653E">
              <w:rPr>
                <w:lang w:val="en-GB"/>
              </w:rPr>
              <w:t>15.06.2008</w:t>
            </w:r>
          </w:p>
        </w:tc>
        <w:tc>
          <w:tcPr>
            <w:tcW w:w="1701" w:type="dxa"/>
            <w:tcBorders>
              <w:top w:val="single" w:sz="6" w:space="0" w:color="auto"/>
              <w:bottom w:val="single" w:sz="6" w:space="0" w:color="auto"/>
              <w:right w:val="single" w:sz="6" w:space="0" w:color="auto"/>
            </w:tcBorders>
          </w:tcPr>
          <w:p w14:paraId="11AFDAE8"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226DAB55" w14:textId="77777777" w:rsidR="008D4C25" w:rsidRPr="0014653E" w:rsidRDefault="008D4C25" w:rsidP="00710979">
            <w:pPr>
              <w:pStyle w:val="texte1"/>
              <w:keepNext/>
              <w:keepLines/>
              <w:ind w:left="0"/>
              <w:rPr>
                <w:lang w:val="en-GB"/>
              </w:rPr>
            </w:pPr>
            <w:r w:rsidRPr="0014653E">
              <w:rPr>
                <w:lang w:val="en-GB"/>
              </w:rPr>
              <w:t xml:space="preserve">Added Campaign import function. </w:t>
            </w:r>
          </w:p>
        </w:tc>
      </w:tr>
      <w:tr w:rsidR="008D4C25" w:rsidRPr="0014653E" w14:paraId="04F3FF7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51C7BFE6" w14:textId="77777777" w:rsidR="008D4C25" w:rsidRPr="0014653E" w:rsidRDefault="008D4C25" w:rsidP="00710979">
            <w:pPr>
              <w:pStyle w:val="texte1"/>
              <w:keepNext/>
              <w:keepLines/>
              <w:ind w:left="0"/>
              <w:rPr>
                <w:lang w:val="en-GB"/>
              </w:rPr>
            </w:pPr>
            <w:r w:rsidRPr="0014653E">
              <w:rPr>
                <w:lang w:val="en-GB"/>
              </w:rPr>
              <w:t>2.0</w:t>
            </w:r>
          </w:p>
        </w:tc>
        <w:tc>
          <w:tcPr>
            <w:tcW w:w="1275" w:type="dxa"/>
            <w:tcBorders>
              <w:top w:val="single" w:sz="6" w:space="0" w:color="auto"/>
              <w:bottom w:val="single" w:sz="6" w:space="0" w:color="auto"/>
              <w:right w:val="single" w:sz="6" w:space="0" w:color="auto"/>
            </w:tcBorders>
          </w:tcPr>
          <w:p w14:paraId="7719B0A5" w14:textId="77777777" w:rsidR="008D4C25" w:rsidRPr="0014653E" w:rsidRDefault="008D4C25" w:rsidP="00710979">
            <w:pPr>
              <w:pStyle w:val="texte1"/>
              <w:keepNext/>
              <w:keepLines/>
              <w:ind w:left="0"/>
              <w:rPr>
                <w:lang w:val="en-GB"/>
              </w:rPr>
            </w:pPr>
            <w:r w:rsidRPr="0014653E">
              <w:rPr>
                <w:lang w:val="en-GB"/>
              </w:rPr>
              <w:t>12.03.2009</w:t>
            </w:r>
          </w:p>
        </w:tc>
        <w:tc>
          <w:tcPr>
            <w:tcW w:w="1701" w:type="dxa"/>
            <w:tcBorders>
              <w:top w:val="single" w:sz="6" w:space="0" w:color="auto"/>
              <w:bottom w:val="single" w:sz="6" w:space="0" w:color="auto"/>
              <w:right w:val="single" w:sz="6" w:space="0" w:color="auto"/>
            </w:tcBorders>
          </w:tcPr>
          <w:p w14:paraId="2F9A9ED5"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59CC12A4" w14:textId="77777777" w:rsidR="008D4C25" w:rsidRPr="0014653E" w:rsidRDefault="008D4C25" w:rsidP="004A51AA">
            <w:pPr>
              <w:pStyle w:val="TableText"/>
            </w:pPr>
            <w:r w:rsidRPr="0014653E">
              <w:rPr>
                <w:szCs w:val="22"/>
              </w:rPr>
              <w:t>Major update: Added reference panel handling, processing extension, Instrument and reference panel tools. Updated export/import.</w:t>
            </w:r>
          </w:p>
        </w:tc>
      </w:tr>
      <w:tr w:rsidR="008D4C25" w:rsidRPr="0014653E" w14:paraId="35628E0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F9B27B5" w14:textId="77777777" w:rsidR="008D4C25" w:rsidRPr="0014653E" w:rsidRDefault="008D4C25" w:rsidP="00710979">
            <w:pPr>
              <w:pStyle w:val="texte1"/>
              <w:keepNext/>
              <w:keepLines/>
              <w:ind w:left="0"/>
              <w:rPr>
                <w:lang w:val="en-GB"/>
              </w:rPr>
            </w:pPr>
            <w:r w:rsidRPr="0014653E">
              <w:rPr>
                <w:lang w:val="en-GB"/>
              </w:rPr>
              <w:t>2.1</w:t>
            </w:r>
          </w:p>
        </w:tc>
        <w:tc>
          <w:tcPr>
            <w:tcW w:w="1275" w:type="dxa"/>
            <w:tcBorders>
              <w:top w:val="single" w:sz="6" w:space="0" w:color="auto"/>
              <w:bottom w:val="single" w:sz="6" w:space="0" w:color="auto"/>
              <w:right w:val="single" w:sz="6" w:space="0" w:color="auto"/>
            </w:tcBorders>
          </w:tcPr>
          <w:p w14:paraId="1E4F1130" w14:textId="77777777" w:rsidR="008D4C25" w:rsidRPr="0014653E" w:rsidRDefault="008D4C25" w:rsidP="00710979">
            <w:pPr>
              <w:pStyle w:val="texte1"/>
              <w:keepNext/>
              <w:keepLines/>
              <w:ind w:left="0"/>
              <w:rPr>
                <w:lang w:val="en-GB"/>
              </w:rPr>
            </w:pPr>
            <w:r w:rsidRPr="0014653E">
              <w:rPr>
                <w:lang w:val="en-GB"/>
              </w:rPr>
              <w:t>02.09.2010</w:t>
            </w:r>
          </w:p>
        </w:tc>
        <w:tc>
          <w:tcPr>
            <w:tcW w:w="1701" w:type="dxa"/>
            <w:tcBorders>
              <w:top w:val="single" w:sz="6" w:space="0" w:color="auto"/>
              <w:bottom w:val="single" w:sz="6" w:space="0" w:color="auto"/>
              <w:right w:val="single" w:sz="6" w:space="0" w:color="auto"/>
            </w:tcBorders>
          </w:tcPr>
          <w:p w14:paraId="5A532E62"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44275E89" w14:textId="77777777" w:rsidR="008D4C25" w:rsidRPr="0014653E" w:rsidRDefault="008D4C25" w:rsidP="004A51AA">
            <w:pPr>
              <w:pStyle w:val="TableText"/>
            </w:pPr>
            <w:r w:rsidRPr="0014653E">
              <w:rPr>
                <w:szCs w:val="22"/>
              </w:rPr>
              <w:t>Added Instrument settings, Metadata enhancements, time selection, SVC-HR1024 Instrument, Instrument calibration, Apogee support.</w:t>
            </w:r>
          </w:p>
        </w:tc>
      </w:tr>
      <w:tr w:rsidR="008D4C25" w:rsidRPr="0014653E" w14:paraId="0DA593C4"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0F07239" w14:textId="77777777" w:rsidR="008D4C25" w:rsidRPr="0014653E" w:rsidRDefault="008D4C25" w:rsidP="00710979">
            <w:pPr>
              <w:pStyle w:val="texte1"/>
              <w:keepNext/>
              <w:keepLines/>
              <w:ind w:left="0"/>
              <w:rPr>
                <w:lang w:val="en-GB"/>
              </w:rPr>
            </w:pPr>
            <w:r w:rsidRPr="0014653E">
              <w:rPr>
                <w:lang w:val="en-GB"/>
              </w:rPr>
              <w:t>2.2.0</w:t>
            </w:r>
          </w:p>
        </w:tc>
        <w:tc>
          <w:tcPr>
            <w:tcW w:w="1275" w:type="dxa"/>
            <w:tcBorders>
              <w:top w:val="single" w:sz="6" w:space="0" w:color="auto"/>
              <w:bottom w:val="single" w:sz="6" w:space="0" w:color="auto"/>
              <w:right w:val="single" w:sz="6" w:space="0" w:color="auto"/>
            </w:tcBorders>
          </w:tcPr>
          <w:p w14:paraId="435AC4F5" w14:textId="77777777" w:rsidR="008D4C25" w:rsidRPr="0014653E" w:rsidRDefault="008D4C25" w:rsidP="00710979">
            <w:pPr>
              <w:pStyle w:val="texte1"/>
              <w:keepNext/>
              <w:keepLines/>
              <w:ind w:left="0"/>
              <w:rPr>
                <w:lang w:val="en-GB"/>
              </w:rPr>
            </w:pPr>
            <w:r w:rsidRPr="0014653E">
              <w:rPr>
                <w:lang w:val="en-GB"/>
              </w:rPr>
              <w:t>02.05.2012</w:t>
            </w:r>
          </w:p>
        </w:tc>
        <w:tc>
          <w:tcPr>
            <w:tcW w:w="1701" w:type="dxa"/>
            <w:tcBorders>
              <w:top w:val="single" w:sz="6" w:space="0" w:color="auto"/>
              <w:bottom w:val="single" w:sz="6" w:space="0" w:color="auto"/>
              <w:right w:val="single" w:sz="6" w:space="0" w:color="auto"/>
            </w:tcBorders>
          </w:tcPr>
          <w:p w14:paraId="0C42B317"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p w14:paraId="75DD22CA" w14:textId="77777777" w:rsidR="008D4C25" w:rsidRPr="0014653E" w:rsidRDefault="008D4C25" w:rsidP="00710979">
            <w:pPr>
              <w:pStyle w:val="texte1"/>
              <w:keepNext/>
              <w:keepLines/>
              <w:ind w:left="0"/>
              <w:rPr>
                <w:lang w:val="en-GB"/>
              </w:rPr>
            </w:pPr>
            <w:r w:rsidRPr="0014653E">
              <w:rPr>
                <w:lang w:val="en-GB"/>
              </w:rPr>
              <w:t xml:space="preserve">D. </w:t>
            </w:r>
            <w:proofErr w:type="spellStart"/>
            <w:r w:rsidRPr="0014653E">
              <w:rPr>
                <w:lang w:val="en-GB"/>
              </w:rPr>
              <w:t>Kuekenbrink</w:t>
            </w:r>
            <w:proofErr w:type="spellEnd"/>
          </w:p>
        </w:tc>
        <w:tc>
          <w:tcPr>
            <w:tcW w:w="4820" w:type="dxa"/>
            <w:tcBorders>
              <w:top w:val="single" w:sz="6" w:space="0" w:color="auto"/>
              <w:bottom w:val="single" w:sz="6" w:space="0" w:color="auto"/>
              <w:right w:val="single" w:sz="6" w:space="0" w:color="auto"/>
            </w:tcBorders>
          </w:tcPr>
          <w:p w14:paraId="3F8C8A61" w14:textId="77777777" w:rsidR="008D4C25" w:rsidRPr="0014653E" w:rsidRDefault="008D4C25" w:rsidP="00710979">
            <w:pPr>
              <w:pStyle w:val="texte1"/>
              <w:keepNext/>
              <w:keepLines/>
              <w:ind w:left="0"/>
              <w:rPr>
                <w:lang w:val="en-GB"/>
              </w:rPr>
            </w:pPr>
            <w:r w:rsidRPr="0014653E">
              <w:rPr>
                <w:lang w:val="en-GB"/>
              </w:rPr>
              <w:t>Added FGI HDF file support, generic Metadata, target-reference link improvements, Metadata editor enhancements, ASD binary file format, Metadata date/time selection, beam geometries.</w:t>
            </w:r>
            <w:r w:rsidRPr="0014653E">
              <w:rPr>
                <w:rFonts w:ascii="Times" w:hAnsi="Times"/>
              </w:rPr>
              <w:t xml:space="preserve"> </w:t>
            </w:r>
          </w:p>
        </w:tc>
      </w:tr>
      <w:tr w:rsidR="008D4C25" w:rsidRPr="0014653E" w14:paraId="4C64659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4228897" w14:textId="77777777" w:rsidR="008D4C25" w:rsidRPr="0014653E" w:rsidRDefault="008D4C25" w:rsidP="00710979">
            <w:pPr>
              <w:pStyle w:val="texte1"/>
              <w:keepNext/>
              <w:keepLines/>
              <w:ind w:left="0"/>
              <w:rPr>
                <w:lang w:val="en-GB"/>
              </w:rPr>
            </w:pPr>
            <w:r w:rsidRPr="0014653E">
              <w:rPr>
                <w:lang w:val="en-GB"/>
              </w:rPr>
              <w:t>2.2.1</w:t>
            </w:r>
          </w:p>
        </w:tc>
        <w:tc>
          <w:tcPr>
            <w:tcW w:w="1275" w:type="dxa"/>
            <w:tcBorders>
              <w:top w:val="single" w:sz="6" w:space="0" w:color="auto"/>
              <w:bottom w:val="single" w:sz="6" w:space="0" w:color="auto"/>
              <w:right w:val="single" w:sz="6" w:space="0" w:color="auto"/>
            </w:tcBorders>
          </w:tcPr>
          <w:p w14:paraId="5BDEE025" w14:textId="77777777" w:rsidR="008D4C25" w:rsidRPr="0014653E" w:rsidRDefault="008D4C25" w:rsidP="00710979">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1049DCBC" w14:textId="77777777" w:rsidR="008D4C25" w:rsidRPr="0014653E" w:rsidRDefault="008D4C25"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p w14:paraId="7CA5E459" w14:textId="77777777" w:rsidR="008D4C25" w:rsidRPr="0014653E" w:rsidRDefault="008D4C25" w:rsidP="00710979">
            <w:pPr>
              <w:pStyle w:val="texte1"/>
              <w:keepNext/>
              <w:keepLines/>
              <w:ind w:left="0"/>
              <w:rPr>
                <w:lang w:val="en-GB"/>
              </w:rPr>
            </w:pPr>
            <w:r w:rsidRPr="0014653E">
              <w:rPr>
                <w:lang w:val="en-GB"/>
              </w:rPr>
              <w:t xml:space="preserve">D. </w:t>
            </w:r>
            <w:proofErr w:type="spellStart"/>
            <w:r w:rsidRPr="0014653E">
              <w:rPr>
                <w:lang w:val="en-GB"/>
              </w:rPr>
              <w:t>Kuekenbrink</w:t>
            </w:r>
            <w:proofErr w:type="spellEnd"/>
          </w:p>
        </w:tc>
        <w:tc>
          <w:tcPr>
            <w:tcW w:w="4820" w:type="dxa"/>
            <w:tcBorders>
              <w:top w:val="single" w:sz="6" w:space="0" w:color="auto"/>
              <w:bottom w:val="single" w:sz="6" w:space="0" w:color="auto"/>
              <w:right w:val="single" w:sz="6" w:space="0" w:color="auto"/>
            </w:tcBorders>
          </w:tcPr>
          <w:p w14:paraId="03361230" w14:textId="77777777" w:rsidR="008D4C25" w:rsidRPr="0014653E" w:rsidRDefault="008D4C25" w:rsidP="00710979">
            <w:pPr>
              <w:pStyle w:val="texte1"/>
              <w:keepNext/>
              <w:keepLines/>
              <w:ind w:left="0"/>
              <w:rPr>
                <w:lang w:val="en-GB"/>
              </w:rPr>
            </w:pPr>
            <w:r w:rsidRPr="0014653E">
              <w:rPr>
                <w:lang w:val="en-GB"/>
              </w:rPr>
              <w:t xml:space="preserve">Upgrade direct irradiance calculation for MFR-7, query builder/hierarchy browser split, space processing improvements, mixed folder data loading, </w:t>
            </w:r>
            <w:proofErr w:type="spellStart"/>
            <w:r w:rsidRPr="0014653E">
              <w:rPr>
                <w:lang w:val="en-GB"/>
              </w:rPr>
              <w:t>UniSpec</w:t>
            </w:r>
            <w:proofErr w:type="spellEnd"/>
            <w:r w:rsidRPr="0014653E">
              <w:rPr>
                <w:lang w:val="en-GB"/>
              </w:rPr>
              <w:t xml:space="preserve"> file loader, SPECPR file loader.</w:t>
            </w:r>
          </w:p>
        </w:tc>
      </w:tr>
      <w:tr w:rsidR="008D4C25" w:rsidRPr="0014653E" w14:paraId="07D2417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29B68B8" w14:textId="77777777" w:rsidR="008D4C25" w:rsidRPr="0014653E" w:rsidRDefault="008D4C25" w:rsidP="00710979">
            <w:pPr>
              <w:pStyle w:val="texte1"/>
              <w:keepNext/>
              <w:keepLines/>
              <w:ind w:left="0"/>
              <w:rPr>
                <w:lang w:val="en-GB"/>
              </w:rPr>
            </w:pPr>
            <w:r w:rsidRPr="0014653E">
              <w:rPr>
                <w:lang w:val="en-GB"/>
              </w:rPr>
              <w:t>3.0</w:t>
            </w:r>
          </w:p>
        </w:tc>
        <w:tc>
          <w:tcPr>
            <w:tcW w:w="1275" w:type="dxa"/>
            <w:tcBorders>
              <w:top w:val="single" w:sz="6" w:space="0" w:color="auto"/>
              <w:bottom w:val="single" w:sz="6" w:space="0" w:color="auto"/>
              <w:right w:val="single" w:sz="6" w:space="0" w:color="auto"/>
            </w:tcBorders>
          </w:tcPr>
          <w:p w14:paraId="5F0D3129" w14:textId="77777777" w:rsidR="008D4C25" w:rsidRPr="0014653E" w:rsidRDefault="008D4C25" w:rsidP="00710979">
            <w:pPr>
              <w:pStyle w:val="texte1"/>
              <w:keepNext/>
              <w:keepLines/>
              <w:ind w:left="0"/>
              <w:rPr>
                <w:lang w:val="en-GB"/>
              </w:rPr>
            </w:pPr>
            <w:r w:rsidRPr="0014653E">
              <w:rPr>
                <w:lang w:val="en-GB"/>
              </w:rPr>
              <w:t>21.06.2013</w:t>
            </w:r>
          </w:p>
        </w:tc>
        <w:tc>
          <w:tcPr>
            <w:tcW w:w="1701" w:type="dxa"/>
            <w:tcBorders>
              <w:top w:val="single" w:sz="6" w:space="0" w:color="auto"/>
              <w:bottom w:val="single" w:sz="6" w:space="0" w:color="auto"/>
              <w:right w:val="single" w:sz="6" w:space="0" w:color="auto"/>
            </w:tcBorders>
          </w:tcPr>
          <w:p w14:paraId="1823D554" w14:textId="77777777" w:rsidR="008D4C25" w:rsidRPr="0014653E" w:rsidRDefault="008D4C25" w:rsidP="00710979">
            <w:pPr>
              <w:pStyle w:val="texte1"/>
              <w:keepNext/>
              <w:keepLines/>
              <w:ind w:left="0"/>
              <w:rPr>
                <w:lang w:val="en-GB"/>
              </w:rPr>
            </w:pPr>
            <w:r w:rsidRPr="0014653E">
              <w:rPr>
                <w:lang w:val="en-GB"/>
              </w:rPr>
              <w:t>Peter Roberts (Intersect)</w:t>
            </w:r>
          </w:p>
        </w:tc>
        <w:tc>
          <w:tcPr>
            <w:tcW w:w="4820" w:type="dxa"/>
            <w:tcBorders>
              <w:top w:val="single" w:sz="6" w:space="0" w:color="auto"/>
              <w:bottom w:val="single" w:sz="6" w:space="0" w:color="auto"/>
              <w:right w:val="single" w:sz="6" w:space="0" w:color="auto"/>
            </w:tcBorders>
          </w:tcPr>
          <w:p w14:paraId="31BBAC6B" w14:textId="77777777" w:rsidR="008D4C25" w:rsidRPr="0014653E" w:rsidRDefault="008D4C25" w:rsidP="00710979">
            <w:pPr>
              <w:pStyle w:val="texte1"/>
              <w:keepNext/>
              <w:keepLines/>
              <w:ind w:left="0"/>
              <w:rPr>
                <w:lang w:val="en-GB"/>
              </w:rPr>
            </w:pPr>
            <w:r w:rsidRPr="0014653E">
              <w:rPr>
                <w:lang w:val="en-GB"/>
              </w:rPr>
              <w:t>UOW/Intersect overhaul: Database now referenced via HTTP front end, ANDS Collection export.</w:t>
            </w:r>
          </w:p>
        </w:tc>
      </w:tr>
      <w:tr w:rsidR="008D4C25" w:rsidRPr="0014653E" w14:paraId="629574F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827303A" w14:textId="77777777" w:rsidR="008D4C25" w:rsidRPr="0014653E" w:rsidRDefault="008D4C25" w:rsidP="00710979">
            <w:pPr>
              <w:pStyle w:val="texte1"/>
              <w:keepNext/>
              <w:keepLines/>
              <w:ind w:left="0"/>
              <w:rPr>
                <w:lang w:val="en-GB"/>
              </w:rPr>
            </w:pPr>
            <w:r w:rsidRPr="0014653E">
              <w:rPr>
                <w:lang w:val="en-GB"/>
              </w:rPr>
              <w:t>3.0.2</w:t>
            </w:r>
          </w:p>
        </w:tc>
        <w:tc>
          <w:tcPr>
            <w:tcW w:w="1275" w:type="dxa"/>
            <w:tcBorders>
              <w:top w:val="single" w:sz="6" w:space="0" w:color="auto"/>
              <w:bottom w:val="single" w:sz="6" w:space="0" w:color="auto"/>
              <w:right w:val="single" w:sz="6" w:space="0" w:color="auto"/>
            </w:tcBorders>
          </w:tcPr>
          <w:p w14:paraId="0271F66B" w14:textId="77777777" w:rsidR="008D4C25" w:rsidRPr="0014653E" w:rsidRDefault="008D4C25" w:rsidP="00710979">
            <w:pPr>
              <w:pStyle w:val="texte1"/>
              <w:keepNext/>
              <w:keepLines/>
              <w:ind w:left="0"/>
              <w:rPr>
                <w:lang w:val="en-GB"/>
              </w:rPr>
            </w:pPr>
            <w:r w:rsidRPr="0014653E">
              <w:rPr>
                <w:lang w:val="en-GB"/>
              </w:rPr>
              <w:t>30.06.2014</w:t>
            </w:r>
          </w:p>
        </w:tc>
        <w:tc>
          <w:tcPr>
            <w:tcW w:w="1701" w:type="dxa"/>
            <w:tcBorders>
              <w:top w:val="single" w:sz="6" w:space="0" w:color="auto"/>
              <w:bottom w:val="single" w:sz="6" w:space="0" w:color="auto"/>
              <w:right w:val="single" w:sz="6" w:space="0" w:color="auto"/>
            </w:tcBorders>
          </w:tcPr>
          <w:p w14:paraId="69071613" w14:textId="77777777" w:rsidR="008D4C25" w:rsidRPr="0014653E" w:rsidRDefault="008D4C25" w:rsidP="00710979">
            <w:pPr>
              <w:pStyle w:val="texte1"/>
              <w:keepNext/>
              <w:keepLines/>
              <w:ind w:left="0"/>
              <w:rPr>
                <w:lang w:val="en-GB"/>
              </w:rPr>
            </w:pPr>
            <w:r w:rsidRPr="0014653E">
              <w:rPr>
                <w:lang w:val="en-GB"/>
              </w:rPr>
              <w:t>Nicholas Sheppard (Intersect)</w:t>
            </w:r>
          </w:p>
        </w:tc>
        <w:tc>
          <w:tcPr>
            <w:tcW w:w="4820" w:type="dxa"/>
            <w:tcBorders>
              <w:top w:val="single" w:sz="6" w:space="0" w:color="auto"/>
              <w:bottom w:val="single" w:sz="6" w:space="0" w:color="auto"/>
              <w:right w:val="single" w:sz="6" w:space="0" w:color="auto"/>
            </w:tcBorders>
          </w:tcPr>
          <w:p w14:paraId="4FE6C161" w14:textId="77777777" w:rsidR="008D4C25" w:rsidRPr="0014653E" w:rsidRDefault="008D4C25" w:rsidP="00710979">
            <w:pPr>
              <w:pStyle w:val="texte1"/>
              <w:keepNext/>
              <w:keepLines/>
              <w:ind w:left="0"/>
              <w:rPr>
                <w:lang w:val="en-GB"/>
              </w:rPr>
            </w:pPr>
            <w:r w:rsidRPr="0014653E">
              <w:rPr>
                <w:lang w:val="en-GB"/>
              </w:rPr>
              <w:t>Updated the description of publishing to ANDS and added a mapping of SPECCHIO fields to RIF-CS output.</w:t>
            </w:r>
          </w:p>
        </w:tc>
      </w:tr>
      <w:tr w:rsidR="00104F99" w:rsidRPr="0014653E" w14:paraId="324B895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AB5E415" w14:textId="77777777" w:rsidR="00104F99" w:rsidRPr="0014653E" w:rsidRDefault="00104F99" w:rsidP="00710979">
            <w:pPr>
              <w:pStyle w:val="texte1"/>
              <w:keepNext/>
              <w:keepLines/>
              <w:ind w:left="0"/>
              <w:rPr>
                <w:lang w:val="en-GB"/>
              </w:rPr>
            </w:pPr>
            <w:r w:rsidRPr="0014653E">
              <w:rPr>
                <w:lang w:val="en-GB"/>
              </w:rPr>
              <w:t>3.0.3</w:t>
            </w:r>
          </w:p>
        </w:tc>
        <w:tc>
          <w:tcPr>
            <w:tcW w:w="1275" w:type="dxa"/>
            <w:tcBorders>
              <w:top w:val="single" w:sz="6" w:space="0" w:color="auto"/>
              <w:bottom w:val="single" w:sz="6" w:space="0" w:color="auto"/>
              <w:right w:val="single" w:sz="6" w:space="0" w:color="auto"/>
            </w:tcBorders>
          </w:tcPr>
          <w:p w14:paraId="4EFBA8C2" w14:textId="77777777" w:rsidR="00104F99" w:rsidRPr="0014653E" w:rsidRDefault="00104F99" w:rsidP="00710979">
            <w:pPr>
              <w:pStyle w:val="texte1"/>
              <w:keepNext/>
              <w:keepLines/>
              <w:ind w:left="0"/>
              <w:rPr>
                <w:lang w:val="en-GB"/>
              </w:rPr>
            </w:pPr>
            <w:r w:rsidRPr="0014653E">
              <w:rPr>
                <w:lang w:val="en-GB"/>
              </w:rPr>
              <w:t>06/03/2015</w:t>
            </w:r>
          </w:p>
        </w:tc>
        <w:tc>
          <w:tcPr>
            <w:tcW w:w="1701" w:type="dxa"/>
            <w:tcBorders>
              <w:top w:val="single" w:sz="6" w:space="0" w:color="auto"/>
              <w:bottom w:val="single" w:sz="6" w:space="0" w:color="auto"/>
              <w:right w:val="single" w:sz="6" w:space="0" w:color="auto"/>
            </w:tcBorders>
          </w:tcPr>
          <w:p w14:paraId="2785FDFC" w14:textId="77777777" w:rsidR="00104F99" w:rsidRPr="0014653E" w:rsidRDefault="00104F99" w:rsidP="00710979">
            <w:pPr>
              <w:pStyle w:val="texte1"/>
              <w:keepNext/>
              <w:keepLines/>
              <w:ind w:left="0"/>
              <w:rPr>
                <w:lang w:val="en-GB"/>
              </w:rPr>
            </w:pPr>
            <w:r w:rsidRPr="0014653E">
              <w:rPr>
                <w:lang w:val="en-GB"/>
              </w:rPr>
              <w:t>Sandra Carruthers (UOW SEES)</w:t>
            </w:r>
          </w:p>
        </w:tc>
        <w:tc>
          <w:tcPr>
            <w:tcW w:w="4820" w:type="dxa"/>
            <w:tcBorders>
              <w:top w:val="single" w:sz="6" w:space="0" w:color="auto"/>
              <w:bottom w:val="single" w:sz="6" w:space="0" w:color="auto"/>
              <w:right w:val="single" w:sz="6" w:space="0" w:color="auto"/>
            </w:tcBorders>
          </w:tcPr>
          <w:p w14:paraId="5A6D686A" w14:textId="77777777" w:rsidR="00104F99" w:rsidRPr="0014653E" w:rsidRDefault="00104F99" w:rsidP="00710979">
            <w:pPr>
              <w:pStyle w:val="texte1"/>
              <w:keepNext/>
              <w:keepLines/>
              <w:ind w:left="0"/>
              <w:rPr>
                <w:lang w:val="en-GB"/>
              </w:rPr>
            </w:pPr>
            <w:r w:rsidRPr="0014653E">
              <w:rPr>
                <w:lang w:val="en-GB"/>
              </w:rPr>
              <w:t>Restructured the document, amended the installation and setup instructions and added diagrams for clarity.</w:t>
            </w:r>
          </w:p>
        </w:tc>
      </w:tr>
      <w:tr w:rsidR="00FF050A" w:rsidRPr="0014653E" w14:paraId="62BB3A1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6E1B358" w14:textId="77777777" w:rsidR="00FF050A" w:rsidRPr="0014653E" w:rsidRDefault="00FF050A" w:rsidP="00710979">
            <w:pPr>
              <w:pStyle w:val="texte1"/>
              <w:keepNext/>
              <w:keepLines/>
              <w:ind w:left="0"/>
              <w:rPr>
                <w:lang w:val="en-GB"/>
              </w:rPr>
            </w:pPr>
            <w:r w:rsidRPr="0014653E">
              <w:rPr>
                <w:lang w:val="en-GB"/>
              </w:rPr>
              <w:t>3.1</w:t>
            </w:r>
          </w:p>
        </w:tc>
        <w:tc>
          <w:tcPr>
            <w:tcW w:w="1275" w:type="dxa"/>
            <w:tcBorders>
              <w:top w:val="single" w:sz="6" w:space="0" w:color="auto"/>
              <w:bottom w:val="single" w:sz="6" w:space="0" w:color="auto"/>
              <w:right w:val="single" w:sz="6" w:space="0" w:color="auto"/>
            </w:tcBorders>
          </w:tcPr>
          <w:p w14:paraId="6BA9E26D" w14:textId="77777777" w:rsidR="00FF050A" w:rsidRPr="0014653E" w:rsidRDefault="00FF050A" w:rsidP="00710979">
            <w:pPr>
              <w:pStyle w:val="texte1"/>
              <w:keepNext/>
              <w:keepLines/>
              <w:ind w:left="0"/>
              <w:rPr>
                <w:lang w:val="en-GB"/>
              </w:rPr>
            </w:pPr>
            <w:r w:rsidRPr="0014653E">
              <w:rPr>
                <w:lang w:val="en-GB"/>
              </w:rPr>
              <w:t>05.03.2014</w:t>
            </w:r>
          </w:p>
        </w:tc>
        <w:tc>
          <w:tcPr>
            <w:tcW w:w="1701" w:type="dxa"/>
            <w:tcBorders>
              <w:top w:val="single" w:sz="6" w:space="0" w:color="auto"/>
              <w:bottom w:val="single" w:sz="6" w:space="0" w:color="auto"/>
              <w:right w:val="single" w:sz="6" w:space="0" w:color="auto"/>
            </w:tcBorders>
          </w:tcPr>
          <w:p w14:paraId="6F6056EC" w14:textId="77777777" w:rsidR="00FF050A" w:rsidRPr="0014653E" w:rsidRDefault="00FF050A"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tc>
        <w:tc>
          <w:tcPr>
            <w:tcW w:w="4820" w:type="dxa"/>
            <w:tcBorders>
              <w:top w:val="single" w:sz="6" w:space="0" w:color="auto"/>
              <w:bottom w:val="single" w:sz="6" w:space="0" w:color="auto"/>
              <w:right w:val="single" w:sz="6" w:space="0" w:color="auto"/>
            </w:tcBorders>
          </w:tcPr>
          <w:p w14:paraId="5DF38827" w14:textId="77777777" w:rsidR="00FF050A" w:rsidRPr="0014653E" w:rsidRDefault="00FF050A" w:rsidP="00710979">
            <w:pPr>
              <w:pStyle w:val="texte1"/>
              <w:keepNext/>
              <w:keepLines/>
              <w:ind w:left="0"/>
              <w:rPr>
                <w:lang w:val="en-GB"/>
              </w:rPr>
            </w:pPr>
            <w:r w:rsidRPr="0014653E">
              <w:rPr>
                <w:lang w:val="en-GB"/>
              </w:rPr>
              <w:t>Added calibration support and automatic sensor/instrument definition.</w:t>
            </w:r>
          </w:p>
        </w:tc>
      </w:tr>
      <w:tr w:rsidR="00FF050A" w:rsidRPr="0014653E" w14:paraId="6FCB728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3AFD90C" w14:textId="77777777" w:rsidR="00FF050A" w:rsidRPr="0014653E" w:rsidRDefault="00FF050A" w:rsidP="00710979">
            <w:pPr>
              <w:pStyle w:val="texte1"/>
              <w:keepNext/>
              <w:keepLines/>
              <w:ind w:left="0"/>
              <w:rPr>
                <w:lang w:val="en-GB"/>
              </w:rPr>
            </w:pPr>
            <w:r w:rsidRPr="0014653E">
              <w:rPr>
                <w:lang w:val="en-GB"/>
              </w:rPr>
              <w:t>3.2</w:t>
            </w:r>
          </w:p>
        </w:tc>
        <w:tc>
          <w:tcPr>
            <w:tcW w:w="1275" w:type="dxa"/>
            <w:tcBorders>
              <w:top w:val="single" w:sz="6" w:space="0" w:color="auto"/>
              <w:bottom w:val="single" w:sz="6" w:space="0" w:color="auto"/>
              <w:right w:val="single" w:sz="6" w:space="0" w:color="auto"/>
            </w:tcBorders>
          </w:tcPr>
          <w:p w14:paraId="4C267BA6" w14:textId="77777777" w:rsidR="00FF050A" w:rsidRPr="0014653E" w:rsidRDefault="00FF050A" w:rsidP="00710979">
            <w:pPr>
              <w:pStyle w:val="texte1"/>
              <w:keepNext/>
              <w:keepLines/>
              <w:ind w:left="0"/>
              <w:rPr>
                <w:lang w:val="en-GB"/>
              </w:rPr>
            </w:pPr>
            <w:r w:rsidRPr="0014653E">
              <w:rPr>
                <w:lang w:val="en-GB"/>
              </w:rPr>
              <w:t>13.05.2015</w:t>
            </w:r>
          </w:p>
        </w:tc>
        <w:tc>
          <w:tcPr>
            <w:tcW w:w="1701" w:type="dxa"/>
            <w:tcBorders>
              <w:top w:val="single" w:sz="6" w:space="0" w:color="auto"/>
              <w:bottom w:val="single" w:sz="6" w:space="0" w:color="auto"/>
              <w:right w:val="single" w:sz="6" w:space="0" w:color="auto"/>
            </w:tcBorders>
          </w:tcPr>
          <w:p w14:paraId="7B62646C" w14:textId="77777777" w:rsidR="00FF050A" w:rsidRPr="0014653E" w:rsidRDefault="00FF050A" w:rsidP="00710979">
            <w:pPr>
              <w:pStyle w:val="texte1"/>
              <w:keepNext/>
              <w:keepLines/>
              <w:ind w:left="0"/>
              <w:rPr>
                <w:lang w:val="en-GB"/>
              </w:rPr>
            </w:pPr>
            <w:r w:rsidRPr="0014653E">
              <w:rPr>
                <w:lang w:val="en-GB"/>
              </w:rPr>
              <w:t xml:space="preserve">A. </w:t>
            </w:r>
            <w:proofErr w:type="spellStart"/>
            <w:r w:rsidRPr="0014653E">
              <w:rPr>
                <w:lang w:val="en-GB"/>
              </w:rPr>
              <w:t>Hueni</w:t>
            </w:r>
            <w:proofErr w:type="spellEnd"/>
          </w:p>
          <w:p w14:paraId="08B36A44" w14:textId="77777777" w:rsidR="00FF050A" w:rsidRPr="0014653E" w:rsidRDefault="00FF050A" w:rsidP="00710979">
            <w:pPr>
              <w:pStyle w:val="texte1"/>
              <w:keepNext/>
              <w:keepLines/>
              <w:ind w:left="0"/>
              <w:rPr>
                <w:lang w:val="en-GB"/>
              </w:rPr>
            </w:pPr>
            <w:r w:rsidRPr="0014653E">
              <w:rPr>
                <w:lang w:val="en-GB"/>
              </w:rPr>
              <w:t>L. Chisholm</w:t>
            </w:r>
          </w:p>
        </w:tc>
        <w:tc>
          <w:tcPr>
            <w:tcW w:w="4820" w:type="dxa"/>
            <w:tcBorders>
              <w:top w:val="single" w:sz="6" w:space="0" w:color="auto"/>
              <w:bottom w:val="single" w:sz="6" w:space="0" w:color="auto"/>
              <w:right w:val="single" w:sz="6" w:space="0" w:color="auto"/>
            </w:tcBorders>
          </w:tcPr>
          <w:p w14:paraId="66005CE3" w14:textId="77777777" w:rsidR="00FF050A" w:rsidRPr="0014653E" w:rsidRDefault="00FF050A" w:rsidP="00710979">
            <w:pPr>
              <w:pStyle w:val="texte1"/>
              <w:keepNext/>
              <w:keepLines/>
              <w:ind w:left="0"/>
              <w:rPr>
                <w:lang w:val="en-GB"/>
              </w:rPr>
            </w:pPr>
            <w:r w:rsidRPr="0014653E">
              <w:rPr>
                <w:lang w:val="en-GB"/>
              </w:rPr>
              <w:t xml:space="preserve">Added information on new </w:t>
            </w:r>
            <w:proofErr w:type="spellStart"/>
            <w:r w:rsidRPr="0014653E">
              <w:rPr>
                <w:lang w:val="en-GB"/>
              </w:rPr>
              <w:t>metaparamters</w:t>
            </w:r>
            <w:proofErr w:type="spellEnd"/>
            <w:r w:rsidRPr="0014653E">
              <w:rPr>
                <w:lang w:val="en-GB"/>
              </w:rPr>
              <w:t xml:space="preserve"> for geochemistry and others. Updates due to Data Link upgrade. New input file formats added.</w:t>
            </w:r>
          </w:p>
          <w:p w14:paraId="36F8546C" w14:textId="77777777" w:rsidR="00FF050A" w:rsidRPr="0014653E" w:rsidRDefault="00FF050A" w:rsidP="00710979">
            <w:pPr>
              <w:pStyle w:val="texte1"/>
              <w:keepNext/>
              <w:keepLines/>
              <w:ind w:left="0"/>
              <w:rPr>
                <w:lang w:val="en-GB"/>
              </w:rPr>
            </w:pPr>
            <w:r w:rsidRPr="0014653E">
              <w:rPr>
                <w:lang w:val="en-GB"/>
              </w:rPr>
              <w:t>Document restructuring and editing to render it more user friendly.</w:t>
            </w:r>
          </w:p>
        </w:tc>
      </w:tr>
      <w:tr w:rsidR="00D73408" w:rsidRPr="0014653E" w14:paraId="259F558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F6515A" w14:textId="77777777" w:rsidR="00D73408" w:rsidRPr="0014653E" w:rsidRDefault="00D73408" w:rsidP="00710979">
            <w:pPr>
              <w:pStyle w:val="texte1"/>
              <w:keepNext/>
              <w:keepLines/>
              <w:ind w:left="0"/>
              <w:rPr>
                <w:lang w:val="en-GB"/>
              </w:rPr>
            </w:pPr>
            <w:r w:rsidRPr="0014653E">
              <w:rPr>
                <w:lang w:val="en-GB"/>
              </w:rPr>
              <w:lastRenderedPageBreak/>
              <w:t>3.2.1.5</w:t>
            </w:r>
          </w:p>
        </w:tc>
        <w:tc>
          <w:tcPr>
            <w:tcW w:w="1275" w:type="dxa"/>
            <w:tcBorders>
              <w:top w:val="single" w:sz="6" w:space="0" w:color="auto"/>
              <w:bottom w:val="single" w:sz="6" w:space="0" w:color="auto"/>
              <w:right w:val="single" w:sz="6" w:space="0" w:color="auto"/>
            </w:tcBorders>
          </w:tcPr>
          <w:p w14:paraId="069BEA80" w14:textId="77777777" w:rsidR="00D73408" w:rsidRPr="0014653E" w:rsidRDefault="00D73408" w:rsidP="00710979">
            <w:pPr>
              <w:pStyle w:val="texte1"/>
              <w:keepNext/>
              <w:keepLines/>
              <w:ind w:left="0"/>
              <w:rPr>
                <w:lang w:val="en-GB"/>
              </w:rPr>
            </w:pPr>
            <w:r w:rsidRPr="0014653E">
              <w:rPr>
                <w:lang w:val="en-GB"/>
              </w:rPr>
              <w:t>02.11.2016</w:t>
            </w:r>
          </w:p>
        </w:tc>
        <w:tc>
          <w:tcPr>
            <w:tcW w:w="1701" w:type="dxa"/>
            <w:tcBorders>
              <w:top w:val="single" w:sz="6" w:space="0" w:color="auto"/>
              <w:bottom w:val="single" w:sz="6" w:space="0" w:color="auto"/>
              <w:right w:val="single" w:sz="6" w:space="0" w:color="auto"/>
            </w:tcBorders>
          </w:tcPr>
          <w:p w14:paraId="267FED45" w14:textId="77777777" w:rsidR="00D73408" w:rsidRPr="0014653E" w:rsidRDefault="00D73408" w:rsidP="00D73408">
            <w:pPr>
              <w:pStyle w:val="texte1"/>
              <w:keepNext/>
              <w:keepLines/>
              <w:ind w:left="0"/>
              <w:rPr>
                <w:lang w:val="en-GB"/>
              </w:rPr>
            </w:pPr>
            <w:r w:rsidRPr="0014653E">
              <w:rPr>
                <w:lang w:val="en-GB"/>
              </w:rPr>
              <w:t xml:space="preserve">A. </w:t>
            </w:r>
            <w:proofErr w:type="spellStart"/>
            <w:r w:rsidRPr="0014653E">
              <w:rPr>
                <w:lang w:val="en-GB"/>
              </w:rPr>
              <w:t>Hueni</w:t>
            </w:r>
            <w:proofErr w:type="spellEnd"/>
          </w:p>
          <w:p w14:paraId="14BE2F75" w14:textId="77777777" w:rsidR="00D73408" w:rsidRPr="0014653E" w:rsidRDefault="00D73408" w:rsidP="00710979">
            <w:pPr>
              <w:pStyle w:val="texte1"/>
              <w:keepNext/>
              <w:keepLines/>
              <w:ind w:left="0"/>
              <w:rPr>
                <w:lang w:val="en-GB"/>
              </w:rPr>
            </w:pPr>
          </w:p>
        </w:tc>
        <w:tc>
          <w:tcPr>
            <w:tcW w:w="4820" w:type="dxa"/>
            <w:tcBorders>
              <w:top w:val="single" w:sz="6" w:space="0" w:color="auto"/>
              <w:bottom w:val="single" w:sz="6" w:space="0" w:color="auto"/>
              <w:right w:val="single" w:sz="6" w:space="0" w:color="auto"/>
            </w:tcBorders>
          </w:tcPr>
          <w:p w14:paraId="5F2F689B" w14:textId="77777777" w:rsidR="00D73408" w:rsidRPr="0014653E" w:rsidRDefault="00D73408" w:rsidP="00710979">
            <w:pPr>
              <w:pStyle w:val="texte1"/>
              <w:keepNext/>
              <w:keepLines/>
              <w:ind w:left="0"/>
              <w:rPr>
                <w:lang w:val="en-GB"/>
              </w:rPr>
            </w:pPr>
            <w:r w:rsidRPr="0014653E">
              <w:rPr>
                <w:lang w:val="en-GB"/>
              </w:rPr>
              <w:t xml:space="preserve">Added information about the </w:t>
            </w:r>
            <w:proofErr w:type="spellStart"/>
            <w:r w:rsidRPr="0014653E">
              <w:rPr>
                <w:lang w:val="en-GB"/>
              </w:rPr>
              <w:t>db_config</w:t>
            </w:r>
            <w:proofErr w:type="spellEnd"/>
            <w:r w:rsidRPr="0014653E">
              <w:rPr>
                <w:lang w:val="en-GB"/>
              </w:rPr>
              <w:t xml:space="preserve"> file, the SPECCHIO Preferences and the UTC Acquisition Time, which is now used to calculate sun angles. </w:t>
            </w:r>
          </w:p>
          <w:p w14:paraId="38CCD8A0" w14:textId="77777777" w:rsidR="00DC3920" w:rsidRPr="0014653E" w:rsidRDefault="00DC3920" w:rsidP="00710979">
            <w:pPr>
              <w:pStyle w:val="texte1"/>
              <w:keepNext/>
              <w:keepLines/>
              <w:ind w:left="0"/>
              <w:rPr>
                <w:lang w:val="en-GB"/>
              </w:rPr>
            </w:pPr>
            <w:r w:rsidRPr="0014653E">
              <w:rPr>
                <w:lang w:val="en-GB"/>
              </w:rPr>
              <w:t xml:space="preserve">Mentioned Python support, details are on </w:t>
            </w:r>
            <w:hyperlink r:id="rId216" w:history="1">
              <w:r w:rsidR="006B0927" w:rsidRPr="0014653E">
                <w:rPr>
                  <w:rStyle w:val="Hyperlink"/>
                  <w:u w:val="none"/>
                  <w:lang w:val="en-GB"/>
                </w:rPr>
                <w:t>www.specchio.ch</w:t>
              </w:r>
            </w:hyperlink>
          </w:p>
        </w:tc>
      </w:tr>
      <w:tr w:rsidR="006B0927" w:rsidRPr="0014653E" w14:paraId="1F198758"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6CA203D9" w14:textId="77777777" w:rsidR="006B0927" w:rsidRPr="0014653E" w:rsidRDefault="006B0927" w:rsidP="00710979">
            <w:pPr>
              <w:pStyle w:val="texte1"/>
              <w:keepNext/>
              <w:keepLines/>
              <w:ind w:left="0"/>
              <w:rPr>
                <w:color w:val="000000" w:themeColor="text1"/>
                <w:lang w:val="en-GB"/>
              </w:rPr>
            </w:pPr>
            <w:r w:rsidRPr="0014653E">
              <w:rPr>
                <w:color w:val="000000" w:themeColor="text1"/>
                <w:lang w:val="en-GB"/>
              </w:rPr>
              <w:t>3.3</w:t>
            </w:r>
          </w:p>
        </w:tc>
        <w:tc>
          <w:tcPr>
            <w:tcW w:w="1275" w:type="dxa"/>
            <w:tcBorders>
              <w:top w:val="single" w:sz="6" w:space="0" w:color="auto"/>
              <w:bottom w:val="single" w:sz="6" w:space="0" w:color="auto"/>
              <w:right w:val="single" w:sz="6" w:space="0" w:color="auto"/>
            </w:tcBorders>
          </w:tcPr>
          <w:p w14:paraId="1E7A7ED1" w14:textId="16DE1698" w:rsidR="006B0927" w:rsidRPr="0014653E" w:rsidRDefault="00445386" w:rsidP="00710979">
            <w:pPr>
              <w:pStyle w:val="texte1"/>
              <w:keepNext/>
              <w:keepLines/>
              <w:ind w:left="0"/>
              <w:rPr>
                <w:color w:val="000000" w:themeColor="text1"/>
                <w:lang w:val="en-GB"/>
              </w:rPr>
            </w:pPr>
            <w:r w:rsidRPr="0014653E">
              <w:rPr>
                <w:color w:val="000000" w:themeColor="text1"/>
                <w:lang w:val="en-GB"/>
              </w:rPr>
              <w:t>20.02.2018</w:t>
            </w:r>
          </w:p>
        </w:tc>
        <w:tc>
          <w:tcPr>
            <w:tcW w:w="1701" w:type="dxa"/>
            <w:tcBorders>
              <w:top w:val="single" w:sz="6" w:space="0" w:color="auto"/>
              <w:bottom w:val="single" w:sz="6" w:space="0" w:color="auto"/>
              <w:right w:val="single" w:sz="6" w:space="0" w:color="auto"/>
            </w:tcBorders>
          </w:tcPr>
          <w:p w14:paraId="5C5FC974"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 xml:space="preserve">A. </w:t>
            </w:r>
            <w:proofErr w:type="spellStart"/>
            <w:r w:rsidRPr="0014653E">
              <w:rPr>
                <w:color w:val="000000" w:themeColor="text1"/>
                <w:lang w:val="en-GB"/>
              </w:rPr>
              <w:t>Hueni</w:t>
            </w:r>
            <w:proofErr w:type="spellEnd"/>
          </w:p>
          <w:p w14:paraId="61C04373"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 xml:space="preserve">S. </w:t>
            </w:r>
            <w:proofErr w:type="spellStart"/>
            <w:r w:rsidRPr="0014653E">
              <w:rPr>
                <w:color w:val="000000" w:themeColor="text1"/>
                <w:lang w:val="en-GB"/>
              </w:rPr>
              <w:t>Bertschi</w:t>
            </w:r>
            <w:proofErr w:type="spellEnd"/>
          </w:p>
        </w:tc>
        <w:tc>
          <w:tcPr>
            <w:tcW w:w="4820" w:type="dxa"/>
            <w:tcBorders>
              <w:top w:val="single" w:sz="6" w:space="0" w:color="auto"/>
              <w:bottom w:val="single" w:sz="6" w:space="0" w:color="auto"/>
              <w:right w:val="single" w:sz="6" w:space="0" w:color="auto"/>
            </w:tcBorders>
          </w:tcPr>
          <w:p w14:paraId="27E88A97" w14:textId="6E73F236" w:rsidR="006B0927" w:rsidRPr="0014653E" w:rsidRDefault="0014653E" w:rsidP="0014653E">
            <w:pPr>
              <w:pStyle w:val="texte1"/>
              <w:keepNext/>
              <w:keepLines/>
              <w:ind w:left="0"/>
              <w:rPr>
                <w:color w:val="000000" w:themeColor="text1"/>
                <w:lang w:val="en-GB"/>
              </w:rPr>
            </w:pPr>
            <w:r w:rsidRPr="0014653E">
              <w:rPr>
                <w:color w:val="000000" w:themeColor="text1"/>
                <w:lang w:val="en-GB"/>
              </w:rPr>
              <w:t xml:space="preserve">General update </w:t>
            </w:r>
            <w:r>
              <w:rPr>
                <w:color w:val="000000" w:themeColor="text1"/>
                <w:lang w:val="en-GB"/>
              </w:rPr>
              <w:t>of user guide. Added information about new functions: spatial support, hierarchy metadata storage, metadata processing.</w:t>
            </w:r>
          </w:p>
        </w:tc>
      </w:tr>
      <w:tr w:rsidR="00607154" w:rsidRPr="0014653E" w14:paraId="791A2BEE"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0E51A07E" w14:textId="58CCEDAE" w:rsidR="00607154" w:rsidRPr="0014653E" w:rsidRDefault="00607154" w:rsidP="00710979">
            <w:pPr>
              <w:pStyle w:val="texte1"/>
              <w:keepNext/>
              <w:keepLines/>
              <w:ind w:left="0"/>
              <w:rPr>
                <w:color w:val="000000" w:themeColor="text1"/>
                <w:lang w:val="en-GB"/>
              </w:rPr>
            </w:pPr>
            <w:r>
              <w:rPr>
                <w:color w:val="000000" w:themeColor="text1"/>
                <w:lang w:val="en-GB"/>
              </w:rPr>
              <w:t>3.3</w:t>
            </w:r>
          </w:p>
        </w:tc>
        <w:tc>
          <w:tcPr>
            <w:tcW w:w="1275" w:type="dxa"/>
            <w:tcBorders>
              <w:top w:val="single" w:sz="6" w:space="0" w:color="auto"/>
              <w:bottom w:val="single" w:sz="6" w:space="0" w:color="auto"/>
              <w:right w:val="single" w:sz="6" w:space="0" w:color="auto"/>
            </w:tcBorders>
          </w:tcPr>
          <w:p w14:paraId="6C86B77F" w14:textId="22E6ACCA" w:rsidR="00607154" w:rsidRPr="0014653E" w:rsidRDefault="00607154" w:rsidP="00710979">
            <w:pPr>
              <w:pStyle w:val="texte1"/>
              <w:keepNext/>
              <w:keepLines/>
              <w:ind w:left="0"/>
              <w:rPr>
                <w:color w:val="000000" w:themeColor="text1"/>
                <w:lang w:val="en-GB"/>
              </w:rPr>
            </w:pPr>
            <w:r>
              <w:rPr>
                <w:color w:val="000000" w:themeColor="text1"/>
                <w:lang w:val="en-GB"/>
              </w:rPr>
              <w:t>27.08.2020</w:t>
            </w:r>
          </w:p>
        </w:tc>
        <w:tc>
          <w:tcPr>
            <w:tcW w:w="1701" w:type="dxa"/>
            <w:tcBorders>
              <w:top w:val="single" w:sz="6" w:space="0" w:color="auto"/>
              <w:bottom w:val="single" w:sz="6" w:space="0" w:color="auto"/>
              <w:right w:val="single" w:sz="6" w:space="0" w:color="auto"/>
            </w:tcBorders>
          </w:tcPr>
          <w:p w14:paraId="123664E8" w14:textId="77777777" w:rsidR="00607154" w:rsidRPr="0014653E" w:rsidRDefault="00607154" w:rsidP="00607154">
            <w:pPr>
              <w:pStyle w:val="texte1"/>
              <w:keepNext/>
              <w:keepLines/>
              <w:ind w:left="0"/>
              <w:rPr>
                <w:color w:val="000000" w:themeColor="text1"/>
                <w:lang w:val="en-GB"/>
              </w:rPr>
            </w:pPr>
            <w:r w:rsidRPr="0014653E">
              <w:rPr>
                <w:color w:val="000000" w:themeColor="text1"/>
                <w:lang w:val="en-GB"/>
              </w:rPr>
              <w:t xml:space="preserve">A. </w:t>
            </w:r>
            <w:proofErr w:type="spellStart"/>
            <w:r w:rsidRPr="0014653E">
              <w:rPr>
                <w:color w:val="000000" w:themeColor="text1"/>
                <w:lang w:val="en-GB"/>
              </w:rPr>
              <w:t>Hueni</w:t>
            </w:r>
            <w:proofErr w:type="spellEnd"/>
          </w:p>
          <w:p w14:paraId="073A660C" w14:textId="77777777" w:rsidR="00607154" w:rsidRPr="0014653E" w:rsidRDefault="00607154" w:rsidP="00D73408">
            <w:pPr>
              <w:pStyle w:val="texte1"/>
              <w:keepNext/>
              <w:keepLines/>
              <w:ind w:left="0"/>
              <w:rPr>
                <w:color w:val="000000" w:themeColor="text1"/>
                <w:lang w:val="en-GB"/>
              </w:rPr>
            </w:pPr>
          </w:p>
        </w:tc>
        <w:tc>
          <w:tcPr>
            <w:tcW w:w="4820" w:type="dxa"/>
            <w:tcBorders>
              <w:top w:val="single" w:sz="6" w:space="0" w:color="auto"/>
              <w:bottom w:val="single" w:sz="6" w:space="0" w:color="auto"/>
              <w:right w:val="single" w:sz="6" w:space="0" w:color="auto"/>
            </w:tcBorders>
          </w:tcPr>
          <w:p w14:paraId="666984D7" w14:textId="3342C5FD" w:rsidR="00607154" w:rsidRPr="0014653E" w:rsidRDefault="00607154" w:rsidP="0014653E">
            <w:pPr>
              <w:pStyle w:val="texte1"/>
              <w:keepNext/>
              <w:keepLines/>
              <w:ind w:left="0"/>
              <w:rPr>
                <w:color w:val="000000" w:themeColor="text1"/>
                <w:lang w:val="en-GB"/>
              </w:rPr>
            </w:pPr>
            <w:r>
              <w:rPr>
                <w:color w:val="000000" w:themeColor="text1"/>
                <w:lang w:val="en-GB"/>
              </w:rPr>
              <w:t>Updates about OpenJDK, file formats and the Query Builder</w:t>
            </w:r>
          </w:p>
        </w:tc>
      </w:tr>
    </w:tbl>
    <w:p w14:paraId="3169EF32" w14:textId="77777777" w:rsidR="008D4C25" w:rsidRPr="00BB754C" w:rsidRDefault="008D4C25" w:rsidP="008D4C25">
      <w:pPr>
        <w:pStyle w:val="Appendix1"/>
      </w:pPr>
      <w:bookmarkStart w:id="724" w:name="_Ref353800559"/>
      <w:bookmarkStart w:id="725" w:name="_Toc355280437"/>
      <w:bookmarkStart w:id="726" w:name="_Ref359577405"/>
      <w:bookmarkStart w:id="727" w:name="_Toc398023989"/>
      <w:bookmarkStart w:id="728" w:name="_Toc49458179"/>
      <w:r w:rsidRPr="00BB754C">
        <w:lastRenderedPageBreak/>
        <w:t xml:space="preserve">Regular Expressions </w:t>
      </w:r>
      <w:bookmarkEnd w:id="724"/>
      <w:r w:rsidRPr="00BB754C">
        <w:t>Tutorial</w:t>
      </w:r>
      <w:bookmarkEnd w:id="725"/>
      <w:bookmarkEnd w:id="726"/>
      <w:bookmarkEnd w:id="727"/>
      <w:bookmarkEnd w:id="728"/>
    </w:p>
    <w:p w14:paraId="480A1BCB" w14:textId="77777777" w:rsidR="008D4C25" w:rsidRPr="00B350A0" w:rsidRDefault="008D4C25" w:rsidP="004A51AA">
      <w:pPr>
        <w:pStyle w:val="Body"/>
      </w:pPr>
      <w:r w:rsidRPr="00B350A0">
        <w:t>Regular expressions are widely used across the computer industry when text string matching is required. They permit a rich array of sophisticated matching functionality.</w:t>
      </w:r>
    </w:p>
    <w:p w14:paraId="46D9114A" w14:textId="77777777" w:rsidR="008D4C25" w:rsidRPr="00B350A0" w:rsidRDefault="008D4C25" w:rsidP="004A51AA">
      <w:pPr>
        <w:pStyle w:val="Body"/>
      </w:pPr>
      <w:r w:rsidRPr="00B350A0">
        <w:t xml:space="preserve">A complete explanation of regular expressions is beyond the scope of this tutorial. Readers with a desire to see a complete list of all options should see the Java tutorial at </w:t>
      </w:r>
      <w:hyperlink r:id="rId217" w:history="1">
        <w:r w:rsidRPr="00B350A0">
          <w:rPr>
            <w:rStyle w:val="Hyperlink"/>
          </w:rPr>
          <w:t>http://docs.oracle.com/javase/tutorial/essential/regex/index.html</w:t>
        </w:r>
      </w:hyperlink>
      <w:r w:rsidRPr="00B350A0">
        <w:t>.</w:t>
      </w:r>
    </w:p>
    <w:p w14:paraId="107915DC" w14:textId="77777777" w:rsidR="008D4C25" w:rsidRPr="00B350A0" w:rsidRDefault="008D4C25" w:rsidP="004A51AA">
      <w:pPr>
        <w:pStyle w:val="Body"/>
      </w:pPr>
      <w:r w:rsidRPr="00B350A0">
        <w:t>The following is a quick summary of the most useful regular expression functions for SPECCHIO Users.</w:t>
      </w:r>
    </w:p>
    <w:tbl>
      <w:tblPr>
        <w:tblStyle w:val="TableGrid"/>
        <w:tblW w:w="0" w:type="auto"/>
        <w:tblInd w:w="817" w:type="dxa"/>
        <w:tblLook w:val="04A0" w:firstRow="1" w:lastRow="0" w:firstColumn="1" w:lastColumn="0" w:noHBand="0" w:noVBand="1"/>
      </w:tblPr>
      <w:tblGrid>
        <w:gridCol w:w="1586"/>
        <w:gridCol w:w="506"/>
        <w:gridCol w:w="3173"/>
        <w:gridCol w:w="3160"/>
      </w:tblGrid>
      <w:tr w:rsidR="008D4C25" w:rsidRPr="00B350A0" w14:paraId="0A1CE41A" w14:textId="77777777" w:rsidTr="00942531">
        <w:trPr>
          <w:cantSplit/>
        </w:trPr>
        <w:tc>
          <w:tcPr>
            <w:tcW w:w="0" w:type="auto"/>
          </w:tcPr>
          <w:p w14:paraId="10484176" w14:textId="77777777" w:rsidR="008D4C25" w:rsidRPr="00AF110D" w:rsidRDefault="008D4C25" w:rsidP="004A51AA">
            <w:pPr>
              <w:pStyle w:val="TableText"/>
              <w:rPr>
                <w:sz w:val="22"/>
                <w:szCs w:val="22"/>
              </w:rPr>
            </w:pPr>
            <w:r w:rsidRPr="00AF110D">
              <w:rPr>
                <w:sz w:val="22"/>
                <w:szCs w:val="22"/>
              </w:rPr>
              <w:t>Simple string</w:t>
            </w:r>
          </w:p>
        </w:tc>
        <w:tc>
          <w:tcPr>
            <w:tcW w:w="0" w:type="auto"/>
          </w:tcPr>
          <w:p w14:paraId="3F04099C" w14:textId="77777777" w:rsidR="008D4C25" w:rsidRPr="00B350A0" w:rsidRDefault="008D4C25" w:rsidP="004A51AA">
            <w:pPr>
              <w:pStyle w:val="CodeinTable"/>
            </w:pPr>
          </w:p>
        </w:tc>
        <w:tc>
          <w:tcPr>
            <w:tcW w:w="0" w:type="auto"/>
          </w:tcPr>
          <w:p w14:paraId="18F172ED" w14:textId="77777777" w:rsidR="008D4C25" w:rsidRPr="00AF110D" w:rsidRDefault="008D4C25" w:rsidP="004A51AA">
            <w:pPr>
              <w:pStyle w:val="TableText"/>
              <w:rPr>
                <w:sz w:val="22"/>
                <w:szCs w:val="22"/>
              </w:rPr>
            </w:pPr>
            <w:r w:rsidRPr="00AF110D">
              <w:rPr>
                <w:sz w:val="22"/>
                <w:szCs w:val="22"/>
              </w:rPr>
              <w:t xml:space="preserve">A simple string containing no special characters will match those characters in a target string, regardless of where within the target string they </w:t>
            </w:r>
            <w:proofErr w:type="gramStart"/>
            <w:r w:rsidRPr="00AF110D">
              <w:rPr>
                <w:sz w:val="22"/>
                <w:szCs w:val="22"/>
              </w:rPr>
              <w:t>occurs</w:t>
            </w:r>
            <w:proofErr w:type="gramEnd"/>
            <w:r w:rsidRPr="00AF110D">
              <w:rPr>
                <w:sz w:val="22"/>
                <w:szCs w:val="22"/>
              </w:rPr>
              <w:t>.</w:t>
            </w:r>
          </w:p>
        </w:tc>
        <w:tc>
          <w:tcPr>
            <w:tcW w:w="0" w:type="auto"/>
          </w:tcPr>
          <w:p w14:paraId="01D2ABFE" w14:textId="77777777" w:rsidR="008D4C25" w:rsidRPr="00AF110D" w:rsidRDefault="008D4C25" w:rsidP="004A51AA">
            <w:pPr>
              <w:pStyle w:val="TableText"/>
              <w:rPr>
                <w:sz w:val="22"/>
                <w:szCs w:val="22"/>
              </w:rPr>
            </w:pPr>
            <w:proofErr w:type="spellStart"/>
            <w:r w:rsidRPr="00AF110D">
              <w:rPr>
                <w:rStyle w:val="Codeintext"/>
                <w:rFonts w:eastAsiaTheme="minorEastAsia"/>
                <w:sz w:val="22"/>
                <w:szCs w:val="22"/>
                <w:u w:val="single"/>
              </w:rPr>
              <w:t>mpl</w:t>
            </w:r>
            <w:proofErr w:type="spellEnd"/>
            <w:r w:rsidRPr="00AF110D">
              <w:rPr>
                <w:sz w:val="22"/>
                <w:szCs w:val="22"/>
              </w:rPr>
              <w:t xml:space="preserve"> will match the string </w:t>
            </w:r>
            <w:r w:rsidRPr="00AF110D">
              <w:rPr>
                <w:rStyle w:val="Codeintext"/>
                <w:rFonts w:eastAsiaTheme="minorEastAsia"/>
                <w:sz w:val="22"/>
                <w:szCs w:val="22"/>
                <w:u w:val="single"/>
              </w:rPr>
              <w:t>example</w:t>
            </w:r>
            <w:r w:rsidRPr="00AF110D">
              <w:rPr>
                <w:sz w:val="22"/>
                <w:szCs w:val="22"/>
              </w:rPr>
              <w:t xml:space="preserve"> at the fourth character.</w:t>
            </w:r>
          </w:p>
        </w:tc>
      </w:tr>
      <w:tr w:rsidR="008D4C25" w:rsidRPr="00B350A0" w14:paraId="18319699" w14:textId="77777777" w:rsidTr="00942531">
        <w:trPr>
          <w:cantSplit/>
        </w:trPr>
        <w:tc>
          <w:tcPr>
            <w:tcW w:w="0" w:type="auto"/>
          </w:tcPr>
          <w:p w14:paraId="11676F19" w14:textId="77777777" w:rsidR="008D4C25" w:rsidRPr="00AF110D" w:rsidRDefault="008D4C25" w:rsidP="004A51AA">
            <w:pPr>
              <w:pStyle w:val="TableText"/>
              <w:rPr>
                <w:sz w:val="22"/>
                <w:szCs w:val="22"/>
                <w:lang w:val="en-AU"/>
              </w:rPr>
            </w:pPr>
            <w:r w:rsidRPr="00AF110D">
              <w:rPr>
                <w:sz w:val="22"/>
                <w:szCs w:val="22"/>
                <w:lang w:val="en-AU"/>
              </w:rPr>
              <w:t>Start of string</w:t>
            </w:r>
          </w:p>
        </w:tc>
        <w:tc>
          <w:tcPr>
            <w:tcW w:w="0" w:type="auto"/>
          </w:tcPr>
          <w:p w14:paraId="481DDEA6" w14:textId="77777777" w:rsidR="008D4C25" w:rsidRPr="00B350A0" w:rsidRDefault="008D4C25" w:rsidP="004A51AA">
            <w:pPr>
              <w:pStyle w:val="CodeinTable"/>
            </w:pPr>
            <w:r w:rsidRPr="00B350A0">
              <w:t>^</w:t>
            </w:r>
          </w:p>
        </w:tc>
        <w:tc>
          <w:tcPr>
            <w:tcW w:w="0" w:type="auto"/>
          </w:tcPr>
          <w:p w14:paraId="3CF36953"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beginning of the target string.</w:t>
            </w:r>
          </w:p>
        </w:tc>
        <w:tc>
          <w:tcPr>
            <w:tcW w:w="0" w:type="auto"/>
          </w:tcPr>
          <w:p w14:paraId="611C5D3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proofErr w:type="spellStart"/>
            <w:r w:rsidRPr="00AF110D">
              <w:rPr>
                <w:rStyle w:val="Codeintext"/>
                <w:rFonts w:eastAsiaTheme="minorEastAsia"/>
                <w:sz w:val="22"/>
                <w:szCs w:val="22"/>
                <w:u w:val="single"/>
              </w:rPr>
              <w:t>exa</w:t>
            </w:r>
            <w:proofErr w:type="spellEnd"/>
            <w:r w:rsidRPr="00AF110D">
              <w:rPr>
                <w:rStyle w:val="iEmphasis"/>
                <w:sz w:val="22"/>
                <w:szCs w:val="22"/>
                <w:u w:val="single"/>
              </w:rPr>
              <w:t xml:space="preserve"> </w:t>
            </w:r>
            <w:r w:rsidRPr="00AF110D">
              <w:rPr>
                <w:sz w:val="22"/>
                <w:szCs w:val="22"/>
              </w:rPr>
              <w:t xml:space="preserve">will match </w:t>
            </w:r>
            <w:r w:rsidRPr="00AF110D">
              <w:rPr>
                <w:rStyle w:val="Codeintext"/>
                <w:sz w:val="22"/>
                <w:szCs w:val="22"/>
                <w:u w:val="single"/>
              </w:rPr>
              <w:t>example</w:t>
            </w:r>
            <w:r w:rsidRPr="00AF110D">
              <w:rPr>
                <w:sz w:val="22"/>
                <w:szCs w:val="22"/>
              </w:rPr>
              <w:t xml:space="preserve">, but </w:t>
            </w:r>
            <w:r w:rsidRPr="00AF110D">
              <w:rPr>
                <w:rStyle w:val="Codeintext"/>
                <w:rFonts w:eastAsiaTheme="minorEastAsia"/>
                <w:sz w:val="22"/>
                <w:szCs w:val="22"/>
                <w:u w:val="single"/>
              </w:rPr>
              <w:t>^</w:t>
            </w:r>
            <w:proofErr w:type="spellStart"/>
            <w:r w:rsidRPr="00AF110D">
              <w:rPr>
                <w:rStyle w:val="Codeintext"/>
                <w:rFonts w:eastAsiaTheme="minorEastAsia"/>
                <w:sz w:val="22"/>
                <w:szCs w:val="22"/>
                <w:u w:val="single"/>
              </w:rPr>
              <w:t>xa</w:t>
            </w:r>
            <w:proofErr w:type="spellEnd"/>
            <w:r w:rsidRPr="00AF110D">
              <w:rPr>
                <w:sz w:val="22"/>
                <w:szCs w:val="22"/>
              </w:rPr>
              <w:t xml:space="preserve"> will not.</w:t>
            </w:r>
          </w:p>
        </w:tc>
      </w:tr>
      <w:tr w:rsidR="008D4C25" w:rsidRPr="00B350A0" w14:paraId="61885A71" w14:textId="77777777" w:rsidTr="00942531">
        <w:trPr>
          <w:cantSplit/>
        </w:trPr>
        <w:tc>
          <w:tcPr>
            <w:tcW w:w="0" w:type="auto"/>
          </w:tcPr>
          <w:p w14:paraId="416B3037" w14:textId="77777777" w:rsidR="008D4C25" w:rsidRPr="00AF110D" w:rsidRDefault="008D4C25" w:rsidP="004A51AA">
            <w:pPr>
              <w:pStyle w:val="TableText"/>
              <w:rPr>
                <w:sz w:val="22"/>
                <w:szCs w:val="22"/>
              </w:rPr>
            </w:pPr>
            <w:r w:rsidRPr="00AF110D">
              <w:rPr>
                <w:sz w:val="22"/>
                <w:szCs w:val="22"/>
              </w:rPr>
              <w:t>End of string</w:t>
            </w:r>
          </w:p>
        </w:tc>
        <w:tc>
          <w:tcPr>
            <w:tcW w:w="0" w:type="auto"/>
          </w:tcPr>
          <w:p w14:paraId="48259681" w14:textId="77777777" w:rsidR="008D4C25" w:rsidRPr="00B350A0" w:rsidRDefault="008D4C25" w:rsidP="004A51AA">
            <w:pPr>
              <w:pStyle w:val="CodeinTable"/>
            </w:pPr>
            <w:r w:rsidRPr="00B350A0">
              <w:t>$</w:t>
            </w:r>
          </w:p>
        </w:tc>
        <w:tc>
          <w:tcPr>
            <w:tcW w:w="0" w:type="auto"/>
          </w:tcPr>
          <w:p w14:paraId="650BBB9C"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end of the text string.</w:t>
            </w:r>
          </w:p>
        </w:tc>
        <w:tc>
          <w:tcPr>
            <w:tcW w:w="0" w:type="auto"/>
          </w:tcPr>
          <w:p w14:paraId="0E294D54" w14:textId="77777777" w:rsidR="008D4C25" w:rsidRPr="00AF110D" w:rsidRDefault="008D4C25" w:rsidP="004A51AA">
            <w:pPr>
              <w:pStyle w:val="TableText"/>
              <w:rPr>
                <w:sz w:val="22"/>
                <w:szCs w:val="22"/>
              </w:rPr>
            </w:pPr>
            <w:r w:rsidRPr="00AF110D">
              <w:rPr>
                <w:rFonts w:eastAsiaTheme="minorEastAsia"/>
                <w:sz w:val="22"/>
                <w:szCs w:val="22"/>
              </w:rPr>
              <w:t>l</w:t>
            </w:r>
            <w:r w:rsidRPr="00AF110D">
              <w:rPr>
                <w:rStyle w:val="Codeintext"/>
                <w:rFonts w:eastAsiaTheme="minorEastAsia"/>
                <w:sz w:val="22"/>
                <w:szCs w:val="22"/>
                <w:u w:val="single"/>
              </w:rPr>
              <w:t>e$</w:t>
            </w:r>
            <w:r w:rsidRPr="00AF110D">
              <w:rPr>
                <w:sz w:val="22"/>
                <w:szCs w:val="22"/>
              </w:rPr>
              <w:t xml:space="preserve"> will match </w:t>
            </w:r>
            <w:r w:rsidRPr="00AF110D">
              <w:rPr>
                <w:rStyle w:val="Codeintext"/>
                <w:rFonts w:eastAsiaTheme="minorEastAsia"/>
                <w:sz w:val="22"/>
                <w:szCs w:val="22"/>
                <w:u w:val="single"/>
              </w:rPr>
              <w:t>example</w:t>
            </w:r>
            <w:r w:rsidRPr="00AF110D">
              <w:rPr>
                <w:sz w:val="22"/>
                <w:szCs w:val="22"/>
              </w:rPr>
              <w:t xml:space="preserve">, but </w:t>
            </w:r>
            <w:proofErr w:type="spellStart"/>
            <w:r w:rsidRPr="00AF110D">
              <w:rPr>
                <w:rStyle w:val="Codeintext"/>
                <w:rFonts w:eastAsiaTheme="minorEastAsia"/>
                <w:sz w:val="22"/>
                <w:szCs w:val="22"/>
                <w:u w:val="single"/>
              </w:rPr>
              <w:t>pl</w:t>
            </w:r>
            <w:proofErr w:type="spellEnd"/>
            <w:r w:rsidRPr="00AF110D">
              <w:rPr>
                <w:rStyle w:val="Codeintext"/>
                <w:rFonts w:eastAsiaTheme="minorEastAsia"/>
                <w:sz w:val="22"/>
                <w:szCs w:val="22"/>
                <w:u w:val="single"/>
              </w:rPr>
              <w:t>$</w:t>
            </w:r>
            <w:r w:rsidRPr="00AF110D">
              <w:rPr>
                <w:sz w:val="22"/>
                <w:szCs w:val="22"/>
              </w:rPr>
              <w:t xml:space="preserve"> will not.</w:t>
            </w:r>
          </w:p>
        </w:tc>
      </w:tr>
      <w:tr w:rsidR="008D4C25" w:rsidRPr="00B350A0" w14:paraId="45604FDE" w14:textId="77777777" w:rsidTr="00942531">
        <w:trPr>
          <w:cantSplit/>
        </w:trPr>
        <w:tc>
          <w:tcPr>
            <w:tcW w:w="0" w:type="auto"/>
          </w:tcPr>
          <w:p w14:paraId="47029377" w14:textId="77777777" w:rsidR="008D4C25" w:rsidRPr="00AF110D" w:rsidRDefault="008D4C25" w:rsidP="004A51AA">
            <w:pPr>
              <w:pStyle w:val="TableText"/>
              <w:rPr>
                <w:sz w:val="22"/>
                <w:szCs w:val="22"/>
                <w:lang w:val="en-AU"/>
              </w:rPr>
            </w:pPr>
            <w:r w:rsidRPr="00AF110D">
              <w:rPr>
                <w:sz w:val="22"/>
                <w:szCs w:val="22"/>
                <w:lang w:val="en-AU"/>
              </w:rPr>
              <w:t>Any character</w:t>
            </w:r>
          </w:p>
        </w:tc>
        <w:tc>
          <w:tcPr>
            <w:tcW w:w="0" w:type="auto"/>
          </w:tcPr>
          <w:p w14:paraId="48E02415" w14:textId="77777777" w:rsidR="008D4C25" w:rsidRPr="00B350A0" w:rsidRDefault="008D4C25" w:rsidP="004A51AA">
            <w:pPr>
              <w:pStyle w:val="CodeinTable"/>
            </w:pPr>
            <w:r w:rsidRPr="00B350A0">
              <w:t>.</w:t>
            </w:r>
          </w:p>
        </w:tc>
        <w:tc>
          <w:tcPr>
            <w:tcW w:w="0" w:type="auto"/>
          </w:tcPr>
          <w:p w14:paraId="59D50A07" w14:textId="77777777" w:rsidR="008D4C25" w:rsidRPr="00AF110D" w:rsidRDefault="008D4C25" w:rsidP="004A51AA">
            <w:pPr>
              <w:pStyle w:val="TableText"/>
              <w:rPr>
                <w:sz w:val="22"/>
                <w:szCs w:val="22"/>
              </w:rPr>
            </w:pPr>
            <w:r w:rsidRPr="00AF110D">
              <w:rPr>
                <w:sz w:val="22"/>
                <w:szCs w:val="22"/>
              </w:rPr>
              <w:t>The period character will match any character.</w:t>
            </w:r>
          </w:p>
        </w:tc>
        <w:tc>
          <w:tcPr>
            <w:tcW w:w="0" w:type="auto"/>
          </w:tcPr>
          <w:p w14:paraId="5CEE848F" w14:textId="77777777" w:rsidR="008D4C25" w:rsidRPr="00AF110D" w:rsidRDefault="008D4C25" w:rsidP="004A51AA">
            <w:pPr>
              <w:pStyle w:val="TableText"/>
              <w:rPr>
                <w:sz w:val="22"/>
                <w:szCs w:val="22"/>
              </w:rPr>
            </w:pPr>
            <w:proofErr w:type="spellStart"/>
            <w:r w:rsidRPr="00AF110D">
              <w:rPr>
                <w:rStyle w:val="Codeintext"/>
                <w:rFonts w:eastAsiaTheme="minorEastAsia"/>
                <w:sz w:val="22"/>
                <w:szCs w:val="22"/>
                <w:u w:val="single"/>
              </w:rPr>
              <w:t>a.c</w:t>
            </w:r>
            <w:proofErr w:type="spellEnd"/>
            <w:r w:rsidRPr="00AF110D">
              <w:rPr>
                <w:sz w:val="22"/>
                <w:szCs w:val="22"/>
              </w:rPr>
              <w:t xml:space="preserve"> will match </w:t>
            </w:r>
            <w:proofErr w:type="spellStart"/>
            <w:r w:rsidRPr="00AF110D">
              <w:rPr>
                <w:rStyle w:val="Codeintext"/>
                <w:rFonts w:eastAsiaTheme="minorEastAsia"/>
                <w:sz w:val="22"/>
                <w:szCs w:val="22"/>
                <w:u w:val="single"/>
              </w:rPr>
              <w:t>abc</w:t>
            </w:r>
            <w:proofErr w:type="spellEnd"/>
            <w:r w:rsidRPr="00AF110D">
              <w:rPr>
                <w:sz w:val="22"/>
                <w:szCs w:val="22"/>
              </w:rPr>
              <w:t xml:space="preserve">, </w:t>
            </w:r>
            <w:proofErr w:type="spellStart"/>
            <w:r w:rsidRPr="00AF110D">
              <w:rPr>
                <w:rStyle w:val="Codeintext"/>
                <w:rFonts w:eastAsiaTheme="minorEastAsia"/>
                <w:sz w:val="22"/>
                <w:szCs w:val="22"/>
                <w:u w:val="single"/>
              </w:rPr>
              <w:t>aac</w:t>
            </w:r>
            <w:proofErr w:type="spellEnd"/>
            <w:r w:rsidRPr="00AF110D">
              <w:rPr>
                <w:sz w:val="22"/>
                <w:szCs w:val="22"/>
              </w:rPr>
              <w:t xml:space="preserve">, </w:t>
            </w:r>
            <w:proofErr w:type="spellStart"/>
            <w:r w:rsidRPr="00AF110D">
              <w:rPr>
                <w:rStyle w:val="Codeintext"/>
                <w:rFonts w:eastAsiaTheme="minorEastAsia"/>
                <w:sz w:val="22"/>
                <w:szCs w:val="22"/>
                <w:u w:val="single"/>
              </w:rPr>
              <w:t>adc</w:t>
            </w:r>
            <w:proofErr w:type="spellEnd"/>
            <w:r w:rsidRPr="00AF110D">
              <w:rPr>
                <w:sz w:val="22"/>
                <w:szCs w:val="22"/>
              </w:rPr>
              <w:t xml:space="preserve">, </w:t>
            </w:r>
            <w:r w:rsidRPr="00AF110D">
              <w:rPr>
                <w:rStyle w:val="Codeintext"/>
                <w:rFonts w:eastAsiaTheme="minorEastAsia"/>
                <w:sz w:val="22"/>
                <w:szCs w:val="22"/>
                <w:u w:val="single"/>
              </w:rPr>
              <w:t>a7c</w:t>
            </w:r>
            <w:r w:rsidRPr="00AF110D">
              <w:rPr>
                <w:sz w:val="22"/>
                <w:szCs w:val="22"/>
              </w:rPr>
              <w:t xml:space="preserve"> and </w:t>
            </w:r>
            <w:r w:rsidRPr="00AF110D">
              <w:rPr>
                <w:rStyle w:val="Codeintext"/>
                <w:rFonts w:eastAsiaTheme="minorEastAsia"/>
                <w:sz w:val="22"/>
                <w:szCs w:val="22"/>
                <w:u w:val="single"/>
              </w:rPr>
              <w:t>a-c</w:t>
            </w:r>
            <w:r w:rsidRPr="00AF110D">
              <w:rPr>
                <w:sz w:val="22"/>
                <w:szCs w:val="22"/>
              </w:rPr>
              <w:t xml:space="preserve"> but it will not match </w:t>
            </w:r>
            <w:r w:rsidRPr="00AF110D">
              <w:rPr>
                <w:rStyle w:val="Codeintext"/>
                <w:rFonts w:eastAsiaTheme="minorEastAsia"/>
                <w:sz w:val="22"/>
                <w:szCs w:val="22"/>
                <w:u w:val="single"/>
              </w:rPr>
              <w:t>ac</w:t>
            </w:r>
            <w:r w:rsidRPr="00AF110D">
              <w:rPr>
                <w:sz w:val="22"/>
                <w:szCs w:val="22"/>
              </w:rPr>
              <w:t xml:space="preserve"> or </w:t>
            </w:r>
            <w:proofErr w:type="spellStart"/>
            <w:r w:rsidRPr="00AF110D">
              <w:rPr>
                <w:rStyle w:val="Codeintext"/>
                <w:rFonts w:eastAsiaTheme="minorEastAsia"/>
                <w:sz w:val="22"/>
                <w:szCs w:val="22"/>
                <w:u w:val="single"/>
              </w:rPr>
              <w:t>abbc</w:t>
            </w:r>
            <w:proofErr w:type="spellEnd"/>
            <w:r w:rsidRPr="00AF110D">
              <w:rPr>
                <w:sz w:val="22"/>
                <w:szCs w:val="22"/>
              </w:rPr>
              <w:t>.</w:t>
            </w:r>
          </w:p>
        </w:tc>
      </w:tr>
      <w:tr w:rsidR="008D4C25" w:rsidRPr="00B350A0" w14:paraId="7BB5B1EF" w14:textId="77777777" w:rsidTr="00942531">
        <w:trPr>
          <w:cantSplit/>
        </w:trPr>
        <w:tc>
          <w:tcPr>
            <w:tcW w:w="0" w:type="auto"/>
          </w:tcPr>
          <w:p w14:paraId="1AE4E366" w14:textId="77777777" w:rsidR="008D4C25" w:rsidRPr="00AF110D" w:rsidRDefault="008D4C25" w:rsidP="004A51AA">
            <w:pPr>
              <w:pStyle w:val="TableText"/>
              <w:rPr>
                <w:sz w:val="22"/>
                <w:szCs w:val="22"/>
                <w:lang w:val="en-AU"/>
              </w:rPr>
            </w:pPr>
            <w:r w:rsidRPr="00AF110D">
              <w:rPr>
                <w:sz w:val="22"/>
                <w:szCs w:val="22"/>
                <w:lang w:val="en-AU"/>
              </w:rPr>
              <w:t>Repeated character</w:t>
            </w:r>
          </w:p>
        </w:tc>
        <w:tc>
          <w:tcPr>
            <w:tcW w:w="0" w:type="auto"/>
          </w:tcPr>
          <w:p w14:paraId="59F47B2C" w14:textId="77777777" w:rsidR="008D4C25" w:rsidRPr="00B350A0" w:rsidRDefault="008D4C25" w:rsidP="004A51AA">
            <w:pPr>
              <w:pStyle w:val="CodeinTable"/>
            </w:pPr>
            <w:r w:rsidRPr="00B350A0">
              <w:t>*</w:t>
            </w:r>
          </w:p>
        </w:tc>
        <w:tc>
          <w:tcPr>
            <w:tcW w:w="0" w:type="auto"/>
          </w:tcPr>
          <w:p w14:paraId="13262CE4" w14:textId="77777777" w:rsidR="008D4C25" w:rsidRPr="00AF110D" w:rsidRDefault="008D4C25" w:rsidP="004A51AA">
            <w:pPr>
              <w:pStyle w:val="TableText"/>
              <w:rPr>
                <w:sz w:val="22"/>
                <w:szCs w:val="22"/>
              </w:rPr>
            </w:pPr>
            <w:r w:rsidRPr="00AF110D">
              <w:rPr>
                <w:sz w:val="22"/>
                <w:szCs w:val="22"/>
              </w:rPr>
              <w:t>Asterisk causes the matching to zero or more repetitions of the preceding character.</w:t>
            </w:r>
          </w:p>
        </w:tc>
        <w:tc>
          <w:tcPr>
            <w:tcW w:w="0" w:type="auto"/>
          </w:tcPr>
          <w:p w14:paraId="3A94DB8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c</w:t>
            </w:r>
            <w:r w:rsidRPr="00AF110D">
              <w:rPr>
                <w:sz w:val="22"/>
                <w:szCs w:val="22"/>
              </w:rPr>
              <w:t xml:space="preserve">, </w:t>
            </w:r>
            <w:proofErr w:type="spellStart"/>
            <w:r w:rsidRPr="00AF110D">
              <w:rPr>
                <w:rStyle w:val="Codeintext"/>
                <w:rFonts w:eastAsiaTheme="minorEastAsia"/>
                <w:sz w:val="22"/>
                <w:szCs w:val="22"/>
                <w:u w:val="single"/>
              </w:rPr>
              <w:t>abc</w:t>
            </w:r>
            <w:proofErr w:type="spellEnd"/>
            <w:r w:rsidRPr="00AF110D">
              <w:rPr>
                <w:sz w:val="22"/>
                <w:szCs w:val="22"/>
              </w:rPr>
              <w:t xml:space="preserve">, </w:t>
            </w:r>
            <w:proofErr w:type="spellStart"/>
            <w:r w:rsidRPr="00AF110D">
              <w:rPr>
                <w:rStyle w:val="Codeintext"/>
                <w:rFonts w:eastAsiaTheme="minorEastAsia"/>
                <w:sz w:val="22"/>
                <w:szCs w:val="22"/>
                <w:u w:val="single"/>
              </w:rPr>
              <w:t>abbc</w:t>
            </w:r>
            <w:proofErr w:type="spellEnd"/>
            <w:r w:rsidRPr="00AF110D">
              <w:rPr>
                <w:sz w:val="22"/>
                <w:szCs w:val="22"/>
              </w:rPr>
              <w:t xml:space="preserve"> or </w:t>
            </w:r>
            <w:proofErr w:type="spellStart"/>
            <w:r w:rsidRPr="00AF110D">
              <w:rPr>
                <w:rStyle w:val="Codeintext"/>
                <w:rFonts w:eastAsiaTheme="minorEastAsia"/>
                <w:sz w:val="22"/>
                <w:szCs w:val="22"/>
                <w:u w:val="single"/>
              </w:rPr>
              <w:t>abbbc</w:t>
            </w:r>
            <w:proofErr w:type="spellEnd"/>
            <w:r w:rsidRPr="00AF110D">
              <w:rPr>
                <w:sz w:val="22"/>
                <w:szCs w:val="22"/>
              </w:rPr>
              <w:t xml:space="preserve">, but will not match </w:t>
            </w:r>
            <w:r w:rsidRPr="00AF110D">
              <w:rPr>
                <w:rStyle w:val="Codeintext"/>
                <w:rFonts w:eastAsiaTheme="minorEastAsia"/>
                <w:sz w:val="22"/>
                <w:szCs w:val="22"/>
                <w:u w:val="single"/>
              </w:rPr>
              <w:t>a7c</w:t>
            </w:r>
            <w:r w:rsidRPr="00AF110D">
              <w:rPr>
                <w:sz w:val="22"/>
                <w:szCs w:val="22"/>
              </w:rPr>
              <w:t xml:space="preserve"> or </w:t>
            </w:r>
            <w:proofErr w:type="spellStart"/>
            <w:r w:rsidRPr="00AF110D">
              <w:rPr>
                <w:rStyle w:val="Codeintext"/>
                <w:rFonts w:eastAsiaTheme="minorEastAsia"/>
                <w:sz w:val="22"/>
                <w:szCs w:val="22"/>
                <w:u w:val="single"/>
              </w:rPr>
              <w:t>ahc</w:t>
            </w:r>
            <w:proofErr w:type="spellEnd"/>
            <w:r w:rsidRPr="00AF110D">
              <w:rPr>
                <w:sz w:val="22"/>
                <w:szCs w:val="22"/>
              </w:rPr>
              <w:t xml:space="preserve">. It will match </w:t>
            </w:r>
            <w:proofErr w:type="spellStart"/>
            <w:r w:rsidRPr="00AF110D">
              <w:rPr>
                <w:rStyle w:val="Codeintext"/>
                <w:rFonts w:eastAsiaTheme="minorEastAsia"/>
                <w:sz w:val="22"/>
                <w:szCs w:val="22"/>
                <w:u w:val="single"/>
              </w:rPr>
              <w:t>aac</w:t>
            </w:r>
            <w:proofErr w:type="spellEnd"/>
            <w:r w:rsidRPr="00AF110D">
              <w:rPr>
                <w:sz w:val="22"/>
                <w:szCs w:val="22"/>
              </w:rPr>
              <w:t xml:space="preserve"> at the second character and </w:t>
            </w:r>
            <w:proofErr w:type="spellStart"/>
            <w:r w:rsidRPr="00AF110D">
              <w:rPr>
                <w:rStyle w:val="Codeintext"/>
                <w:rFonts w:eastAsiaTheme="minorEastAsia"/>
                <w:sz w:val="22"/>
                <w:szCs w:val="22"/>
                <w:u w:val="single"/>
              </w:rPr>
              <w:t>acc</w:t>
            </w:r>
            <w:proofErr w:type="spellEnd"/>
            <w:r w:rsidRPr="00AF110D">
              <w:rPr>
                <w:sz w:val="22"/>
                <w:szCs w:val="22"/>
              </w:rPr>
              <w:t xml:space="preserve"> at the first character, because there are zero characters between the </w:t>
            </w:r>
            <w:r w:rsidRPr="00AF110D">
              <w:rPr>
                <w:rStyle w:val="Codeintext"/>
                <w:rFonts w:eastAsiaTheme="minorEastAsia"/>
                <w:sz w:val="22"/>
                <w:szCs w:val="22"/>
                <w:u w:val="single"/>
              </w:rPr>
              <w:t>a</w:t>
            </w:r>
            <w:r w:rsidRPr="00AF110D">
              <w:rPr>
                <w:sz w:val="22"/>
                <w:szCs w:val="22"/>
              </w:rPr>
              <w:t xml:space="preserve"> and </w:t>
            </w:r>
            <w:r w:rsidRPr="00AF110D">
              <w:rPr>
                <w:rStyle w:val="Codeintext"/>
                <w:rFonts w:eastAsiaTheme="minorEastAsia"/>
                <w:sz w:val="22"/>
                <w:szCs w:val="22"/>
                <w:u w:val="single"/>
              </w:rPr>
              <w:t>c</w:t>
            </w:r>
            <w:r w:rsidRPr="00AF110D">
              <w:rPr>
                <w:rFonts w:eastAsiaTheme="minorEastAsia"/>
                <w:sz w:val="22"/>
                <w:szCs w:val="22"/>
              </w:rPr>
              <w:t xml:space="preserve"> </w:t>
            </w:r>
            <w:r w:rsidRPr="00AF110D">
              <w:rPr>
                <w:sz w:val="22"/>
                <w:szCs w:val="22"/>
              </w:rPr>
              <w:t>in those strings.</w:t>
            </w:r>
          </w:p>
        </w:tc>
      </w:tr>
      <w:tr w:rsidR="008D4C25" w:rsidRPr="00B350A0" w14:paraId="1CDA0C8B" w14:textId="77777777" w:rsidTr="00942531">
        <w:trPr>
          <w:cantSplit/>
        </w:trPr>
        <w:tc>
          <w:tcPr>
            <w:tcW w:w="0" w:type="auto"/>
          </w:tcPr>
          <w:p w14:paraId="0478285F" w14:textId="77777777" w:rsidR="008D4C25" w:rsidRPr="00AF110D" w:rsidRDefault="008D4C25" w:rsidP="004A51AA">
            <w:pPr>
              <w:pStyle w:val="TableText"/>
              <w:rPr>
                <w:sz w:val="22"/>
                <w:szCs w:val="22"/>
                <w:lang w:val="en-AU"/>
              </w:rPr>
            </w:pPr>
            <w:r w:rsidRPr="00AF110D">
              <w:rPr>
                <w:sz w:val="22"/>
                <w:szCs w:val="22"/>
                <w:lang w:val="en-AU"/>
              </w:rPr>
              <w:t>Repeated characters</w:t>
            </w:r>
          </w:p>
        </w:tc>
        <w:tc>
          <w:tcPr>
            <w:tcW w:w="0" w:type="auto"/>
          </w:tcPr>
          <w:p w14:paraId="10B17272" w14:textId="77777777" w:rsidR="008D4C25" w:rsidRPr="00B350A0" w:rsidRDefault="008D4C25" w:rsidP="004A51AA">
            <w:pPr>
              <w:pStyle w:val="CodeinTable"/>
            </w:pPr>
            <w:r w:rsidRPr="00B350A0">
              <w:t>+</w:t>
            </w:r>
          </w:p>
        </w:tc>
        <w:tc>
          <w:tcPr>
            <w:tcW w:w="0" w:type="auto"/>
          </w:tcPr>
          <w:p w14:paraId="02804028" w14:textId="77777777" w:rsidR="008D4C25" w:rsidRPr="00AF110D" w:rsidRDefault="008D4C25" w:rsidP="004A51AA">
            <w:pPr>
              <w:pStyle w:val="TableText"/>
              <w:rPr>
                <w:sz w:val="22"/>
                <w:szCs w:val="22"/>
              </w:rPr>
            </w:pPr>
            <w:r w:rsidRPr="00AF110D">
              <w:rPr>
                <w:sz w:val="22"/>
                <w:szCs w:val="22"/>
              </w:rPr>
              <w:t>The plus sign causes the matching to one or more repetitions of the previous character.</w:t>
            </w:r>
          </w:p>
        </w:tc>
        <w:tc>
          <w:tcPr>
            <w:tcW w:w="0" w:type="auto"/>
          </w:tcPr>
          <w:p w14:paraId="0D29EF9D" w14:textId="77777777" w:rsidR="008D4C25" w:rsidRPr="00AF110D" w:rsidRDefault="008D4C25" w:rsidP="004A51AA">
            <w:pPr>
              <w:pStyle w:val="TableText"/>
              <w:rPr>
                <w:sz w:val="22"/>
                <w:szCs w:val="22"/>
              </w:rPr>
            </w:pPr>
            <w:proofErr w:type="spellStart"/>
            <w:r w:rsidRPr="00AF110D">
              <w:rPr>
                <w:rStyle w:val="Codeintext"/>
                <w:rFonts w:eastAsiaTheme="minorEastAsia"/>
                <w:sz w:val="22"/>
                <w:szCs w:val="22"/>
                <w:u w:val="single"/>
              </w:rPr>
              <w:t>ab+c</w:t>
            </w:r>
            <w:proofErr w:type="spellEnd"/>
            <w:r w:rsidRPr="00AF110D">
              <w:rPr>
                <w:sz w:val="22"/>
                <w:szCs w:val="22"/>
              </w:rPr>
              <w:t xml:space="preserve"> will match </w:t>
            </w:r>
            <w:proofErr w:type="spellStart"/>
            <w:r w:rsidRPr="00AF110D">
              <w:rPr>
                <w:rStyle w:val="Codeintext"/>
                <w:rFonts w:eastAsiaTheme="minorEastAsia"/>
                <w:sz w:val="22"/>
                <w:szCs w:val="22"/>
                <w:u w:val="single"/>
              </w:rPr>
              <w:t>abc</w:t>
            </w:r>
            <w:proofErr w:type="spellEnd"/>
            <w:r w:rsidRPr="00AF110D">
              <w:rPr>
                <w:sz w:val="22"/>
                <w:szCs w:val="22"/>
              </w:rPr>
              <w:t xml:space="preserve">, </w:t>
            </w:r>
            <w:proofErr w:type="spellStart"/>
            <w:r w:rsidRPr="00AF110D">
              <w:rPr>
                <w:rStyle w:val="Codeintext"/>
                <w:rFonts w:eastAsiaTheme="minorEastAsia"/>
                <w:sz w:val="22"/>
                <w:szCs w:val="22"/>
                <w:u w:val="single"/>
              </w:rPr>
              <w:t>abbc</w:t>
            </w:r>
            <w:proofErr w:type="spellEnd"/>
            <w:r w:rsidRPr="00AF110D">
              <w:rPr>
                <w:rStyle w:val="iEmphasis"/>
                <w:sz w:val="22"/>
                <w:szCs w:val="22"/>
                <w:u w:val="single"/>
              </w:rPr>
              <w:t xml:space="preserve"> </w:t>
            </w:r>
            <w:r w:rsidRPr="00AF110D">
              <w:rPr>
                <w:sz w:val="22"/>
                <w:szCs w:val="22"/>
              </w:rPr>
              <w:t xml:space="preserve">or </w:t>
            </w:r>
            <w:proofErr w:type="spellStart"/>
            <w:r w:rsidRPr="00AF110D">
              <w:rPr>
                <w:rStyle w:val="Codeintext"/>
                <w:rFonts w:eastAsiaTheme="minorEastAsia"/>
                <w:sz w:val="22"/>
                <w:szCs w:val="22"/>
                <w:u w:val="single"/>
              </w:rPr>
              <w:t>abbbc</w:t>
            </w:r>
            <w:proofErr w:type="spellEnd"/>
            <w:r w:rsidRPr="00AF110D">
              <w:rPr>
                <w:sz w:val="22"/>
                <w:szCs w:val="22"/>
              </w:rPr>
              <w:t xml:space="preserve"> but will not match </w:t>
            </w:r>
            <w:r w:rsidRPr="00AF110D">
              <w:rPr>
                <w:rStyle w:val="Codeintext"/>
                <w:rFonts w:eastAsiaTheme="minorEastAsia"/>
                <w:sz w:val="22"/>
                <w:szCs w:val="22"/>
                <w:u w:val="single"/>
              </w:rPr>
              <w:t>ac</w:t>
            </w:r>
            <w:r w:rsidRPr="00AF110D">
              <w:rPr>
                <w:sz w:val="22"/>
                <w:szCs w:val="22"/>
              </w:rPr>
              <w:t>.</w:t>
            </w:r>
          </w:p>
        </w:tc>
      </w:tr>
      <w:tr w:rsidR="008D4C25" w:rsidRPr="00B350A0" w14:paraId="139A2FD5" w14:textId="77777777" w:rsidTr="00942531">
        <w:trPr>
          <w:cantSplit/>
        </w:trPr>
        <w:tc>
          <w:tcPr>
            <w:tcW w:w="0" w:type="auto"/>
          </w:tcPr>
          <w:p w14:paraId="741FE4EF" w14:textId="77777777" w:rsidR="008D4C25" w:rsidRPr="00AF110D" w:rsidRDefault="008D4C25" w:rsidP="004A51AA">
            <w:pPr>
              <w:pStyle w:val="TableText"/>
              <w:rPr>
                <w:sz w:val="22"/>
                <w:szCs w:val="22"/>
                <w:lang w:val="en-AU"/>
              </w:rPr>
            </w:pPr>
            <w:r w:rsidRPr="00AF110D">
              <w:rPr>
                <w:sz w:val="22"/>
                <w:szCs w:val="22"/>
                <w:lang w:val="en-AU"/>
              </w:rPr>
              <w:t>Alternate characters</w:t>
            </w:r>
          </w:p>
        </w:tc>
        <w:tc>
          <w:tcPr>
            <w:tcW w:w="0" w:type="auto"/>
          </w:tcPr>
          <w:p w14:paraId="069E9B7A" w14:textId="77777777" w:rsidR="008D4C25" w:rsidRPr="00B350A0" w:rsidRDefault="008D4C25" w:rsidP="004A51AA">
            <w:pPr>
              <w:pStyle w:val="CodeinTable"/>
            </w:pPr>
            <w:r w:rsidRPr="00B350A0">
              <w:t>[ ]</w:t>
            </w:r>
          </w:p>
        </w:tc>
        <w:tc>
          <w:tcPr>
            <w:tcW w:w="0" w:type="auto"/>
          </w:tcPr>
          <w:p w14:paraId="0DBF4FBF" w14:textId="77777777" w:rsidR="008D4C25" w:rsidRPr="00AF110D" w:rsidRDefault="008D4C25" w:rsidP="004A51AA">
            <w:pPr>
              <w:pStyle w:val="TableText"/>
              <w:rPr>
                <w:sz w:val="22"/>
                <w:szCs w:val="22"/>
              </w:rPr>
            </w:pPr>
            <w:r w:rsidRPr="00AF110D">
              <w:rPr>
                <w:sz w:val="22"/>
                <w:szCs w:val="22"/>
              </w:rPr>
              <w:t>Strings enclosed within square brackets will match any one of the characters within the brackets.</w:t>
            </w:r>
          </w:p>
        </w:tc>
        <w:tc>
          <w:tcPr>
            <w:tcW w:w="0" w:type="auto"/>
          </w:tcPr>
          <w:p w14:paraId="7F62FD3E" w14:textId="77777777" w:rsidR="008D4C25" w:rsidRPr="00AF110D" w:rsidRDefault="008D4C25" w:rsidP="004A51AA">
            <w:pPr>
              <w:pStyle w:val="TableText"/>
              <w:rPr>
                <w:sz w:val="22"/>
                <w:szCs w:val="22"/>
              </w:rPr>
            </w:pPr>
            <w:proofErr w:type="gramStart"/>
            <w:r w:rsidRPr="00AF110D">
              <w:rPr>
                <w:rStyle w:val="Codeintext"/>
                <w:rFonts w:eastAsiaTheme="minorEastAsia"/>
                <w:sz w:val="22"/>
                <w:szCs w:val="22"/>
                <w:u w:val="single"/>
              </w:rPr>
              <w:t>a[</w:t>
            </w:r>
            <w:proofErr w:type="gramEnd"/>
            <w:r w:rsidRPr="00AF110D">
              <w:rPr>
                <w:rStyle w:val="Codeintext"/>
                <w:rFonts w:eastAsiaTheme="minorEastAsia"/>
                <w:sz w:val="22"/>
                <w:szCs w:val="22"/>
                <w:u w:val="single"/>
              </w:rPr>
              <w:t>123]b</w:t>
            </w:r>
            <w:r w:rsidRPr="00AF110D">
              <w:rPr>
                <w:sz w:val="22"/>
                <w:szCs w:val="22"/>
              </w:rPr>
              <w:t xml:space="preserve"> will match </w:t>
            </w:r>
            <w:r w:rsidRPr="00AF110D">
              <w:rPr>
                <w:rStyle w:val="Codeintext"/>
                <w:rFonts w:eastAsiaTheme="minorEastAsia"/>
                <w:sz w:val="22"/>
                <w:szCs w:val="22"/>
                <w:u w:val="single"/>
              </w:rPr>
              <w:t>a1b</w:t>
            </w:r>
            <w:r w:rsidRPr="00AF110D">
              <w:rPr>
                <w:sz w:val="22"/>
                <w:szCs w:val="22"/>
              </w:rPr>
              <w:t xml:space="preserve">, </w:t>
            </w:r>
            <w:r w:rsidRPr="00AF110D">
              <w:rPr>
                <w:rStyle w:val="Codeintext"/>
                <w:rFonts w:eastAsiaTheme="minorEastAsia"/>
                <w:sz w:val="22"/>
                <w:szCs w:val="22"/>
                <w:u w:val="single"/>
              </w:rPr>
              <w:t>a2b</w:t>
            </w:r>
            <w:r w:rsidRPr="00AF110D">
              <w:rPr>
                <w:sz w:val="22"/>
                <w:szCs w:val="22"/>
              </w:rPr>
              <w:t xml:space="preserve"> or </w:t>
            </w:r>
            <w:r w:rsidRPr="00AF110D">
              <w:rPr>
                <w:rStyle w:val="Codeintext"/>
                <w:rFonts w:eastAsiaTheme="minorEastAsia"/>
                <w:sz w:val="22"/>
                <w:szCs w:val="22"/>
                <w:u w:val="single"/>
              </w:rPr>
              <w:t>a3b</w:t>
            </w:r>
            <w:r w:rsidRPr="00AF110D">
              <w:rPr>
                <w:sz w:val="22"/>
                <w:szCs w:val="22"/>
              </w:rPr>
              <w:t xml:space="preserve"> only. It will not match </w:t>
            </w:r>
            <w:r w:rsidRPr="00AF110D">
              <w:rPr>
                <w:rStyle w:val="Codeintext"/>
                <w:rFonts w:eastAsiaTheme="minorEastAsia"/>
                <w:sz w:val="22"/>
                <w:szCs w:val="22"/>
                <w:u w:val="single"/>
              </w:rPr>
              <w:t>ab</w:t>
            </w:r>
            <w:r w:rsidRPr="00AF110D">
              <w:rPr>
                <w:sz w:val="22"/>
                <w:szCs w:val="22"/>
              </w:rPr>
              <w:t xml:space="preserve"> or any other substring.</w:t>
            </w:r>
          </w:p>
        </w:tc>
      </w:tr>
      <w:tr w:rsidR="008D4C25" w:rsidRPr="00B350A0" w14:paraId="6E7271F7" w14:textId="77777777" w:rsidTr="00942531">
        <w:trPr>
          <w:cantSplit/>
        </w:trPr>
        <w:tc>
          <w:tcPr>
            <w:tcW w:w="0" w:type="auto"/>
          </w:tcPr>
          <w:p w14:paraId="1D29BF0B" w14:textId="77777777" w:rsidR="008D4C25" w:rsidRPr="00AF110D" w:rsidRDefault="008D4C25" w:rsidP="004A51AA">
            <w:pPr>
              <w:pStyle w:val="TableText"/>
              <w:rPr>
                <w:sz w:val="22"/>
                <w:szCs w:val="22"/>
                <w:lang w:val="en-AU"/>
              </w:rPr>
            </w:pPr>
            <w:r w:rsidRPr="00AF110D">
              <w:rPr>
                <w:sz w:val="22"/>
                <w:szCs w:val="22"/>
                <w:lang w:val="en-AU"/>
              </w:rPr>
              <w:t>Character ranges</w:t>
            </w:r>
          </w:p>
        </w:tc>
        <w:tc>
          <w:tcPr>
            <w:tcW w:w="0" w:type="auto"/>
          </w:tcPr>
          <w:p w14:paraId="6592D978" w14:textId="77777777" w:rsidR="008D4C25" w:rsidRPr="00B350A0" w:rsidRDefault="008D4C25" w:rsidP="004A51AA">
            <w:pPr>
              <w:pStyle w:val="CodeinTable"/>
            </w:pPr>
            <w:r w:rsidRPr="00B350A0">
              <w:t>[-]</w:t>
            </w:r>
          </w:p>
        </w:tc>
        <w:tc>
          <w:tcPr>
            <w:tcW w:w="0" w:type="auto"/>
          </w:tcPr>
          <w:p w14:paraId="4DADAD94" w14:textId="77777777" w:rsidR="008D4C25" w:rsidRPr="00AF110D" w:rsidRDefault="008D4C25" w:rsidP="004A51AA">
            <w:pPr>
              <w:pStyle w:val="TableText"/>
              <w:rPr>
                <w:sz w:val="22"/>
                <w:szCs w:val="22"/>
              </w:rPr>
            </w:pPr>
            <w:r w:rsidRPr="00AF110D">
              <w:rPr>
                <w:sz w:val="22"/>
                <w:szCs w:val="22"/>
              </w:rPr>
              <w:t xml:space="preserve">Use </w:t>
            </w:r>
            <w:r w:rsidRPr="00AF110D">
              <w:rPr>
                <w:rStyle w:val="Codeintext"/>
                <w:sz w:val="22"/>
                <w:szCs w:val="22"/>
                <w:u w:val="single"/>
              </w:rPr>
              <w:t>–</w:t>
            </w:r>
            <w:r w:rsidRPr="00AF110D">
              <w:rPr>
                <w:sz w:val="22"/>
                <w:szCs w:val="22"/>
              </w:rPr>
              <w:t xml:space="preserve"> between </w:t>
            </w:r>
            <w:r w:rsidRPr="00AF110D">
              <w:rPr>
                <w:rStyle w:val="Codeintext"/>
                <w:sz w:val="22"/>
                <w:szCs w:val="22"/>
                <w:u w:val="single"/>
              </w:rPr>
              <w:t>[]</w:t>
            </w:r>
            <w:r w:rsidRPr="00AF110D">
              <w:rPr>
                <w:sz w:val="22"/>
                <w:szCs w:val="22"/>
              </w:rPr>
              <w:t xml:space="preserve"> to match one of range of characters.</w:t>
            </w:r>
          </w:p>
        </w:tc>
        <w:tc>
          <w:tcPr>
            <w:tcW w:w="0" w:type="auto"/>
          </w:tcPr>
          <w:p w14:paraId="1AE8F09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matches any digit.</w:t>
            </w:r>
          </w:p>
          <w:p w14:paraId="7561B06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w:t>
            </w:r>
            <w:r w:rsidRPr="00AF110D">
              <w:rPr>
                <w:sz w:val="22"/>
                <w:szCs w:val="22"/>
              </w:rPr>
              <w:t xml:space="preserve"> matches any letter.</w:t>
            </w:r>
          </w:p>
          <w:p w14:paraId="3FBA7049"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0-9]</w:t>
            </w:r>
            <w:r w:rsidRPr="00AF110D">
              <w:rPr>
                <w:sz w:val="22"/>
                <w:szCs w:val="22"/>
              </w:rPr>
              <w:t xml:space="preserve"> matches any digit or letter.</w:t>
            </w:r>
          </w:p>
        </w:tc>
      </w:tr>
      <w:tr w:rsidR="008D4C25" w:rsidRPr="00B350A0" w14:paraId="489FA97A" w14:textId="77777777" w:rsidTr="00942531">
        <w:trPr>
          <w:cantSplit/>
        </w:trPr>
        <w:tc>
          <w:tcPr>
            <w:tcW w:w="0" w:type="auto"/>
          </w:tcPr>
          <w:p w14:paraId="378AFB94" w14:textId="77777777" w:rsidR="008D4C25" w:rsidRPr="00AF110D" w:rsidRDefault="008D4C25" w:rsidP="004A51AA">
            <w:pPr>
              <w:pStyle w:val="TableText"/>
              <w:rPr>
                <w:sz w:val="22"/>
                <w:szCs w:val="22"/>
                <w:lang w:val="en-AU"/>
              </w:rPr>
            </w:pPr>
            <w:r w:rsidRPr="00AF110D">
              <w:rPr>
                <w:sz w:val="22"/>
                <w:szCs w:val="22"/>
                <w:lang w:val="en-AU"/>
              </w:rPr>
              <w:lastRenderedPageBreak/>
              <w:t>Escape character</w:t>
            </w:r>
          </w:p>
        </w:tc>
        <w:tc>
          <w:tcPr>
            <w:tcW w:w="0" w:type="auto"/>
          </w:tcPr>
          <w:p w14:paraId="69E23780" w14:textId="77777777" w:rsidR="008D4C25" w:rsidRPr="00B350A0" w:rsidRDefault="008D4C25" w:rsidP="004A51AA">
            <w:pPr>
              <w:pStyle w:val="CodeinTable"/>
            </w:pPr>
            <w:r w:rsidRPr="00B350A0">
              <w:t>\</w:t>
            </w:r>
          </w:p>
        </w:tc>
        <w:tc>
          <w:tcPr>
            <w:tcW w:w="0" w:type="auto"/>
          </w:tcPr>
          <w:p w14:paraId="2678286E" w14:textId="77777777" w:rsidR="008D4C25" w:rsidRPr="00AF110D" w:rsidRDefault="008D4C25" w:rsidP="004A51AA">
            <w:pPr>
              <w:pStyle w:val="TableText"/>
              <w:rPr>
                <w:sz w:val="22"/>
                <w:szCs w:val="22"/>
              </w:rPr>
            </w:pPr>
            <w:r w:rsidRPr="00AF110D">
              <w:rPr>
                <w:sz w:val="22"/>
                <w:szCs w:val="22"/>
              </w:rPr>
              <w:t>In order to match a special character, precede it with the backslash character.</w:t>
            </w:r>
          </w:p>
          <w:p w14:paraId="6AB3D242" w14:textId="77777777" w:rsidR="008D4C25" w:rsidRPr="00AF110D" w:rsidRDefault="008D4C25" w:rsidP="004A51AA">
            <w:pPr>
              <w:pStyle w:val="TableText"/>
              <w:rPr>
                <w:sz w:val="22"/>
                <w:szCs w:val="22"/>
              </w:rPr>
            </w:pPr>
            <w:r w:rsidRPr="00AF110D">
              <w:rPr>
                <w:sz w:val="22"/>
                <w:szCs w:val="22"/>
              </w:rPr>
              <w:t xml:space="preserve">Special characters are </w:t>
            </w:r>
            <w:proofErr w:type="gramStart"/>
            <w:r w:rsidRPr="00AF110D">
              <w:rPr>
                <w:rStyle w:val="Codeintext"/>
                <w:rFonts w:eastAsiaTheme="minorEastAsia"/>
                <w:sz w:val="22"/>
                <w:szCs w:val="22"/>
                <w:u w:val="single"/>
              </w:rPr>
              <w:t>[]\</w:t>
            </w:r>
            <w:proofErr w:type="gramEnd"/>
            <w:r w:rsidRPr="00AF110D">
              <w:rPr>
                <w:rStyle w:val="Codeintext"/>
                <w:rFonts w:eastAsiaTheme="minorEastAsia"/>
                <w:sz w:val="22"/>
                <w:szCs w:val="22"/>
                <w:u w:val="single"/>
              </w:rPr>
              <w:t>^$.|?*+(){}</w:t>
            </w:r>
          </w:p>
          <w:p w14:paraId="0F962710" w14:textId="77777777" w:rsidR="008D4C25" w:rsidRPr="00AF110D" w:rsidRDefault="008D4C25" w:rsidP="004A51AA">
            <w:pPr>
              <w:pStyle w:val="TableText"/>
              <w:rPr>
                <w:sz w:val="22"/>
                <w:szCs w:val="22"/>
              </w:rPr>
            </w:pPr>
            <w:r w:rsidRPr="00AF110D">
              <w:rPr>
                <w:sz w:val="22"/>
                <w:szCs w:val="22"/>
              </w:rPr>
              <w:t xml:space="preserve">Putting </w:t>
            </w:r>
            <w:r w:rsidRPr="00AF110D">
              <w:rPr>
                <w:rFonts w:eastAsiaTheme="minorEastAsia"/>
                <w:sz w:val="22"/>
                <w:szCs w:val="22"/>
              </w:rPr>
              <w:t>\</w:t>
            </w:r>
            <w:r w:rsidRPr="00AF110D">
              <w:rPr>
                <w:sz w:val="22"/>
                <w:szCs w:val="22"/>
              </w:rPr>
              <w:t xml:space="preserve"> before other characters often has a special meaning, so should be avoided.</w:t>
            </w:r>
          </w:p>
        </w:tc>
        <w:tc>
          <w:tcPr>
            <w:tcW w:w="0" w:type="auto"/>
          </w:tcPr>
          <w:p w14:paraId="0E6558A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6107796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rFonts w:eastAsiaTheme="minorEastAsia"/>
                <w:sz w:val="22"/>
                <w:szCs w:val="22"/>
              </w:rPr>
              <w:t>.</w:t>
            </w:r>
            <w:r w:rsidRPr="00AF110D">
              <w:rPr>
                <w:sz w:val="22"/>
                <w:szCs w:val="22"/>
              </w:rPr>
              <w:t xml:space="preserve"> will </w:t>
            </w:r>
            <w:proofErr w:type="gramStart"/>
            <w:r w:rsidRPr="00AF110D">
              <w:rPr>
                <w:sz w:val="22"/>
                <w:szCs w:val="22"/>
              </w:rPr>
              <w:t xml:space="preserve">match </w:t>
            </w:r>
            <w:r w:rsidRPr="00AF110D">
              <w:rPr>
                <w:rStyle w:val="Codeintext"/>
                <w:rFonts w:eastAsiaTheme="minorEastAsia"/>
                <w:sz w:val="22"/>
                <w:szCs w:val="22"/>
                <w:u w:val="single"/>
              </w:rPr>
              <w:t>.</w:t>
            </w:r>
            <w:proofErr w:type="gramEnd"/>
          </w:p>
          <w:p w14:paraId="76C84F3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7D949832" w14:textId="77777777" w:rsidR="008D4C25" w:rsidRPr="00AF110D" w:rsidRDefault="008D4C25" w:rsidP="004A51AA">
            <w:pPr>
              <w:pStyle w:val="TableText"/>
              <w:rPr>
                <w:sz w:val="22"/>
                <w:szCs w:val="22"/>
              </w:rPr>
            </w:pPr>
            <w:proofErr w:type="gramStart"/>
            <w:r w:rsidRPr="00AF110D">
              <w:rPr>
                <w:rStyle w:val="Codeintext"/>
                <w:rFonts w:eastAsiaTheme="minorEastAsia"/>
                <w:sz w:val="22"/>
                <w:szCs w:val="22"/>
                <w:u w:val="single"/>
              </w:rPr>
              <w:t>\[</w:t>
            </w:r>
            <w:proofErr w:type="gramEnd"/>
            <w:r w:rsidRPr="00AF110D">
              <w:rPr>
                <w:sz w:val="22"/>
                <w:szCs w:val="22"/>
              </w:rPr>
              <w:t xml:space="preserve"> will match </w:t>
            </w:r>
            <w:r w:rsidRPr="00AF110D">
              <w:rPr>
                <w:rStyle w:val="Codeintext"/>
                <w:rFonts w:eastAsiaTheme="minorEastAsia"/>
                <w:sz w:val="22"/>
                <w:szCs w:val="22"/>
                <w:u w:val="single"/>
              </w:rPr>
              <w:t>[</w:t>
            </w:r>
          </w:p>
        </w:tc>
      </w:tr>
      <w:tr w:rsidR="008D4C25" w:rsidRPr="00B350A0" w14:paraId="6164FF5F" w14:textId="77777777" w:rsidTr="00942531">
        <w:trPr>
          <w:cantSplit/>
        </w:trPr>
        <w:tc>
          <w:tcPr>
            <w:tcW w:w="0" w:type="auto"/>
          </w:tcPr>
          <w:p w14:paraId="30359C24" w14:textId="77777777" w:rsidR="008D4C25" w:rsidRPr="00AF110D" w:rsidRDefault="008D4C25" w:rsidP="004A51AA">
            <w:pPr>
              <w:pStyle w:val="TableText"/>
              <w:rPr>
                <w:sz w:val="22"/>
                <w:szCs w:val="22"/>
                <w:lang w:val="en-AU"/>
              </w:rPr>
            </w:pPr>
            <w:r w:rsidRPr="00AF110D">
              <w:rPr>
                <w:sz w:val="22"/>
                <w:szCs w:val="22"/>
                <w:lang w:val="en-AU"/>
              </w:rPr>
              <w:t>Combinations</w:t>
            </w:r>
          </w:p>
        </w:tc>
        <w:tc>
          <w:tcPr>
            <w:tcW w:w="0" w:type="auto"/>
          </w:tcPr>
          <w:p w14:paraId="13B3DD5C" w14:textId="77777777" w:rsidR="008D4C25" w:rsidRPr="00B350A0" w:rsidRDefault="008D4C25" w:rsidP="004A51AA">
            <w:pPr>
              <w:pStyle w:val="CodeinTable"/>
            </w:pPr>
          </w:p>
        </w:tc>
        <w:tc>
          <w:tcPr>
            <w:tcW w:w="0" w:type="auto"/>
          </w:tcPr>
          <w:p w14:paraId="763FC273" w14:textId="77777777" w:rsidR="008D4C25" w:rsidRPr="00AF110D" w:rsidRDefault="008D4C25" w:rsidP="004A51AA">
            <w:pPr>
              <w:pStyle w:val="TableText"/>
              <w:rPr>
                <w:sz w:val="22"/>
                <w:szCs w:val="22"/>
              </w:rPr>
            </w:pPr>
            <w:r w:rsidRPr="00AF110D">
              <w:rPr>
                <w:sz w:val="22"/>
                <w:szCs w:val="22"/>
              </w:rPr>
              <w:t>Any of the above search methods can be combined.</w:t>
            </w:r>
          </w:p>
        </w:tc>
        <w:tc>
          <w:tcPr>
            <w:tcW w:w="0" w:type="auto"/>
          </w:tcPr>
          <w:p w14:paraId="0713A02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c</w:t>
            </w:r>
            <w:r w:rsidRPr="00AF110D">
              <w:rPr>
                <w:rStyle w:val="Codeintext"/>
                <w:sz w:val="22"/>
                <w:szCs w:val="22"/>
                <w:u w:val="single"/>
              </w:rPr>
              <w:t xml:space="preserve"> </w:t>
            </w:r>
            <w:r w:rsidRPr="00AF110D">
              <w:rPr>
                <w:sz w:val="22"/>
                <w:szCs w:val="22"/>
              </w:rPr>
              <w:t xml:space="preserve">will match any string with </w:t>
            </w:r>
            <w:r w:rsidRPr="00AF110D">
              <w:rPr>
                <w:rStyle w:val="Codeintext"/>
                <w:rFonts w:eastAsiaTheme="minorEastAsia"/>
                <w:sz w:val="22"/>
                <w:szCs w:val="22"/>
                <w:u w:val="single"/>
              </w:rPr>
              <w:t>c</w:t>
            </w:r>
            <w:r w:rsidRPr="00AF110D">
              <w:rPr>
                <w:sz w:val="22"/>
                <w:szCs w:val="22"/>
              </w:rPr>
              <w:t xml:space="preserve"> as its second character.</w:t>
            </w:r>
          </w:p>
          <w:p w14:paraId="16F4B57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proofErr w:type="spellStart"/>
            <w:r w:rsidRPr="00AF110D">
              <w:rPr>
                <w:rStyle w:val="Codeintext"/>
                <w:rFonts w:eastAsiaTheme="minorEastAsia"/>
                <w:sz w:val="22"/>
                <w:szCs w:val="22"/>
                <w:u w:val="single"/>
              </w:rPr>
              <w:t>abc</w:t>
            </w:r>
            <w:proofErr w:type="spellEnd"/>
            <w:r w:rsidRPr="00AF110D">
              <w:rPr>
                <w:rStyle w:val="Codeintext"/>
                <w:rFonts w:eastAsiaTheme="minorEastAsia"/>
                <w:sz w:val="22"/>
                <w:szCs w:val="22"/>
                <w:u w:val="single"/>
              </w:rPr>
              <w:t>$</w:t>
            </w:r>
            <w:r w:rsidRPr="00AF110D">
              <w:rPr>
                <w:sz w:val="22"/>
                <w:szCs w:val="22"/>
              </w:rPr>
              <w:t xml:space="preserve"> will match the string </w:t>
            </w:r>
            <w:proofErr w:type="spellStart"/>
            <w:r w:rsidRPr="00AF110D">
              <w:rPr>
                <w:rStyle w:val="Codeintext"/>
                <w:rFonts w:eastAsiaTheme="minorEastAsia"/>
                <w:sz w:val="22"/>
                <w:szCs w:val="22"/>
                <w:u w:val="single"/>
              </w:rPr>
              <w:t>abc</w:t>
            </w:r>
            <w:proofErr w:type="spellEnd"/>
            <w:r w:rsidRPr="00AF110D">
              <w:rPr>
                <w:sz w:val="22"/>
                <w:szCs w:val="22"/>
              </w:rPr>
              <w:t xml:space="preserve"> only. </w:t>
            </w:r>
            <w:proofErr w:type="spellStart"/>
            <w:r w:rsidRPr="00AF110D">
              <w:rPr>
                <w:rStyle w:val="Codeintext"/>
                <w:rFonts w:eastAsiaTheme="minorEastAsia"/>
                <w:sz w:val="22"/>
                <w:szCs w:val="22"/>
                <w:u w:val="single"/>
              </w:rPr>
              <w:t>abcd</w:t>
            </w:r>
            <w:proofErr w:type="spellEnd"/>
            <w:r w:rsidRPr="00AF110D">
              <w:rPr>
                <w:sz w:val="22"/>
                <w:szCs w:val="22"/>
              </w:rPr>
              <w:t xml:space="preserve"> or </w:t>
            </w:r>
            <w:proofErr w:type="spellStart"/>
            <w:r w:rsidRPr="00AF110D">
              <w:rPr>
                <w:rStyle w:val="Codeintext"/>
                <w:rFonts w:eastAsiaTheme="minorEastAsia"/>
                <w:sz w:val="22"/>
                <w:szCs w:val="22"/>
                <w:u w:val="single"/>
              </w:rPr>
              <w:t>aabc</w:t>
            </w:r>
            <w:proofErr w:type="spellEnd"/>
            <w:r w:rsidRPr="00AF110D">
              <w:rPr>
                <w:sz w:val="22"/>
                <w:szCs w:val="22"/>
              </w:rPr>
              <w:t xml:space="preserve"> will not be matched.</w:t>
            </w:r>
          </w:p>
          <w:p w14:paraId="44E35FC4"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1[</w:t>
            </w:r>
            <w:proofErr w:type="spellStart"/>
            <w:r w:rsidRPr="00AF110D">
              <w:rPr>
                <w:rStyle w:val="Codeintext"/>
                <w:rFonts w:eastAsiaTheme="minorEastAsia"/>
                <w:sz w:val="22"/>
                <w:szCs w:val="22"/>
                <w:u w:val="single"/>
              </w:rPr>
              <w:t>abcd</w:t>
            </w:r>
            <w:proofErr w:type="spellEnd"/>
            <w:r w:rsidRPr="00AF110D">
              <w:rPr>
                <w:rStyle w:val="Codeintext"/>
                <w:rFonts w:eastAsiaTheme="minorEastAsia"/>
                <w:sz w:val="22"/>
                <w:szCs w:val="22"/>
                <w:u w:val="single"/>
              </w:rPr>
              <w:t>]+2</w:t>
            </w:r>
            <w:r w:rsidRPr="00AF110D">
              <w:rPr>
                <w:sz w:val="22"/>
                <w:szCs w:val="22"/>
              </w:rPr>
              <w:t xml:space="preserve"> will match any combination of the characters </w:t>
            </w:r>
            <w:r w:rsidRPr="00AF110D">
              <w:rPr>
                <w:rStyle w:val="Codeintext"/>
                <w:rFonts w:eastAsiaTheme="minorEastAsia"/>
                <w:sz w:val="22"/>
                <w:szCs w:val="22"/>
                <w:u w:val="single"/>
              </w:rPr>
              <w:t>a</w:t>
            </w:r>
            <w:r w:rsidRPr="00AF110D">
              <w:rPr>
                <w:sz w:val="22"/>
                <w:szCs w:val="22"/>
              </w:rPr>
              <w:t xml:space="preserve">, </w:t>
            </w:r>
            <w:r w:rsidRPr="00AF110D">
              <w:rPr>
                <w:rStyle w:val="Codeintext"/>
                <w:rFonts w:eastAsiaTheme="minorEastAsia"/>
                <w:sz w:val="22"/>
                <w:szCs w:val="22"/>
                <w:u w:val="single"/>
              </w:rPr>
              <w:t>b</w:t>
            </w:r>
            <w:r w:rsidRPr="00AF110D">
              <w:rPr>
                <w:sz w:val="22"/>
                <w:szCs w:val="22"/>
              </w:rPr>
              <w:t xml:space="preserve">, </w:t>
            </w:r>
            <w:r w:rsidRPr="00AF110D">
              <w:rPr>
                <w:rStyle w:val="Codeintext"/>
                <w:rFonts w:eastAsiaTheme="minorEastAsia"/>
                <w:sz w:val="22"/>
                <w:szCs w:val="22"/>
                <w:u w:val="single"/>
              </w:rPr>
              <w:t>c</w:t>
            </w:r>
            <w:r w:rsidRPr="00AF110D">
              <w:rPr>
                <w:sz w:val="22"/>
                <w:szCs w:val="22"/>
              </w:rPr>
              <w:t xml:space="preserve"> or </w:t>
            </w:r>
            <w:r w:rsidRPr="00AF110D">
              <w:rPr>
                <w:rStyle w:val="Codeintext"/>
                <w:rFonts w:eastAsiaTheme="minorEastAsia"/>
                <w:sz w:val="22"/>
                <w:szCs w:val="22"/>
                <w:u w:val="single"/>
              </w:rPr>
              <w:t>d</w:t>
            </w:r>
            <w:r w:rsidRPr="00AF110D">
              <w:rPr>
                <w:sz w:val="22"/>
                <w:szCs w:val="22"/>
              </w:rPr>
              <w:t xml:space="preserve"> which occurs between the digits </w:t>
            </w:r>
            <w:r w:rsidRPr="00AF110D">
              <w:rPr>
                <w:rStyle w:val="Codeintext"/>
                <w:rFonts w:eastAsiaTheme="minorEastAsia"/>
                <w:sz w:val="22"/>
                <w:szCs w:val="22"/>
                <w:u w:val="single"/>
              </w:rPr>
              <w:t>1</w:t>
            </w:r>
            <w:r w:rsidRPr="00AF110D">
              <w:rPr>
                <w:rFonts w:eastAsiaTheme="minorEastAsia"/>
                <w:sz w:val="22"/>
                <w:szCs w:val="22"/>
              </w:rPr>
              <w:t xml:space="preserve"> </w:t>
            </w:r>
            <w:r w:rsidRPr="00AF110D">
              <w:rPr>
                <w:sz w:val="22"/>
                <w:szCs w:val="22"/>
              </w:rPr>
              <w:t xml:space="preserve">and </w:t>
            </w:r>
            <w:r w:rsidRPr="00AF110D">
              <w:rPr>
                <w:rStyle w:val="Codeintext"/>
                <w:rFonts w:eastAsiaTheme="minorEastAsia"/>
                <w:sz w:val="22"/>
                <w:szCs w:val="22"/>
                <w:u w:val="single"/>
              </w:rPr>
              <w:t>2</w:t>
            </w:r>
            <w:r w:rsidRPr="00AF110D">
              <w:rPr>
                <w:sz w:val="22"/>
                <w:szCs w:val="22"/>
              </w:rPr>
              <w:t>.</w:t>
            </w:r>
          </w:p>
          <w:p w14:paraId="61DDB67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proofErr w:type="gramStart"/>
            <w:r w:rsidRPr="00AF110D">
              <w:rPr>
                <w:rStyle w:val="Codeintext"/>
                <w:rFonts w:eastAsiaTheme="minorEastAsia"/>
                <w:sz w:val="22"/>
                <w:szCs w:val="22"/>
                <w:u w:val="single"/>
              </w:rPr>
              <w:t>\[</w:t>
            </w:r>
            <w:proofErr w:type="gramEnd"/>
            <w:r w:rsidRPr="00AF110D">
              <w:rPr>
                <w:rStyle w:val="Codeintext"/>
                <w:rFonts w:eastAsiaTheme="minorEastAsia"/>
                <w:sz w:val="22"/>
                <w:szCs w:val="22"/>
                <w:u w:val="single"/>
              </w:rPr>
              <w:t>\]]</w:t>
            </w:r>
            <w:r w:rsidRPr="00AF110D">
              <w:rPr>
                <w:sz w:val="22"/>
                <w:szCs w:val="22"/>
              </w:rPr>
              <w:t xml:space="preserve"> will match either </w:t>
            </w:r>
            <w:r w:rsidRPr="00AF110D">
              <w:rPr>
                <w:rStyle w:val="Codeintext"/>
                <w:rFonts w:eastAsiaTheme="minorEastAsia"/>
                <w:sz w:val="22"/>
                <w:szCs w:val="22"/>
                <w:u w:val="single"/>
              </w:rPr>
              <w:t>[</w:t>
            </w:r>
            <w:r w:rsidRPr="00AF110D">
              <w:rPr>
                <w:rFonts w:eastAsiaTheme="minorEastAsia"/>
                <w:sz w:val="22"/>
                <w:szCs w:val="22"/>
              </w:rPr>
              <w:t xml:space="preserve"> </w:t>
            </w:r>
            <w:r w:rsidRPr="00AF110D">
              <w:rPr>
                <w:sz w:val="22"/>
                <w:szCs w:val="22"/>
              </w:rPr>
              <w:t xml:space="preserve">or </w:t>
            </w:r>
            <w:r w:rsidRPr="00AF110D">
              <w:rPr>
                <w:rStyle w:val="Codeintext"/>
                <w:rFonts w:eastAsiaTheme="minorEastAsia"/>
                <w:sz w:val="22"/>
                <w:szCs w:val="22"/>
                <w:u w:val="single"/>
              </w:rPr>
              <w:t>]</w:t>
            </w:r>
            <w:r w:rsidRPr="00AF110D">
              <w:rPr>
                <w:sz w:val="22"/>
                <w:szCs w:val="22"/>
              </w:rPr>
              <w:t>.</w:t>
            </w:r>
          </w:p>
          <w:p w14:paraId="11AF0D3E" w14:textId="77777777" w:rsidR="008D4C25" w:rsidRPr="00AF110D" w:rsidRDefault="008D4C25" w:rsidP="004A51AA">
            <w:pPr>
              <w:pStyle w:val="TableText"/>
              <w:rPr>
                <w:sz w:val="22"/>
                <w:szCs w:val="22"/>
              </w:rPr>
            </w:pPr>
            <w:proofErr w:type="gramStart"/>
            <w:r w:rsidRPr="00AF110D">
              <w:rPr>
                <w:rStyle w:val="Codeintext"/>
                <w:rFonts w:eastAsiaTheme="minorEastAsia"/>
                <w:sz w:val="22"/>
                <w:szCs w:val="22"/>
                <w:u w:val="single"/>
              </w:rPr>
              <w:t>\.+</w:t>
            </w:r>
            <w:proofErr w:type="gramEnd"/>
            <w:r w:rsidRPr="00AF110D">
              <w:rPr>
                <w:sz w:val="22"/>
                <w:szCs w:val="22"/>
              </w:rPr>
              <w:t xml:space="preserve"> will match any run of periods.</w:t>
            </w:r>
          </w:p>
          <w:p w14:paraId="039BB49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w:t>
            </w:r>
            <w:proofErr w:type="gramStart"/>
            <w:r w:rsidRPr="00AF110D">
              <w:rPr>
                <w:rStyle w:val="Codeintext"/>
                <w:rFonts w:eastAsiaTheme="minorEastAsia"/>
                <w:sz w:val="22"/>
                <w:szCs w:val="22"/>
                <w:u w:val="single"/>
              </w:rPr>
              <w:t>9]+</w:t>
            </w:r>
            <w:proofErr w:type="gramEnd"/>
            <w:r w:rsidRPr="00AF110D">
              <w:rPr>
                <w:sz w:val="22"/>
                <w:szCs w:val="22"/>
              </w:rPr>
              <w:t xml:space="preserve"> will match any integer number.</w:t>
            </w:r>
          </w:p>
          <w:p w14:paraId="076C50D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w:t>
            </w:r>
            <w:proofErr w:type="gramStart"/>
            <w:r w:rsidRPr="00AF110D">
              <w:rPr>
                <w:rStyle w:val="Codeintext"/>
                <w:rFonts w:eastAsiaTheme="minorEastAsia"/>
                <w:sz w:val="22"/>
                <w:szCs w:val="22"/>
                <w:u w:val="single"/>
              </w:rPr>
              <w:t>9]+</w:t>
            </w:r>
            <w:proofErr w:type="gramEnd"/>
            <w:r w:rsidRPr="00AF110D">
              <w:rPr>
                <w:rStyle w:val="Codeintext"/>
                <w:rFonts w:eastAsiaTheme="minorEastAsia"/>
                <w:sz w:val="22"/>
                <w:szCs w:val="22"/>
                <w:u w:val="single"/>
              </w:rPr>
              <w:t>\.[0-9]*</w:t>
            </w:r>
            <w:r w:rsidRPr="00AF110D">
              <w:rPr>
                <w:sz w:val="22"/>
                <w:szCs w:val="22"/>
              </w:rPr>
              <w:t xml:space="preserve"> will match any number with a decimal point.</w:t>
            </w:r>
          </w:p>
        </w:tc>
      </w:tr>
    </w:tbl>
    <w:p w14:paraId="7AA5C81C" w14:textId="77777777" w:rsidR="008D4C25" w:rsidRPr="00BB754C" w:rsidRDefault="008D4C25" w:rsidP="008D4C25">
      <w:pPr>
        <w:pStyle w:val="Appendix1"/>
      </w:pPr>
      <w:bookmarkStart w:id="729" w:name="_Ref357589894"/>
      <w:bookmarkStart w:id="730" w:name="_Toc398023990"/>
      <w:bookmarkStart w:id="731" w:name="_Toc49458180"/>
      <w:r w:rsidRPr="00BB754C">
        <w:lastRenderedPageBreak/>
        <w:t>Predefined Manufacturer Table</w:t>
      </w:r>
      <w:bookmarkEnd w:id="729"/>
      <w:bookmarkEnd w:id="730"/>
      <w:bookmarkEnd w:id="731"/>
    </w:p>
    <w:p w14:paraId="44FAC9E4" w14:textId="77777777" w:rsidR="008D4C25" w:rsidRPr="00B350A0" w:rsidRDefault="008D4C25" w:rsidP="008D4C25">
      <w:pPr>
        <w:pStyle w:val="Figure"/>
        <w:rPr>
          <w:u w:val="single"/>
        </w:rPr>
      </w:pPr>
      <w:r w:rsidRPr="00B350A0">
        <w:rPr>
          <w:u w:val="single"/>
          <w:lang w:val="en-GB" w:eastAsia="en-GB"/>
        </w:rPr>
        <w:drawing>
          <wp:inline distT="0" distB="0" distL="0" distR="0" wp14:anchorId="318D9B56" wp14:editId="208D03B1">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8" cstate="print"/>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64200312" w14:textId="77777777" w:rsidR="008D4C25" w:rsidRPr="00BB754C" w:rsidRDefault="008D4C25" w:rsidP="008D4C25">
      <w:pPr>
        <w:pStyle w:val="Appendix1"/>
      </w:pPr>
      <w:bookmarkStart w:id="732" w:name="_Ref358389791"/>
      <w:bookmarkStart w:id="733" w:name="_Ref358389794"/>
      <w:bookmarkStart w:id="734" w:name="_Ref358389904"/>
      <w:bookmarkStart w:id="735" w:name="_Ref358389907"/>
      <w:bookmarkStart w:id="736" w:name="_Toc398023991"/>
      <w:bookmarkStart w:id="737" w:name="_Toc49458181"/>
      <w:r w:rsidRPr="00BB754C">
        <w:lastRenderedPageBreak/>
        <w:t>Predefined Sensor Table</w:t>
      </w:r>
      <w:bookmarkEnd w:id="732"/>
      <w:bookmarkEnd w:id="733"/>
      <w:bookmarkEnd w:id="734"/>
      <w:bookmarkEnd w:id="735"/>
      <w:bookmarkEnd w:id="736"/>
      <w:bookmarkEnd w:id="737"/>
    </w:p>
    <w:p w14:paraId="3B22C22D" w14:textId="77777777" w:rsidR="008D4C25" w:rsidRPr="00B350A0" w:rsidRDefault="008D4C25" w:rsidP="008D4C25">
      <w:pPr>
        <w:pStyle w:val="Figure"/>
        <w:rPr>
          <w:u w:val="single"/>
        </w:rPr>
      </w:pPr>
      <w:r w:rsidRPr="00B350A0">
        <w:rPr>
          <w:u w:val="single"/>
          <w:lang w:val="en-GB" w:eastAsia="en-GB"/>
        </w:rPr>
        <w:drawing>
          <wp:inline distT="0" distB="0" distL="0" distR="0" wp14:anchorId="5CD361C9" wp14:editId="345B369C">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9" cstate="print"/>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3F7FFCC2" w14:textId="77777777" w:rsidR="008D4C25" w:rsidRPr="00B350A0" w:rsidRDefault="008D4C25" w:rsidP="004A51AA">
      <w:pPr>
        <w:pStyle w:val="Body"/>
      </w:pPr>
    </w:p>
    <w:p w14:paraId="2C107219" w14:textId="1C97A6C3" w:rsidR="00015D7B" w:rsidRPr="00B350A0" w:rsidRDefault="00015D7B" w:rsidP="00E77EE6">
      <w:pPr>
        <w:pStyle w:val="iNormal"/>
        <w:rPr>
          <w:u w:val="single"/>
        </w:rPr>
      </w:pPr>
    </w:p>
    <w:sectPr w:rsidR="00015D7B" w:rsidRPr="00B350A0" w:rsidSect="00520FF5">
      <w:headerReference w:type="default" r:id="rId220"/>
      <w:footerReference w:type="default" r:id="rId221"/>
      <w:headerReference w:type="first" r:id="rId222"/>
      <w:footerReference w:type="first" r:id="rId2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8089B" w14:textId="77777777" w:rsidR="002E2E38" w:rsidRDefault="002E2E38">
      <w:r>
        <w:separator/>
      </w:r>
    </w:p>
  </w:endnote>
  <w:endnote w:type="continuationSeparator" w:id="0">
    <w:p w14:paraId="4DF053EE" w14:textId="77777777" w:rsidR="002E2E38" w:rsidRDefault="002E2E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Lucida Grande">
    <w:altName w:val="Arial"/>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Arial Rounded MT Bold">
    <w:panose1 w:val="020F0704030504030204"/>
    <w:charset w:val="4D"/>
    <w:family w:val="swiss"/>
    <w:pitch w:val="variable"/>
    <w:sig w:usb0="00000003" w:usb1="00000000" w:usb2="00000000" w:usb3="00000000" w:csb0="00000001" w:csb1="00000000"/>
  </w:font>
  <w:font w:name="Courier">
    <w:panose1 w:val="00000000000000000000"/>
    <w:charset w:val="00"/>
    <w:family w:val="auto"/>
    <w:pitch w:val="variable"/>
    <w:sig w:usb0="00000003" w:usb1="00000000" w:usb2="00000000" w:usb3="00000000" w:csb0="00000003" w:csb1="00000000"/>
  </w:font>
  <w:font w:name="Tahoma-Bold">
    <w:altName w:val="Tahoma"/>
    <w:panose1 w:val="020B0604020202020204"/>
    <w:charset w:val="00"/>
    <w:family w:val="auto"/>
    <w:pitch w:val="variable"/>
    <w:sig w:usb0="E1002EFF" w:usb1="C000605B" w:usb2="00000029" w:usb3="00000000" w:csb0="000101FF" w:csb1="00000000"/>
  </w:font>
  <w:font w:name="CourierNewPSMT">
    <w:altName w:val="Courier New"/>
    <w:panose1 w:val="02070309020205020404"/>
    <w:charset w:val="00"/>
    <w:family w:val="auto"/>
    <w:pitch w:val="variable"/>
    <w:sig w:usb0="E0002AFF" w:usb1="C0007843" w:usb2="00000009" w:usb3="00000000" w:csb0="000001FF" w:csb1="00000000"/>
  </w:font>
  <w:font w:name="CourierNewPS-ItalicMT">
    <w:altName w:val="Courier New"/>
    <w:panose1 w:val="02070409020205090404"/>
    <w:charset w:val="00"/>
    <w:family w:val="auto"/>
    <w:pitch w:val="variable"/>
    <w:sig w:usb0="E0000AFF" w:usb1="40007843" w:usb2="00000001" w:usb3="00000000" w:csb0="000001B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0AA93" w14:textId="77777777" w:rsidR="00E3689F" w:rsidRDefault="00E3689F" w:rsidP="00020601">
    <w:pPr>
      <w:pStyle w:val="Footer"/>
      <w:pBdr>
        <w:top w:val="single" w:sz="18" w:space="5" w:color="0070C0"/>
      </w:pBdr>
      <w:tabs>
        <w:tab w:val="clear" w:pos="7938"/>
        <w:tab w:val="right" w:pos="8789"/>
      </w:tabs>
    </w:pPr>
    <w:r>
      <w:t>SPECCHIO_UserGuide.pdf</w:t>
    </w:r>
  </w:p>
  <w:p w14:paraId="592CB599" w14:textId="374B215A" w:rsidR="00E3689F" w:rsidRDefault="00E3689F">
    <w:pPr>
      <w:pStyle w:val="Footer"/>
      <w:pBdr>
        <w:top w:val="single" w:sz="18" w:space="5" w:color="0070C0"/>
      </w:pBdr>
      <w:tabs>
        <w:tab w:val="clear" w:pos="7938"/>
        <w:tab w:val="right" w:pos="9356"/>
      </w:tabs>
    </w:pPr>
    <w:r>
      <w:t xml:space="preserve">Version 3.3.0.0 </w:t>
    </w:r>
    <w:r>
      <w:rPr>
        <w:noProof/>
      </w:rPr>
      <w:fldChar w:fldCharType="begin"/>
    </w:r>
    <w:r>
      <w:rPr>
        <w:noProof/>
      </w:rPr>
      <w:instrText xml:space="preserve"> DATE  \* MERGEFORMAT </w:instrText>
    </w:r>
    <w:r>
      <w:rPr>
        <w:noProof/>
      </w:rPr>
      <w:fldChar w:fldCharType="separate"/>
    </w:r>
    <w:r w:rsidR="00F659A9">
      <w:rPr>
        <w:noProof/>
      </w:rPr>
      <w:t>08/06/2022</w:t>
    </w:r>
    <w:r>
      <w:rPr>
        <w:noProof/>
      </w:rPr>
      <w:fldChar w:fldCharType="end"/>
    </w:r>
    <w:r>
      <w:tab/>
      <w:t xml:space="preserve">                                                                    Pag</w:t>
    </w:r>
    <w:r w:rsidRPr="008030FC">
      <w:t xml:space="preserve">e </w:t>
    </w:r>
    <w:r>
      <w:fldChar w:fldCharType="begin"/>
    </w:r>
    <w:r>
      <w:instrText>PAGE</w:instrText>
    </w:r>
    <w:r>
      <w:fldChar w:fldCharType="separate"/>
    </w:r>
    <w:r>
      <w:rPr>
        <w:noProof/>
      </w:rPr>
      <w:t>158</w:t>
    </w:r>
    <w:r>
      <w:rPr>
        <w:noProof/>
      </w:rPr>
      <w:fldChar w:fldCharType="end"/>
    </w:r>
    <w:r w:rsidRPr="008030FC">
      <w:t xml:space="preserve"> </w:t>
    </w:r>
    <w:r>
      <w:t xml:space="preserve">of </w:t>
    </w:r>
    <w:r>
      <w:fldChar w:fldCharType="begin"/>
    </w:r>
    <w:r>
      <w:instrText xml:space="preserve">NUMPAGES </w:instrText>
    </w:r>
    <w:r>
      <w:fldChar w:fldCharType="separate"/>
    </w:r>
    <w:r>
      <w:rPr>
        <w:noProof/>
      </w:rPr>
      <w:t>16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0380A" w14:textId="77777777" w:rsidR="00E3689F" w:rsidRDefault="00E3689F">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C70A2" w14:textId="77777777" w:rsidR="002E2E38" w:rsidRDefault="002E2E38">
      <w:r>
        <w:separator/>
      </w:r>
    </w:p>
  </w:footnote>
  <w:footnote w:type="continuationSeparator" w:id="0">
    <w:p w14:paraId="7885486A" w14:textId="77777777" w:rsidR="002E2E38" w:rsidRDefault="002E2E38">
      <w:r>
        <w:continuationSeparator/>
      </w:r>
    </w:p>
  </w:footnote>
  <w:footnote w:id="1">
    <w:p w14:paraId="68BE3879" w14:textId="44E4C647" w:rsidR="00E3689F" w:rsidRPr="003F5DE9" w:rsidRDefault="00E3689F">
      <w:pPr>
        <w:pStyle w:val="FootnoteText"/>
        <w:rPr>
          <w:lang w:val="en-US"/>
        </w:rPr>
      </w:pPr>
      <w:r>
        <w:rPr>
          <w:rStyle w:val="FootnoteReference"/>
        </w:rPr>
        <w:footnoteRef/>
      </w:r>
      <w:r>
        <w:t xml:space="preserve"> </w:t>
      </w:r>
      <w:r>
        <w:rPr>
          <w:lang w:val="en-US"/>
        </w:rPr>
        <w:t>Later versions of Java may work, but have not been officially tested</w:t>
      </w:r>
      <w:proofErr w:type="gramStart"/>
      <w:r>
        <w:rPr>
          <w:lang w:val="en-US"/>
        </w:rPr>
        <w:t>.</w:t>
      </w:r>
      <w:r w:rsidR="00D76996">
        <w:rPr>
          <w:lang w:val="en-US"/>
        </w:rPr>
        <w:t xml:space="preserve"> </w:t>
      </w:r>
      <w:r w:rsidR="00D76996">
        <w:rPr>
          <w:lang w:val="en-US"/>
        </w:rPr>
        <w:t>.</w:t>
      </w:r>
      <w:proofErr w:type="gramEnd"/>
      <w:r w:rsidR="00D76996">
        <w:rPr>
          <w:lang w:val="en-US"/>
        </w:rPr>
        <w:t xml:space="preserve"> SPECCHIO is currently compiled for Java version 8.</w:t>
      </w:r>
      <w:bookmarkStart w:id="57" w:name="_GoBack"/>
      <w:bookmarkEnd w:id="57"/>
    </w:p>
  </w:footnote>
  <w:footnote w:id="2">
    <w:p w14:paraId="36617B63" w14:textId="5A7ECBD5" w:rsidR="00E3689F" w:rsidRPr="00EC252F" w:rsidRDefault="00E3689F">
      <w:pPr>
        <w:pStyle w:val="FootnoteText"/>
        <w:rPr>
          <w:lang w:val="en-US"/>
        </w:rPr>
      </w:pPr>
      <w:r>
        <w:rPr>
          <w:rStyle w:val="FootnoteReference"/>
        </w:rPr>
        <w:footnoteRef/>
      </w:r>
      <w:r>
        <w:t xml:space="preserve"> </w:t>
      </w:r>
      <w:r>
        <w:rPr>
          <w:lang w:val="en-US"/>
        </w:rPr>
        <w:t>It appears that the setting of the time zone of the computer running the ASD RS3 software plays havoc with the time stamps of WR and DC, as these are given in seconds since 1 JAN 1970, but no time zone is specified for these time stamps, nor for the time stamps of spectra. There presumably exists a time zone where the calculated delta times will result in the correct number of second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61659" w14:textId="365FD0A6" w:rsidR="00E3689F" w:rsidRDefault="00E3689F" w:rsidP="00020601">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0C7C57">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 xml:space="preserve">                                                                                                 </w:t>
    </w:r>
    <w:r>
      <w:fldChar w:fldCharType="begin"/>
    </w:r>
    <w:r>
      <w:instrText xml:space="preserve"> REF DOC_TITLE \* CHARFORMAT </w:instrText>
    </w:r>
    <w:r>
      <w:fldChar w:fldCharType="separate"/>
    </w:r>
    <w:r w:rsidRPr="00AF4A16">
      <w:t>User Guide</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AD5C4" w14:textId="77777777" w:rsidR="00E3689F" w:rsidRDefault="00E3689F">
    <w:pPr>
      <w:framePr w:w="3255" w:h="992" w:wrap="notBeside" w:vAnchor="text" w:hAnchor="margin" w:y="1"/>
    </w:pPr>
  </w:p>
  <w:p w14:paraId="0FB79D7E" w14:textId="77777777" w:rsidR="00E3689F" w:rsidRDefault="00E3689F">
    <w:pPr>
      <w:framePr w:w="3255" w:h="992" w:wrap="notBeside" w:vAnchor="text" w:hAnchor="margin" w:y="1"/>
    </w:pPr>
  </w:p>
  <w:p w14:paraId="1221A3B9" w14:textId="77777777" w:rsidR="00E3689F" w:rsidRDefault="00E3689F">
    <w:pPr>
      <w:rPr>
        <w:sz w:val="28"/>
        <w:szCs w:val="28"/>
      </w:rPr>
    </w:pPr>
    <w:r>
      <w:rPr>
        <w:sz w:val="28"/>
        <w:szCs w:val="28"/>
      </w:rPr>
      <w:t>Remote Sensing Laboratories</w:t>
    </w:r>
  </w:p>
  <w:p w14:paraId="2F92A57B" w14:textId="77777777" w:rsidR="00E3689F" w:rsidRDefault="00E3689F">
    <w:pPr>
      <w:rPr>
        <w:sz w:val="28"/>
        <w:szCs w:val="28"/>
      </w:rPr>
    </w:pPr>
    <w:r>
      <w:rPr>
        <w:sz w:val="28"/>
        <w:szCs w:val="28"/>
      </w:rPr>
      <w:t>Department of Geography</w:t>
    </w:r>
  </w:p>
  <w:p w14:paraId="27E33F25" w14:textId="77777777" w:rsidR="00E3689F" w:rsidRPr="00192611" w:rsidRDefault="00E3689F">
    <w:pPr>
      <w:rPr>
        <w:sz w:val="28"/>
        <w:szCs w:val="28"/>
      </w:rPr>
    </w:pPr>
    <w:r>
      <w:rPr>
        <w:sz w:val="28"/>
        <w:szCs w:val="28"/>
      </w:rPr>
      <w:t>University of Zurich</w:t>
    </w:r>
  </w:p>
  <w:p w14:paraId="53FA31A7" w14:textId="77777777" w:rsidR="00E3689F" w:rsidRDefault="00E3689F">
    <w:pPr>
      <w:rPr>
        <w:sz w:val="36"/>
      </w:rPr>
    </w:pPr>
  </w:p>
  <w:p w14:paraId="404FAAE3" w14:textId="753D2E03" w:rsidR="00E3689F" w:rsidRDefault="00E3689F">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0C7C57">
      <w:rPr>
        <w:b/>
        <w:noProof/>
      </w:rPr>
      <w:t>SPECCHIO</w:t>
    </w:r>
    <w:r>
      <w:rPr>
        <w:b/>
        <w:noProof/>
      </w:rPr>
      <w:fldChar w:fldCharType="end"/>
    </w:r>
  </w:p>
  <w:p w14:paraId="4B5B8A6D" w14:textId="77777777" w:rsidR="00E3689F" w:rsidRDefault="00E3689F">
    <w:pPr>
      <w:pBdr>
        <w:bottom w:val="single" w:sz="6" w:space="1" w:color="auto"/>
      </w:pBdr>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3164135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243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694053"/>
    <w:multiLevelType w:val="hybridMultilevel"/>
    <w:tmpl w:val="387A3050"/>
    <w:lvl w:ilvl="0" w:tplc="72DCCCA4">
      <w:start w:val="405"/>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F33A97"/>
    <w:multiLevelType w:val="hybridMultilevel"/>
    <w:tmpl w:val="C896DCBE"/>
    <w:lvl w:ilvl="0" w:tplc="2898C09A">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F960E34"/>
    <w:multiLevelType w:val="hybridMultilevel"/>
    <w:tmpl w:val="F01E3BB6"/>
    <w:lvl w:ilvl="0" w:tplc="1D360E74">
      <w:start w:val="9"/>
      <w:numFmt w:val="bullet"/>
      <w:lvlText w:val="-"/>
      <w:lvlJc w:val="left"/>
      <w:pPr>
        <w:ind w:left="720" w:hanging="360"/>
      </w:pPr>
      <w:rPr>
        <w:rFonts w:ascii="Tahoma" w:eastAsia="Times New Roman" w:hAnsi="Tahoma" w:cs="Tahoma"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E6A607A"/>
    <w:multiLevelType w:val="multilevel"/>
    <w:tmpl w:val="F6269D18"/>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40D87297"/>
    <w:multiLevelType w:val="hybridMultilevel"/>
    <w:tmpl w:val="DC08D7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5505A06"/>
    <w:multiLevelType w:val="hybridMultilevel"/>
    <w:tmpl w:val="55CE5984"/>
    <w:lvl w:ilvl="0" w:tplc="0C090001">
      <w:start w:val="1"/>
      <w:numFmt w:val="bullet"/>
      <w:lvlText w:val=""/>
      <w:lvlJc w:val="left"/>
      <w:pPr>
        <w:ind w:left="459" w:hanging="360"/>
      </w:pPr>
      <w:rPr>
        <w:rFonts w:ascii="Symbol" w:hAnsi="Symbol" w:hint="default"/>
      </w:rPr>
    </w:lvl>
    <w:lvl w:ilvl="1" w:tplc="0C090003" w:tentative="1">
      <w:start w:val="1"/>
      <w:numFmt w:val="bullet"/>
      <w:lvlText w:val="o"/>
      <w:lvlJc w:val="left"/>
      <w:pPr>
        <w:ind w:left="1179" w:hanging="360"/>
      </w:pPr>
      <w:rPr>
        <w:rFonts w:ascii="Courier New" w:hAnsi="Courier New" w:cs="Courier New" w:hint="default"/>
      </w:rPr>
    </w:lvl>
    <w:lvl w:ilvl="2" w:tplc="0C090005" w:tentative="1">
      <w:start w:val="1"/>
      <w:numFmt w:val="bullet"/>
      <w:lvlText w:val=""/>
      <w:lvlJc w:val="left"/>
      <w:pPr>
        <w:ind w:left="1899" w:hanging="360"/>
      </w:pPr>
      <w:rPr>
        <w:rFonts w:ascii="Wingdings" w:hAnsi="Wingdings" w:hint="default"/>
      </w:rPr>
    </w:lvl>
    <w:lvl w:ilvl="3" w:tplc="0C090001" w:tentative="1">
      <w:start w:val="1"/>
      <w:numFmt w:val="bullet"/>
      <w:lvlText w:val=""/>
      <w:lvlJc w:val="left"/>
      <w:pPr>
        <w:ind w:left="2619" w:hanging="360"/>
      </w:pPr>
      <w:rPr>
        <w:rFonts w:ascii="Symbol" w:hAnsi="Symbol" w:hint="default"/>
      </w:rPr>
    </w:lvl>
    <w:lvl w:ilvl="4" w:tplc="0C090003" w:tentative="1">
      <w:start w:val="1"/>
      <w:numFmt w:val="bullet"/>
      <w:lvlText w:val="o"/>
      <w:lvlJc w:val="left"/>
      <w:pPr>
        <w:ind w:left="3339" w:hanging="360"/>
      </w:pPr>
      <w:rPr>
        <w:rFonts w:ascii="Courier New" w:hAnsi="Courier New" w:cs="Courier New" w:hint="default"/>
      </w:rPr>
    </w:lvl>
    <w:lvl w:ilvl="5" w:tplc="0C090005" w:tentative="1">
      <w:start w:val="1"/>
      <w:numFmt w:val="bullet"/>
      <w:lvlText w:val=""/>
      <w:lvlJc w:val="left"/>
      <w:pPr>
        <w:ind w:left="4059" w:hanging="360"/>
      </w:pPr>
      <w:rPr>
        <w:rFonts w:ascii="Wingdings" w:hAnsi="Wingdings" w:hint="default"/>
      </w:rPr>
    </w:lvl>
    <w:lvl w:ilvl="6" w:tplc="0C090001" w:tentative="1">
      <w:start w:val="1"/>
      <w:numFmt w:val="bullet"/>
      <w:lvlText w:val=""/>
      <w:lvlJc w:val="left"/>
      <w:pPr>
        <w:ind w:left="4779" w:hanging="360"/>
      </w:pPr>
      <w:rPr>
        <w:rFonts w:ascii="Symbol" w:hAnsi="Symbol" w:hint="default"/>
      </w:rPr>
    </w:lvl>
    <w:lvl w:ilvl="7" w:tplc="0C090003" w:tentative="1">
      <w:start w:val="1"/>
      <w:numFmt w:val="bullet"/>
      <w:lvlText w:val="o"/>
      <w:lvlJc w:val="left"/>
      <w:pPr>
        <w:ind w:left="5499" w:hanging="360"/>
      </w:pPr>
      <w:rPr>
        <w:rFonts w:ascii="Courier New" w:hAnsi="Courier New" w:cs="Courier New" w:hint="default"/>
      </w:rPr>
    </w:lvl>
    <w:lvl w:ilvl="8" w:tplc="0C090005" w:tentative="1">
      <w:start w:val="1"/>
      <w:numFmt w:val="bullet"/>
      <w:lvlText w:val=""/>
      <w:lvlJc w:val="left"/>
      <w:pPr>
        <w:ind w:left="6219" w:hanging="360"/>
      </w:pPr>
      <w:rPr>
        <w:rFonts w:ascii="Wingdings" w:hAnsi="Wingdings" w:hint="default"/>
      </w:rPr>
    </w:lvl>
  </w:abstractNum>
  <w:abstractNum w:abstractNumId="9" w15:restartNumberingAfterBreak="0">
    <w:nsid w:val="46991FEE"/>
    <w:multiLevelType w:val="hybridMultilevel"/>
    <w:tmpl w:val="62DE5BA6"/>
    <w:lvl w:ilvl="0" w:tplc="04090001">
      <w:start w:val="1"/>
      <w:numFmt w:val="bullet"/>
      <w:lvlText w:val=""/>
      <w:lvlJc w:val="left"/>
      <w:pPr>
        <w:ind w:left="1069" w:hanging="360"/>
      </w:pPr>
      <w:rPr>
        <w:rFonts w:ascii="Symbol" w:hAnsi="Symbol" w:hint="default"/>
      </w:rPr>
    </w:lvl>
    <w:lvl w:ilvl="1" w:tplc="5BCC20DE">
      <w:start w:val="1"/>
      <w:numFmt w:val="bullet"/>
      <w:lvlText w:val="-"/>
      <w:lvlJc w:val="left"/>
      <w:pPr>
        <w:ind w:left="1789" w:hanging="360"/>
      </w:pPr>
      <w:rPr>
        <w:rFonts w:ascii="Arial" w:eastAsia="Times New Roman" w:hAnsi="Arial" w:cs="Times New Roman"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15:restartNumberingAfterBreak="0">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56B3ACD"/>
    <w:multiLevelType w:val="hybridMultilevel"/>
    <w:tmpl w:val="201C4554"/>
    <w:lvl w:ilvl="0" w:tplc="2898C09A">
      <w:start w:val="1"/>
      <w:numFmt w:val="bullet"/>
      <w:lvlText w:val="•"/>
      <w:lvlJc w:val="left"/>
      <w:pPr>
        <w:tabs>
          <w:tab w:val="num" w:pos="720"/>
        </w:tabs>
        <w:ind w:left="720" w:hanging="360"/>
      </w:pPr>
      <w:rPr>
        <w:rFonts w:ascii="Arial" w:hAnsi="Arial" w:hint="default"/>
      </w:rPr>
    </w:lvl>
    <w:lvl w:ilvl="1" w:tplc="58D8EB86" w:tentative="1">
      <w:start w:val="1"/>
      <w:numFmt w:val="bullet"/>
      <w:lvlText w:val="•"/>
      <w:lvlJc w:val="left"/>
      <w:pPr>
        <w:tabs>
          <w:tab w:val="num" w:pos="1440"/>
        </w:tabs>
        <w:ind w:left="1440" w:hanging="360"/>
      </w:pPr>
      <w:rPr>
        <w:rFonts w:ascii="Arial" w:hAnsi="Arial" w:hint="default"/>
      </w:rPr>
    </w:lvl>
    <w:lvl w:ilvl="2" w:tplc="F3A8067E" w:tentative="1">
      <w:start w:val="1"/>
      <w:numFmt w:val="bullet"/>
      <w:lvlText w:val="•"/>
      <w:lvlJc w:val="left"/>
      <w:pPr>
        <w:tabs>
          <w:tab w:val="num" w:pos="2160"/>
        </w:tabs>
        <w:ind w:left="2160" w:hanging="360"/>
      </w:pPr>
      <w:rPr>
        <w:rFonts w:ascii="Arial" w:hAnsi="Arial" w:hint="default"/>
      </w:rPr>
    </w:lvl>
    <w:lvl w:ilvl="3" w:tplc="514EAAD6" w:tentative="1">
      <w:start w:val="1"/>
      <w:numFmt w:val="bullet"/>
      <w:lvlText w:val="•"/>
      <w:lvlJc w:val="left"/>
      <w:pPr>
        <w:tabs>
          <w:tab w:val="num" w:pos="2880"/>
        </w:tabs>
        <w:ind w:left="2880" w:hanging="360"/>
      </w:pPr>
      <w:rPr>
        <w:rFonts w:ascii="Arial" w:hAnsi="Arial" w:hint="default"/>
      </w:rPr>
    </w:lvl>
    <w:lvl w:ilvl="4" w:tplc="7E1C7B30" w:tentative="1">
      <w:start w:val="1"/>
      <w:numFmt w:val="bullet"/>
      <w:lvlText w:val="•"/>
      <w:lvlJc w:val="left"/>
      <w:pPr>
        <w:tabs>
          <w:tab w:val="num" w:pos="3600"/>
        </w:tabs>
        <w:ind w:left="3600" w:hanging="360"/>
      </w:pPr>
      <w:rPr>
        <w:rFonts w:ascii="Arial" w:hAnsi="Arial" w:hint="default"/>
      </w:rPr>
    </w:lvl>
    <w:lvl w:ilvl="5" w:tplc="62E44572" w:tentative="1">
      <w:start w:val="1"/>
      <w:numFmt w:val="bullet"/>
      <w:lvlText w:val="•"/>
      <w:lvlJc w:val="left"/>
      <w:pPr>
        <w:tabs>
          <w:tab w:val="num" w:pos="4320"/>
        </w:tabs>
        <w:ind w:left="4320" w:hanging="360"/>
      </w:pPr>
      <w:rPr>
        <w:rFonts w:ascii="Arial" w:hAnsi="Arial" w:hint="default"/>
      </w:rPr>
    </w:lvl>
    <w:lvl w:ilvl="6" w:tplc="A246C716" w:tentative="1">
      <w:start w:val="1"/>
      <w:numFmt w:val="bullet"/>
      <w:lvlText w:val="•"/>
      <w:lvlJc w:val="left"/>
      <w:pPr>
        <w:tabs>
          <w:tab w:val="num" w:pos="5040"/>
        </w:tabs>
        <w:ind w:left="5040" w:hanging="360"/>
      </w:pPr>
      <w:rPr>
        <w:rFonts w:ascii="Arial" w:hAnsi="Arial" w:hint="default"/>
      </w:rPr>
    </w:lvl>
    <w:lvl w:ilvl="7" w:tplc="0900BCE6" w:tentative="1">
      <w:start w:val="1"/>
      <w:numFmt w:val="bullet"/>
      <w:lvlText w:val="•"/>
      <w:lvlJc w:val="left"/>
      <w:pPr>
        <w:tabs>
          <w:tab w:val="num" w:pos="5760"/>
        </w:tabs>
        <w:ind w:left="5760" w:hanging="360"/>
      </w:pPr>
      <w:rPr>
        <w:rFonts w:ascii="Arial" w:hAnsi="Arial" w:hint="default"/>
      </w:rPr>
    </w:lvl>
    <w:lvl w:ilvl="8" w:tplc="38FECCD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0711E57"/>
    <w:multiLevelType w:val="multilevel"/>
    <w:tmpl w:val="397811F8"/>
    <w:lvl w:ilvl="0">
      <w:start w:val="1"/>
      <w:numFmt w:val="bullet"/>
      <w:lvlText w:val="●"/>
      <w:lvlJc w:val="left"/>
      <w:pPr>
        <w:ind w:left="1068"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788"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508"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3228"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948"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668"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388"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6108"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828" w:firstLine="6120"/>
      </w:pPr>
      <w:rPr>
        <w:rFonts w:ascii="Arial" w:eastAsia="Arial" w:hAnsi="Arial" w:cs="Arial"/>
        <w:b w:val="0"/>
        <w:i w:val="0"/>
        <w:smallCaps w:val="0"/>
        <w:strike w:val="0"/>
        <w:color w:val="000000"/>
        <w:sz w:val="22"/>
        <w:u w:val="none"/>
        <w:vertAlign w:val="baseline"/>
      </w:rPr>
    </w:lvl>
  </w:abstractNum>
  <w:abstractNum w:abstractNumId="13" w15:restartNumberingAfterBreak="0">
    <w:nsid w:val="64236AB5"/>
    <w:multiLevelType w:val="hybridMultilevel"/>
    <w:tmpl w:val="F1EA49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15" w15:restartNumberingAfterBreak="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8B59EA"/>
    <w:multiLevelType w:val="hybridMultilevel"/>
    <w:tmpl w:val="10A2970A"/>
    <w:lvl w:ilvl="0" w:tplc="B30A13D6">
      <w:start w:val="1"/>
      <w:numFmt w:val="bullet"/>
      <w:pStyle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7" w15:restartNumberingAfterBreak="0">
    <w:nsid w:val="69EF4D1F"/>
    <w:multiLevelType w:val="hybridMultilevel"/>
    <w:tmpl w:val="B6846D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8F36406"/>
    <w:multiLevelType w:val="hybridMultilevel"/>
    <w:tmpl w:val="28F241A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abstractNumId w:val="0"/>
  </w:num>
  <w:num w:numId="2">
    <w:abstractNumId w:val="15"/>
  </w:num>
  <w:num w:numId="3">
    <w:abstractNumId w:val="16"/>
  </w:num>
  <w:num w:numId="4">
    <w:abstractNumId w:val="10"/>
    <w:lvlOverride w:ilvl="0">
      <w:startOverride w:val="1"/>
    </w:lvlOverride>
  </w:num>
  <w:num w:numId="5">
    <w:abstractNumId w:val="2"/>
  </w:num>
  <w:num w:numId="6">
    <w:abstractNumId w:val="1"/>
  </w:num>
  <w:num w:numId="7">
    <w:abstractNumId w:val="14"/>
  </w:num>
  <w:num w:numId="8">
    <w:abstractNumId w:val="13"/>
  </w:num>
  <w:num w:numId="9">
    <w:abstractNumId w:val="12"/>
  </w:num>
  <w:num w:numId="10">
    <w:abstractNumId w:val="7"/>
  </w:num>
  <w:num w:numId="11">
    <w:abstractNumId w:val="8"/>
  </w:num>
  <w:num w:numId="12">
    <w:abstractNumId w:val="5"/>
  </w:num>
  <w:num w:numId="13">
    <w:abstractNumId w:val="17"/>
  </w:num>
  <w:num w:numId="14">
    <w:abstractNumId w:val="9"/>
  </w:num>
  <w:num w:numId="15">
    <w:abstractNumId w:val="3"/>
  </w:num>
  <w:num w:numId="16">
    <w:abstractNumId w:val="6"/>
  </w:num>
  <w:num w:numId="17">
    <w:abstractNumId w:val="18"/>
  </w:num>
  <w:num w:numId="18">
    <w:abstractNumId w:val="11"/>
  </w:num>
  <w:num w:numId="19">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2tdvgevw2ned2pb5tt5ur5tdf0savr9s&quot;&gt;RemoteSensingReferences-Converted&lt;record-ids&gt;&lt;item&gt;8&lt;/item&gt;&lt;item&gt;177&lt;/item&gt;&lt;item&gt;182&lt;/item&gt;&lt;item&gt;205&lt;/item&gt;&lt;item&gt;283&lt;/item&gt;&lt;item&gt;676&lt;/item&gt;&lt;item&gt;677&lt;/item&gt;&lt;item&gt;679&lt;/item&gt;&lt;item&gt;680&lt;/item&gt;&lt;item&gt;681&lt;/item&gt;&lt;item&gt;682&lt;/item&gt;&lt;item&gt;683&lt;/item&gt;&lt;item&gt;719&lt;/item&gt;&lt;/record-ids&gt;&lt;/item&gt;&lt;/Libraries&gt;"/>
  </w:docVars>
  <w:rsids>
    <w:rsidRoot w:val="0091119D"/>
    <w:rsid w:val="00004425"/>
    <w:rsid w:val="00010835"/>
    <w:rsid w:val="00012AEE"/>
    <w:rsid w:val="000141A7"/>
    <w:rsid w:val="00015029"/>
    <w:rsid w:val="00015D7B"/>
    <w:rsid w:val="00017388"/>
    <w:rsid w:val="00020601"/>
    <w:rsid w:val="00021D04"/>
    <w:rsid w:val="000247A5"/>
    <w:rsid w:val="00025F46"/>
    <w:rsid w:val="0003376B"/>
    <w:rsid w:val="000337A2"/>
    <w:rsid w:val="00034371"/>
    <w:rsid w:val="00034528"/>
    <w:rsid w:val="00040FF8"/>
    <w:rsid w:val="000428EE"/>
    <w:rsid w:val="0004372A"/>
    <w:rsid w:val="00043BFA"/>
    <w:rsid w:val="0004611C"/>
    <w:rsid w:val="0004636A"/>
    <w:rsid w:val="00047B1A"/>
    <w:rsid w:val="0005231D"/>
    <w:rsid w:val="00052480"/>
    <w:rsid w:val="000526A1"/>
    <w:rsid w:val="000533BA"/>
    <w:rsid w:val="00055BE3"/>
    <w:rsid w:val="00056A23"/>
    <w:rsid w:val="00057C13"/>
    <w:rsid w:val="00060362"/>
    <w:rsid w:val="00060593"/>
    <w:rsid w:val="00075A9C"/>
    <w:rsid w:val="00076C44"/>
    <w:rsid w:val="00081BC8"/>
    <w:rsid w:val="00085DF0"/>
    <w:rsid w:val="00087192"/>
    <w:rsid w:val="00087751"/>
    <w:rsid w:val="00091CA0"/>
    <w:rsid w:val="0009257F"/>
    <w:rsid w:val="000940FB"/>
    <w:rsid w:val="000A0D13"/>
    <w:rsid w:val="000A3A0E"/>
    <w:rsid w:val="000A4BCD"/>
    <w:rsid w:val="000A4C65"/>
    <w:rsid w:val="000B0B72"/>
    <w:rsid w:val="000B1B4D"/>
    <w:rsid w:val="000B48B3"/>
    <w:rsid w:val="000B64CE"/>
    <w:rsid w:val="000B672A"/>
    <w:rsid w:val="000B76BF"/>
    <w:rsid w:val="000C45F3"/>
    <w:rsid w:val="000C589E"/>
    <w:rsid w:val="000C5F51"/>
    <w:rsid w:val="000C6BFF"/>
    <w:rsid w:val="000C7618"/>
    <w:rsid w:val="000C7978"/>
    <w:rsid w:val="000C7C57"/>
    <w:rsid w:val="000C7CDE"/>
    <w:rsid w:val="000D0A41"/>
    <w:rsid w:val="000D555D"/>
    <w:rsid w:val="000E1ABB"/>
    <w:rsid w:val="000E6C92"/>
    <w:rsid w:val="000F00A5"/>
    <w:rsid w:val="000F030B"/>
    <w:rsid w:val="000F0971"/>
    <w:rsid w:val="000F1982"/>
    <w:rsid w:val="000F3CC5"/>
    <w:rsid w:val="000F6F29"/>
    <w:rsid w:val="000F70E3"/>
    <w:rsid w:val="001013D6"/>
    <w:rsid w:val="0010235D"/>
    <w:rsid w:val="00104F99"/>
    <w:rsid w:val="001065F5"/>
    <w:rsid w:val="00106AF8"/>
    <w:rsid w:val="00113DE9"/>
    <w:rsid w:val="0011494A"/>
    <w:rsid w:val="001156E9"/>
    <w:rsid w:val="001174E8"/>
    <w:rsid w:val="001257ED"/>
    <w:rsid w:val="00127365"/>
    <w:rsid w:val="00133B06"/>
    <w:rsid w:val="00134B98"/>
    <w:rsid w:val="0014653E"/>
    <w:rsid w:val="00147131"/>
    <w:rsid w:val="001472D9"/>
    <w:rsid w:val="0015288F"/>
    <w:rsid w:val="00155CDB"/>
    <w:rsid w:val="00165D9B"/>
    <w:rsid w:val="00166B27"/>
    <w:rsid w:val="00166B2A"/>
    <w:rsid w:val="00167E1F"/>
    <w:rsid w:val="00171ED7"/>
    <w:rsid w:val="00172290"/>
    <w:rsid w:val="00174E6D"/>
    <w:rsid w:val="001753FC"/>
    <w:rsid w:val="001766C9"/>
    <w:rsid w:val="00177363"/>
    <w:rsid w:val="00181B71"/>
    <w:rsid w:val="00182F58"/>
    <w:rsid w:val="001830AA"/>
    <w:rsid w:val="00185FD5"/>
    <w:rsid w:val="00187531"/>
    <w:rsid w:val="001936AD"/>
    <w:rsid w:val="001A0FDA"/>
    <w:rsid w:val="001A4668"/>
    <w:rsid w:val="001A4DE7"/>
    <w:rsid w:val="001A5584"/>
    <w:rsid w:val="001B20E0"/>
    <w:rsid w:val="001B55E9"/>
    <w:rsid w:val="001C1021"/>
    <w:rsid w:val="001C29B4"/>
    <w:rsid w:val="001C349D"/>
    <w:rsid w:val="001C6ADF"/>
    <w:rsid w:val="001C6CAF"/>
    <w:rsid w:val="001D03E0"/>
    <w:rsid w:val="001D2F74"/>
    <w:rsid w:val="001D39CF"/>
    <w:rsid w:val="001D5242"/>
    <w:rsid w:val="001D5B45"/>
    <w:rsid w:val="001D6582"/>
    <w:rsid w:val="001E38CE"/>
    <w:rsid w:val="001E3D8F"/>
    <w:rsid w:val="001E5673"/>
    <w:rsid w:val="001E7C80"/>
    <w:rsid w:val="001F211E"/>
    <w:rsid w:val="001F2F97"/>
    <w:rsid w:val="001F6203"/>
    <w:rsid w:val="001F6A37"/>
    <w:rsid w:val="00200C1F"/>
    <w:rsid w:val="002033C2"/>
    <w:rsid w:val="00203904"/>
    <w:rsid w:val="00206699"/>
    <w:rsid w:val="00212A5C"/>
    <w:rsid w:val="0021392F"/>
    <w:rsid w:val="0021432D"/>
    <w:rsid w:val="002165AF"/>
    <w:rsid w:val="00217053"/>
    <w:rsid w:val="00220B0B"/>
    <w:rsid w:val="00221BF3"/>
    <w:rsid w:val="00226D7F"/>
    <w:rsid w:val="002271F1"/>
    <w:rsid w:val="00235608"/>
    <w:rsid w:val="00235E81"/>
    <w:rsid w:val="00237CFF"/>
    <w:rsid w:val="00242A89"/>
    <w:rsid w:val="0025366E"/>
    <w:rsid w:val="00255568"/>
    <w:rsid w:val="002562E1"/>
    <w:rsid w:val="00256B38"/>
    <w:rsid w:val="0026090B"/>
    <w:rsid w:val="002665C5"/>
    <w:rsid w:val="00266BCB"/>
    <w:rsid w:val="00267CAC"/>
    <w:rsid w:val="002710C1"/>
    <w:rsid w:val="00271317"/>
    <w:rsid w:val="00275399"/>
    <w:rsid w:val="0027750E"/>
    <w:rsid w:val="00280B8D"/>
    <w:rsid w:val="00283022"/>
    <w:rsid w:val="0029095F"/>
    <w:rsid w:val="002935A1"/>
    <w:rsid w:val="0029559C"/>
    <w:rsid w:val="00295FDA"/>
    <w:rsid w:val="002A2F23"/>
    <w:rsid w:val="002A42DA"/>
    <w:rsid w:val="002A5E37"/>
    <w:rsid w:val="002A5FA2"/>
    <w:rsid w:val="002B2936"/>
    <w:rsid w:val="002B4295"/>
    <w:rsid w:val="002C079E"/>
    <w:rsid w:val="002C2338"/>
    <w:rsid w:val="002C2965"/>
    <w:rsid w:val="002C4244"/>
    <w:rsid w:val="002C683C"/>
    <w:rsid w:val="002D0762"/>
    <w:rsid w:val="002D0D87"/>
    <w:rsid w:val="002D0F20"/>
    <w:rsid w:val="002D217B"/>
    <w:rsid w:val="002D2D7E"/>
    <w:rsid w:val="002D5D07"/>
    <w:rsid w:val="002D6098"/>
    <w:rsid w:val="002E06FC"/>
    <w:rsid w:val="002E2E38"/>
    <w:rsid w:val="002E3826"/>
    <w:rsid w:val="002E6206"/>
    <w:rsid w:val="002E6754"/>
    <w:rsid w:val="002F0385"/>
    <w:rsid w:val="002F14E5"/>
    <w:rsid w:val="002F3C70"/>
    <w:rsid w:val="002F79AB"/>
    <w:rsid w:val="00302415"/>
    <w:rsid w:val="00302874"/>
    <w:rsid w:val="00304CAA"/>
    <w:rsid w:val="00304E9A"/>
    <w:rsid w:val="00306376"/>
    <w:rsid w:val="00307394"/>
    <w:rsid w:val="003078EE"/>
    <w:rsid w:val="003126AD"/>
    <w:rsid w:val="00312E05"/>
    <w:rsid w:val="0031458E"/>
    <w:rsid w:val="0031560A"/>
    <w:rsid w:val="0031593F"/>
    <w:rsid w:val="00316907"/>
    <w:rsid w:val="00316C36"/>
    <w:rsid w:val="003211BB"/>
    <w:rsid w:val="0032498A"/>
    <w:rsid w:val="003364A5"/>
    <w:rsid w:val="00337300"/>
    <w:rsid w:val="003373D9"/>
    <w:rsid w:val="00340A12"/>
    <w:rsid w:val="003416C5"/>
    <w:rsid w:val="00341D83"/>
    <w:rsid w:val="00347931"/>
    <w:rsid w:val="00353DEC"/>
    <w:rsid w:val="003552F1"/>
    <w:rsid w:val="00361E3D"/>
    <w:rsid w:val="00365EF0"/>
    <w:rsid w:val="00370638"/>
    <w:rsid w:val="00371372"/>
    <w:rsid w:val="00372203"/>
    <w:rsid w:val="00372F6D"/>
    <w:rsid w:val="0037474B"/>
    <w:rsid w:val="003764EF"/>
    <w:rsid w:val="00377980"/>
    <w:rsid w:val="003807F4"/>
    <w:rsid w:val="003866DE"/>
    <w:rsid w:val="00387BBE"/>
    <w:rsid w:val="0039416E"/>
    <w:rsid w:val="00396D79"/>
    <w:rsid w:val="00397AE6"/>
    <w:rsid w:val="00397B59"/>
    <w:rsid w:val="003A0A9D"/>
    <w:rsid w:val="003A1FEE"/>
    <w:rsid w:val="003A2D0B"/>
    <w:rsid w:val="003A3104"/>
    <w:rsid w:val="003A37CC"/>
    <w:rsid w:val="003A5640"/>
    <w:rsid w:val="003B1FF7"/>
    <w:rsid w:val="003B47BD"/>
    <w:rsid w:val="003D0308"/>
    <w:rsid w:val="003D0ECB"/>
    <w:rsid w:val="003D3995"/>
    <w:rsid w:val="003D4770"/>
    <w:rsid w:val="003D4A5C"/>
    <w:rsid w:val="003D6143"/>
    <w:rsid w:val="003E0079"/>
    <w:rsid w:val="003E1E10"/>
    <w:rsid w:val="003E20AF"/>
    <w:rsid w:val="003E4393"/>
    <w:rsid w:val="003E74DD"/>
    <w:rsid w:val="003E74EC"/>
    <w:rsid w:val="003F065D"/>
    <w:rsid w:val="003F141F"/>
    <w:rsid w:val="003F4270"/>
    <w:rsid w:val="003F4AED"/>
    <w:rsid w:val="003F5DE9"/>
    <w:rsid w:val="003F6293"/>
    <w:rsid w:val="003F7D06"/>
    <w:rsid w:val="00401CB5"/>
    <w:rsid w:val="00402B3C"/>
    <w:rsid w:val="004045FC"/>
    <w:rsid w:val="004062E0"/>
    <w:rsid w:val="004118EB"/>
    <w:rsid w:val="00415CFE"/>
    <w:rsid w:val="0041775F"/>
    <w:rsid w:val="00417782"/>
    <w:rsid w:val="0042024C"/>
    <w:rsid w:val="00421828"/>
    <w:rsid w:val="00427BE8"/>
    <w:rsid w:val="00431B63"/>
    <w:rsid w:val="00433735"/>
    <w:rsid w:val="00433C88"/>
    <w:rsid w:val="00440558"/>
    <w:rsid w:val="00445386"/>
    <w:rsid w:val="0045400C"/>
    <w:rsid w:val="00457913"/>
    <w:rsid w:val="00460048"/>
    <w:rsid w:val="00460B06"/>
    <w:rsid w:val="00463747"/>
    <w:rsid w:val="004640CE"/>
    <w:rsid w:val="00465332"/>
    <w:rsid w:val="004660BE"/>
    <w:rsid w:val="004668F7"/>
    <w:rsid w:val="004669A7"/>
    <w:rsid w:val="004701AF"/>
    <w:rsid w:val="00472740"/>
    <w:rsid w:val="00473EBC"/>
    <w:rsid w:val="004740AA"/>
    <w:rsid w:val="00474371"/>
    <w:rsid w:val="0047502F"/>
    <w:rsid w:val="004759C0"/>
    <w:rsid w:val="00477563"/>
    <w:rsid w:val="004810CA"/>
    <w:rsid w:val="00482C06"/>
    <w:rsid w:val="00485AB0"/>
    <w:rsid w:val="004863E8"/>
    <w:rsid w:val="00493FA5"/>
    <w:rsid w:val="00494E01"/>
    <w:rsid w:val="00497E3E"/>
    <w:rsid w:val="004A144E"/>
    <w:rsid w:val="004A4FB4"/>
    <w:rsid w:val="004A51AA"/>
    <w:rsid w:val="004B290E"/>
    <w:rsid w:val="004B2CAD"/>
    <w:rsid w:val="004C0C88"/>
    <w:rsid w:val="004C1E48"/>
    <w:rsid w:val="004C4AF4"/>
    <w:rsid w:val="004C61D8"/>
    <w:rsid w:val="004C64EE"/>
    <w:rsid w:val="004C6745"/>
    <w:rsid w:val="004E35D5"/>
    <w:rsid w:val="004E3A37"/>
    <w:rsid w:val="004E4480"/>
    <w:rsid w:val="004E697C"/>
    <w:rsid w:val="004E6C85"/>
    <w:rsid w:val="004F0506"/>
    <w:rsid w:val="004F2AE4"/>
    <w:rsid w:val="004F5824"/>
    <w:rsid w:val="004F6467"/>
    <w:rsid w:val="004F777E"/>
    <w:rsid w:val="00501C04"/>
    <w:rsid w:val="00502916"/>
    <w:rsid w:val="00503124"/>
    <w:rsid w:val="00505C14"/>
    <w:rsid w:val="00506F67"/>
    <w:rsid w:val="00507165"/>
    <w:rsid w:val="00511D30"/>
    <w:rsid w:val="00512574"/>
    <w:rsid w:val="00520FF5"/>
    <w:rsid w:val="00526E08"/>
    <w:rsid w:val="00530395"/>
    <w:rsid w:val="00530B38"/>
    <w:rsid w:val="00530B90"/>
    <w:rsid w:val="0053143E"/>
    <w:rsid w:val="0053445E"/>
    <w:rsid w:val="00534A3C"/>
    <w:rsid w:val="005355EA"/>
    <w:rsid w:val="00535CA9"/>
    <w:rsid w:val="0054176C"/>
    <w:rsid w:val="005428CF"/>
    <w:rsid w:val="0054341A"/>
    <w:rsid w:val="0054408B"/>
    <w:rsid w:val="00544E3D"/>
    <w:rsid w:val="00545023"/>
    <w:rsid w:val="00545E67"/>
    <w:rsid w:val="0055213B"/>
    <w:rsid w:val="00553746"/>
    <w:rsid w:val="00555FD4"/>
    <w:rsid w:val="005670C6"/>
    <w:rsid w:val="00573A84"/>
    <w:rsid w:val="0057561E"/>
    <w:rsid w:val="00575772"/>
    <w:rsid w:val="00580570"/>
    <w:rsid w:val="0058205E"/>
    <w:rsid w:val="0058319A"/>
    <w:rsid w:val="00583B9A"/>
    <w:rsid w:val="00587835"/>
    <w:rsid w:val="00596C91"/>
    <w:rsid w:val="005A01EA"/>
    <w:rsid w:val="005A52D0"/>
    <w:rsid w:val="005B4522"/>
    <w:rsid w:val="005C01E5"/>
    <w:rsid w:val="005C26E2"/>
    <w:rsid w:val="005C4816"/>
    <w:rsid w:val="005C56C3"/>
    <w:rsid w:val="005C7086"/>
    <w:rsid w:val="005C7DA6"/>
    <w:rsid w:val="005D0B99"/>
    <w:rsid w:val="005D3253"/>
    <w:rsid w:val="005D6D7A"/>
    <w:rsid w:val="005D6E5F"/>
    <w:rsid w:val="005D722B"/>
    <w:rsid w:val="005D783E"/>
    <w:rsid w:val="005E4327"/>
    <w:rsid w:val="005E4CBE"/>
    <w:rsid w:val="005E4DAB"/>
    <w:rsid w:val="005E55E5"/>
    <w:rsid w:val="005E55E9"/>
    <w:rsid w:val="005E7F2F"/>
    <w:rsid w:val="005F1D3B"/>
    <w:rsid w:val="005F63B0"/>
    <w:rsid w:val="0060421F"/>
    <w:rsid w:val="00607154"/>
    <w:rsid w:val="00613634"/>
    <w:rsid w:val="00617805"/>
    <w:rsid w:val="0061783E"/>
    <w:rsid w:val="006235C3"/>
    <w:rsid w:val="00626343"/>
    <w:rsid w:val="00626746"/>
    <w:rsid w:val="00630612"/>
    <w:rsid w:val="006314E6"/>
    <w:rsid w:val="00631D1D"/>
    <w:rsid w:val="0063353E"/>
    <w:rsid w:val="00633D22"/>
    <w:rsid w:val="00637E72"/>
    <w:rsid w:val="00650155"/>
    <w:rsid w:val="00654093"/>
    <w:rsid w:val="00655A95"/>
    <w:rsid w:val="006607E8"/>
    <w:rsid w:val="00663E04"/>
    <w:rsid w:val="00665AF5"/>
    <w:rsid w:val="00672822"/>
    <w:rsid w:val="00675DB7"/>
    <w:rsid w:val="00676BE5"/>
    <w:rsid w:val="006807E4"/>
    <w:rsid w:val="00680A84"/>
    <w:rsid w:val="0068158F"/>
    <w:rsid w:val="00687556"/>
    <w:rsid w:val="0069012B"/>
    <w:rsid w:val="0069396B"/>
    <w:rsid w:val="00693ABB"/>
    <w:rsid w:val="00693B4C"/>
    <w:rsid w:val="006953DD"/>
    <w:rsid w:val="006A0855"/>
    <w:rsid w:val="006A48E6"/>
    <w:rsid w:val="006A504D"/>
    <w:rsid w:val="006A69DD"/>
    <w:rsid w:val="006A7DE2"/>
    <w:rsid w:val="006B0892"/>
    <w:rsid w:val="006B0927"/>
    <w:rsid w:val="006B0FD1"/>
    <w:rsid w:val="006B1387"/>
    <w:rsid w:val="006B1DE8"/>
    <w:rsid w:val="006B43BD"/>
    <w:rsid w:val="006B4E13"/>
    <w:rsid w:val="006B61C5"/>
    <w:rsid w:val="006C4814"/>
    <w:rsid w:val="006C489A"/>
    <w:rsid w:val="006C4C12"/>
    <w:rsid w:val="006C5AD3"/>
    <w:rsid w:val="006C7060"/>
    <w:rsid w:val="006C760E"/>
    <w:rsid w:val="006C77ED"/>
    <w:rsid w:val="006D0FE2"/>
    <w:rsid w:val="006D1EA2"/>
    <w:rsid w:val="006D38BD"/>
    <w:rsid w:val="006D5FFB"/>
    <w:rsid w:val="006D721B"/>
    <w:rsid w:val="006E0BE7"/>
    <w:rsid w:val="006E0C8E"/>
    <w:rsid w:val="006E22DA"/>
    <w:rsid w:val="006E2F76"/>
    <w:rsid w:val="006E4F91"/>
    <w:rsid w:val="006E65E8"/>
    <w:rsid w:val="006E7F86"/>
    <w:rsid w:val="006F3BA5"/>
    <w:rsid w:val="006F4A92"/>
    <w:rsid w:val="006F58FC"/>
    <w:rsid w:val="007024F8"/>
    <w:rsid w:val="007076E5"/>
    <w:rsid w:val="0070797B"/>
    <w:rsid w:val="00710979"/>
    <w:rsid w:val="007126C7"/>
    <w:rsid w:val="0072193D"/>
    <w:rsid w:val="007225E6"/>
    <w:rsid w:val="00726284"/>
    <w:rsid w:val="00726FFB"/>
    <w:rsid w:val="007301D7"/>
    <w:rsid w:val="00731510"/>
    <w:rsid w:val="007318EA"/>
    <w:rsid w:val="007344D8"/>
    <w:rsid w:val="00741214"/>
    <w:rsid w:val="00747859"/>
    <w:rsid w:val="00747DA7"/>
    <w:rsid w:val="00750DA1"/>
    <w:rsid w:val="007520F1"/>
    <w:rsid w:val="00757FAD"/>
    <w:rsid w:val="00760CE1"/>
    <w:rsid w:val="00763F76"/>
    <w:rsid w:val="007709B3"/>
    <w:rsid w:val="0077150D"/>
    <w:rsid w:val="00771534"/>
    <w:rsid w:val="00773DFD"/>
    <w:rsid w:val="0077669D"/>
    <w:rsid w:val="00776B42"/>
    <w:rsid w:val="007833F4"/>
    <w:rsid w:val="007843E9"/>
    <w:rsid w:val="00785CC3"/>
    <w:rsid w:val="00785F83"/>
    <w:rsid w:val="007860FB"/>
    <w:rsid w:val="00787037"/>
    <w:rsid w:val="00787349"/>
    <w:rsid w:val="00790407"/>
    <w:rsid w:val="0079223D"/>
    <w:rsid w:val="0079370A"/>
    <w:rsid w:val="00797BCA"/>
    <w:rsid w:val="007A1425"/>
    <w:rsid w:val="007A3154"/>
    <w:rsid w:val="007A40C7"/>
    <w:rsid w:val="007A4336"/>
    <w:rsid w:val="007A5697"/>
    <w:rsid w:val="007B168A"/>
    <w:rsid w:val="007B4D7D"/>
    <w:rsid w:val="007C44E8"/>
    <w:rsid w:val="007C56D3"/>
    <w:rsid w:val="007C5F44"/>
    <w:rsid w:val="007C6DFB"/>
    <w:rsid w:val="007D1080"/>
    <w:rsid w:val="007D2B83"/>
    <w:rsid w:val="007D2F36"/>
    <w:rsid w:val="007E2B39"/>
    <w:rsid w:val="007E4A25"/>
    <w:rsid w:val="007E4E9E"/>
    <w:rsid w:val="007E778A"/>
    <w:rsid w:val="007F0020"/>
    <w:rsid w:val="007F0A20"/>
    <w:rsid w:val="007F1838"/>
    <w:rsid w:val="007F2B6E"/>
    <w:rsid w:val="007F2D95"/>
    <w:rsid w:val="007F301E"/>
    <w:rsid w:val="007F3BF7"/>
    <w:rsid w:val="00801D50"/>
    <w:rsid w:val="00803042"/>
    <w:rsid w:val="0080502A"/>
    <w:rsid w:val="0080575D"/>
    <w:rsid w:val="0080581E"/>
    <w:rsid w:val="0080763E"/>
    <w:rsid w:val="00807D83"/>
    <w:rsid w:val="00816241"/>
    <w:rsid w:val="00820A60"/>
    <w:rsid w:val="008216FD"/>
    <w:rsid w:val="008223E4"/>
    <w:rsid w:val="00824D23"/>
    <w:rsid w:val="00833E1E"/>
    <w:rsid w:val="008378F6"/>
    <w:rsid w:val="00843028"/>
    <w:rsid w:val="00843D78"/>
    <w:rsid w:val="008440CC"/>
    <w:rsid w:val="0084610F"/>
    <w:rsid w:val="00846135"/>
    <w:rsid w:val="00853FDC"/>
    <w:rsid w:val="008556C1"/>
    <w:rsid w:val="00856141"/>
    <w:rsid w:val="008578A9"/>
    <w:rsid w:val="008668E1"/>
    <w:rsid w:val="00867275"/>
    <w:rsid w:val="00867556"/>
    <w:rsid w:val="008678BA"/>
    <w:rsid w:val="0087073B"/>
    <w:rsid w:val="00871AD3"/>
    <w:rsid w:val="00874605"/>
    <w:rsid w:val="008757D7"/>
    <w:rsid w:val="00877AB4"/>
    <w:rsid w:val="00877F6F"/>
    <w:rsid w:val="00881913"/>
    <w:rsid w:val="0088215B"/>
    <w:rsid w:val="00882CA3"/>
    <w:rsid w:val="00885B24"/>
    <w:rsid w:val="00887FA7"/>
    <w:rsid w:val="00891456"/>
    <w:rsid w:val="00895A4C"/>
    <w:rsid w:val="00896007"/>
    <w:rsid w:val="008A1B2A"/>
    <w:rsid w:val="008A406E"/>
    <w:rsid w:val="008A541A"/>
    <w:rsid w:val="008A6D46"/>
    <w:rsid w:val="008B2AD1"/>
    <w:rsid w:val="008B6970"/>
    <w:rsid w:val="008B6D2B"/>
    <w:rsid w:val="008C0101"/>
    <w:rsid w:val="008C211B"/>
    <w:rsid w:val="008C2B67"/>
    <w:rsid w:val="008C3089"/>
    <w:rsid w:val="008C474D"/>
    <w:rsid w:val="008C5B2B"/>
    <w:rsid w:val="008C62F6"/>
    <w:rsid w:val="008D340F"/>
    <w:rsid w:val="008D4C25"/>
    <w:rsid w:val="008D6CBC"/>
    <w:rsid w:val="008D7A4E"/>
    <w:rsid w:val="008E0FCC"/>
    <w:rsid w:val="008E143E"/>
    <w:rsid w:val="008E71CD"/>
    <w:rsid w:val="008F2650"/>
    <w:rsid w:val="008F4C14"/>
    <w:rsid w:val="008F601E"/>
    <w:rsid w:val="009004E0"/>
    <w:rsid w:val="0090231E"/>
    <w:rsid w:val="00903235"/>
    <w:rsid w:val="00906DED"/>
    <w:rsid w:val="0091119D"/>
    <w:rsid w:val="00914B05"/>
    <w:rsid w:val="00915CCA"/>
    <w:rsid w:val="009174EE"/>
    <w:rsid w:val="009205F8"/>
    <w:rsid w:val="00921E89"/>
    <w:rsid w:val="00925189"/>
    <w:rsid w:val="009263DA"/>
    <w:rsid w:val="0093005A"/>
    <w:rsid w:val="0093418C"/>
    <w:rsid w:val="00934D5F"/>
    <w:rsid w:val="009351B7"/>
    <w:rsid w:val="00940BC3"/>
    <w:rsid w:val="00941E8C"/>
    <w:rsid w:val="00942531"/>
    <w:rsid w:val="009451C9"/>
    <w:rsid w:val="009465AC"/>
    <w:rsid w:val="009533D0"/>
    <w:rsid w:val="009560A0"/>
    <w:rsid w:val="00966F58"/>
    <w:rsid w:val="00966FB0"/>
    <w:rsid w:val="00971B5E"/>
    <w:rsid w:val="009739D0"/>
    <w:rsid w:val="00976F01"/>
    <w:rsid w:val="00977B06"/>
    <w:rsid w:val="00980823"/>
    <w:rsid w:val="00982619"/>
    <w:rsid w:val="00982F91"/>
    <w:rsid w:val="009843E5"/>
    <w:rsid w:val="00985F87"/>
    <w:rsid w:val="0098638B"/>
    <w:rsid w:val="009867AA"/>
    <w:rsid w:val="00996380"/>
    <w:rsid w:val="0099682B"/>
    <w:rsid w:val="00997D66"/>
    <w:rsid w:val="009A0A1F"/>
    <w:rsid w:val="009A1180"/>
    <w:rsid w:val="009A2C6A"/>
    <w:rsid w:val="009A2F36"/>
    <w:rsid w:val="009B1E3A"/>
    <w:rsid w:val="009B2B18"/>
    <w:rsid w:val="009B3CD0"/>
    <w:rsid w:val="009B7C72"/>
    <w:rsid w:val="009C1088"/>
    <w:rsid w:val="009C2ED3"/>
    <w:rsid w:val="009C644E"/>
    <w:rsid w:val="009C6B4F"/>
    <w:rsid w:val="009D3786"/>
    <w:rsid w:val="009D3F08"/>
    <w:rsid w:val="009E1784"/>
    <w:rsid w:val="009E598E"/>
    <w:rsid w:val="009F0D07"/>
    <w:rsid w:val="009F6A72"/>
    <w:rsid w:val="00A0488E"/>
    <w:rsid w:val="00A060F2"/>
    <w:rsid w:val="00A1021A"/>
    <w:rsid w:val="00A102A5"/>
    <w:rsid w:val="00A11EB5"/>
    <w:rsid w:val="00A153D1"/>
    <w:rsid w:val="00A15A04"/>
    <w:rsid w:val="00A17E36"/>
    <w:rsid w:val="00A20C1A"/>
    <w:rsid w:val="00A21856"/>
    <w:rsid w:val="00A246E2"/>
    <w:rsid w:val="00A30315"/>
    <w:rsid w:val="00A3289C"/>
    <w:rsid w:val="00A35064"/>
    <w:rsid w:val="00A368D2"/>
    <w:rsid w:val="00A4354F"/>
    <w:rsid w:val="00A43783"/>
    <w:rsid w:val="00A44503"/>
    <w:rsid w:val="00A46D7D"/>
    <w:rsid w:val="00A47192"/>
    <w:rsid w:val="00A539C1"/>
    <w:rsid w:val="00A55483"/>
    <w:rsid w:val="00A559D8"/>
    <w:rsid w:val="00A56A27"/>
    <w:rsid w:val="00A56E50"/>
    <w:rsid w:val="00A603B6"/>
    <w:rsid w:val="00A609E2"/>
    <w:rsid w:val="00A650D2"/>
    <w:rsid w:val="00A74668"/>
    <w:rsid w:val="00A7529F"/>
    <w:rsid w:val="00A75307"/>
    <w:rsid w:val="00A7618D"/>
    <w:rsid w:val="00A76444"/>
    <w:rsid w:val="00A76492"/>
    <w:rsid w:val="00A76FF4"/>
    <w:rsid w:val="00A777F5"/>
    <w:rsid w:val="00A81A60"/>
    <w:rsid w:val="00A827F2"/>
    <w:rsid w:val="00A8454E"/>
    <w:rsid w:val="00A8518D"/>
    <w:rsid w:val="00A93FAB"/>
    <w:rsid w:val="00A97AE7"/>
    <w:rsid w:val="00A97E21"/>
    <w:rsid w:val="00AA0B11"/>
    <w:rsid w:val="00AA1FF6"/>
    <w:rsid w:val="00AA601D"/>
    <w:rsid w:val="00AA672D"/>
    <w:rsid w:val="00AA7C53"/>
    <w:rsid w:val="00AB1E01"/>
    <w:rsid w:val="00AB3F6C"/>
    <w:rsid w:val="00AB5CCB"/>
    <w:rsid w:val="00AC1DAA"/>
    <w:rsid w:val="00AC4A9D"/>
    <w:rsid w:val="00AC4F27"/>
    <w:rsid w:val="00AC74CA"/>
    <w:rsid w:val="00AD1B12"/>
    <w:rsid w:val="00AD20CB"/>
    <w:rsid w:val="00AD38F9"/>
    <w:rsid w:val="00AD588F"/>
    <w:rsid w:val="00AE1635"/>
    <w:rsid w:val="00AE1D53"/>
    <w:rsid w:val="00AE479B"/>
    <w:rsid w:val="00AE500F"/>
    <w:rsid w:val="00AE566D"/>
    <w:rsid w:val="00AF110D"/>
    <w:rsid w:val="00AF3518"/>
    <w:rsid w:val="00AF3A57"/>
    <w:rsid w:val="00AF4A16"/>
    <w:rsid w:val="00AF6D95"/>
    <w:rsid w:val="00AF708F"/>
    <w:rsid w:val="00B035DD"/>
    <w:rsid w:val="00B07EFB"/>
    <w:rsid w:val="00B128FC"/>
    <w:rsid w:val="00B12C17"/>
    <w:rsid w:val="00B150AF"/>
    <w:rsid w:val="00B15475"/>
    <w:rsid w:val="00B1694E"/>
    <w:rsid w:val="00B23E3E"/>
    <w:rsid w:val="00B33606"/>
    <w:rsid w:val="00B343B8"/>
    <w:rsid w:val="00B350A0"/>
    <w:rsid w:val="00B35F1E"/>
    <w:rsid w:val="00B410C7"/>
    <w:rsid w:val="00B418F5"/>
    <w:rsid w:val="00B444ED"/>
    <w:rsid w:val="00B449F5"/>
    <w:rsid w:val="00B464D8"/>
    <w:rsid w:val="00B52CED"/>
    <w:rsid w:val="00B57DC4"/>
    <w:rsid w:val="00B57F01"/>
    <w:rsid w:val="00B60D77"/>
    <w:rsid w:val="00B624CA"/>
    <w:rsid w:val="00B62D7B"/>
    <w:rsid w:val="00B70991"/>
    <w:rsid w:val="00B71D6F"/>
    <w:rsid w:val="00B749C5"/>
    <w:rsid w:val="00B74AA1"/>
    <w:rsid w:val="00B74D31"/>
    <w:rsid w:val="00B80610"/>
    <w:rsid w:val="00B8323A"/>
    <w:rsid w:val="00B85302"/>
    <w:rsid w:val="00B86C79"/>
    <w:rsid w:val="00B874CA"/>
    <w:rsid w:val="00B90878"/>
    <w:rsid w:val="00B931BF"/>
    <w:rsid w:val="00B944D5"/>
    <w:rsid w:val="00B94D8E"/>
    <w:rsid w:val="00B96643"/>
    <w:rsid w:val="00B97520"/>
    <w:rsid w:val="00BA1B11"/>
    <w:rsid w:val="00BA3706"/>
    <w:rsid w:val="00BA3822"/>
    <w:rsid w:val="00BA3ADD"/>
    <w:rsid w:val="00BA654C"/>
    <w:rsid w:val="00BA7239"/>
    <w:rsid w:val="00BB1179"/>
    <w:rsid w:val="00BB16C7"/>
    <w:rsid w:val="00BB1C1C"/>
    <w:rsid w:val="00BB36EF"/>
    <w:rsid w:val="00BB565B"/>
    <w:rsid w:val="00BB6338"/>
    <w:rsid w:val="00BB754C"/>
    <w:rsid w:val="00BC10ED"/>
    <w:rsid w:val="00BC227D"/>
    <w:rsid w:val="00BD14FD"/>
    <w:rsid w:val="00BD3095"/>
    <w:rsid w:val="00BD4BE6"/>
    <w:rsid w:val="00BD7215"/>
    <w:rsid w:val="00BE0F20"/>
    <w:rsid w:val="00BE3917"/>
    <w:rsid w:val="00BE7C6E"/>
    <w:rsid w:val="00BF180D"/>
    <w:rsid w:val="00BF26BB"/>
    <w:rsid w:val="00BF36D2"/>
    <w:rsid w:val="00BF387B"/>
    <w:rsid w:val="00BF480B"/>
    <w:rsid w:val="00C00955"/>
    <w:rsid w:val="00C0262F"/>
    <w:rsid w:val="00C04B3F"/>
    <w:rsid w:val="00C062A7"/>
    <w:rsid w:val="00C070BC"/>
    <w:rsid w:val="00C14B47"/>
    <w:rsid w:val="00C16B74"/>
    <w:rsid w:val="00C17D8D"/>
    <w:rsid w:val="00C20EA1"/>
    <w:rsid w:val="00C27B3C"/>
    <w:rsid w:val="00C4203D"/>
    <w:rsid w:val="00C46337"/>
    <w:rsid w:val="00C46A6E"/>
    <w:rsid w:val="00C5216E"/>
    <w:rsid w:val="00C53376"/>
    <w:rsid w:val="00C53E7F"/>
    <w:rsid w:val="00C542AD"/>
    <w:rsid w:val="00C57830"/>
    <w:rsid w:val="00C61126"/>
    <w:rsid w:val="00C657D5"/>
    <w:rsid w:val="00C65F96"/>
    <w:rsid w:val="00C72539"/>
    <w:rsid w:val="00C72B0F"/>
    <w:rsid w:val="00C72F98"/>
    <w:rsid w:val="00C740DA"/>
    <w:rsid w:val="00C74FEE"/>
    <w:rsid w:val="00C7733D"/>
    <w:rsid w:val="00C835D9"/>
    <w:rsid w:val="00C8368A"/>
    <w:rsid w:val="00C83B41"/>
    <w:rsid w:val="00C841DE"/>
    <w:rsid w:val="00C9028D"/>
    <w:rsid w:val="00C90880"/>
    <w:rsid w:val="00C955C0"/>
    <w:rsid w:val="00C95AFD"/>
    <w:rsid w:val="00C97739"/>
    <w:rsid w:val="00CA1E3E"/>
    <w:rsid w:val="00CA3351"/>
    <w:rsid w:val="00CA4D53"/>
    <w:rsid w:val="00CB0456"/>
    <w:rsid w:val="00CB09BE"/>
    <w:rsid w:val="00CB3B41"/>
    <w:rsid w:val="00CC011A"/>
    <w:rsid w:val="00CC51D4"/>
    <w:rsid w:val="00CC60E6"/>
    <w:rsid w:val="00CC7CCA"/>
    <w:rsid w:val="00CD0F05"/>
    <w:rsid w:val="00CD1EE4"/>
    <w:rsid w:val="00CD2621"/>
    <w:rsid w:val="00CD5354"/>
    <w:rsid w:val="00CD7315"/>
    <w:rsid w:val="00CE39FF"/>
    <w:rsid w:val="00CE496A"/>
    <w:rsid w:val="00CE79A5"/>
    <w:rsid w:val="00CE7D94"/>
    <w:rsid w:val="00CF5CC5"/>
    <w:rsid w:val="00D01A2A"/>
    <w:rsid w:val="00D01B41"/>
    <w:rsid w:val="00D02222"/>
    <w:rsid w:val="00D1441D"/>
    <w:rsid w:val="00D1477C"/>
    <w:rsid w:val="00D2099D"/>
    <w:rsid w:val="00D21395"/>
    <w:rsid w:val="00D21598"/>
    <w:rsid w:val="00D21CCE"/>
    <w:rsid w:val="00D221AD"/>
    <w:rsid w:val="00D272F5"/>
    <w:rsid w:val="00D27B55"/>
    <w:rsid w:val="00D34320"/>
    <w:rsid w:val="00D34A7C"/>
    <w:rsid w:val="00D420C3"/>
    <w:rsid w:val="00D45D74"/>
    <w:rsid w:val="00D46976"/>
    <w:rsid w:val="00D516B1"/>
    <w:rsid w:val="00D53EE1"/>
    <w:rsid w:val="00D56CD2"/>
    <w:rsid w:val="00D57247"/>
    <w:rsid w:val="00D57491"/>
    <w:rsid w:val="00D57D4F"/>
    <w:rsid w:val="00D64651"/>
    <w:rsid w:val="00D6638A"/>
    <w:rsid w:val="00D7107B"/>
    <w:rsid w:val="00D73408"/>
    <w:rsid w:val="00D734BB"/>
    <w:rsid w:val="00D74489"/>
    <w:rsid w:val="00D74DF4"/>
    <w:rsid w:val="00D76996"/>
    <w:rsid w:val="00D80623"/>
    <w:rsid w:val="00D812D7"/>
    <w:rsid w:val="00D81B32"/>
    <w:rsid w:val="00D84515"/>
    <w:rsid w:val="00D84AA1"/>
    <w:rsid w:val="00D84F31"/>
    <w:rsid w:val="00D86006"/>
    <w:rsid w:val="00D86281"/>
    <w:rsid w:val="00D903FB"/>
    <w:rsid w:val="00D91550"/>
    <w:rsid w:val="00D92199"/>
    <w:rsid w:val="00D922EB"/>
    <w:rsid w:val="00D934DC"/>
    <w:rsid w:val="00D954A8"/>
    <w:rsid w:val="00D977DF"/>
    <w:rsid w:val="00D97A68"/>
    <w:rsid w:val="00DA06A0"/>
    <w:rsid w:val="00DA48C2"/>
    <w:rsid w:val="00DA4F2C"/>
    <w:rsid w:val="00DA7171"/>
    <w:rsid w:val="00DB0A0E"/>
    <w:rsid w:val="00DB5542"/>
    <w:rsid w:val="00DC3920"/>
    <w:rsid w:val="00DC42F9"/>
    <w:rsid w:val="00DC6E0E"/>
    <w:rsid w:val="00DC7C5B"/>
    <w:rsid w:val="00DC7D81"/>
    <w:rsid w:val="00DD09B7"/>
    <w:rsid w:val="00DD0B69"/>
    <w:rsid w:val="00DD2757"/>
    <w:rsid w:val="00DD369E"/>
    <w:rsid w:val="00DD50B1"/>
    <w:rsid w:val="00DD7B44"/>
    <w:rsid w:val="00DE29A9"/>
    <w:rsid w:val="00DF0FD2"/>
    <w:rsid w:val="00DF1335"/>
    <w:rsid w:val="00DF2D1A"/>
    <w:rsid w:val="00DF468D"/>
    <w:rsid w:val="00DF5BA6"/>
    <w:rsid w:val="00E006D8"/>
    <w:rsid w:val="00E01CDA"/>
    <w:rsid w:val="00E04055"/>
    <w:rsid w:val="00E05711"/>
    <w:rsid w:val="00E058E2"/>
    <w:rsid w:val="00E05B8F"/>
    <w:rsid w:val="00E1094F"/>
    <w:rsid w:val="00E14740"/>
    <w:rsid w:val="00E169BE"/>
    <w:rsid w:val="00E23769"/>
    <w:rsid w:val="00E32F48"/>
    <w:rsid w:val="00E33868"/>
    <w:rsid w:val="00E33AFE"/>
    <w:rsid w:val="00E3689F"/>
    <w:rsid w:val="00E372C8"/>
    <w:rsid w:val="00E412CF"/>
    <w:rsid w:val="00E44B05"/>
    <w:rsid w:val="00E455CB"/>
    <w:rsid w:val="00E50073"/>
    <w:rsid w:val="00E50BFE"/>
    <w:rsid w:val="00E50D2B"/>
    <w:rsid w:val="00E527DC"/>
    <w:rsid w:val="00E67915"/>
    <w:rsid w:val="00E67984"/>
    <w:rsid w:val="00E71087"/>
    <w:rsid w:val="00E72C22"/>
    <w:rsid w:val="00E74673"/>
    <w:rsid w:val="00E75EE5"/>
    <w:rsid w:val="00E76F83"/>
    <w:rsid w:val="00E77CAE"/>
    <w:rsid w:val="00E77EE6"/>
    <w:rsid w:val="00E801DA"/>
    <w:rsid w:val="00E8061D"/>
    <w:rsid w:val="00E82DF2"/>
    <w:rsid w:val="00E848DD"/>
    <w:rsid w:val="00E855A5"/>
    <w:rsid w:val="00E8602E"/>
    <w:rsid w:val="00E914EB"/>
    <w:rsid w:val="00E91E7F"/>
    <w:rsid w:val="00E96D87"/>
    <w:rsid w:val="00E97988"/>
    <w:rsid w:val="00EA2330"/>
    <w:rsid w:val="00EB2B6D"/>
    <w:rsid w:val="00EB3995"/>
    <w:rsid w:val="00EB3E56"/>
    <w:rsid w:val="00EB527F"/>
    <w:rsid w:val="00EB7DC1"/>
    <w:rsid w:val="00EC025D"/>
    <w:rsid w:val="00EC033F"/>
    <w:rsid w:val="00EC252F"/>
    <w:rsid w:val="00EC2964"/>
    <w:rsid w:val="00EC47B9"/>
    <w:rsid w:val="00ED0E00"/>
    <w:rsid w:val="00ED37B8"/>
    <w:rsid w:val="00ED5E0F"/>
    <w:rsid w:val="00ED60F9"/>
    <w:rsid w:val="00ED6FA5"/>
    <w:rsid w:val="00ED7F5E"/>
    <w:rsid w:val="00EE20FE"/>
    <w:rsid w:val="00EE6583"/>
    <w:rsid w:val="00EF01E1"/>
    <w:rsid w:val="00EF15E2"/>
    <w:rsid w:val="00EF309C"/>
    <w:rsid w:val="00EF492C"/>
    <w:rsid w:val="00EF54A9"/>
    <w:rsid w:val="00EF55A6"/>
    <w:rsid w:val="00EF57F0"/>
    <w:rsid w:val="00F023A3"/>
    <w:rsid w:val="00F040BF"/>
    <w:rsid w:val="00F058B8"/>
    <w:rsid w:val="00F143E4"/>
    <w:rsid w:val="00F16377"/>
    <w:rsid w:val="00F171C7"/>
    <w:rsid w:val="00F21043"/>
    <w:rsid w:val="00F217BB"/>
    <w:rsid w:val="00F21C65"/>
    <w:rsid w:val="00F22BE1"/>
    <w:rsid w:val="00F26E7D"/>
    <w:rsid w:val="00F27337"/>
    <w:rsid w:val="00F30D5B"/>
    <w:rsid w:val="00F31616"/>
    <w:rsid w:val="00F37581"/>
    <w:rsid w:val="00F40C63"/>
    <w:rsid w:val="00F40CC8"/>
    <w:rsid w:val="00F41C6B"/>
    <w:rsid w:val="00F43076"/>
    <w:rsid w:val="00F432A9"/>
    <w:rsid w:val="00F44280"/>
    <w:rsid w:val="00F47A15"/>
    <w:rsid w:val="00F5304F"/>
    <w:rsid w:val="00F563F6"/>
    <w:rsid w:val="00F65785"/>
    <w:rsid w:val="00F659A9"/>
    <w:rsid w:val="00F66F1D"/>
    <w:rsid w:val="00F706BE"/>
    <w:rsid w:val="00F7255E"/>
    <w:rsid w:val="00F74ED2"/>
    <w:rsid w:val="00F808A4"/>
    <w:rsid w:val="00F814A4"/>
    <w:rsid w:val="00F83F0D"/>
    <w:rsid w:val="00F918A2"/>
    <w:rsid w:val="00F93C45"/>
    <w:rsid w:val="00FA550B"/>
    <w:rsid w:val="00FA5A2C"/>
    <w:rsid w:val="00FA5BB1"/>
    <w:rsid w:val="00FA7FA2"/>
    <w:rsid w:val="00FB04A5"/>
    <w:rsid w:val="00FB50DA"/>
    <w:rsid w:val="00FB737B"/>
    <w:rsid w:val="00FC039C"/>
    <w:rsid w:val="00FC0DB6"/>
    <w:rsid w:val="00FC40BD"/>
    <w:rsid w:val="00FC6882"/>
    <w:rsid w:val="00FC723C"/>
    <w:rsid w:val="00FD0359"/>
    <w:rsid w:val="00FD1A55"/>
    <w:rsid w:val="00FD4CCF"/>
    <w:rsid w:val="00FD5602"/>
    <w:rsid w:val="00FD5B8B"/>
    <w:rsid w:val="00FE2EE9"/>
    <w:rsid w:val="00FE60DE"/>
    <w:rsid w:val="00FE6532"/>
    <w:rsid w:val="00FE6E5E"/>
    <w:rsid w:val="00FF0288"/>
    <w:rsid w:val="00FF050A"/>
    <w:rsid w:val="00FF285D"/>
    <w:rsid w:val="00FF6181"/>
    <w:rsid w:val="00FF6A53"/>
    <w:rsid w:val="00FF76B5"/>
    <w:rsid w:val="00FF785F"/>
    <w:rsid w:val="00FF7A2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AutoShape 312"/>
        <o:r id="V:Rule2" type="connector" idref="#AutoShape 70"/>
      </o:rules>
    </o:shapelayout>
  </w:shapeDefaults>
  <w:decimalSymbol w:val="."/>
  <w:listSeparator w:val=","/>
  <w14:docId w14:val="0541D328"/>
  <w15:docId w15:val="{4814CA8F-0A2F-4E47-8B11-5FDE3B992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40AA"/>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autoRedefine/>
    <w:qFormat/>
    <w:rsid w:val="00941E8C"/>
    <w:pPr>
      <w:keepNext/>
      <w:numPr>
        <w:ilvl w:val="1"/>
        <w:numId w:val="1"/>
      </w:numPr>
      <w:spacing w:before="360" w:after="120"/>
      <w:ind w:left="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41E8C"/>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3"/>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autoRedefine/>
    <w:qFormat/>
    <w:rsid w:val="003078EE"/>
    <w:pPr>
      <w:spacing w:after="200"/>
      <w:ind w:left="709" w:firstLine="4"/>
    </w:pPr>
    <w:rPr>
      <w:rFonts w:ascii="Times New Roman" w:hAnsi="Times New Roman"/>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2"/>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4A51AA"/>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4A51AA"/>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CB0456"/>
    <w:rPr>
      <w:i/>
      <w:color w:val="595959" w:themeColor="text1" w:themeTint="A6"/>
      <w:sz w:val="22"/>
      <w:szCs w:val="22"/>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4"/>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5"/>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6"/>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7"/>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rFonts w:cs="Tahoma"/>
      <w:lang w:val="en-US"/>
    </w:rPr>
  </w:style>
  <w:style w:type="paragraph" w:customStyle="1" w:styleId="EndNoteBibliography">
    <w:name w:val="EndNote Bibliography"/>
    <w:basedOn w:val="Normal"/>
    <w:rsid w:val="00CC011A"/>
    <w:pPr>
      <w:jc w:val="both"/>
    </w:pPr>
    <w:rPr>
      <w:rFonts w:cs="Tahoma"/>
      <w:lang w:val="en-US"/>
    </w:rPr>
  </w:style>
  <w:style w:type="character" w:styleId="Mention">
    <w:name w:val="Mention"/>
    <w:basedOn w:val="DefaultParagraphFont"/>
    <w:uiPriority w:val="99"/>
    <w:semiHidden/>
    <w:unhideWhenUsed/>
    <w:rsid w:val="006B0927"/>
    <w:rPr>
      <w:color w:val="2B579A"/>
      <w:shd w:val="clear" w:color="auto" w:fill="E6E6E6"/>
    </w:rPr>
  </w:style>
  <w:style w:type="paragraph" w:customStyle="1" w:styleId="p1">
    <w:name w:val="p1"/>
    <w:basedOn w:val="Normal"/>
    <w:rsid w:val="004740AA"/>
    <w:rPr>
      <w:rFonts w:ascii="Monaco" w:eastAsiaTheme="minorHAnsi" w:hAnsi="Monaco"/>
      <w:color w:val="0433FF"/>
      <w:sz w:val="17"/>
      <w:szCs w:val="17"/>
      <w:lang w:eastAsia="en-GB"/>
    </w:rPr>
  </w:style>
  <w:style w:type="character" w:styleId="UnresolvedMention">
    <w:name w:val="Unresolved Mention"/>
    <w:basedOn w:val="DefaultParagraphFont"/>
    <w:uiPriority w:val="99"/>
    <w:rsid w:val="003F5D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3539">
      <w:bodyDiv w:val="1"/>
      <w:marLeft w:val="0"/>
      <w:marRight w:val="0"/>
      <w:marTop w:val="0"/>
      <w:marBottom w:val="0"/>
      <w:divBdr>
        <w:top w:val="none" w:sz="0" w:space="0" w:color="auto"/>
        <w:left w:val="none" w:sz="0" w:space="0" w:color="auto"/>
        <w:bottom w:val="none" w:sz="0" w:space="0" w:color="auto"/>
        <w:right w:val="none" w:sz="0" w:space="0" w:color="auto"/>
      </w:divBdr>
    </w:div>
    <w:div w:id="15890287">
      <w:bodyDiv w:val="1"/>
      <w:marLeft w:val="0"/>
      <w:marRight w:val="0"/>
      <w:marTop w:val="0"/>
      <w:marBottom w:val="0"/>
      <w:divBdr>
        <w:top w:val="none" w:sz="0" w:space="0" w:color="auto"/>
        <w:left w:val="none" w:sz="0" w:space="0" w:color="auto"/>
        <w:bottom w:val="none" w:sz="0" w:space="0" w:color="auto"/>
        <w:right w:val="none" w:sz="0" w:space="0" w:color="auto"/>
      </w:divBdr>
    </w:div>
    <w:div w:id="54932896">
      <w:bodyDiv w:val="1"/>
      <w:marLeft w:val="0"/>
      <w:marRight w:val="0"/>
      <w:marTop w:val="0"/>
      <w:marBottom w:val="0"/>
      <w:divBdr>
        <w:top w:val="none" w:sz="0" w:space="0" w:color="auto"/>
        <w:left w:val="none" w:sz="0" w:space="0" w:color="auto"/>
        <w:bottom w:val="none" w:sz="0" w:space="0" w:color="auto"/>
        <w:right w:val="none" w:sz="0" w:space="0" w:color="auto"/>
      </w:divBdr>
    </w:div>
    <w:div w:id="113519653">
      <w:bodyDiv w:val="1"/>
      <w:marLeft w:val="0"/>
      <w:marRight w:val="0"/>
      <w:marTop w:val="0"/>
      <w:marBottom w:val="0"/>
      <w:divBdr>
        <w:top w:val="none" w:sz="0" w:space="0" w:color="auto"/>
        <w:left w:val="none" w:sz="0" w:space="0" w:color="auto"/>
        <w:bottom w:val="none" w:sz="0" w:space="0" w:color="auto"/>
        <w:right w:val="none" w:sz="0" w:space="0" w:color="auto"/>
      </w:divBdr>
    </w:div>
    <w:div w:id="205653039">
      <w:bodyDiv w:val="1"/>
      <w:marLeft w:val="0"/>
      <w:marRight w:val="0"/>
      <w:marTop w:val="0"/>
      <w:marBottom w:val="0"/>
      <w:divBdr>
        <w:top w:val="none" w:sz="0" w:space="0" w:color="auto"/>
        <w:left w:val="none" w:sz="0" w:space="0" w:color="auto"/>
        <w:bottom w:val="none" w:sz="0" w:space="0" w:color="auto"/>
        <w:right w:val="none" w:sz="0" w:space="0" w:color="auto"/>
      </w:divBdr>
      <w:divsChild>
        <w:div w:id="177742080">
          <w:marLeft w:val="0"/>
          <w:marRight w:val="0"/>
          <w:marTop w:val="0"/>
          <w:marBottom w:val="0"/>
          <w:divBdr>
            <w:top w:val="none" w:sz="0" w:space="0" w:color="auto"/>
            <w:left w:val="none" w:sz="0" w:space="0" w:color="auto"/>
            <w:bottom w:val="none" w:sz="0" w:space="0" w:color="auto"/>
            <w:right w:val="none" w:sz="0" w:space="0" w:color="auto"/>
          </w:divBdr>
          <w:divsChild>
            <w:div w:id="273832856">
              <w:marLeft w:val="0"/>
              <w:marRight w:val="0"/>
              <w:marTop w:val="0"/>
              <w:marBottom w:val="0"/>
              <w:divBdr>
                <w:top w:val="none" w:sz="0" w:space="0" w:color="auto"/>
                <w:left w:val="none" w:sz="0" w:space="0" w:color="auto"/>
                <w:bottom w:val="none" w:sz="0" w:space="0" w:color="auto"/>
                <w:right w:val="none" w:sz="0" w:space="0" w:color="auto"/>
              </w:divBdr>
              <w:divsChild>
                <w:div w:id="41073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97597">
      <w:bodyDiv w:val="1"/>
      <w:marLeft w:val="0"/>
      <w:marRight w:val="0"/>
      <w:marTop w:val="0"/>
      <w:marBottom w:val="0"/>
      <w:divBdr>
        <w:top w:val="none" w:sz="0" w:space="0" w:color="auto"/>
        <w:left w:val="none" w:sz="0" w:space="0" w:color="auto"/>
        <w:bottom w:val="none" w:sz="0" w:space="0" w:color="auto"/>
        <w:right w:val="none" w:sz="0" w:space="0" w:color="auto"/>
      </w:divBdr>
    </w:div>
    <w:div w:id="275867738">
      <w:bodyDiv w:val="1"/>
      <w:marLeft w:val="0"/>
      <w:marRight w:val="0"/>
      <w:marTop w:val="0"/>
      <w:marBottom w:val="0"/>
      <w:divBdr>
        <w:top w:val="none" w:sz="0" w:space="0" w:color="auto"/>
        <w:left w:val="none" w:sz="0" w:space="0" w:color="auto"/>
        <w:bottom w:val="none" w:sz="0" w:space="0" w:color="auto"/>
        <w:right w:val="none" w:sz="0" w:space="0" w:color="auto"/>
      </w:divBdr>
    </w:div>
    <w:div w:id="347368403">
      <w:bodyDiv w:val="1"/>
      <w:marLeft w:val="0"/>
      <w:marRight w:val="0"/>
      <w:marTop w:val="0"/>
      <w:marBottom w:val="0"/>
      <w:divBdr>
        <w:top w:val="none" w:sz="0" w:space="0" w:color="auto"/>
        <w:left w:val="none" w:sz="0" w:space="0" w:color="auto"/>
        <w:bottom w:val="none" w:sz="0" w:space="0" w:color="auto"/>
        <w:right w:val="none" w:sz="0" w:space="0" w:color="auto"/>
      </w:divBdr>
    </w:div>
    <w:div w:id="355229604">
      <w:bodyDiv w:val="1"/>
      <w:marLeft w:val="0"/>
      <w:marRight w:val="0"/>
      <w:marTop w:val="0"/>
      <w:marBottom w:val="0"/>
      <w:divBdr>
        <w:top w:val="none" w:sz="0" w:space="0" w:color="auto"/>
        <w:left w:val="none" w:sz="0" w:space="0" w:color="auto"/>
        <w:bottom w:val="none" w:sz="0" w:space="0" w:color="auto"/>
        <w:right w:val="none" w:sz="0" w:space="0" w:color="auto"/>
      </w:divBdr>
      <w:divsChild>
        <w:div w:id="1462116411">
          <w:marLeft w:val="0"/>
          <w:marRight w:val="0"/>
          <w:marTop w:val="0"/>
          <w:marBottom w:val="0"/>
          <w:divBdr>
            <w:top w:val="none" w:sz="0" w:space="0" w:color="auto"/>
            <w:left w:val="none" w:sz="0" w:space="0" w:color="auto"/>
            <w:bottom w:val="none" w:sz="0" w:space="0" w:color="auto"/>
            <w:right w:val="none" w:sz="0" w:space="0" w:color="auto"/>
          </w:divBdr>
          <w:divsChild>
            <w:div w:id="2126078268">
              <w:marLeft w:val="0"/>
              <w:marRight w:val="0"/>
              <w:marTop w:val="0"/>
              <w:marBottom w:val="0"/>
              <w:divBdr>
                <w:top w:val="none" w:sz="0" w:space="0" w:color="auto"/>
                <w:left w:val="none" w:sz="0" w:space="0" w:color="auto"/>
                <w:bottom w:val="none" w:sz="0" w:space="0" w:color="auto"/>
                <w:right w:val="none" w:sz="0" w:space="0" w:color="auto"/>
              </w:divBdr>
              <w:divsChild>
                <w:div w:id="202686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710585">
      <w:bodyDiv w:val="1"/>
      <w:marLeft w:val="0"/>
      <w:marRight w:val="0"/>
      <w:marTop w:val="0"/>
      <w:marBottom w:val="0"/>
      <w:divBdr>
        <w:top w:val="none" w:sz="0" w:space="0" w:color="auto"/>
        <w:left w:val="none" w:sz="0" w:space="0" w:color="auto"/>
        <w:bottom w:val="none" w:sz="0" w:space="0" w:color="auto"/>
        <w:right w:val="none" w:sz="0" w:space="0" w:color="auto"/>
      </w:divBdr>
    </w:div>
    <w:div w:id="574516913">
      <w:bodyDiv w:val="1"/>
      <w:marLeft w:val="0"/>
      <w:marRight w:val="0"/>
      <w:marTop w:val="0"/>
      <w:marBottom w:val="0"/>
      <w:divBdr>
        <w:top w:val="none" w:sz="0" w:space="0" w:color="auto"/>
        <w:left w:val="none" w:sz="0" w:space="0" w:color="auto"/>
        <w:bottom w:val="none" w:sz="0" w:space="0" w:color="auto"/>
        <w:right w:val="none" w:sz="0" w:space="0" w:color="auto"/>
      </w:divBdr>
    </w:div>
    <w:div w:id="587084161">
      <w:bodyDiv w:val="1"/>
      <w:marLeft w:val="0"/>
      <w:marRight w:val="0"/>
      <w:marTop w:val="0"/>
      <w:marBottom w:val="0"/>
      <w:divBdr>
        <w:top w:val="none" w:sz="0" w:space="0" w:color="auto"/>
        <w:left w:val="none" w:sz="0" w:space="0" w:color="auto"/>
        <w:bottom w:val="none" w:sz="0" w:space="0" w:color="auto"/>
        <w:right w:val="none" w:sz="0" w:space="0" w:color="auto"/>
      </w:divBdr>
    </w:div>
    <w:div w:id="589509267">
      <w:bodyDiv w:val="1"/>
      <w:marLeft w:val="0"/>
      <w:marRight w:val="0"/>
      <w:marTop w:val="0"/>
      <w:marBottom w:val="0"/>
      <w:divBdr>
        <w:top w:val="none" w:sz="0" w:space="0" w:color="auto"/>
        <w:left w:val="none" w:sz="0" w:space="0" w:color="auto"/>
        <w:bottom w:val="none" w:sz="0" w:space="0" w:color="auto"/>
        <w:right w:val="none" w:sz="0" w:space="0" w:color="auto"/>
      </w:divBdr>
    </w:div>
    <w:div w:id="635180639">
      <w:bodyDiv w:val="1"/>
      <w:marLeft w:val="0"/>
      <w:marRight w:val="0"/>
      <w:marTop w:val="0"/>
      <w:marBottom w:val="0"/>
      <w:divBdr>
        <w:top w:val="none" w:sz="0" w:space="0" w:color="auto"/>
        <w:left w:val="none" w:sz="0" w:space="0" w:color="auto"/>
        <w:bottom w:val="none" w:sz="0" w:space="0" w:color="auto"/>
        <w:right w:val="none" w:sz="0" w:space="0" w:color="auto"/>
      </w:divBdr>
    </w:div>
    <w:div w:id="710688215">
      <w:bodyDiv w:val="1"/>
      <w:marLeft w:val="0"/>
      <w:marRight w:val="0"/>
      <w:marTop w:val="0"/>
      <w:marBottom w:val="0"/>
      <w:divBdr>
        <w:top w:val="none" w:sz="0" w:space="0" w:color="auto"/>
        <w:left w:val="none" w:sz="0" w:space="0" w:color="auto"/>
        <w:bottom w:val="none" w:sz="0" w:space="0" w:color="auto"/>
        <w:right w:val="none" w:sz="0" w:space="0" w:color="auto"/>
      </w:divBdr>
    </w:div>
    <w:div w:id="850023283">
      <w:bodyDiv w:val="1"/>
      <w:marLeft w:val="0"/>
      <w:marRight w:val="0"/>
      <w:marTop w:val="0"/>
      <w:marBottom w:val="0"/>
      <w:divBdr>
        <w:top w:val="none" w:sz="0" w:space="0" w:color="auto"/>
        <w:left w:val="none" w:sz="0" w:space="0" w:color="auto"/>
        <w:bottom w:val="none" w:sz="0" w:space="0" w:color="auto"/>
        <w:right w:val="none" w:sz="0" w:space="0" w:color="auto"/>
      </w:divBdr>
    </w:div>
    <w:div w:id="859973603">
      <w:bodyDiv w:val="1"/>
      <w:marLeft w:val="0"/>
      <w:marRight w:val="0"/>
      <w:marTop w:val="0"/>
      <w:marBottom w:val="0"/>
      <w:divBdr>
        <w:top w:val="none" w:sz="0" w:space="0" w:color="auto"/>
        <w:left w:val="none" w:sz="0" w:space="0" w:color="auto"/>
        <w:bottom w:val="none" w:sz="0" w:space="0" w:color="auto"/>
        <w:right w:val="none" w:sz="0" w:space="0" w:color="auto"/>
      </w:divBdr>
    </w:div>
    <w:div w:id="1106197805">
      <w:bodyDiv w:val="1"/>
      <w:marLeft w:val="0"/>
      <w:marRight w:val="0"/>
      <w:marTop w:val="0"/>
      <w:marBottom w:val="0"/>
      <w:divBdr>
        <w:top w:val="none" w:sz="0" w:space="0" w:color="auto"/>
        <w:left w:val="none" w:sz="0" w:space="0" w:color="auto"/>
        <w:bottom w:val="none" w:sz="0" w:space="0" w:color="auto"/>
        <w:right w:val="none" w:sz="0" w:space="0" w:color="auto"/>
      </w:divBdr>
    </w:div>
    <w:div w:id="1123235867">
      <w:bodyDiv w:val="1"/>
      <w:marLeft w:val="0"/>
      <w:marRight w:val="0"/>
      <w:marTop w:val="0"/>
      <w:marBottom w:val="0"/>
      <w:divBdr>
        <w:top w:val="none" w:sz="0" w:space="0" w:color="auto"/>
        <w:left w:val="none" w:sz="0" w:space="0" w:color="auto"/>
        <w:bottom w:val="none" w:sz="0" w:space="0" w:color="auto"/>
        <w:right w:val="none" w:sz="0" w:space="0" w:color="auto"/>
      </w:divBdr>
    </w:div>
    <w:div w:id="1136414904">
      <w:bodyDiv w:val="1"/>
      <w:marLeft w:val="0"/>
      <w:marRight w:val="0"/>
      <w:marTop w:val="0"/>
      <w:marBottom w:val="0"/>
      <w:divBdr>
        <w:top w:val="none" w:sz="0" w:space="0" w:color="auto"/>
        <w:left w:val="none" w:sz="0" w:space="0" w:color="auto"/>
        <w:bottom w:val="none" w:sz="0" w:space="0" w:color="auto"/>
        <w:right w:val="none" w:sz="0" w:space="0" w:color="auto"/>
      </w:divBdr>
    </w:div>
    <w:div w:id="1158763111">
      <w:bodyDiv w:val="1"/>
      <w:marLeft w:val="0"/>
      <w:marRight w:val="0"/>
      <w:marTop w:val="0"/>
      <w:marBottom w:val="0"/>
      <w:divBdr>
        <w:top w:val="none" w:sz="0" w:space="0" w:color="auto"/>
        <w:left w:val="none" w:sz="0" w:space="0" w:color="auto"/>
        <w:bottom w:val="none" w:sz="0" w:space="0" w:color="auto"/>
        <w:right w:val="none" w:sz="0" w:space="0" w:color="auto"/>
      </w:divBdr>
    </w:div>
    <w:div w:id="1189952634">
      <w:bodyDiv w:val="1"/>
      <w:marLeft w:val="0"/>
      <w:marRight w:val="0"/>
      <w:marTop w:val="0"/>
      <w:marBottom w:val="0"/>
      <w:divBdr>
        <w:top w:val="none" w:sz="0" w:space="0" w:color="auto"/>
        <w:left w:val="none" w:sz="0" w:space="0" w:color="auto"/>
        <w:bottom w:val="none" w:sz="0" w:space="0" w:color="auto"/>
        <w:right w:val="none" w:sz="0" w:space="0" w:color="auto"/>
      </w:divBdr>
    </w:div>
    <w:div w:id="1192960270">
      <w:bodyDiv w:val="1"/>
      <w:marLeft w:val="0"/>
      <w:marRight w:val="0"/>
      <w:marTop w:val="0"/>
      <w:marBottom w:val="0"/>
      <w:divBdr>
        <w:top w:val="none" w:sz="0" w:space="0" w:color="auto"/>
        <w:left w:val="none" w:sz="0" w:space="0" w:color="auto"/>
        <w:bottom w:val="none" w:sz="0" w:space="0" w:color="auto"/>
        <w:right w:val="none" w:sz="0" w:space="0" w:color="auto"/>
      </w:divBdr>
    </w:div>
    <w:div w:id="1239092972">
      <w:bodyDiv w:val="1"/>
      <w:marLeft w:val="0"/>
      <w:marRight w:val="0"/>
      <w:marTop w:val="0"/>
      <w:marBottom w:val="0"/>
      <w:divBdr>
        <w:top w:val="none" w:sz="0" w:space="0" w:color="auto"/>
        <w:left w:val="none" w:sz="0" w:space="0" w:color="auto"/>
        <w:bottom w:val="none" w:sz="0" w:space="0" w:color="auto"/>
        <w:right w:val="none" w:sz="0" w:space="0" w:color="auto"/>
      </w:divBdr>
      <w:divsChild>
        <w:div w:id="2089227117">
          <w:marLeft w:val="0"/>
          <w:marRight w:val="0"/>
          <w:marTop w:val="0"/>
          <w:marBottom w:val="0"/>
          <w:divBdr>
            <w:top w:val="none" w:sz="0" w:space="0" w:color="auto"/>
            <w:left w:val="none" w:sz="0" w:space="0" w:color="auto"/>
            <w:bottom w:val="none" w:sz="0" w:space="0" w:color="auto"/>
            <w:right w:val="none" w:sz="0" w:space="0" w:color="auto"/>
          </w:divBdr>
          <w:divsChild>
            <w:div w:id="523905901">
              <w:marLeft w:val="0"/>
              <w:marRight w:val="0"/>
              <w:marTop w:val="0"/>
              <w:marBottom w:val="0"/>
              <w:divBdr>
                <w:top w:val="none" w:sz="0" w:space="0" w:color="auto"/>
                <w:left w:val="none" w:sz="0" w:space="0" w:color="auto"/>
                <w:bottom w:val="none" w:sz="0" w:space="0" w:color="auto"/>
                <w:right w:val="none" w:sz="0" w:space="0" w:color="auto"/>
              </w:divBdr>
              <w:divsChild>
                <w:div w:id="170374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494788">
      <w:bodyDiv w:val="1"/>
      <w:marLeft w:val="0"/>
      <w:marRight w:val="0"/>
      <w:marTop w:val="0"/>
      <w:marBottom w:val="0"/>
      <w:divBdr>
        <w:top w:val="none" w:sz="0" w:space="0" w:color="auto"/>
        <w:left w:val="none" w:sz="0" w:space="0" w:color="auto"/>
        <w:bottom w:val="none" w:sz="0" w:space="0" w:color="auto"/>
        <w:right w:val="none" w:sz="0" w:space="0" w:color="auto"/>
      </w:divBdr>
    </w:div>
    <w:div w:id="1387142985">
      <w:bodyDiv w:val="1"/>
      <w:marLeft w:val="0"/>
      <w:marRight w:val="0"/>
      <w:marTop w:val="0"/>
      <w:marBottom w:val="0"/>
      <w:divBdr>
        <w:top w:val="none" w:sz="0" w:space="0" w:color="auto"/>
        <w:left w:val="none" w:sz="0" w:space="0" w:color="auto"/>
        <w:bottom w:val="none" w:sz="0" w:space="0" w:color="auto"/>
        <w:right w:val="none" w:sz="0" w:space="0" w:color="auto"/>
      </w:divBdr>
    </w:div>
    <w:div w:id="1479688114">
      <w:bodyDiv w:val="1"/>
      <w:marLeft w:val="0"/>
      <w:marRight w:val="0"/>
      <w:marTop w:val="0"/>
      <w:marBottom w:val="0"/>
      <w:divBdr>
        <w:top w:val="none" w:sz="0" w:space="0" w:color="auto"/>
        <w:left w:val="none" w:sz="0" w:space="0" w:color="auto"/>
        <w:bottom w:val="none" w:sz="0" w:space="0" w:color="auto"/>
        <w:right w:val="none" w:sz="0" w:space="0" w:color="auto"/>
      </w:divBdr>
    </w:div>
    <w:div w:id="1533301610">
      <w:bodyDiv w:val="1"/>
      <w:marLeft w:val="0"/>
      <w:marRight w:val="0"/>
      <w:marTop w:val="0"/>
      <w:marBottom w:val="0"/>
      <w:divBdr>
        <w:top w:val="none" w:sz="0" w:space="0" w:color="auto"/>
        <w:left w:val="none" w:sz="0" w:space="0" w:color="auto"/>
        <w:bottom w:val="none" w:sz="0" w:space="0" w:color="auto"/>
        <w:right w:val="none" w:sz="0" w:space="0" w:color="auto"/>
      </w:divBdr>
    </w:div>
    <w:div w:id="1582520527">
      <w:bodyDiv w:val="1"/>
      <w:marLeft w:val="0"/>
      <w:marRight w:val="0"/>
      <w:marTop w:val="0"/>
      <w:marBottom w:val="0"/>
      <w:divBdr>
        <w:top w:val="none" w:sz="0" w:space="0" w:color="auto"/>
        <w:left w:val="none" w:sz="0" w:space="0" w:color="auto"/>
        <w:bottom w:val="none" w:sz="0" w:space="0" w:color="auto"/>
        <w:right w:val="none" w:sz="0" w:space="0" w:color="auto"/>
      </w:divBdr>
    </w:div>
    <w:div w:id="1592934619">
      <w:bodyDiv w:val="1"/>
      <w:marLeft w:val="0"/>
      <w:marRight w:val="0"/>
      <w:marTop w:val="0"/>
      <w:marBottom w:val="0"/>
      <w:divBdr>
        <w:top w:val="none" w:sz="0" w:space="0" w:color="auto"/>
        <w:left w:val="none" w:sz="0" w:space="0" w:color="auto"/>
        <w:bottom w:val="none" w:sz="0" w:space="0" w:color="auto"/>
        <w:right w:val="none" w:sz="0" w:space="0" w:color="auto"/>
      </w:divBdr>
    </w:div>
    <w:div w:id="1616984891">
      <w:bodyDiv w:val="1"/>
      <w:marLeft w:val="0"/>
      <w:marRight w:val="0"/>
      <w:marTop w:val="0"/>
      <w:marBottom w:val="0"/>
      <w:divBdr>
        <w:top w:val="none" w:sz="0" w:space="0" w:color="auto"/>
        <w:left w:val="none" w:sz="0" w:space="0" w:color="auto"/>
        <w:bottom w:val="none" w:sz="0" w:space="0" w:color="auto"/>
        <w:right w:val="none" w:sz="0" w:space="0" w:color="auto"/>
      </w:divBdr>
    </w:div>
    <w:div w:id="1783377498">
      <w:bodyDiv w:val="1"/>
      <w:marLeft w:val="0"/>
      <w:marRight w:val="0"/>
      <w:marTop w:val="0"/>
      <w:marBottom w:val="0"/>
      <w:divBdr>
        <w:top w:val="none" w:sz="0" w:space="0" w:color="auto"/>
        <w:left w:val="none" w:sz="0" w:space="0" w:color="auto"/>
        <w:bottom w:val="none" w:sz="0" w:space="0" w:color="auto"/>
        <w:right w:val="none" w:sz="0" w:space="0" w:color="auto"/>
      </w:divBdr>
    </w:div>
    <w:div w:id="1797138177">
      <w:bodyDiv w:val="1"/>
      <w:marLeft w:val="0"/>
      <w:marRight w:val="0"/>
      <w:marTop w:val="0"/>
      <w:marBottom w:val="0"/>
      <w:divBdr>
        <w:top w:val="none" w:sz="0" w:space="0" w:color="auto"/>
        <w:left w:val="none" w:sz="0" w:space="0" w:color="auto"/>
        <w:bottom w:val="none" w:sz="0" w:space="0" w:color="auto"/>
        <w:right w:val="none" w:sz="0" w:space="0" w:color="auto"/>
      </w:divBdr>
      <w:divsChild>
        <w:div w:id="1992826968">
          <w:marLeft w:val="0"/>
          <w:marRight w:val="0"/>
          <w:marTop w:val="0"/>
          <w:marBottom w:val="0"/>
          <w:divBdr>
            <w:top w:val="none" w:sz="0" w:space="0" w:color="auto"/>
            <w:left w:val="none" w:sz="0" w:space="0" w:color="auto"/>
            <w:bottom w:val="none" w:sz="0" w:space="0" w:color="auto"/>
            <w:right w:val="none" w:sz="0" w:space="0" w:color="auto"/>
          </w:divBdr>
          <w:divsChild>
            <w:div w:id="1152210039">
              <w:marLeft w:val="0"/>
              <w:marRight w:val="0"/>
              <w:marTop w:val="0"/>
              <w:marBottom w:val="0"/>
              <w:divBdr>
                <w:top w:val="none" w:sz="0" w:space="0" w:color="auto"/>
                <w:left w:val="none" w:sz="0" w:space="0" w:color="auto"/>
                <w:bottom w:val="none" w:sz="0" w:space="0" w:color="auto"/>
                <w:right w:val="none" w:sz="0" w:space="0" w:color="auto"/>
              </w:divBdr>
              <w:divsChild>
                <w:div w:id="51808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521650">
      <w:bodyDiv w:val="1"/>
      <w:marLeft w:val="0"/>
      <w:marRight w:val="0"/>
      <w:marTop w:val="0"/>
      <w:marBottom w:val="0"/>
      <w:divBdr>
        <w:top w:val="none" w:sz="0" w:space="0" w:color="auto"/>
        <w:left w:val="none" w:sz="0" w:space="0" w:color="auto"/>
        <w:bottom w:val="none" w:sz="0" w:space="0" w:color="auto"/>
        <w:right w:val="none" w:sz="0" w:space="0" w:color="auto"/>
      </w:divBdr>
    </w:div>
    <w:div w:id="1897428795">
      <w:bodyDiv w:val="1"/>
      <w:marLeft w:val="0"/>
      <w:marRight w:val="0"/>
      <w:marTop w:val="0"/>
      <w:marBottom w:val="0"/>
      <w:divBdr>
        <w:top w:val="none" w:sz="0" w:space="0" w:color="auto"/>
        <w:left w:val="none" w:sz="0" w:space="0" w:color="auto"/>
        <w:bottom w:val="none" w:sz="0" w:space="0" w:color="auto"/>
        <w:right w:val="none" w:sz="0" w:space="0" w:color="auto"/>
      </w:divBdr>
    </w:div>
    <w:div w:id="1904489403">
      <w:bodyDiv w:val="1"/>
      <w:marLeft w:val="0"/>
      <w:marRight w:val="0"/>
      <w:marTop w:val="0"/>
      <w:marBottom w:val="0"/>
      <w:divBdr>
        <w:top w:val="none" w:sz="0" w:space="0" w:color="auto"/>
        <w:left w:val="none" w:sz="0" w:space="0" w:color="auto"/>
        <w:bottom w:val="none" w:sz="0" w:space="0" w:color="auto"/>
        <w:right w:val="none" w:sz="0" w:space="0" w:color="auto"/>
      </w:divBdr>
    </w:div>
    <w:div w:id="2114738977">
      <w:bodyDiv w:val="1"/>
      <w:marLeft w:val="0"/>
      <w:marRight w:val="0"/>
      <w:marTop w:val="0"/>
      <w:marBottom w:val="0"/>
      <w:divBdr>
        <w:top w:val="none" w:sz="0" w:space="0" w:color="auto"/>
        <w:left w:val="none" w:sz="0" w:space="0" w:color="auto"/>
        <w:bottom w:val="none" w:sz="0" w:space="0" w:color="auto"/>
        <w:right w:val="none" w:sz="0" w:space="0" w:color="auto"/>
      </w:divBdr>
    </w:div>
    <w:div w:id="2125999059">
      <w:bodyDiv w:val="1"/>
      <w:marLeft w:val="0"/>
      <w:marRight w:val="0"/>
      <w:marTop w:val="0"/>
      <w:marBottom w:val="0"/>
      <w:divBdr>
        <w:top w:val="none" w:sz="0" w:space="0" w:color="auto"/>
        <w:left w:val="none" w:sz="0" w:space="0" w:color="auto"/>
        <w:bottom w:val="none" w:sz="0" w:space="0" w:color="auto"/>
        <w:right w:val="none" w:sz="0" w:space="0" w:color="auto"/>
      </w:divBdr>
    </w:div>
    <w:div w:id="2144618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9.png"/><Relationship Id="rId42" Type="http://schemas.openxmlformats.org/officeDocument/2006/relationships/image" Target="media/image29.jpe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hyperlink" Target="http://researchdata.ands.org.au/" TargetMode="External"/><Relationship Id="rId107" Type="http://schemas.openxmlformats.org/officeDocument/2006/relationships/image" Target="media/image91.png"/><Relationship Id="rId11" Type="http://schemas.openxmlformats.org/officeDocument/2006/relationships/hyperlink" Target="http://www.specchio.ch" TargetMode="External"/><Relationship Id="rId32" Type="http://schemas.openxmlformats.org/officeDocument/2006/relationships/image" Target="media/image20.png"/><Relationship Id="rId53" Type="http://schemas.openxmlformats.org/officeDocument/2006/relationships/image" Target="media/image37.emf"/><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0.emf"/><Relationship Id="rId181" Type="http://schemas.openxmlformats.org/officeDocument/2006/relationships/image" Target="media/image161.png"/><Relationship Id="rId216" Type="http://schemas.openxmlformats.org/officeDocument/2006/relationships/hyperlink" Target="http://www.specchio.ch" TargetMode="External"/><Relationship Id="rId22" Type="http://schemas.openxmlformats.org/officeDocument/2006/relationships/image" Target="media/image10.png"/><Relationship Id="rId43" Type="http://schemas.openxmlformats.org/officeDocument/2006/relationships/image" Target="media/image30.jpeg"/><Relationship Id="rId64" Type="http://schemas.openxmlformats.org/officeDocument/2006/relationships/image" Target="media/image48.pn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1.png"/><Relationship Id="rId192" Type="http://schemas.openxmlformats.org/officeDocument/2006/relationships/image" Target="media/image172.png"/><Relationship Id="rId206" Type="http://schemas.openxmlformats.org/officeDocument/2006/relationships/hyperlink" Target="http://en.wikipedia.org/wiki/Special-purpose_programming_language" TargetMode="External"/><Relationship Id="rId12" Type="http://schemas.openxmlformats.org/officeDocument/2006/relationships/image" Target="media/image4.png"/><Relationship Id="rId33" Type="http://schemas.openxmlformats.org/officeDocument/2006/relationships/image" Target="media/image21.jpeg"/><Relationship Id="rId108" Type="http://schemas.openxmlformats.org/officeDocument/2006/relationships/image" Target="media/image92.emf"/><Relationship Id="rId129" Type="http://schemas.openxmlformats.org/officeDocument/2006/relationships/image" Target="media/image113.emf"/><Relationship Id="rId54" Type="http://schemas.openxmlformats.org/officeDocument/2006/relationships/image" Target="media/image38.png"/><Relationship Id="rId75" Type="http://schemas.openxmlformats.org/officeDocument/2006/relationships/image" Target="media/image59.png"/><Relationship Id="rId96" Type="http://schemas.openxmlformats.org/officeDocument/2006/relationships/image" Target="media/image80.jpeg"/><Relationship Id="rId140" Type="http://schemas.openxmlformats.org/officeDocument/2006/relationships/image" Target="media/image124.pn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hyperlink" Target="http://docs.oracle.com/javase/tutorial/essential/regex/index.html" TargetMode="External"/><Relationship Id="rId6" Type="http://schemas.openxmlformats.org/officeDocument/2006/relationships/footnotes" Target="footnotes.xml"/><Relationship Id="rId23" Type="http://schemas.openxmlformats.org/officeDocument/2006/relationships/image" Target="media/image11.jpeg"/><Relationship Id="rId119" Type="http://schemas.openxmlformats.org/officeDocument/2006/relationships/image" Target="media/image103.png"/><Relationship Id="rId44" Type="http://schemas.openxmlformats.org/officeDocument/2006/relationships/image" Target="media/image31.png"/><Relationship Id="rId65" Type="http://schemas.openxmlformats.org/officeDocument/2006/relationships/image" Target="media/image49.jpe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hyperlink" Target="http://ands.org.au/" TargetMode="External"/><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hyperlink" Target="http://en.wikipedia.org/wiki/Relational_database_management_system" TargetMode="External"/><Relationship Id="rId13" Type="http://schemas.openxmlformats.org/officeDocument/2006/relationships/image" Target="media/image5.png"/><Relationship Id="rId109" Type="http://schemas.openxmlformats.org/officeDocument/2006/relationships/image" Target="media/image93.emf"/><Relationship Id="rId34" Type="http://schemas.openxmlformats.org/officeDocument/2006/relationships/image" Target="media/image22.emf"/><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jpeg"/><Relationship Id="rId120" Type="http://schemas.openxmlformats.org/officeDocument/2006/relationships/image" Target="media/image104.png"/><Relationship Id="rId141" Type="http://schemas.openxmlformats.org/officeDocument/2006/relationships/image" Target="media/image125.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3.png"/><Relationship Id="rId218" Type="http://schemas.openxmlformats.org/officeDocument/2006/relationships/image" Target="media/image180.png"/><Relationship Id="rId24" Type="http://schemas.openxmlformats.org/officeDocument/2006/relationships/image" Target="media/image12.png"/><Relationship Id="rId45" Type="http://schemas.openxmlformats.org/officeDocument/2006/relationships/image" Target="media/image32.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emf"/><Relationship Id="rId131" Type="http://schemas.openxmlformats.org/officeDocument/2006/relationships/image" Target="media/image115.png"/><Relationship Id="rId152" Type="http://schemas.openxmlformats.org/officeDocument/2006/relationships/hyperlink" Target="http://ncris.innovation.gov.au/" TargetMode="External"/><Relationship Id="rId173" Type="http://schemas.openxmlformats.org/officeDocument/2006/relationships/image" Target="media/image153.png"/><Relationship Id="rId194" Type="http://schemas.openxmlformats.org/officeDocument/2006/relationships/image" Target="media/image174.png"/><Relationship Id="rId208" Type="http://schemas.openxmlformats.org/officeDocument/2006/relationships/hyperlink" Target="http://en.wikipedia.org/wiki/Transmission_Control_Protocol" TargetMode="External"/><Relationship Id="rId14" Type="http://schemas.openxmlformats.org/officeDocument/2006/relationships/image" Target="media/image6.png"/><Relationship Id="rId35" Type="http://schemas.openxmlformats.org/officeDocument/2006/relationships/image" Target="media/image23.emf"/><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jpeg"/><Relationship Id="rId8" Type="http://schemas.openxmlformats.org/officeDocument/2006/relationships/image" Target="media/image1.jpe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3.png"/><Relationship Id="rId184" Type="http://schemas.openxmlformats.org/officeDocument/2006/relationships/image" Target="media/image164.png"/><Relationship Id="rId219" Type="http://schemas.openxmlformats.org/officeDocument/2006/relationships/image" Target="media/image181.png"/><Relationship Id="rId3" Type="http://schemas.openxmlformats.org/officeDocument/2006/relationships/styles" Target="styles.xml"/><Relationship Id="rId214" Type="http://schemas.openxmlformats.org/officeDocument/2006/relationships/hyperlink" Target="http://docs.oracle.com/javase/tutorial/essential/regex/index.html" TargetMode="External"/><Relationship Id="rId25" Type="http://schemas.openxmlformats.org/officeDocument/2006/relationships/image" Target="media/image13.jpeg"/><Relationship Id="rId46" Type="http://schemas.openxmlformats.org/officeDocument/2006/relationships/image" Target="media/image33.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38.png"/><Relationship Id="rId20" Type="http://schemas.openxmlformats.org/officeDocument/2006/relationships/image" Target="media/image8.png"/><Relationship Id="rId41" Type="http://schemas.openxmlformats.org/officeDocument/2006/relationships/hyperlink" Target="https://specchio.ch/faq/" TargetMode="External"/><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hyperlink" Target="http://www.ands.org.au/" TargetMode="External"/><Relationship Id="rId174" Type="http://schemas.openxmlformats.org/officeDocument/2006/relationships/image" Target="media/image154.emf"/><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hyperlink" Target="http://en.wikipedia.org/wiki/Internet_Protocol" TargetMode="External"/><Relationship Id="rId190" Type="http://schemas.openxmlformats.org/officeDocument/2006/relationships/image" Target="media/image170.png"/><Relationship Id="rId204" Type="http://schemas.openxmlformats.org/officeDocument/2006/relationships/hyperlink" Target="http://www.abs.gov.au/ausstats/abs@.nsf/Products/6BB427AB9696C225CA2574180004463E?opendocument" TargetMode="External"/><Relationship Id="rId220" Type="http://schemas.openxmlformats.org/officeDocument/2006/relationships/header" Target="header1.xml"/><Relationship Id="rId225" Type="http://schemas.openxmlformats.org/officeDocument/2006/relationships/theme" Target="theme/theme1.xml"/><Relationship Id="rId15" Type="http://schemas.openxmlformats.org/officeDocument/2006/relationships/image" Target="media/image7.png"/><Relationship Id="rId36" Type="http://schemas.openxmlformats.org/officeDocument/2006/relationships/image" Target="media/image24.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image" Target="media/image3.png"/><Relationship Id="rId31" Type="http://schemas.openxmlformats.org/officeDocument/2006/relationships/image" Target="media/image19.jpeg"/><Relationship Id="rId52" Type="http://schemas.openxmlformats.org/officeDocument/2006/relationships/hyperlink" Target="http://www.doi.org/" TargetMode="External"/><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4.png"/><Relationship Id="rId169" Type="http://schemas.openxmlformats.org/officeDocument/2006/relationships/image" Target="media/image149.pn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60.png"/><Relationship Id="rId210" Type="http://schemas.openxmlformats.org/officeDocument/2006/relationships/hyperlink" Target="http://www.abs.gov.au/ausstats/abs@.nsf/mf/1297.0" TargetMode="External"/><Relationship Id="rId215" Type="http://schemas.openxmlformats.org/officeDocument/2006/relationships/hyperlink" Target="http://en.wikipedia.org/wiki/Regular_expression" TargetMode="External"/><Relationship Id="rId26" Type="http://schemas.openxmlformats.org/officeDocument/2006/relationships/image" Target="media/image14.png"/><Relationship Id="rId47" Type="http://schemas.openxmlformats.org/officeDocument/2006/relationships/image" Target="media/image34.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hyperlink" Target="https://researchdata.ands.org.au/" TargetMode="External"/><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hyperlink" Target="http://www.specchio.ch" TargetMode="External"/><Relationship Id="rId16" Type="http://schemas.openxmlformats.org/officeDocument/2006/relationships/hyperlink" Target="https://github.com/AdoptOpenJDK/openjdk8-binaries/releases/tag/jdk8u212-b04" TargetMode="External"/><Relationship Id="rId221" Type="http://schemas.openxmlformats.org/officeDocument/2006/relationships/footer" Target="footer1.xml"/><Relationship Id="rId37" Type="http://schemas.openxmlformats.org/officeDocument/2006/relationships/image" Target="media/image25.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5.png"/><Relationship Id="rId186" Type="http://schemas.openxmlformats.org/officeDocument/2006/relationships/image" Target="media/image166.png"/><Relationship Id="rId211" Type="http://schemas.openxmlformats.org/officeDocument/2006/relationships/hyperlink" Target="http://www.clw.csiro.au/aclep/asc_re_on_line/soilhome.htm" TargetMode="External"/><Relationship Id="rId27" Type="http://schemas.openxmlformats.org/officeDocument/2006/relationships/image" Target="media/image15.png"/><Relationship Id="rId48" Type="http://schemas.openxmlformats.org/officeDocument/2006/relationships/hyperlink" Target="http://www.Modtran5.com" TargetMode="External"/><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hyperlink" Target="http://www.specchio.ch" TargetMode="External"/><Relationship Id="rId222" Type="http://schemas.openxmlformats.org/officeDocument/2006/relationships/header" Target="header2.xml"/><Relationship Id="rId17" Type="http://schemas.openxmlformats.org/officeDocument/2006/relationships/hyperlink" Target="https://specchio.ch/faq/" TargetMode="External"/><Relationship Id="rId38" Type="http://schemas.openxmlformats.org/officeDocument/2006/relationships/image" Target="media/image26.png"/><Relationship Id="rId59" Type="http://schemas.openxmlformats.org/officeDocument/2006/relationships/image" Target="media/image43.png"/><Relationship Id="rId103" Type="http://schemas.openxmlformats.org/officeDocument/2006/relationships/image" Target="media/image87.png"/><Relationship Id="rId124" Type="http://schemas.openxmlformats.org/officeDocument/2006/relationships/image" Target="media/image108.jpe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46.pn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hyperlink" Target="http://spie.org/x18220.xml" TargetMode="External"/><Relationship Id="rId28" Type="http://schemas.openxmlformats.org/officeDocument/2006/relationships/image" Target="media/image16.png"/><Relationship Id="rId49" Type="http://schemas.openxmlformats.org/officeDocument/2006/relationships/hyperlink" Target="https://www.jb-hyperspectral.com" TargetMode="External"/><Relationship Id="rId114" Type="http://schemas.openxmlformats.org/officeDocument/2006/relationships/image" Target="media/image98.png"/><Relationship Id="rId60" Type="http://schemas.openxmlformats.org/officeDocument/2006/relationships/image" Target="media/image44.jpe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hyperlink" Target="http://www.ands.org.au/" TargetMode="External"/><Relationship Id="rId223" Type="http://schemas.openxmlformats.org/officeDocument/2006/relationships/footer" Target="footer2.xml"/><Relationship Id="rId18" Type="http://schemas.openxmlformats.org/officeDocument/2006/relationships/hyperlink" Target="http://www.specchio.ch" TargetMode="External"/><Relationship Id="rId39" Type="http://schemas.openxmlformats.org/officeDocument/2006/relationships/image" Target="media/image27.emf"/><Relationship Id="rId50" Type="http://schemas.openxmlformats.org/officeDocument/2006/relationships/image" Target="media/image35.png"/><Relationship Id="rId104" Type="http://schemas.openxmlformats.org/officeDocument/2006/relationships/image" Target="media/image88.png"/><Relationship Id="rId125" Type="http://schemas.openxmlformats.org/officeDocument/2006/relationships/image" Target="media/image109.jpeg"/><Relationship Id="rId146" Type="http://schemas.openxmlformats.org/officeDocument/2006/relationships/image" Target="media/image130.png"/><Relationship Id="rId167" Type="http://schemas.openxmlformats.org/officeDocument/2006/relationships/image" Target="media/image147.png"/><Relationship Id="rId188" Type="http://schemas.openxmlformats.org/officeDocument/2006/relationships/image" Target="media/image168.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hyperlink" Target="http://www.nhc.noaa.gov/aboututc.shtml" TargetMode="External"/><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emf"/><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7.png"/><Relationship Id="rId178" Type="http://schemas.openxmlformats.org/officeDocument/2006/relationships/image" Target="media/image158.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79.png"/><Relationship Id="rId203" Type="http://schemas.openxmlformats.org/officeDocument/2006/relationships/hyperlink" Target="http://www.arc.gov.au/" TargetMode="External"/><Relationship Id="rId19" Type="http://schemas.openxmlformats.org/officeDocument/2006/relationships/hyperlink" Target="https://github.com/ahueni/SPECCHIO" TargetMode="External"/><Relationship Id="rId224" Type="http://schemas.openxmlformats.org/officeDocument/2006/relationships/fontTable" Target="fontTable.xml"/><Relationship Id="rId30" Type="http://schemas.openxmlformats.org/officeDocument/2006/relationships/image" Target="media/image18.jpe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48.png"/><Relationship Id="rId51" Type="http://schemas.openxmlformats.org/officeDocument/2006/relationships/image" Target="media/image36.jpe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7F1EFE-0362-1244-9F31-E55FE1D0C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1</TotalTime>
  <Pages>163</Pages>
  <Words>40409</Words>
  <Characters>230334</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27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e Chisholm</dc:creator>
  <cp:lastModifiedBy>ahueni</cp:lastModifiedBy>
  <cp:revision>111</cp:revision>
  <cp:lastPrinted>2018-02-20T02:09:00Z</cp:lastPrinted>
  <dcterms:created xsi:type="dcterms:W3CDTF">2017-12-02T19:39:00Z</dcterms:created>
  <dcterms:modified xsi:type="dcterms:W3CDTF">2022-06-08T08:09:00Z</dcterms:modified>
</cp:coreProperties>
</file>